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2145A4">
      <w:pPr>
        <w:pStyle w:val="Title"/>
      </w:pPr>
      <w:sdt>
        <w:sdtPr>
          <w:alias w:val="Title:"/>
          <w:tag w:val="Title:"/>
          <w:id w:val="726351117"/>
          <w:placeholder>
            <w:docPart w:val="9B1600EDE37F0D428211E476ACEEC5E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9170DB">
            <w:t>Life Course Pathways from Parental Education to Age-Related Decrements in Kidney Function Among Black and White American Adults</w:t>
          </w:r>
        </w:sdtContent>
      </w:sdt>
    </w:p>
    <w:p w:rsidR="00B823AA" w:rsidRDefault="009170DB" w:rsidP="00B823AA">
      <w:pPr>
        <w:pStyle w:val="Title2"/>
      </w:pPr>
      <w:r>
        <w:t>Agus Surachman</w:t>
      </w:r>
      <w:r w:rsidRPr="009170DB">
        <w:rPr>
          <w:vertAlign w:val="superscript"/>
        </w:rPr>
        <w:t>1,2</w:t>
      </w:r>
      <w:r>
        <w:t>, Alexis R. Santos</w:t>
      </w:r>
      <w:r w:rsidRPr="009170DB">
        <w:rPr>
          <w:vertAlign w:val="superscript"/>
        </w:rPr>
        <w:t>1,2</w:t>
      </w:r>
      <w:r>
        <w:t xml:space="preserve">, Jonathan </w:t>
      </w:r>
      <w:r w:rsidR="000F487B">
        <w:t>K</w:t>
      </w:r>
      <w:r>
        <w:t>. Daw</w:t>
      </w:r>
      <w:r w:rsidRPr="009170DB">
        <w:rPr>
          <w:vertAlign w:val="superscript"/>
        </w:rPr>
        <w:t>3</w:t>
      </w:r>
      <w:r>
        <w:t>, Lacy Alexander</w:t>
      </w:r>
      <w:r w:rsidRPr="009170DB">
        <w:rPr>
          <w:vertAlign w:val="superscript"/>
        </w:rPr>
        <w:t>2,4</w:t>
      </w:r>
      <w:r>
        <w:t>, David M. Almeida</w:t>
      </w:r>
      <w:r w:rsidRPr="009170DB">
        <w:rPr>
          <w:vertAlign w:val="superscript"/>
        </w:rPr>
        <w:t>1,2</w:t>
      </w:r>
      <w:r>
        <w:t>, and Christopher L. Coe</w:t>
      </w:r>
      <w:r w:rsidRPr="009170DB">
        <w:rPr>
          <w:vertAlign w:val="superscript"/>
        </w:rPr>
        <w:t>5,6</w:t>
      </w:r>
    </w:p>
    <w:p w:rsidR="009170DB" w:rsidRDefault="009170DB" w:rsidP="009170DB">
      <w:pPr>
        <w:pStyle w:val="Title2"/>
      </w:pPr>
      <w:r w:rsidRPr="009170DB">
        <w:rPr>
          <w:vertAlign w:val="superscript"/>
        </w:rPr>
        <w:t>1</w:t>
      </w:r>
      <w:r>
        <w:t>Department of Human Development and Family Studies, The Pennsylvania State University</w:t>
      </w:r>
    </w:p>
    <w:p w:rsidR="009170DB" w:rsidRDefault="009170DB" w:rsidP="009170DB">
      <w:pPr>
        <w:pStyle w:val="Title2"/>
      </w:pPr>
      <w:r w:rsidRPr="009170DB">
        <w:rPr>
          <w:vertAlign w:val="superscript"/>
        </w:rPr>
        <w:t>2</w:t>
      </w:r>
      <w:r>
        <w:t>Center for Healthy Aging, The Pennsylvania State University</w:t>
      </w:r>
    </w:p>
    <w:p w:rsidR="009170DB" w:rsidRDefault="009170DB" w:rsidP="009170DB">
      <w:pPr>
        <w:pStyle w:val="Title2"/>
      </w:pPr>
      <w:r w:rsidRPr="009170DB">
        <w:rPr>
          <w:vertAlign w:val="superscript"/>
        </w:rPr>
        <w:t>3</w:t>
      </w:r>
      <w:r>
        <w:t>Department of Sociology and Criminology, The Pennsylvania State University</w:t>
      </w:r>
    </w:p>
    <w:p w:rsidR="009170DB" w:rsidRDefault="009170DB" w:rsidP="009170DB">
      <w:pPr>
        <w:pStyle w:val="Title2"/>
      </w:pPr>
      <w:r w:rsidRPr="009170DB">
        <w:rPr>
          <w:vertAlign w:val="superscript"/>
        </w:rPr>
        <w:t>4</w:t>
      </w:r>
      <w:r>
        <w:t>Department of Kinesiology, The Pennsylvania State University</w:t>
      </w:r>
    </w:p>
    <w:p w:rsidR="009170DB" w:rsidRDefault="009170DB" w:rsidP="009170DB">
      <w:pPr>
        <w:pStyle w:val="Title2"/>
      </w:pPr>
      <w:r w:rsidRPr="009170DB">
        <w:rPr>
          <w:vertAlign w:val="superscript"/>
        </w:rPr>
        <w:t>5</w:t>
      </w:r>
      <w:r>
        <w:t>Department of Psychology, University of Wisconsin-Madison</w:t>
      </w:r>
    </w:p>
    <w:p w:rsidR="00C67BB1" w:rsidRDefault="009170DB" w:rsidP="00C67BB1">
      <w:pPr>
        <w:pStyle w:val="Title2"/>
      </w:pPr>
      <w:r w:rsidRPr="009170DB">
        <w:rPr>
          <w:vertAlign w:val="superscript"/>
        </w:rPr>
        <w:t>6</w:t>
      </w:r>
      <w:r>
        <w:t>Harlow Center for Biological Psychology, University of Wisconsin-Madison</w:t>
      </w:r>
    </w:p>
    <w:p w:rsidR="00C67BB1" w:rsidRPr="000238CD" w:rsidRDefault="00C67BB1" w:rsidP="006A1B2D">
      <w:pPr>
        <w:pStyle w:val="Title"/>
        <w:tabs>
          <w:tab w:val="left" w:pos="2862"/>
        </w:tabs>
        <w:spacing w:line="240" w:lineRule="auto"/>
        <w:jc w:val="left"/>
      </w:pPr>
      <w:r w:rsidRPr="000238CD">
        <w:t>Corresponding Author:</w:t>
      </w:r>
      <w:r w:rsidR="006A1B2D">
        <w:tab/>
      </w:r>
    </w:p>
    <w:p w:rsidR="00C67BB1" w:rsidRPr="000238CD" w:rsidRDefault="00C67BB1" w:rsidP="006A1B2D">
      <w:pPr>
        <w:pStyle w:val="Title2"/>
        <w:spacing w:line="240" w:lineRule="auto"/>
        <w:jc w:val="left"/>
      </w:pPr>
      <w:r w:rsidRPr="000238CD">
        <w:t>Agus Surachman, MS</w:t>
      </w:r>
    </w:p>
    <w:p w:rsidR="00C67BB1" w:rsidRPr="000238CD" w:rsidRDefault="00C67BB1" w:rsidP="006A1B2D">
      <w:pPr>
        <w:pStyle w:val="Title2"/>
        <w:spacing w:line="240" w:lineRule="auto"/>
        <w:jc w:val="left"/>
      </w:pPr>
      <w:r w:rsidRPr="000238CD">
        <w:t>Department of Human Development and Family Studies/ Center for Healthy Aging</w:t>
      </w:r>
    </w:p>
    <w:p w:rsidR="00C67BB1" w:rsidRPr="000238CD" w:rsidRDefault="00C67BB1" w:rsidP="006A1B2D">
      <w:pPr>
        <w:pStyle w:val="Title2"/>
        <w:spacing w:line="240" w:lineRule="auto"/>
        <w:jc w:val="left"/>
      </w:pPr>
      <w:r w:rsidRPr="000238CD">
        <w:t>The Pennsylvania State University</w:t>
      </w:r>
    </w:p>
    <w:p w:rsidR="00C67BB1" w:rsidRPr="000238CD" w:rsidRDefault="00C67BB1" w:rsidP="006A1B2D">
      <w:pPr>
        <w:pStyle w:val="Title2"/>
        <w:spacing w:line="240" w:lineRule="auto"/>
        <w:jc w:val="left"/>
      </w:pPr>
      <w:r w:rsidRPr="000238CD">
        <w:t>405 Biobehavioral Health (BBH) Building</w:t>
      </w:r>
    </w:p>
    <w:p w:rsidR="00C67BB1" w:rsidRPr="000238CD" w:rsidRDefault="00C67BB1" w:rsidP="006A1B2D">
      <w:pPr>
        <w:pStyle w:val="Title2"/>
        <w:spacing w:line="240" w:lineRule="auto"/>
        <w:jc w:val="left"/>
      </w:pPr>
      <w:r w:rsidRPr="000238CD">
        <w:t>University Park, PA, USA, 16801</w:t>
      </w:r>
    </w:p>
    <w:p w:rsidR="00C67BB1" w:rsidRPr="000238CD" w:rsidRDefault="00C67BB1" w:rsidP="006A1B2D">
      <w:pPr>
        <w:pStyle w:val="Title2"/>
        <w:spacing w:line="240" w:lineRule="auto"/>
        <w:jc w:val="left"/>
      </w:pPr>
      <w:r w:rsidRPr="000238CD">
        <w:t>Phone: 219-413-8253</w:t>
      </w:r>
    </w:p>
    <w:p w:rsidR="00C67BB1" w:rsidRPr="000238CD" w:rsidRDefault="00C67BB1" w:rsidP="006A1B2D">
      <w:pPr>
        <w:pStyle w:val="Title2"/>
        <w:spacing w:line="240" w:lineRule="auto"/>
        <w:jc w:val="left"/>
      </w:pPr>
      <w:r w:rsidRPr="000238CD">
        <w:t xml:space="preserve">E-mail: </w:t>
      </w:r>
      <w:hyperlink r:id="rId9" w:history="1">
        <w:r w:rsidRPr="000238CD">
          <w:rPr>
            <w:rStyle w:val="Hyperlink"/>
          </w:rPr>
          <w:t>axs527@psu.edu</w:t>
        </w:r>
      </w:hyperlink>
    </w:p>
    <w:p w:rsidR="00E81978" w:rsidRPr="00C67BB1" w:rsidRDefault="00E81978" w:rsidP="00C67BB1">
      <w:pPr>
        <w:tabs>
          <w:tab w:val="left" w:pos="4375"/>
        </w:tabs>
      </w:pPr>
    </w:p>
    <w:sdt>
      <w:sdtPr>
        <w:alias w:val="Abstract:"/>
        <w:tag w:val="Abstract:"/>
        <w:id w:val="202146031"/>
        <w:placeholder>
          <w:docPart w:val="FD16B75344A497498900D7A4695356BE"/>
        </w:placeholder>
        <w:temporary/>
        <w:showingPlcHdr/>
        <w15:appearance w15:val="hidden"/>
      </w:sdtPr>
      <w:sdtContent>
        <w:p w:rsidR="00E81978" w:rsidRDefault="005D3A03">
          <w:pPr>
            <w:pStyle w:val="SectionTitle"/>
          </w:pPr>
          <w:r>
            <w:t>Abstract</w:t>
          </w:r>
        </w:p>
      </w:sdtContent>
    </w:sdt>
    <w:p w:rsidR="009170DB" w:rsidRDefault="009170DB">
      <w:pPr>
        <w:pStyle w:val="NoSpacing"/>
        <w:rPr>
          <w:rStyle w:val="Emphasis"/>
          <w:i w:val="0"/>
          <w:kern w:val="24"/>
        </w:rPr>
      </w:pPr>
      <w:r w:rsidRPr="009170DB">
        <w:rPr>
          <w:b/>
        </w:rPr>
        <w:t xml:space="preserve">Objective: </w:t>
      </w:r>
      <w:r w:rsidRPr="009170DB">
        <w:t>Using cross-sectional data</w:t>
      </w:r>
      <w:r w:rsidR="0009334C">
        <w:t xml:space="preserve"> </w:t>
      </w:r>
      <w:r w:rsidRPr="009170DB">
        <w:t xml:space="preserve">on Black and </w:t>
      </w:r>
      <w:r w:rsidR="004E7F1B">
        <w:t>w</w:t>
      </w:r>
      <w:r w:rsidRPr="009170DB">
        <w:t>hite adults, this analysis examined whether age-related decrements in kidney function across adulthood were associated with parental education, and whether the association was differentially influenced by race. Further, this study assessed racial differences in life course pathways from parental education to age-related decrements in kidney function, through current SES and health-related risk factors.</w:t>
      </w:r>
    </w:p>
    <w:p w:rsidR="009170DB" w:rsidRDefault="009170DB" w:rsidP="009170DB">
      <w:pPr>
        <w:pStyle w:val="NoSpacing"/>
        <w:rPr>
          <w:kern w:val="24"/>
        </w:rPr>
      </w:pPr>
      <w:r w:rsidRPr="00522607">
        <w:rPr>
          <w:b/>
          <w:kern w:val="24"/>
        </w:rPr>
        <w:t>Method</w:t>
      </w:r>
      <w:r w:rsidRPr="00522607">
        <w:rPr>
          <w:kern w:val="24"/>
        </w:rPr>
        <w:t>: Data from the main survey and the Biomarker Project of the Midlife in the United States (MIDUS) Wave 2 and Refresher samples were combined,</w:t>
      </w:r>
      <w:r w:rsidR="002112EB">
        <w:rPr>
          <w:kern w:val="24"/>
        </w:rPr>
        <w:t xml:space="preserve"> </w:t>
      </w:r>
      <w:r w:rsidRPr="00522607">
        <w:rPr>
          <w:kern w:val="24"/>
        </w:rPr>
        <w:t xml:space="preserve">resulting in 1,861 adults (54.5% female; age 25-84, </w:t>
      </w:r>
      <w:r w:rsidRPr="00597DAE">
        <w:rPr>
          <w:i/>
          <w:kern w:val="24"/>
        </w:rPr>
        <w:t>M</w:t>
      </w:r>
      <w:r w:rsidRPr="00597DAE">
        <w:rPr>
          <w:kern w:val="24"/>
          <w:vertAlign w:val="subscript"/>
        </w:rPr>
        <w:t>age</w:t>
      </w:r>
      <w:r w:rsidRPr="00522607">
        <w:rPr>
          <w:kern w:val="24"/>
        </w:rPr>
        <w:t>=53.37) who self-identified as non-Hispanic Black (</w:t>
      </w:r>
      <w:r w:rsidRPr="00597DAE">
        <w:rPr>
          <w:i/>
          <w:kern w:val="24"/>
        </w:rPr>
        <w:t>n</w:t>
      </w:r>
      <w:r w:rsidRPr="00522607">
        <w:rPr>
          <w:kern w:val="24"/>
        </w:rPr>
        <w:t xml:space="preserve">=326) and non-Hispanic </w:t>
      </w:r>
      <w:r>
        <w:rPr>
          <w:kern w:val="24"/>
        </w:rPr>
        <w:t>w</w:t>
      </w:r>
      <w:r w:rsidRPr="00522607">
        <w:rPr>
          <w:kern w:val="24"/>
        </w:rPr>
        <w:t>hite (</w:t>
      </w:r>
      <w:r w:rsidRPr="00597DAE">
        <w:rPr>
          <w:i/>
          <w:kern w:val="24"/>
        </w:rPr>
        <w:t>n</w:t>
      </w:r>
      <w:r w:rsidRPr="00522607">
        <w:rPr>
          <w:kern w:val="24"/>
        </w:rPr>
        <w:t xml:space="preserve">=1,535). Estimated glomerular filtration rate (eGFR) was based on serum creatinine, calculated using the CKD-EPI formula. </w:t>
      </w:r>
      <w:r>
        <w:rPr>
          <w:kern w:val="24"/>
        </w:rPr>
        <w:t xml:space="preserve">Adults SES was based on education, income, and financial strains. </w:t>
      </w:r>
      <w:r w:rsidRPr="00522607">
        <w:rPr>
          <w:kern w:val="24"/>
        </w:rPr>
        <w:t>Health-related risk factors included obesity, elevated blood pressure (BP), and insulin resistance. Hypotheses were tested by utilizing multiple linear regression and regression-based moderated mediation analysis.</w:t>
      </w:r>
    </w:p>
    <w:p w:rsidR="009170DB" w:rsidRDefault="009170DB" w:rsidP="009170DB">
      <w:pPr>
        <w:pStyle w:val="NoSpacing"/>
        <w:rPr>
          <w:kern w:val="24"/>
        </w:rPr>
      </w:pPr>
      <w:r w:rsidRPr="00522607">
        <w:rPr>
          <w:b/>
          <w:kern w:val="24"/>
        </w:rPr>
        <w:t>Results</w:t>
      </w:r>
      <w:r w:rsidRPr="00522607">
        <w:rPr>
          <w:kern w:val="24"/>
        </w:rPr>
        <w:t xml:space="preserve">: </w:t>
      </w:r>
      <w:r>
        <w:rPr>
          <w:kern w:val="24"/>
        </w:rPr>
        <w:t>L</w:t>
      </w:r>
      <w:r w:rsidRPr="00522607">
        <w:rPr>
          <w:kern w:val="24"/>
        </w:rPr>
        <w:t>ower parental education was associated with steeper age-related decrement</w:t>
      </w:r>
      <w:r>
        <w:rPr>
          <w:kern w:val="24"/>
        </w:rPr>
        <w:t>s</w:t>
      </w:r>
      <w:r w:rsidRPr="00522607">
        <w:rPr>
          <w:kern w:val="24"/>
        </w:rPr>
        <w:t xml:space="preserve"> in </w:t>
      </w:r>
      <w:r>
        <w:rPr>
          <w:kern w:val="24"/>
        </w:rPr>
        <w:t>eGFR</w:t>
      </w:r>
      <w:r w:rsidRPr="00522607">
        <w:rPr>
          <w:kern w:val="24"/>
        </w:rPr>
        <w:t xml:space="preserve"> (</w:t>
      </w:r>
      <w:r w:rsidRPr="006F09C0">
        <w:rPr>
          <w:i/>
          <w:kern w:val="24"/>
        </w:rPr>
        <w:t>B</w:t>
      </w:r>
      <w:r w:rsidRPr="00522607">
        <w:rPr>
          <w:kern w:val="24"/>
        </w:rPr>
        <w:t xml:space="preserve">=0.38, </w:t>
      </w:r>
      <w:r w:rsidRPr="006F09C0">
        <w:rPr>
          <w:i/>
          <w:kern w:val="24"/>
        </w:rPr>
        <w:t>SE</w:t>
      </w:r>
      <w:r w:rsidRPr="00522607">
        <w:rPr>
          <w:kern w:val="24"/>
        </w:rPr>
        <w:t xml:space="preserve">=0.15, </w:t>
      </w:r>
      <w:r w:rsidRPr="006F09C0">
        <w:rPr>
          <w:i/>
          <w:kern w:val="24"/>
        </w:rPr>
        <w:t>p</w:t>
      </w:r>
      <w:r w:rsidRPr="00522607">
        <w:rPr>
          <w:kern w:val="24"/>
        </w:rPr>
        <w:t>=.013, 95%</w:t>
      </w:r>
      <w:r w:rsidRPr="006F09C0">
        <w:rPr>
          <w:i/>
          <w:kern w:val="24"/>
        </w:rPr>
        <w:t>CI</w:t>
      </w:r>
      <w:r w:rsidRPr="00522607">
        <w:rPr>
          <w:kern w:val="24"/>
        </w:rPr>
        <w:t>=0.08,0.68)</w:t>
      </w:r>
      <w:r>
        <w:rPr>
          <w:kern w:val="24"/>
        </w:rPr>
        <w:t>, due to higher eGFR among younger participants and lower eGFR among older participants. In addition, a</w:t>
      </w:r>
      <w:r w:rsidRPr="00522607">
        <w:rPr>
          <w:kern w:val="24"/>
        </w:rPr>
        <w:t>ge-related decrement</w:t>
      </w:r>
      <w:r>
        <w:rPr>
          <w:kern w:val="24"/>
        </w:rPr>
        <w:t>s</w:t>
      </w:r>
      <w:r w:rsidRPr="00522607">
        <w:rPr>
          <w:kern w:val="24"/>
        </w:rPr>
        <w:t xml:space="preserve"> in kidney function w</w:t>
      </w:r>
      <w:r>
        <w:rPr>
          <w:kern w:val="24"/>
        </w:rPr>
        <w:t>ere</w:t>
      </w:r>
      <w:r w:rsidRPr="00522607">
        <w:rPr>
          <w:kern w:val="24"/>
        </w:rPr>
        <w:t xml:space="preserve"> steeper among Black relative to </w:t>
      </w:r>
      <w:r w:rsidR="004E7F1B">
        <w:rPr>
          <w:kern w:val="24"/>
        </w:rPr>
        <w:t>w</w:t>
      </w:r>
      <w:r w:rsidRPr="00522607">
        <w:rPr>
          <w:kern w:val="24"/>
        </w:rPr>
        <w:t>hite adults (</w:t>
      </w:r>
      <w:r w:rsidRPr="006F09C0">
        <w:rPr>
          <w:i/>
          <w:kern w:val="24"/>
        </w:rPr>
        <w:t>B</w:t>
      </w:r>
      <w:r w:rsidRPr="00522607">
        <w:rPr>
          <w:kern w:val="24"/>
        </w:rPr>
        <w:t xml:space="preserve">=0.41, </w:t>
      </w:r>
      <w:r w:rsidRPr="006F09C0">
        <w:rPr>
          <w:i/>
          <w:kern w:val="24"/>
        </w:rPr>
        <w:t>SE</w:t>
      </w:r>
      <w:r w:rsidRPr="00522607">
        <w:rPr>
          <w:kern w:val="24"/>
        </w:rPr>
        <w:t xml:space="preserve">=0.13, </w:t>
      </w:r>
      <w:r w:rsidRPr="006F09C0">
        <w:rPr>
          <w:i/>
          <w:kern w:val="24"/>
        </w:rPr>
        <w:t>p</w:t>
      </w:r>
      <w:r w:rsidRPr="00522607">
        <w:rPr>
          <w:kern w:val="24"/>
        </w:rPr>
        <w:t>&lt;.01, 95%</w:t>
      </w:r>
      <w:r w:rsidRPr="006F09C0">
        <w:rPr>
          <w:i/>
          <w:kern w:val="24"/>
        </w:rPr>
        <w:t>CI</w:t>
      </w:r>
      <w:r w:rsidRPr="00522607">
        <w:rPr>
          <w:kern w:val="24"/>
        </w:rPr>
        <w:t>=0.16,0.66)</w:t>
      </w:r>
      <w:r>
        <w:rPr>
          <w:kern w:val="24"/>
        </w:rPr>
        <w:t xml:space="preserve">, driven by higher proportion of younger Black adults that met criterion for renal hyperfiltration. </w:t>
      </w:r>
      <w:r w:rsidR="00511AEA">
        <w:rPr>
          <w:kern w:val="24"/>
        </w:rPr>
        <w:t>Furthermore, parental education and race were associated with age-related decrements in kidney function in an additive rather than interactive way.</w:t>
      </w:r>
      <w:r w:rsidRPr="00522607">
        <w:rPr>
          <w:kern w:val="24"/>
        </w:rPr>
        <w:t xml:space="preserve"> </w:t>
      </w:r>
      <w:r>
        <w:rPr>
          <w:kern w:val="24"/>
        </w:rPr>
        <w:t xml:space="preserve">There were some racial differences in the life course pathways from parental education to age-related </w:t>
      </w:r>
      <w:r w:rsidR="00492479">
        <w:rPr>
          <w:kern w:val="24"/>
        </w:rPr>
        <w:t>differences</w:t>
      </w:r>
      <w:r>
        <w:rPr>
          <w:kern w:val="24"/>
        </w:rPr>
        <w:t xml:space="preserve"> in eGFR, </w:t>
      </w:r>
      <w:proofErr w:type="spellStart"/>
      <w:r>
        <w:rPr>
          <w:kern w:val="24"/>
        </w:rPr>
        <w:t>glucoregulation</w:t>
      </w:r>
      <w:proofErr w:type="spellEnd"/>
      <w:r>
        <w:rPr>
          <w:kern w:val="24"/>
        </w:rPr>
        <w:t xml:space="preserve">, and hypertension. </w:t>
      </w:r>
      <w:r w:rsidRPr="00522607">
        <w:rPr>
          <w:kern w:val="24"/>
        </w:rPr>
        <w:t xml:space="preserve">Among Black adults, </w:t>
      </w:r>
      <w:r>
        <w:rPr>
          <w:kern w:val="24"/>
        </w:rPr>
        <w:t xml:space="preserve">lower parental education was associated with elevated </w:t>
      </w:r>
      <w:r>
        <w:rPr>
          <w:kern w:val="24"/>
        </w:rPr>
        <w:lastRenderedPageBreak/>
        <w:t>eGFR among younger participants through insulin resistance. A</w:t>
      </w:r>
      <w:r w:rsidRPr="00522607">
        <w:rPr>
          <w:kern w:val="24"/>
        </w:rPr>
        <w:t>mong white adults</w:t>
      </w:r>
      <w:r>
        <w:rPr>
          <w:kern w:val="24"/>
        </w:rPr>
        <w:t>,</w:t>
      </w:r>
      <w:r w:rsidRPr="00522607">
        <w:rPr>
          <w:kern w:val="24"/>
        </w:rPr>
        <w:t xml:space="preserve"> </w:t>
      </w:r>
      <w:r>
        <w:rPr>
          <w:kern w:val="24"/>
        </w:rPr>
        <w:t>lower parental education was linked to higher eGFR among younger adults and lower eGFR among older adults, and the association was</w:t>
      </w:r>
      <w:r w:rsidRPr="00522607">
        <w:rPr>
          <w:kern w:val="24"/>
        </w:rPr>
        <w:t xml:space="preserve"> mediated by current SES, elevated BP, and insulin resistance.</w:t>
      </w:r>
    </w:p>
    <w:p w:rsidR="001F502F" w:rsidRDefault="009170DB" w:rsidP="001F502F">
      <w:pPr>
        <w:pStyle w:val="NoSpacing"/>
        <w:rPr>
          <w:rStyle w:val="Emphasis"/>
        </w:rPr>
      </w:pPr>
      <w:r w:rsidRPr="00522607">
        <w:rPr>
          <w:b/>
          <w:kern w:val="24"/>
        </w:rPr>
        <w:t>Discussion</w:t>
      </w:r>
      <w:r w:rsidRPr="00522607">
        <w:rPr>
          <w:kern w:val="24"/>
        </w:rPr>
        <w:t xml:space="preserve">: </w:t>
      </w:r>
      <w:r w:rsidR="001F502F">
        <w:t>Early life SES</w:t>
      </w:r>
      <w:r w:rsidR="001F502F" w:rsidRPr="001F502F">
        <w:t xml:space="preserve"> can have a long-lasting influence on the preclinical renal senescence that is associated with the normal biology of aging</w:t>
      </w:r>
      <w:r w:rsidR="00412719">
        <w:t xml:space="preserve"> for both Black and white adults</w:t>
      </w:r>
      <w:r w:rsidR="001F502F">
        <w:t>.</w:t>
      </w:r>
      <w:r w:rsidR="001F502F">
        <w:rPr>
          <w:rStyle w:val="Emphasis"/>
        </w:rPr>
        <w:t xml:space="preserve"> </w:t>
      </w:r>
    </w:p>
    <w:p w:rsidR="00E81978" w:rsidRDefault="005D3A03" w:rsidP="006C3699">
      <w:pPr>
        <w:pStyle w:val="NoSpacing"/>
        <w:ind w:firstLine="720"/>
      </w:pPr>
      <w:r>
        <w:rPr>
          <w:rStyle w:val="Emphasis"/>
        </w:rPr>
        <w:t>Keywords</w:t>
      </w:r>
      <w:r>
        <w:t xml:space="preserve">:  </w:t>
      </w:r>
      <w:r w:rsidR="009170DB">
        <w:t>Age-related decrements, Kidney function, Life course pathways, Racial disparities, Socioeconomic status</w:t>
      </w:r>
      <w:r w:rsidR="00C27B44">
        <w:t xml:space="preserve"> (SES)</w:t>
      </w:r>
    </w:p>
    <w:p w:rsidR="00E81978" w:rsidRDefault="002145A4">
      <w:pPr>
        <w:pStyle w:val="SectionTitle"/>
      </w:pPr>
      <w:sdt>
        <w:sdtPr>
          <w:alias w:val="Section title:"/>
          <w:tag w:val="Section title:"/>
          <w:id w:val="984196707"/>
          <w:placeholder>
            <w:docPart w:val="C343AD677852DA48BD2E06DBA47D9E2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9170DB">
            <w:t>Life Course Pathways from Parental Education to Age-Related Decrements in Kidney Function Among Black and White American Adults</w:t>
          </w:r>
        </w:sdtContent>
      </w:sdt>
    </w:p>
    <w:p w:rsidR="009170DB" w:rsidRDefault="009B491E" w:rsidP="009B491E">
      <w:pPr>
        <w:rPr>
          <w:lang w:eastAsia="zh-CN"/>
        </w:rPr>
      </w:pPr>
      <w:r>
        <w:t>E</w:t>
      </w:r>
      <w:r w:rsidR="009170DB">
        <w:t xml:space="preserve">arly life </w:t>
      </w:r>
      <w:r>
        <w:t>is</w:t>
      </w:r>
      <w:r w:rsidR="009170DB">
        <w:t xml:space="preserve"> a critical period for kidney development with long-term implications for kidney health and functioning in adulthood</w:t>
      </w:r>
      <w:r>
        <w:t xml:space="preserve"> </w:t>
      </w:r>
      <w:r>
        <w:fldChar w:fldCharType="begin"/>
      </w:r>
      <w:r>
        <w:instrText xml:space="preserve"> ADDIN EN.CITE &lt;EndNote&gt;&lt;Cite&gt;&lt;Author&gt;Kett&lt;/Author&gt;&lt;Year&gt;2010&lt;/Year&gt;&lt;RecNum&gt;1&lt;/RecNum&gt;&lt;DisplayText&gt;(Kett and Denton, 2010)&lt;/DisplayText&gt;&lt;record&gt;&lt;rec-number&gt;1&lt;/rec-number&gt;&lt;foreign-keys&gt;&lt;key app="EN" db-id="rst2dfsrnx2vfwe2dpbxad5daeftazwpvf2r" timestamp="1611512402"&gt;1&lt;/key&gt;&lt;/foreign-keys&gt;&lt;ref-type name="Journal Article"&gt;17&lt;/ref-type&gt;&lt;contributors&gt;&lt;authors&gt;&lt;author&gt;Kett, Michelle M.&lt;/author&gt;&lt;author&gt;Denton, Kate M.&lt;/author&gt;&lt;/authors&gt;&lt;/contributors&gt;&lt;titles&gt;&lt;title&gt;Renal programming: cause for concern?&lt;/title&gt;&lt;secondary-title&gt;American Journal of Physiology-Regulatory, Integrative and Comparative Physiology&lt;/secondary-title&gt;&lt;/titles&gt;&lt;pages&gt;R791-R803&lt;/pages&gt;&lt;volume&gt;300&lt;/volume&gt;&lt;number&gt;4&lt;/number&gt;&lt;dates&gt;&lt;year&gt;2010&lt;/year&gt;&lt;/dates&gt;&lt;publisher&gt;American Physiological Society Bethesda, MD&lt;/publisher&gt;&lt;isbn&gt;0363-6119&lt;/isbn&gt;&lt;urls&gt;&lt;/urls&gt;&lt;/record&gt;&lt;/Cite&gt;&lt;/EndNote&gt;</w:instrText>
      </w:r>
      <w:r>
        <w:fldChar w:fldCharType="separate"/>
      </w:r>
      <w:r>
        <w:rPr>
          <w:noProof/>
        </w:rPr>
        <w:t>(Kett and Denton, 2010)</w:t>
      </w:r>
      <w:r>
        <w:fldChar w:fldCharType="end"/>
      </w:r>
      <w:r w:rsidR="009170DB">
        <w:t xml:space="preserve">. Nephrogenesis occurs primarily between 9-36 weeks of gestation </w:t>
      </w:r>
      <w:r w:rsidR="009170DB">
        <w:rPr>
          <w:lang w:eastAsia="zh-CN"/>
        </w:rPr>
        <w:fldChar w:fldCharType="begin">
          <w:fldData xml:space="preserve">PEVuZE5vdGU+PENpdGU+PEF1dGhvcj5Sb3NlbmJsdW08L0F1dGhvcj48WWVhcj4yMDE3PC9ZZWFy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=
</w:fldData>
        </w:fldChar>
      </w:r>
      <w:r w:rsidR="009170DB">
        <w:rPr>
          <w:lang w:eastAsia="zh-CN"/>
        </w:rPr>
        <w:instrText xml:space="preserve"> ADDIN EN.CITE </w:instrText>
      </w:r>
      <w:r w:rsidR="009170DB">
        <w:rPr>
          <w:lang w:eastAsia="zh-CN"/>
        </w:rPr>
        <w:fldChar w:fldCharType="begin">
          <w:fldData xml:space="preserve">PEVuZE5vdGU+PENpdGU+PEF1dGhvcj5Sb3NlbmJsdW08L0F1dGhvcj48WWVhcj4yMDE3PC9ZZWFy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=
</w:fldData>
        </w:fldChar>
      </w:r>
      <w:r w:rsidR="009170DB">
        <w:rPr>
          <w:lang w:eastAsia="zh-CN"/>
        </w:rPr>
        <w:instrText xml:space="preserve"> ADDIN EN.CITE.DATA </w:instrText>
      </w:r>
      <w:r w:rsidR="009170DB">
        <w:rPr>
          <w:lang w:eastAsia="zh-CN"/>
        </w:rPr>
      </w:r>
      <w:r w:rsidR="009170DB">
        <w:rPr>
          <w:lang w:eastAsia="zh-CN"/>
        </w:rPr>
        <w:fldChar w:fldCharType="end"/>
      </w:r>
      <w:r w:rsidR="009170DB">
        <w:rPr>
          <w:lang w:eastAsia="zh-CN"/>
        </w:rPr>
      </w:r>
      <w:r w:rsidR="009170DB">
        <w:rPr>
          <w:lang w:eastAsia="zh-CN"/>
        </w:rPr>
        <w:fldChar w:fldCharType="separate"/>
      </w:r>
      <w:r w:rsidR="009170DB">
        <w:rPr>
          <w:noProof/>
          <w:lang w:eastAsia="zh-CN"/>
        </w:rPr>
        <w:t>(Rosenblum et al., 2017)</w:t>
      </w:r>
      <w:r w:rsidR="009170DB">
        <w:rPr>
          <w:lang w:eastAsia="zh-CN"/>
        </w:rPr>
        <w:fldChar w:fldCharType="end"/>
      </w:r>
      <w:r w:rsidR="009170DB">
        <w:rPr>
          <w:lang w:eastAsia="zh-CN"/>
        </w:rPr>
        <w:t xml:space="preserve"> and it takes up to two years for kidneys to be functionally mature</w:t>
      </w:r>
      <w:r w:rsidR="002145A4">
        <w:rPr>
          <w:lang w:eastAsia="zh-CN"/>
        </w:rPr>
        <w:t xml:space="preserve"> postnatally</w:t>
      </w:r>
      <w:r w:rsidR="009170DB">
        <w:rPr>
          <w:lang w:eastAsia="zh-CN"/>
        </w:rPr>
        <w:t xml:space="preserve"> </w:t>
      </w:r>
      <w:r w:rsidR="009170DB">
        <w:rPr>
          <w:lang w:eastAsia="zh-CN"/>
        </w:rPr>
        <w:fldChar w:fldCharType="begin"/>
      </w:r>
      <w:r>
        <w:rPr>
          <w:lang w:eastAsia="zh-CN"/>
        </w:rPr>
        <w:instrText xml:space="preserve"> ADDIN EN.CITE &lt;EndNote&gt;&lt;Cite&gt;&lt;Author&gt;Kett&lt;/Author&gt;&lt;Year&gt;2010&lt;/Year&gt;&lt;RecNum&gt;195&lt;/RecNum&gt;&lt;DisplayText&gt;(Kett and Denton, 2010)&lt;/DisplayText&gt;&lt;record&gt;&lt;rec-number&gt;195&lt;/rec-number&gt;&lt;foreign-keys&gt;&lt;key app="EN" db-id="wr25x2eemd2xfiezw0qv2r2zrfxft92tswfd" timestamp="1567169795"&gt;195&lt;/key&gt;&lt;/foreign-keys&gt;&lt;ref-type name="Journal Article"&gt;17&lt;/ref-type&gt;&lt;contributors&gt;&lt;authors&gt;&lt;author&gt;Kett, Michelle M.&lt;/author&gt;&lt;author&gt;Denton, Kate M.&lt;/author&gt;&lt;/authors&gt;&lt;/contributors&gt;&lt;titles&gt;&lt;title&gt;Renal programming: cause for concern?&lt;/title&gt;&lt;secondary-title&gt;American Journal of Physiology-Regulatory, Integrative and Comparative Physiology&lt;/secondary-title&gt;&lt;/titles&gt;&lt;periodical&gt;&lt;full-title&gt;American Journal of Physiology-Regulatory, Integrative and Comparative Physiology&lt;/full-title&gt;&lt;/periodical&gt;&lt;pages&gt;R791-R803&lt;/pages&gt;&lt;volume&gt;300&lt;/volume&gt;&lt;number&gt;4&lt;/number&gt;&lt;dates&gt;&lt;year&gt;2010&lt;/year&gt;&lt;/dates&gt;&lt;publisher&gt;American Physiological Society Bethesda, MD&lt;/publisher&gt;&lt;isbn&gt;0363-6119&lt;/isbn&gt;&lt;urls&gt;&lt;/urls&gt;&lt;/record&gt;&lt;/Cite&gt;&lt;/EndNote&gt;</w:instrText>
      </w:r>
      <w:r w:rsidR="009170DB">
        <w:rPr>
          <w:lang w:eastAsia="zh-CN"/>
        </w:rPr>
        <w:fldChar w:fldCharType="separate"/>
      </w:r>
      <w:r>
        <w:rPr>
          <w:noProof/>
          <w:lang w:eastAsia="zh-CN"/>
        </w:rPr>
        <w:t>(Kett and Denton, 2010)</w:t>
      </w:r>
      <w:r w:rsidR="009170DB">
        <w:rPr>
          <w:lang w:eastAsia="zh-CN"/>
        </w:rPr>
        <w:fldChar w:fldCharType="end"/>
      </w:r>
      <w:r w:rsidR="009170DB">
        <w:rPr>
          <w:lang w:eastAsia="zh-CN"/>
        </w:rPr>
        <w:t>.</w:t>
      </w:r>
      <w:r w:rsidR="009170DB">
        <w:t xml:space="preserve"> Kidney programming during this period, especially through lower nephron endowment (the kidney’s functional unit), is recognized as the developmental antecedent of several chronic conditions in adulthood, including chronic kidney disease (CKD), a major public health concern in the United States and worldwide </w:t>
      </w:r>
      <w:r w:rsidR="009170DB">
        <w:rPr>
          <w:lang w:eastAsia="zh-CN"/>
        </w:rPr>
        <w:fldChar w:fldCharType="begin"/>
      </w:r>
      <w:r>
        <w:rPr>
          <w:lang w:eastAsia="zh-CN"/>
        </w:rPr>
        <w:instrText xml:space="preserve"> ADDIN EN.CITE &lt;EndNote&gt;&lt;Cite&gt;&lt;Author&gt;Kett&lt;/Author&gt;&lt;Year&gt;2010&lt;/Year&gt;&lt;RecNum&gt;195&lt;/RecNum&gt;&lt;DisplayText&gt;(Kett and Denton, 2010)&lt;/DisplayText&gt;&lt;record&gt;&lt;rec-number&gt;195&lt;/rec-number&gt;&lt;foreign-keys&gt;&lt;key app="EN" db-id="wr25x2eemd2xfiezw0qv2r2zrfxft92tswfd" timestamp="1567169795"&gt;195&lt;/key&gt;&lt;/foreign-keys&gt;&lt;ref-type name="Journal Article"&gt;17&lt;/ref-type&gt;&lt;contributors&gt;&lt;authors&gt;&lt;author&gt;Kett, Michelle M.&lt;/author&gt;&lt;author&gt;Denton, Kate M.&lt;/author&gt;&lt;/authors&gt;&lt;/contributors&gt;&lt;titles&gt;&lt;title&gt;Renal programming: cause for concern?&lt;/title&gt;&lt;secondary-title&gt;American Journal of Physiology-Regulatory, Integrative and Comparative Physiology&lt;/secondary-title&gt;&lt;/titles&gt;&lt;periodical&gt;&lt;full-title&gt;American Journal of Physiology-Regulatory, Integrative and Comparative Physiology&lt;/full-title&gt;&lt;/periodical&gt;&lt;pages&gt;R791-R803&lt;/pages&gt;&lt;volume&gt;300&lt;/volume&gt;&lt;number&gt;4&lt;/number&gt;&lt;dates&gt;&lt;year&gt;2010&lt;/year&gt;&lt;/dates&gt;&lt;publisher&gt;American Physiological Society Bethesda, MD&lt;/publisher&gt;&lt;isbn&gt;0363-6119&lt;/isbn&gt;&lt;urls&gt;&lt;/urls&gt;&lt;/record&gt;&lt;/Cite&gt;&lt;/EndNote&gt;</w:instrText>
      </w:r>
      <w:r w:rsidR="009170DB">
        <w:rPr>
          <w:lang w:eastAsia="zh-CN"/>
        </w:rPr>
        <w:fldChar w:fldCharType="separate"/>
      </w:r>
      <w:r>
        <w:rPr>
          <w:noProof/>
          <w:lang w:eastAsia="zh-CN"/>
        </w:rPr>
        <w:t>(Kett and Denton, 2010)</w:t>
      </w:r>
      <w:r w:rsidR="009170DB">
        <w:rPr>
          <w:lang w:eastAsia="zh-CN"/>
        </w:rPr>
        <w:fldChar w:fldCharType="end"/>
      </w:r>
      <w:r w:rsidR="009170DB">
        <w:rPr>
          <w:lang w:eastAsia="zh-CN"/>
        </w:rPr>
        <w:t>.</w:t>
      </w:r>
      <w:r>
        <w:rPr>
          <w:lang w:eastAsia="zh-CN"/>
        </w:rPr>
        <w:t xml:space="preserve"> </w:t>
      </w:r>
      <w:r w:rsidR="009170DB">
        <w:t xml:space="preserve">Furthermore, </w:t>
      </w:r>
      <w:r w:rsidR="009C5DE8">
        <w:t>abnormal</w:t>
      </w:r>
      <w:r w:rsidR="00E03594">
        <w:t xml:space="preserve"> programming of </w:t>
      </w:r>
      <w:r w:rsidR="009170DB">
        <w:t xml:space="preserve">kidney </w:t>
      </w:r>
      <w:r w:rsidR="00E03594">
        <w:t xml:space="preserve">regulation and structure </w:t>
      </w:r>
      <w:r w:rsidR="009170DB">
        <w:t xml:space="preserve">in early life </w:t>
      </w:r>
      <w:r w:rsidR="00BE4E7C">
        <w:t>is</w:t>
      </w:r>
      <w:r w:rsidR="009170DB">
        <w:t xml:space="preserve"> associated with adverse birth outcomes, including preterm birth and low birth weight </w:t>
      </w:r>
      <w:r w:rsidR="009170DB">
        <w:fldChar w:fldCharType="begin"/>
      </w:r>
      <w:r w:rsidR="009170DB">
        <w:instrText xml:space="preserve"> ADDIN EN.CITE &lt;EndNote&gt;&lt;Cite&gt;&lt;Author&gt;Gurusinghe&lt;/Author&gt;&lt;Year&gt;2017&lt;/Year&gt;&lt;RecNum&gt;31&lt;/RecNum&gt;&lt;DisplayText&gt;(Gurusinghe et al., 2017)&lt;/DisplayText&gt;&lt;record&gt;&lt;rec-number&gt;31&lt;/rec-number&gt;&lt;foreign-keys&gt;&lt;key app="EN" db-id="xe2xfxvtcf9xdkevfvf5vx24wwsspr5xr5zp" timestamp="1605338441"&gt;31&lt;/key&gt;&lt;/foreign-keys&gt;&lt;ref-type name="Journal Article"&gt;17&lt;/ref-type&gt;&lt;contributors&gt;&lt;authors&gt;&lt;author&gt;Gurusinghe, S.&lt;/author&gt;&lt;author&gt;Tambay, A.&lt;/author&gt;&lt;author&gt;Sethna, C. B.&lt;/author&gt;&lt;/authors&gt;&lt;/contributors&gt;&lt;auth-address&gt;Department of Pediatrics, Division of Pediatric Nephrology, Cohen Children&amp;apos;s Medical Center of New York, New York, NY, United States.&lt;/auth-address&gt;&lt;titles&gt;&lt;title&gt;Developmental Origins and Nephron Endowment in Hypertension&lt;/title&gt;&lt;secondary-title&gt;Front Pediatr&lt;/secondary-title&gt;&lt;/titles&gt;&lt;periodical&gt;&lt;full-title&gt;Front Pediatr&lt;/full-title&gt;&lt;/periodical&gt;&lt;pages&gt;151&lt;/pages&gt;&lt;volume&gt;5&lt;/volume&gt;&lt;edition&gt;2017/07/15&lt;/edition&gt;&lt;keywords&gt;&lt;keyword&gt;blood pressure&lt;/keyword&gt;&lt;keyword&gt;fetal origins hypothesis&lt;/keyword&gt;&lt;keyword&gt;hypertension&lt;/keyword&gt;&lt;keyword&gt;low birth weight&lt;/keyword&gt;&lt;keyword&gt;nephron&lt;/keyword&gt;&lt;/keywords&gt;&lt;dates&gt;&lt;year&gt;2017&lt;/year&gt;&lt;/dates&gt;&lt;isbn&gt;2296-2360 (Print)&amp;#xD;2296-2360&lt;/isbn&gt;&lt;accession-num&gt;28706894&lt;/accession-num&gt;&lt;urls&gt;&lt;/urls&gt;&lt;custom2&gt;PMC5489607&lt;/custom2&gt;&lt;electronic-resource-num&gt;10.3389/fped.2017.00151&lt;/electronic-resource-num&gt;&lt;remote-database-provider&gt;NLM&lt;/remote-database-provider&gt;&lt;language&gt;eng&lt;/language&gt;&lt;/record&gt;&lt;/Cite&gt;&lt;/EndNote&gt;</w:instrText>
      </w:r>
      <w:r w:rsidR="009170DB">
        <w:fldChar w:fldCharType="separate"/>
      </w:r>
      <w:r w:rsidR="009170DB">
        <w:rPr>
          <w:noProof/>
        </w:rPr>
        <w:t>(Gurusinghe et al., 2017)</w:t>
      </w:r>
      <w:r w:rsidR="009170DB">
        <w:fldChar w:fldCharType="end"/>
      </w:r>
      <w:r w:rsidR="009170DB">
        <w:t xml:space="preserve">. </w:t>
      </w:r>
      <w:r>
        <w:t>A</w:t>
      </w:r>
      <w:r w:rsidR="009170DB">
        <w:t xml:space="preserve">dverse birth outcomes are profoundly influenced by social factors, especially </w:t>
      </w:r>
      <w:r w:rsidR="004E7F1B">
        <w:t>SES</w:t>
      </w:r>
      <w:r w:rsidR="00E03594">
        <w:t>, making kidney</w:t>
      </w:r>
      <w:r w:rsidR="0009334C">
        <w:t xml:space="preserve"> </w:t>
      </w:r>
      <w:r w:rsidR="00E03594">
        <w:t>function important to consider as a possible mediator on the path to adult health disparities</w:t>
      </w:r>
      <w:r w:rsidR="009170DB">
        <w:t>.</w:t>
      </w:r>
      <w:r>
        <w:t xml:space="preserve"> </w:t>
      </w:r>
      <w:r w:rsidR="009170DB">
        <w:t>P</w:t>
      </w:r>
      <w:r w:rsidR="009170DB">
        <w:rPr>
          <w:lang w:eastAsia="zh-CN"/>
        </w:rPr>
        <w:t>arental education</w:t>
      </w:r>
      <w:r w:rsidR="00E03594">
        <w:rPr>
          <w:lang w:eastAsia="zh-CN"/>
        </w:rPr>
        <w:t xml:space="preserve"> level</w:t>
      </w:r>
      <w:r w:rsidR="009170DB">
        <w:rPr>
          <w:lang w:eastAsia="zh-CN"/>
        </w:rPr>
        <w:t xml:space="preserve">, an indicator of </w:t>
      </w:r>
      <w:r w:rsidR="00E03594">
        <w:rPr>
          <w:lang w:eastAsia="zh-CN"/>
        </w:rPr>
        <w:t xml:space="preserve">familial </w:t>
      </w:r>
      <w:r w:rsidR="009170DB">
        <w:rPr>
          <w:lang w:eastAsia="zh-CN"/>
        </w:rPr>
        <w:t>SES during fetal development</w:t>
      </w:r>
      <w:r w:rsidR="00B120AF">
        <w:rPr>
          <w:lang w:eastAsia="zh-CN"/>
        </w:rPr>
        <w:t xml:space="preserve"> and childhood</w:t>
      </w:r>
      <w:r w:rsidR="009170DB">
        <w:rPr>
          <w:lang w:eastAsia="zh-CN"/>
        </w:rPr>
        <w:t xml:space="preserve"> is linked to lower nutrient intake, higher exposure to environmental toxicants, </w:t>
      </w:r>
      <w:r w:rsidR="00E03594">
        <w:rPr>
          <w:lang w:eastAsia="zh-CN"/>
        </w:rPr>
        <w:t>more</w:t>
      </w:r>
      <w:r w:rsidR="009170DB">
        <w:rPr>
          <w:lang w:eastAsia="zh-CN"/>
        </w:rPr>
        <w:t xml:space="preserve"> psychological stressors,</w:t>
      </w:r>
      <w:r w:rsidR="00E03594">
        <w:rPr>
          <w:lang w:eastAsia="zh-CN"/>
        </w:rPr>
        <w:t xml:space="preserve"> and reduced access to high quality parental care,</w:t>
      </w:r>
      <w:r w:rsidR="009170DB">
        <w:rPr>
          <w:lang w:eastAsia="zh-CN"/>
        </w:rPr>
        <w:t xml:space="preserve"> </w:t>
      </w:r>
      <w:r w:rsidR="00B120AF">
        <w:rPr>
          <w:lang w:eastAsia="zh-CN"/>
        </w:rPr>
        <w:t xml:space="preserve">all </w:t>
      </w:r>
      <w:r w:rsidR="009170DB">
        <w:rPr>
          <w:lang w:eastAsia="zh-CN"/>
        </w:rPr>
        <w:t xml:space="preserve">factors known to increase the </w:t>
      </w:r>
      <w:r w:rsidR="00E03594">
        <w:rPr>
          <w:lang w:eastAsia="zh-CN"/>
        </w:rPr>
        <w:t xml:space="preserve">likelihood </w:t>
      </w:r>
      <w:r w:rsidR="009170DB">
        <w:rPr>
          <w:lang w:eastAsia="zh-CN"/>
        </w:rPr>
        <w:t>of adverse birth outcomes</w:t>
      </w:r>
      <w:r w:rsidR="00B120AF">
        <w:rPr>
          <w:lang w:eastAsia="zh-CN"/>
        </w:rPr>
        <w:t xml:space="preserve"> and compromises in child development</w:t>
      </w:r>
      <w:r w:rsidR="009170DB">
        <w:rPr>
          <w:lang w:eastAsia="zh-CN"/>
        </w:rPr>
        <w:t xml:space="preserve"> </w:t>
      </w:r>
      <w:r w:rsidR="009170DB">
        <w:rPr>
          <w:lang w:eastAsia="zh-CN"/>
        </w:rPr>
        <w:fldChar w:fldCharType="begin"/>
      </w:r>
      <w:r w:rsidR="009170DB">
        <w:rPr>
          <w:lang w:eastAsia="zh-CN"/>
        </w:rPr>
        <w:instrText xml:space="preserve"> ADDIN EN.CITE &lt;EndNote&gt;&lt;Cite&gt;&lt;Author&gt;Aizer&lt;/Author&gt;&lt;Year&gt;2014&lt;/Year&gt;&lt;RecNum&gt;34&lt;/RecNum&gt;&lt;DisplayText&gt;(Aizer and Currie, 2014)&lt;/DisplayText&gt;&lt;record&gt;&lt;rec-number&gt;34&lt;/rec-number&gt;&lt;foreign-keys&gt;&lt;key app="EN" db-id="xe2xfxvtcf9xdkevfvf5vx24wwsspr5xr5zp" timestamp="1605475345"&gt;34&lt;/key&gt;&lt;/foreign-keys&gt;&lt;ref-type name="Journal Article"&gt;17&lt;/ref-type&gt;&lt;contributors&gt;&lt;authors&gt;&lt;author&gt;Aizer, A.&lt;/author&gt;&lt;author&gt;Currie, J.&lt;/author&gt;&lt;/authors&gt;&lt;/contributors&gt;&lt;auth-address&gt;Department of Economics, Brown University, Providence, RI 02912, USA. National Bureau of Economic Research, Cambridge, MA 02138, USA.&amp;#xD;National Bureau of Economic Research, Cambridge, MA 02138, USA. Department of Economics, Princeton University, Princeton, NJ 08544, USA. jcurrie@princeton.edu.&lt;/auth-address&gt;&lt;titles&gt;&lt;title&gt;The intergenerational transmission of inequality: maternal disadvantage and health at birth&lt;/title&gt;&lt;secondary-title&gt;Science&lt;/secondary-title&gt;&lt;/titles&gt;&lt;periodical&gt;&lt;full-title&gt;Science&lt;/full-title&gt;&lt;/periodical&gt;&lt;pages&gt;856-61&lt;/pages&gt;&lt;volume&gt;344&lt;/volume&gt;&lt;number&gt;6186&lt;/number&gt;&lt;edition&gt;2014/05/24&lt;/edition&gt;&lt;keywords&gt;&lt;keyword&gt;Birth Weight&lt;/keyword&gt;&lt;keyword&gt;Health/statistics &amp;amp; numerical data/*trends&lt;/keyword&gt;&lt;keyword&gt;*Health Services Accessibility&lt;/keyword&gt;&lt;keyword&gt;Humans&lt;/keyword&gt;&lt;keyword&gt;*Income&lt;/keyword&gt;&lt;keyword&gt;*Infant, Low Birth Weight&lt;/keyword&gt;&lt;keyword&gt;Infant, Newborn&lt;/keyword&gt;&lt;keyword&gt;*Parturition&lt;/keyword&gt;&lt;keyword&gt;Policy Making&lt;/keyword&gt;&lt;keyword&gt;*Poverty/prevention &amp;amp; control/statistics &amp;amp; numerical data/trends&lt;/keyword&gt;&lt;keyword&gt;Public Assistance&lt;/keyword&gt;&lt;keyword&gt;Socioeconomic Factors&lt;/keyword&gt;&lt;/keywords&gt;&lt;dates&gt;&lt;year&gt;2014&lt;/year&gt;&lt;pub-dates&gt;&lt;date&gt;May 23&lt;/date&gt;&lt;/pub-dates&gt;&lt;/dates&gt;&lt;isbn&gt;0036-8075 (Print)&amp;#xD;0036-8075&lt;/isbn&gt;&lt;accession-num&gt;24855261&lt;/accession-num&gt;&lt;urls&gt;&lt;/urls&gt;&lt;custom2&gt;PMC4578153&lt;/custom2&gt;&lt;custom6&gt;NIHMS721814&lt;/custom6&gt;&lt;electronic-resource-num&gt;10.1126/science.1251872&lt;/electronic-resource-num&gt;&lt;remote-database-provider&gt;NLM&lt;/remote-database-provider&gt;&lt;language&gt;eng&lt;/language&gt;&lt;/record&gt;&lt;/Cite&gt;&lt;/EndNote&gt;</w:instrText>
      </w:r>
      <w:r w:rsidR="009170DB">
        <w:rPr>
          <w:lang w:eastAsia="zh-CN"/>
        </w:rPr>
        <w:fldChar w:fldCharType="separate"/>
      </w:r>
      <w:r w:rsidR="009170DB">
        <w:rPr>
          <w:noProof/>
          <w:lang w:eastAsia="zh-CN"/>
        </w:rPr>
        <w:t>(Aizer and Currie, 2014)</w:t>
      </w:r>
      <w:r w:rsidR="009170DB">
        <w:rPr>
          <w:lang w:eastAsia="zh-CN"/>
        </w:rPr>
        <w:fldChar w:fldCharType="end"/>
      </w:r>
      <w:r w:rsidR="009170DB">
        <w:rPr>
          <w:lang w:eastAsia="zh-CN"/>
        </w:rPr>
        <w:t>.</w:t>
      </w:r>
    </w:p>
    <w:p w:rsidR="009170DB" w:rsidRPr="006E2AA1" w:rsidRDefault="009170DB" w:rsidP="009170DB">
      <w:pPr>
        <w:ind w:firstLine="0"/>
        <w:rPr>
          <w:b/>
          <w:lang w:eastAsia="zh-CN"/>
        </w:rPr>
      </w:pPr>
      <w:r w:rsidRPr="006E2AA1">
        <w:rPr>
          <w:b/>
          <w:lang w:eastAsia="zh-CN"/>
        </w:rPr>
        <w:t xml:space="preserve">The Multi-Hit Model of </w:t>
      </w:r>
      <w:r w:rsidRPr="006E2AA1">
        <w:rPr>
          <w:b/>
        </w:rPr>
        <w:t>Disparities in Kidney Function Across Adulthood</w:t>
      </w:r>
    </w:p>
    <w:p w:rsidR="009170DB" w:rsidRDefault="009170DB" w:rsidP="008A36FD">
      <w:pPr>
        <w:rPr>
          <w:lang w:eastAsia="zh-CN"/>
        </w:rPr>
      </w:pPr>
      <w:r>
        <w:t xml:space="preserve">Figure 1A illustrates the multi-hit </w:t>
      </w:r>
      <w:r w:rsidR="00E03594">
        <w:t xml:space="preserve">etiological </w:t>
      </w:r>
      <w:r>
        <w:t xml:space="preserve">model of disparities in </w:t>
      </w:r>
      <w:r w:rsidR="00E03594">
        <w:t>adult kidney</w:t>
      </w:r>
      <w:r>
        <w:t xml:space="preserve"> functionin</w:t>
      </w:r>
      <w:r w:rsidR="00B120AF">
        <w:t xml:space="preserve">g, </w:t>
      </w:r>
      <w:r>
        <w:t xml:space="preserve">which </w:t>
      </w:r>
      <w:r w:rsidR="00B120AF">
        <w:t>could increase the</w:t>
      </w:r>
      <w:r>
        <w:t xml:space="preserve"> </w:t>
      </w:r>
      <w:r w:rsidR="00E03594">
        <w:t xml:space="preserve">likelihood of progressing to CKD </w:t>
      </w:r>
      <w:r w:rsidR="00E03594">
        <w:fldChar w:fldCharType="begin"/>
      </w:r>
      <w:r w:rsidR="009B491E">
        <w:instrText xml:space="preserve"> ADDIN EN.CITE &lt;EndNote&gt;&lt;Cite&gt;&lt;Author&gt;Nahas&lt;/Author&gt;&lt;Year&gt;2010&lt;/Year&gt;&lt;RecNum&gt;31&lt;/RecNum&gt;&lt;DisplayText&gt;(Nahas, 2010)&lt;/DisplayText&gt;&lt;record&gt;&lt;rec-number&gt;31&lt;/rec-number&gt;&lt;foreign-keys&gt;&lt;key app="EN" db-id="vxvrr5pezrpp53esfwsxw5vqpvr52ardprt5" timestamp="1588045184"&gt;31&lt;/key&gt;&lt;/foreign-keys&gt;&lt;ref-type name="Journal Article"&gt;17&lt;/ref-type&gt;&lt;contributors&gt;&lt;authors&gt;&lt;author&gt;Nahas, Meguid El&lt;/author&gt;&lt;/authors&gt;&lt;/contributors&gt;&lt;titles&gt;&lt;title&gt;Cardio-Kidney-Damage: a unifying concept&lt;/title&gt;&lt;secondary-title&gt;Kidney international&lt;/secondary-title&gt;&lt;/titles&gt;&lt;periodical&gt;&lt;full-title&gt;Kidney international&lt;/full-title&gt;&lt;/periodical&gt;&lt;pages&gt;14-18&lt;/pages&gt;&lt;volume&gt;78&lt;/volume&gt;&lt;number&gt;1&lt;/number&gt;&lt;dates&gt;&lt;year&gt;2010&lt;/year&gt;&lt;/dates&gt;&lt;publisher&gt;Elsevier&lt;/publisher&gt;&lt;isbn&gt;0085-2538&lt;/isbn&gt;&lt;urls&gt;&lt;/urls&gt;&lt;/record&gt;&lt;/Cite&gt;&lt;/EndNote&gt;</w:instrText>
      </w:r>
      <w:r w:rsidR="00E03594">
        <w:fldChar w:fldCharType="separate"/>
      </w:r>
      <w:r w:rsidR="009B491E">
        <w:rPr>
          <w:noProof/>
        </w:rPr>
        <w:t>(Nahas, 2010)</w:t>
      </w:r>
      <w:r w:rsidR="00E03594">
        <w:fldChar w:fldCharType="end"/>
      </w:r>
      <w:r>
        <w:t>: 1) early life programming</w:t>
      </w:r>
      <w:r w:rsidR="00E03594">
        <w:t xml:space="preserve"> of </w:t>
      </w:r>
      <w:r w:rsidR="00124B13">
        <w:t xml:space="preserve">kidney </w:t>
      </w:r>
      <w:r w:rsidR="00E03594">
        <w:t>structure and regulation</w:t>
      </w:r>
      <w:r>
        <w:t xml:space="preserve">, 2) </w:t>
      </w:r>
      <w:r w:rsidR="00E03594">
        <w:t>age-related changes in kidney structure and functioning</w:t>
      </w:r>
      <w:r>
        <w:t xml:space="preserve">, and 3) </w:t>
      </w:r>
      <w:r w:rsidR="00E03594">
        <w:t>occurrence of other health-related</w:t>
      </w:r>
      <w:r w:rsidR="00E03594" w:rsidRPr="00E0143C">
        <w:t xml:space="preserve"> risk factors</w:t>
      </w:r>
      <w:r w:rsidR="00E03594">
        <w:t xml:space="preserve">, including obesity, </w:t>
      </w:r>
      <w:r w:rsidR="00E03594">
        <w:lastRenderedPageBreak/>
        <w:t>hypertension, and diabetes that may accelerate renal dysfunction and senescence</w:t>
      </w:r>
      <w:r>
        <w:t xml:space="preserve">. </w:t>
      </w:r>
      <w:r w:rsidR="00E03594">
        <w:rPr>
          <w:lang w:eastAsia="zh-CN"/>
        </w:rPr>
        <w:t>Specifically, exposure to a number of factors associated with being raised in</w:t>
      </w:r>
      <w:r w:rsidR="0009334C">
        <w:rPr>
          <w:lang w:eastAsia="zh-CN"/>
        </w:rPr>
        <w:t xml:space="preserve"> </w:t>
      </w:r>
      <w:r w:rsidR="00E03594">
        <w:rPr>
          <w:lang w:eastAsia="zh-CN"/>
        </w:rPr>
        <w:t>lower SES families</w:t>
      </w:r>
      <w:r w:rsidR="00C24A1E">
        <w:rPr>
          <w:lang w:eastAsia="zh-CN"/>
        </w:rPr>
        <w:t xml:space="preserve"> </w:t>
      </w:r>
      <w:r w:rsidR="00E03594">
        <w:rPr>
          <w:lang w:eastAsia="zh-CN"/>
        </w:rPr>
        <w:t>can be the first risk that increases the likelihood of exposure to a second hit later in adulthood</w:t>
      </w:r>
      <w:r w:rsidR="00E03594">
        <w:t>. Lower</w:t>
      </w:r>
      <w:r w:rsidR="0009334C">
        <w:t xml:space="preserve"> </w:t>
      </w:r>
      <w:r w:rsidR="00E03594">
        <w:t>nephron endowment at birth can contribute to a compensatory</w:t>
      </w:r>
      <w:r w:rsidR="0009334C">
        <w:t xml:space="preserve"> </w:t>
      </w:r>
      <w:r w:rsidR="00E03594">
        <w:t>hyperfiltration in adulthood and a</w:t>
      </w:r>
      <w:r w:rsidR="0009334C">
        <w:t xml:space="preserve"> </w:t>
      </w:r>
      <w:r w:rsidR="00E03594">
        <w:rPr>
          <w:lang w:eastAsia="zh-CN"/>
        </w:rPr>
        <w:t>dysregulation of the renin-angiotensin-aldosterone system (RAAS)</w:t>
      </w:r>
      <w:r w:rsidR="00E03594">
        <w:t>, which has been recognized as one of the paths to hypertension in adulthood</w:t>
      </w:r>
      <w:r>
        <w:t xml:space="preserve"> </w:t>
      </w:r>
      <w:r>
        <w:rPr>
          <w:rFonts w:ascii="Times New Roman" w:eastAsia="Times New Roman" w:hAnsi="Times New Roman" w:cs="Times New Roman"/>
          <w:kern w:val="0"/>
          <w:lang w:eastAsia="zh-CN"/>
        </w:rPr>
        <w:fldChar w:fldCharType="begin"/>
      </w:r>
      <w:r>
        <w:rPr>
          <w:rFonts w:ascii="Times New Roman" w:eastAsia="Times New Roman" w:hAnsi="Times New Roman" w:cs="Times New Roman"/>
          <w:kern w:val="0"/>
          <w:lang w:eastAsia="zh-CN"/>
        </w:rPr>
        <w:instrText xml:space="preserve"> ADDIN EN.CITE &lt;EndNote&gt;&lt;Cite&gt;&lt;Author&gt;Singh&lt;/Author&gt;&lt;Year&gt;2015&lt;/Year&gt;&lt;RecNum&gt;208&lt;/RecNum&gt;&lt;DisplayText&gt;(Dötsch et al., 2012; Singh and Denton, 2015)&lt;/DisplayText&gt;&lt;record&gt;&lt;rec-number&gt;208&lt;/rec-number&gt;&lt;foreign-keys&gt;&lt;key app="EN" db-id="wr25x2eemd2xfiezw0qv2r2zrfxft92tswfd" timestamp="1567176340"&gt;208&lt;/key&gt;&lt;/foreign-keys&gt;&lt;ref-type name="Journal Article"&gt;17&lt;/ref-type&gt;&lt;contributors&gt;&lt;authors&gt;&lt;author&gt;Singh, Reetu R.&lt;/author&gt;&lt;author&gt;Denton, Kate M.&lt;/author&gt;&lt;/authors&gt;&lt;/contributors&gt;&lt;titles&gt;&lt;title&gt;Role of the kidney in the fetal programming of adult cardiovascular disease: an update&lt;/title&gt;&lt;secondary-title&gt;Current opinion in pharmacology&lt;/secondary-title&gt;&lt;/titles&gt;&lt;periodical&gt;&lt;full-title&gt;Current opinion in pharmacology&lt;/full-title&gt;&lt;/periodical&gt;&lt;pages&gt;53-59&lt;/pages&gt;&lt;volume&gt;21&lt;/volume&gt;&lt;dates&gt;&lt;year&gt;2015&lt;/year&gt;&lt;/dates&gt;&lt;publisher&gt;Elsevier&lt;/publisher&gt;&lt;isbn&gt;1471-4892&lt;/isbn&gt;&lt;urls&gt;&lt;/urls&gt;&lt;/record&gt;&lt;/Cite&gt;&lt;Cite&gt;&lt;Author&gt;Dötsch&lt;/Author&gt;&lt;Year&gt;2012&lt;/Year&gt;&lt;RecNum&gt;215&lt;/RecNum&gt;&lt;record&gt;&lt;rec-number&gt;215&lt;/rec-number&gt;&lt;foreign-keys&gt;&lt;key app="EN" db-id="wr25x2eemd2xfiezw0qv2r2zrfxft92tswfd" timestamp="1567179165"&gt;215&lt;/key&gt;&lt;/foreign-keys&gt;&lt;ref-type name="Journal Article"&gt;17&lt;/ref-type&gt;&lt;contributors&gt;&lt;authors&gt;&lt;author&gt;Dötsch, Jörg&lt;/author&gt;&lt;author&gt;Plank, Christian&lt;/author&gt;&lt;author&gt;Amann, Kerstin&lt;/author&gt;&lt;/authors&gt;&lt;/contributors&gt;&lt;titles&gt;&lt;title&gt;Fetal programming of renal function&lt;/title&gt;&lt;secondary-title&gt;Pediatric Nephrology&lt;/secondary-title&gt;&lt;/titles&gt;&lt;periodical&gt;&lt;full-title&gt;Pediatric Nephrology&lt;/full-title&gt;&lt;/periodical&gt;&lt;pages&gt;513-520&lt;/pages&gt;&lt;volume&gt;27&lt;/volume&gt;&lt;number&gt;4&lt;/number&gt;&lt;dates&gt;&lt;year&gt;2012&lt;/year&gt;&lt;/dates&gt;&lt;publisher&gt;Springer&lt;/publisher&gt;&lt;isbn&gt;0931-041X&lt;/isbn&gt;&lt;urls&gt;&lt;/urls&gt;&lt;/record&gt;&lt;/Cite&gt;&lt;/EndNote&gt;</w:instrText>
      </w:r>
      <w:r>
        <w:rPr>
          <w:rFonts w:ascii="Times New Roman" w:eastAsia="Times New Roman" w:hAnsi="Times New Roman" w:cs="Times New Roman"/>
          <w:kern w:val="0"/>
          <w:lang w:eastAsia="zh-CN"/>
        </w:rPr>
        <w:fldChar w:fldCharType="separate"/>
      </w:r>
      <w:r>
        <w:rPr>
          <w:rFonts w:ascii="Times New Roman" w:eastAsia="Times New Roman" w:hAnsi="Times New Roman" w:cs="Times New Roman"/>
          <w:noProof/>
          <w:kern w:val="0"/>
          <w:lang w:eastAsia="zh-CN"/>
        </w:rPr>
        <w:t>(Dötsch et al., 2012; Singh and Denton, 2015)</w:t>
      </w:r>
      <w:r>
        <w:rPr>
          <w:rFonts w:ascii="Times New Roman" w:eastAsia="Times New Roman" w:hAnsi="Times New Roman" w:cs="Times New Roman"/>
          <w:kern w:val="0"/>
          <w:lang w:eastAsia="zh-CN"/>
        </w:rPr>
        <w:fldChar w:fldCharType="end"/>
      </w:r>
      <w:r>
        <w:rPr>
          <w:rFonts w:ascii="Times New Roman" w:eastAsia="Times New Roman" w:hAnsi="Times New Roman" w:cs="Times New Roman"/>
          <w:kern w:val="0"/>
          <w:lang w:eastAsia="zh-CN"/>
        </w:rPr>
        <w:t xml:space="preserve">. Furthermore, low birth weight </w:t>
      </w:r>
      <w:r w:rsidR="00E03594">
        <w:rPr>
          <w:rFonts w:ascii="Times New Roman" w:eastAsia="Times New Roman" w:hAnsi="Times New Roman" w:cs="Times New Roman"/>
          <w:kern w:val="0"/>
          <w:lang w:eastAsia="zh-CN"/>
        </w:rPr>
        <w:t xml:space="preserve">in a premature or small-for-gestational age infant that is followed by </w:t>
      </w:r>
      <w:r>
        <w:rPr>
          <w:rFonts w:ascii="Times New Roman" w:eastAsia="Times New Roman" w:hAnsi="Times New Roman" w:cs="Times New Roman"/>
          <w:kern w:val="0"/>
          <w:lang w:eastAsia="zh-CN"/>
        </w:rPr>
        <w:t xml:space="preserve">catch-up growth increases the probability of </w:t>
      </w:r>
      <w:r w:rsidR="00E03594">
        <w:rPr>
          <w:rFonts w:ascii="Times New Roman" w:eastAsia="Times New Roman" w:hAnsi="Times New Roman" w:cs="Times New Roman"/>
          <w:kern w:val="0"/>
          <w:lang w:eastAsia="zh-CN"/>
        </w:rPr>
        <w:t xml:space="preserve">obesity, </w:t>
      </w:r>
      <w:r>
        <w:rPr>
          <w:rFonts w:ascii="Times New Roman" w:eastAsia="Times New Roman" w:hAnsi="Times New Roman" w:cs="Times New Roman"/>
          <w:kern w:val="0"/>
          <w:lang w:eastAsia="zh-CN"/>
        </w:rPr>
        <w:t xml:space="preserve">metabolic syndrome, </w:t>
      </w:r>
      <w:r w:rsidR="00E03594">
        <w:rPr>
          <w:rFonts w:ascii="Times New Roman" w:eastAsia="Times New Roman" w:hAnsi="Times New Roman" w:cs="Times New Roman"/>
          <w:kern w:val="0"/>
          <w:lang w:eastAsia="zh-CN"/>
        </w:rPr>
        <w:t>and type 2 diabetes</w:t>
      </w:r>
      <w:r>
        <w:rPr>
          <w:rFonts w:ascii="Times New Roman" w:eastAsia="Times New Roman" w:hAnsi="Times New Roman" w:cs="Times New Roman"/>
          <w:kern w:val="0"/>
          <w:lang w:eastAsia="zh-CN"/>
        </w:rPr>
        <w:t xml:space="preserve"> </w:t>
      </w:r>
      <w:r>
        <w:rPr>
          <w:rFonts w:ascii="Times New Roman" w:eastAsia="Times New Roman" w:hAnsi="Times New Roman" w:cs="Times New Roman"/>
          <w:kern w:val="0"/>
          <w:lang w:eastAsia="zh-CN"/>
        </w:rPr>
        <w:fldChar w:fldCharType="begin"/>
      </w:r>
      <w:r>
        <w:rPr>
          <w:rFonts w:ascii="Times New Roman" w:eastAsia="Times New Roman" w:hAnsi="Times New Roman" w:cs="Times New Roman"/>
          <w:kern w:val="0"/>
          <w:lang w:eastAsia="zh-CN"/>
        </w:rPr>
        <w:instrText xml:space="preserve"> ADDIN EN.CITE &lt;EndNote&gt;&lt;Cite&gt;&lt;Author&gt;Desai&lt;/Author&gt;&lt;Year&gt;2013&lt;/Year&gt;&lt;RecNum&gt;45&lt;/RecNum&gt;&lt;DisplayText&gt;(Desai et al., 2013)&lt;/DisplayText&gt;&lt;record&gt;&lt;rec-number&gt;45&lt;/rec-number&gt;&lt;foreign-keys&gt;&lt;key app="EN" db-id="xe2xfxvtcf9xdkevfvf5vx24wwsspr5xr5zp" timestamp="1609351795"&gt;45&lt;/key&gt;&lt;/foreign-keys&gt;&lt;ref-type name="Journal Article"&gt;17&lt;/ref-type&gt;&lt;contributors&gt;&lt;authors&gt;&lt;author&gt;Desai, M.&lt;/author&gt;&lt;author&gt;Beall, M.&lt;/author&gt;&lt;author&gt;Ross, M. G.&lt;/author&gt;&lt;/authors&gt;&lt;/contributors&gt;&lt;auth-address&gt;Perinatal Research Laboratories, Department of Obstetrics and Gynecology, David Geffen School of Medicine at University of California, Los Angeles, Harbor-UCLA Medical Center, Los Angeles, CA 90502, USA. mdesai@obgyn.humc.edu&lt;/auth-address&gt;&lt;titles&gt;&lt;title&gt;Developmental origins of obesity: programmed adipogenesis&lt;/title&gt;&lt;secondary-title&gt;Curr Diab Rep&lt;/secondary-title&gt;&lt;/titles&gt;&lt;periodical&gt;&lt;full-title&gt;Curr Diab Rep&lt;/full-title&gt;&lt;/periodical&gt;&lt;pages&gt;27-33&lt;/pages&gt;&lt;volume&gt;13&lt;/volume&gt;&lt;number&gt;1&lt;/number&gt;&lt;edition&gt;2012/11/29&lt;/edition&gt;&lt;keywords&gt;&lt;keyword&gt;*Adipogenesis&lt;/keyword&gt;&lt;keyword&gt;Animals&lt;/keyword&gt;&lt;keyword&gt;Birth Weight&lt;/keyword&gt;&lt;keyword&gt;*Growth and Development&lt;/keyword&gt;&lt;keyword&gt;Humans&lt;/keyword&gt;&lt;keyword&gt;Nutritional Physiological Phenomena&lt;/keyword&gt;&lt;keyword&gt;Obesity/*pathology/physiopathology&lt;/keyword&gt;&lt;keyword&gt;Risk Factors&lt;/keyword&gt;&lt;/keywords&gt;&lt;dates&gt;&lt;year&gt;2013&lt;/year&gt;&lt;pub-dates&gt;&lt;date&gt;Feb&lt;/date&gt;&lt;/pub-dates&gt;&lt;/dates&gt;&lt;isbn&gt;1534-4827 (Print)&amp;#xD;1534-4827&lt;/isbn&gt;&lt;accession-num&gt;23188593&lt;/accession-num&gt;&lt;urls&gt;&lt;/urls&gt;&lt;custom2&gt;PMC3563293&lt;/custom2&gt;&lt;custom6&gt;NIHMS424831&lt;/custom6&gt;&lt;electronic-resource-num&gt;10.1007/s11892-012-0344-x&lt;/electronic-resource-num&gt;&lt;remote-database-provider&gt;NLM&lt;/remote-database-provider&gt;&lt;language&gt;eng&lt;/language&gt;&lt;/record&gt;&lt;/Cite&gt;&lt;/EndNote&gt;</w:instrText>
      </w:r>
      <w:r>
        <w:rPr>
          <w:rFonts w:ascii="Times New Roman" w:eastAsia="Times New Roman" w:hAnsi="Times New Roman" w:cs="Times New Roman"/>
          <w:kern w:val="0"/>
          <w:lang w:eastAsia="zh-CN"/>
        </w:rPr>
        <w:fldChar w:fldCharType="separate"/>
      </w:r>
      <w:r>
        <w:rPr>
          <w:rFonts w:ascii="Times New Roman" w:eastAsia="Times New Roman" w:hAnsi="Times New Roman" w:cs="Times New Roman"/>
          <w:noProof/>
          <w:kern w:val="0"/>
          <w:lang w:eastAsia="zh-CN"/>
        </w:rPr>
        <w:t>(Desai et al., 2013)</w:t>
      </w:r>
      <w:r>
        <w:rPr>
          <w:rFonts w:ascii="Times New Roman" w:eastAsia="Times New Roman" w:hAnsi="Times New Roman" w:cs="Times New Roman"/>
          <w:kern w:val="0"/>
          <w:lang w:eastAsia="zh-CN"/>
        </w:rPr>
        <w:fldChar w:fldCharType="end"/>
      </w:r>
      <w:r>
        <w:rPr>
          <w:lang w:eastAsia="zh-CN"/>
        </w:rPr>
        <w:t xml:space="preserve">. </w:t>
      </w:r>
      <w:r w:rsidR="009B491E">
        <w:rPr>
          <w:lang w:eastAsia="zh-CN"/>
        </w:rPr>
        <w:t>Thus, e</w:t>
      </w:r>
      <w:r w:rsidR="00E03594">
        <w:rPr>
          <w:lang w:eastAsia="zh-CN"/>
        </w:rPr>
        <w:t xml:space="preserve">xposure to early and later risk factors can accentuate the normal kidney aging process, </w:t>
      </w:r>
      <w:r w:rsidR="002145A4">
        <w:rPr>
          <w:lang w:eastAsia="zh-CN"/>
        </w:rPr>
        <w:t xml:space="preserve">which </w:t>
      </w:r>
      <w:r w:rsidR="00E03594">
        <w:rPr>
          <w:lang w:eastAsia="zh-CN"/>
        </w:rPr>
        <w:t>increase the chance of developing CKD</w:t>
      </w:r>
      <w:r>
        <w:rPr>
          <w:lang w:eastAsia="zh-CN"/>
        </w:rPr>
        <w:t xml:space="preserve"> </w:t>
      </w:r>
      <w:r>
        <w:rPr>
          <w:lang w:eastAsia="zh-CN"/>
        </w:rPr>
        <w:fldChar w:fldCharType="begin">
          <w:fldData xml:space="preserve">PEVuZE5vdGU+PENpdGU+PEF1dGhvcj5WYXJ0PC9BdXRob3I+PFllYXI+MjAxNTwvWWVhcj48UmVj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</w:fldData>
        </w:fldChar>
      </w:r>
      <w:r>
        <w:rPr>
          <w:lang w:eastAsia="zh-CN"/>
        </w:rPr>
        <w:instrText xml:space="preserve"> ADDIN EN.CITE </w:instrText>
      </w:r>
      <w:r>
        <w:rPr>
          <w:lang w:eastAsia="zh-CN"/>
        </w:rPr>
        <w:fldChar w:fldCharType="begin">
          <w:fldData xml:space="preserve">PEVuZE5vdGU+PENpdGU+PEF1dGhvcj5WYXJ0PC9BdXRob3I+PFllYXI+MjAxNTwvWWVhcj48UmVj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Surachman et al., 2020a; Vart et al., 2015a)</w:t>
      </w:r>
      <w:r>
        <w:rPr>
          <w:lang w:eastAsia="zh-CN"/>
        </w:rPr>
        <w:fldChar w:fldCharType="end"/>
      </w:r>
      <w:r>
        <w:rPr>
          <w:lang w:eastAsia="zh-CN"/>
        </w:rPr>
        <w:t>.</w:t>
      </w:r>
    </w:p>
    <w:p w:rsidR="009170DB" w:rsidRDefault="009170DB" w:rsidP="00C24A1E">
      <w:pPr>
        <w:rPr>
          <w:lang w:eastAsia="zh-CN"/>
        </w:rPr>
      </w:pPr>
      <w:r>
        <w:t xml:space="preserve">Questions remain, however, </w:t>
      </w:r>
      <w:r w:rsidR="00E03594">
        <w:t>regarding the specific ways that SES contributes to the known disparities in kidney health and how exposure to risk factors in childhood summate with other social factors and poor health in adulthood</w:t>
      </w:r>
      <w:r>
        <w:t>.</w:t>
      </w:r>
      <w:r w:rsidR="00E03594">
        <w:t xml:space="preserve"> </w:t>
      </w:r>
      <w:r w:rsidR="00E03594">
        <w:rPr>
          <w:lang w:eastAsia="zh-CN"/>
        </w:rPr>
        <w:t xml:space="preserve">The life course framework indicates that socioeconomic inequalities in early life, even small ones, may accumulate and engender greater risk in adulthood </w:t>
      </w:r>
      <w:r w:rsidR="00E03594">
        <w:rPr>
          <w:lang w:eastAsia="zh-CN"/>
        </w:rPr>
        <w:fldChar w:fldCharType="begin"/>
      </w:r>
      <w:r w:rsidR="00E03594">
        <w:rPr>
          <w:lang w:eastAsia="zh-CN"/>
        </w:rPr>
        <w:instrText xml:space="preserve"> ADDIN EN.CITE &lt;EndNote&gt;&lt;Cite&gt;&lt;Author&gt;Dannefer&lt;/Author&gt;&lt;Year&gt;2020&lt;/Year&gt;&lt;RecNum&gt;66&lt;/RecNum&gt;&lt;DisplayText&gt;(Dannefer, 2020)&lt;/DisplayText&gt;&lt;record&gt;&lt;rec-number&gt;66&lt;/rec-number&gt;&lt;foreign-keys&gt;&lt;key app="EN" db-id="xe2xfxvtcf9xdkevfvf5vx24wwsspr5xr5zp" timestamp="1611513309"&gt;66&lt;/key&gt;&lt;/foreign-keys&gt;&lt;ref-type name="Journal Article"&gt;17&lt;/ref-type&gt;&lt;contributors&gt;&lt;authors&gt;&lt;author&gt;Dannefer, D.&lt;/author&gt;&lt;/authors&gt;&lt;/contributors&gt;&lt;auth-address&gt;Department of Sociology, Case Western Reserve University, Cleveland, Ohio.&lt;/auth-address&gt;&lt;titles&gt;&lt;title&gt;Systemic and Reflexive: Foundations of Cumulative Dis/Advantage and Life-Course Processes&lt;/title&gt;&lt;secondary-title&gt;J Gerontol B Psychol Sci Soc Sci&lt;/secondary-title&gt;&lt;/titles&gt;&lt;periodical&gt;&lt;full-title&gt;J Gerontol B Psychol Sci Soc Sci&lt;/full-title&gt;&lt;/periodical&gt;&lt;pages&gt;1249-1263&lt;/pages&gt;&lt;volume&gt;75&lt;/volume&gt;&lt;number&gt;6&lt;/number&gt;&lt;edition&gt;2018/10/09&lt;/edition&gt;&lt;keywords&gt;&lt;keyword&gt;Cohort&lt;/keyword&gt;&lt;keyword&gt;Cumulative Advantage&lt;/keyword&gt;&lt;keyword&gt;Cumulative Dis/Advantage&lt;/keyword&gt;&lt;keyword&gt;Inequality&lt;/keyword&gt;&lt;keyword&gt;Life Course&lt;/keyword&gt;&lt;keyword&gt;Theory&lt;/keyword&gt;&lt;/keywords&gt;&lt;dates&gt;&lt;year&gt;2020&lt;/year&gt;&lt;pub-dates&gt;&lt;date&gt;Jun 2&lt;/date&gt;&lt;/pub-dates&gt;&lt;/dates&gt;&lt;isbn&gt;1079-5014&lt;/isbn&gt;&lt;accession-num&gt;30295844&lt;/accession-num&gt;&lt;urls&gt;&lt;/urls&gt;&lt;electronic-resource-num&gt;10.1093/geronb/gby118&lt;/electronic-resource-num&gt;&lt;remote-database-provider&gt;NLM&lt;/remote-database-provider&gt;&lt;language&gt;eng&lt;/language&gt;&lt;/record&gt;&lt;/Cite&gt;&lt;/EndNote&gt;</w:instrText>
      </w:r>
      <w:r w:rsidR="00E03594">
        <w:rPr>
          <w:lang w:eastAsia="zh-CN"/>
        </w:rPr>
        <w:fldChar w:fldCharType="separate"/>
      </w:r>
      <w:r w:rsidR="00E03594">
        <w:rPr>
          <w:noProof/>
          <w:lang w:eastAsia="zh-CN"/>
        </w:rPr>
        <w:t>(Dannefer, 2020)</w:t>
      </w:r>
      <w:r w:rsidR="00E03594">
        <w:rPr>
          <w:lang w:eastAsia="zh-CN"/>
        </w:rPr>
        <w:fldChar w:fldCharType="end"/>
      </w:r>
      <w:r>
        <w:rPr>
          <w:lang w:eastAsia="zh-CN"/>
        </w:rPr>
        <w:t xml:space="preserve">. </w:t>
      </w:r>
      <w:r w:rsidR="00E03594">
        <w:rPr>
          <w:lang w:eastAsia="zh-CN"/>
        </w:rPr>
        <w:t xml:space="preserve">The accumulation of socioeconomic </w:t>
      </w:r>
      <w:r w:rsidR="00B120AF">
        <w:rPr>
          <w:lang w:eastAsia="zh-CN"/>
        </w:rPr>
        <w:t>(</w:t>
      </w:r>
      <w:r w:rsidR="005C631D">
        <w:rPr>
          <w:lang w:eastAsia="zh-CN"/>
        </w:rPr>
        <w:t>dis</w:t>
      </w:r>
      <w:r w:rsidR="00B120AF">
        <w:rPr>
          <w:lang w:eastAsia="zh-CN"/>
        </w:rPr>
        <w:t>)</w:t>
      </w:r>
      <w:r w:rsidR="00E03594">
        <w:rPr>
          <w:lang w:eastAsia="zh-CN"/>
        </w:rPr>
        <w:t xml:space="preserve">advantage reflects a chain of risk </w:t>
      </w:r>
      <w:r w:rsidR="00B120AF">
        <w:rPr>
          <w:lang w:eastAsia="zh-CN"/>
        </w:rPr>
        <w:t>associated with</w:t>
      </w:r>
      <w:r w:rsidR="00E03594">
        <w:rPr>
          <w:lang w:eastAsia="zh-CN"/>
        </w:rPr>
        <w:t xml:space="preserve"> SES across the life course </w:t>
      </w:r>
      <w:r>
        <w:fldChar w:fldCharType="begin"/>
      </w:r>
      <w:r w:rsidR="004E7F1B">
        <w:instrText xml:space="preserve"> ADDIN EN.CITE &lt;EndNote&gt;&lt;Cite&gt;&lt;Author&gt;Ben-Shlomo&lt;/Author&gt;&lt;Year&gt;2002&lt;/Year&gt;&lt;RecNum&gt;51&lt;/RecNum&gt;&lt;DisplayText&gt;(Ben-Shlomo and Kuh, 2002)&lt;/DisplayText&gt;&lt;record&gt;&lt;rec-number&gt;51&lt;/rec-number&gt;&lt;foreign-keys&gt;&lt;key app="EN" db-id="xe2xfxvtcf9xdkevfvf5vx24wwsspr5xr5zp" timestamp="1609361151"&gt;51&lt;/key&gt;&lt;/foreign-keys&gt;&lt;ref-type name="Journal Article"&gt;17&lt;/ref-type&gt;&lt;contributors&gt;&lt;authors&gt;&lt;author&gt;Ben-Shlomo, Y.&lt;/author&gt;&lt;author&gt;Kuh, D.&lt;/author&gt;&lt;/authors&gt;&lt;/contributors&gt;&lt;titles&gt;&lt;title&gt;A life course approach to chronic disease epidemiology: conceptual models, empirical challenges and interdisciplinary perspectives&lt;/title&gt;&lt;secondary-title&gt;Int J Epidemiol&lt;/secondary-title&gt;&lt;/titles&gt;&lt;periodical&gt;&lt;full-title&gt;Int J Epidemiol&lt;/full-title&gt;&lt;/periodical&gt;&lt;pages&gt;285-93&lt;/pages&gt;&lt;volume&gt;31&lt;/volume&gt;&lt;number&gt;2&lt;/number&gt;&lt;edition&gt;2002/05/01&lt;/edition&gt;&lt;keywords&gt;&lt;keyword&gt;Chronic Disease/*epidemiology&lt;/keyword&gt;&lt;keyword&gt;*Epidemiologic Methods&lt;/keyword&gt;&lt;keyword&gt;*Health Status&lt;/keyword&gt;&lt;keyword&gt;Humans&lt;/keyword&gt;&lt;keyword&gt;*Models, Theoretical&lt;/keyword&gt;&lt;keyword&gt;*Sociology, Medical&lt;/keyword&gt;&lt;/keywords&gt;&lt;dates&gt;&lt;year&gt;2002&lt;/year&gt;&lt;pub-dates&gt;&lt;date&gt;Apr&lt;/date&gt;&lt;/pub-dates&gt;&lt;/dates&gt;&lt;isbn&gt;0300-5771 (Print)&amp;#xD;0300-5771&lt;/isbn&gt;&lt;accession-num&gt;11980781&lt;/accession-num&gt;&lt;urls&gt;&lt;/urls&gt;&lt;remote-database-provider&gt;NLM&lt;/remote-database-provider&gt;&lt;language&gt;eng&lt;/language&gt;&lt;/record&gt;&lt;/Cite&gt;&lt;/EndNote&gt;</w:instrText>
      </w:r>
      <w:r>
        <w:fldChar w:fldCharType="separate"/>
      </w:r>
      <w:r w:rsidR="004E7F1B">
        <w:rPr>
          <w:noProof/>
        </w:rPr>
        <w:t>(Ben-Shlomo and Kuh, 2002)</w:t>
      </w:r>
      <w:r>
        <w:fldChar w:fldCharType="end"/>
      </w:r>
      <w:r>
        <w:rPr>
          <w:lang w:eastAsia="zh-CN"/>
        </w:rPr>
        <w:t>.</w:t>
      </w:r>
      <w:r w:rsidR="00C24A1E">
        <w:rPr>
          <w:lang w:eastAsia="zh-CN"/>
        </w:rPr>
        <w:t xml:space="preserve"> Parental education level captures early childhood SES context</w:t>
      </w:r>
      <w:r w:rsidR="00E03594">
        <w:rPr>
          <w:lang w:eastAsia="zh-CN"/>
        </w:rPr>
        <w:t>, as it is associated with the ability to generate</w:t>
      </w:r>
      <w:r w:rsidR="00BD0E35">
        <w:rPr>
          <w:lang w:eastAsia="zh-CN"/>
        </w:rPr>
        <w:t xml:space="preserve"> and provide</w:t>
      </w:r>
      <w:r w:rsidR="00E03594">
        <w:rPr>
          <w:lang w:eastAsia="zh-CN"/>
        </w:rPr>
        <w:t xml:space="preserve"> </w:t>
      </w:r>
      <w:r w:rsidR="00C24A1E">
        <w:rPr>
          <w:lang w:eastAsia="zh-CN"/>
        </w:rPr>
        <w:t>material</w:t>
      </w:r>
      <w:r w:rsidR="00E03594">
        <w:rPr>
          <w:lang w:eastAsia="zh-CN"/>
        </w:rPr>
        <w:t xml:space="preserve"> and psychosocial resources </w:t>
      </w:r>
      <w:r w:rsidR="00C24A1E">
        <w:rPr>
          <w:lang w:eastAsia="zh-CN"/>
        </w:rPr>
        <w:t>associated with</w:t>
      </w:r>
      <w:r w:rsidR="00E03594">
        <w:rPr>
          <w:lang w:eastAsia="zh-CN"/>
        </w:rPr>
        <w:t xml:space="preserve"> children’s optimal development </w:t>
      </w:r>
      <w:r w:rsidR="00E03594">
        <w:rPr>
          <w:lang w:eastAsia="zh-CN"/>
        </w:rPr>
        <w:fldChar w:fldCharType="begin">
          <w:fldData xml:space="preserve">PEVuZE5vdGU+PENpdGU+PEF1dGhvcj5FdmFuczwvQXV0aG9yPjxZZWFyPjIwMDQ8L1llYXI+PFJl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</w:fldData>
        </w:fldChar>
      </w:r>
      <w:r w:rsidR="009B491E">
        <w:rPr>
          <w:lang w:eastAsia="zh-CN"/>
        </w:rPr>
        <w:instrText xml:space="preserve"> ADDIN EN.CITE </w:instrText>
      </w:r>
      <w:r w:rsidR="009B491E">
        <w:rPr>
          <w:lang w:eastAsia="zh-CN"/>
        </w:rPr>
        <w:fldChar w:fldCharType="begin">
          <w:fldData xml:space="preserve">PEVuZE5vdGU+PENpdGU+PEF1dGhvcj5FdmFuczwvQXV0aG9yPjxZZWFyPjIwMDQ8L1llYXI+PFJl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</w:fldData>
        </w:fldChar>
      </w:r>
      <w:r w:rsidR="009B491E">
        <w:rPr>
          <w:lang w:eastAsia="zh-CN"/>
        </w:rPr>
        <w:instrText xml:space="preserve"> ADDIN EN.CITE.DATA </w:instrText>
      </w:r>
      <w:r w:rsidR="009B491E">
        <w:rPr>
          <w:lang w:eastAsia="zh-CN"/>
        </w:rPr>
      </w:r>
      <w:r w:rsidR="009B491E">
        <w:rPr>
          <w:lang w:eastAsia="zh-CN"/>
        </w:rPr>
        <w:fldChar w:fldCharType="end"/>
      </w:r>
      <w:r w:rsidR="00E03594">
        <w:rPr>
          <w:lang w:eastAsia="zh-CN"/>
        </w:rPr>
      </w:r>
      <w:r w:rsidR="00E03594">
        <w:rPr>
          <w:lang w:eastAsia="zh-CN"/>
        </w:rPr>
        <w:fldChar w:fldCharType="separate"/>
      </w:r>
      <w:r w:rsidR="009B491E">
        <w:rPr>
          <w:noProof/>
          <w:lang w:eastAsia="zh-CN"/>
        </w:rPr>
        <w:t>(Evans, 2004; Ross and Mirowsky, 2011)</w:t>
      </w:r>
      <w:r w:rsidR="00E03594">
        <w:rPr>
          <w:lang w:eastAsia="zh-CN"/>
        </w:rPr>
        <w:fldChar w:fldCharType="end"/>
      </w:r>
      <w:r w:rsidR="00E03594">
        <w:rPr>
          <w:lang w:eastAsia="zh-CN"/>
        </w:rPr>
        <w:t xml:space="preserve">. </w:t>
      </w:r>
      <w:r w:rsidR="00C24A1E">
        <w:rPr>
          <w:lang w:eastAsia="zh-CN"/>
        </w:rPr>
        <w:t xml:space="preserve">Furthermore, </w:t>
      </w:r>
      <w:r w:rsidR="00C24A1E">
        <w:t>l</w:t>
      </w:r>
      <w:r w:rsidR="00E03594">
        <w:t>ower parental education has also been linked</w:t>
      </w:r>
      <w:r w:rsidR="004E7F1B">
        <w:t xml:space="preserve"> </w:t>
      </w:r>
      <w:r w:rsidR="00E03594">
        <w:t xml:space="preserve">to lower educational attainment and income among children, </w:t>
      </w:r>
      <w:r w:rsidR="00B120AF">
        <w:t>initiating</w:t>
      </w:r>
      <w:r w:rsidR="00E03594">
        <w:t xml:space="preserve"> a path to transgenerational influences </w:t>
      </w:r>
      <w:r w:rsidR="00E03594">
        <w:fldChar w:fldCharType="begin"/>
      </w:r>
      <w:r w:rsidR="00E03594">
        <w:instrText xml:space="preserve"> ADDIN EN.CITE &lt;EndNote&gt;&lt;Cite&gt;&lt;Author&gt;Dannefer&lt;/Author&gt;&lt;Year&gt;2020&lt;/Year&gt;&lt;RecNum&gt;66&lt;/RecNum&gt;&lt;DisplayText&gt;(Dannefer, 2020)&lt;/DisplayText&gt;&lt;record&gt;&lt;rec-number&gt;66&lt;/rec-number&gt;&lt;foreign-keys&gt;&lt;key app="EN" db-id="xe2xfxvtcf9xdkevfvf5vx24wwsspr5xr5zp" timestamp="1611513309"&gt;66&lt;/key&gt;&lt;/foreign-keys&gt;&lt;ref-type name="Journal Article"&gt;17&lt;/ref-type&gt;&lt;contributors&gt;&lt;authors&gt;&lt;author&gt;Dannefer, D.&lt;/author&gt;&lt;/authors&gt;&lt;/contributors&gt;&lt;auth-address&gt;Department of Sociology, Case Western Reserve University, Cleveland, Ohio.&lt;/auth-address&gt;&lt;titles&gt;&lt;title&gt;Systemic and Reflexive: Foundations of Cumulative Dis/Advantage and Life-Course Processes&lt;/title&gt;&lt;secondary-title&gt;J Gerontol B Psychol Sci Soc Sci&lt;/secondary-title&gt;&lt;/titles&gt;&lt;periodical&gt;&lt;full-title&gt;J Gerontol B Psychol Sci Soc Sci&lt;/full-title&gt;&lt;/periodical&gt;&lt;pages&gt;1249-1263&lt;/pages&gt;&lt;volume&gt;75&lt;/volume&gt;&lt;number&gt;6&lt;/number&gt;&lt;edition&gt;2018/10/09&lt;/edition&gt;&lt;keywords&gt;&lt;keyword&gt;Cohort&lt;/keyword&gt;&lt;keyword&gt;Cumulative Advantage&lt;/keyword&gt;&lt;keyword&gt;Cumulative Dis/Advantage&lt;/keyword&gt;&lt;keyword&gt;Inequality&lt;/keyword&gt;&lt;keyword&gt;Life Course&lt;/keyword&gt;&lt;keyword&gt;Theory&lt;/keyword&gt;&lt;/keywords&gt;&lt;dates&gt;&lt;year&gt;2020&lt;/year&gt;&lt;pub-dates&gt;&lt;date&gt;Jun 2&lt;/date&gt;&lt;/pub-dates&gt;&lt;/dates&gt;&lt;isbn&gt;1079-5014&lt;/isbn&gt;&lt;accession-num&gt;30295844&lt;/accession-num&gt;&lt;urls&gt;&lt;/urls&gt;&lt;electronic-resource-num&gt;10.1093/geronb/gby118&lt;/electronic-resource-num&gt;&lt;remote-database-provider&gt;NLM&lt;/remote-database-provider&gt;&lt;language&gt;eng&lt;/language&gt;&lt;/record&gt;&lt;/Cite&gt;&lt;/EndNote&gt;</w:instrText>
      </w:r>
      <w:r w:rsidR="00E03594">
        <w:fldChar w:fldCharType="separate"/>
      </w:r>
      <w:r w:rsidR="00E03594">
        <w:rPr>
          <w:noProof/>
        </w:rPr>
        <w:t>(Dannefer, 2020)</w:t>
      </w:r>
      <w:r w:rsidR="00E03594">
        <w:fldChar w:fldCharType="end"/>
      </w:r>
      <w:r>
        <w:t>.</w:t>
      </w:r>
      <w:r w:rsidR="00E03594">
        <w:t xml:space="preserve"> This transmission and funneling of risk over time has become accentuated in the United States as the avenues for upper mobility have </w:t>
      </w:r>
      <w:r w:rsidR="00E03594">
        <w:lastRenderedPageBreak/>
        <w:t xml:space="preserve">become more limited </w:t>
      </w:r>
      <w:r w:rsidR="00E03594">
        <w:fldChar w:fldCharType="begin"/>
      </w:r>
      <w:r w:rsidR="009B491E">
        <w:instrText xml:space="preserve"> ADDIN EN.CITE &lt;EndNote&gt;&lt;Cite&gt;&lt;Author&gt;Chetty&lt;/Author&gt;&lt;Year&gt;2014&lt;/Year&gt;&lt;RecNum&gt;68&lt;/RecNum&gt;&lt;DisplayText&gt;(Chetty et al., 2014)&lt;/DisplayText&gt;&lt;record&gt;&lt;rec-number&gt;68&lt;/rec-number&gt;&lt;foreign-keys&gt;&lt;key app="EN" db-id="xe2xfxvtcf9xdkevfvf5vx24wwsspr5xr5zp" timestamp="1611513539"&gt;68&lt;/key&gt;&lt;/foreign-keys&gt;&lt;ref-type name="Journal Article"&gt;17&lt;/ref-type&gt;&lt;contributors&gt;&lt;authors&gt;&lt;author&gt;Chetty, Raj&lt;/author&gt;&lt;author&gt;Hendren, Nathaniel&lt;/author&gt;&lt;author&gt;Kline, Patrick&lt;/author&gt;&lt;author&gt;Saez, Emmanuel&lt;/author&gt;&lt;author&gt;Turner, Nicholas&lt;/author&gt;&lt;/authors&gt;&lt;/contributors&gt;&lt;titles&gt;&lt;title&gt;Is the United States still a land of opportunity? Recent trends in intergenerational mobility&lt;/title&gt;&lt;secondary-title&gt;American Economic Review&lt;/secondary-title&gt;&lt;/titles&gt;&lt;periodical&gt;&lt;full-title&gt;American Economic Review&lt;/full-title&gt;&lt;/periodical&gt;&lt;pages&gt;141-47&lt;/pages&gt;&lt;volume&gt;104&lt;/volume&gt;&lt;number&gt;5&lt;/number&gt;&lt;dates&gt;&lt;year&gt;2014&lt;/year&gt;&lt;/dates&gt;&lt;isbn&gt;0002-8282&lt;/isbn&gt;&lt;urls&gt;&lt;/urls&gt;&lt;/record&gt;&lt;/Cite&gt;&lt;/EndNote&gt;</w:instrText>
      </w:r>
      <w:r w:rsidR="00E03594">
        <w:fldChar w:fldCharType="separate"/>
      </w:r>
      <w:r w:rsidR="009B491E">
        <w:rPr>
          <w:noProof/>
        </w:rPr>
        <w:t>(Chetty et al., 2014)</w:t>
      </w:r>
      <w:r w:rsidR="00E03594">
        <w:fldChar w:fldCharType="end"/>
      </w:r>
      <w:r w:rsidR="00E03594">
        <w:t>.</w:t>
      </w:r>
      <w:r>
        <w:t xml:space="preserve"> </w:t>
      </w:r>
      <w:r w:rsidR="00E03594">
        <w:t>Thus, in addition to direct effects on the kidney that may already be initiated during the prenatal period, parental education level may influence the propensity for obesity and unhealthy diets, contributing to the chance of poor kidney functioning in adulthood</w:t>
      </w:r>
      <w:r>
        <w:t xml:space="preserve">. </w:t>
      </w:r>
      <w:r w:rsidR="007B1E61">
        <w:t>In addition, k</w:t>
      </w:r>
      <w:r w:rsidR="00E03594">
        <w:t>idney health and disease in adulthood have been directly linked to other health conditions, including hypertension and diabetes</w:t>
      </w:r>
      <w:r>
        <w:t xml:space="preserve"> </w:t>
      </w:r>
      <w:r>
        <w:fldChar w:fldCharType="begin">
          <w:fldData xml:space="preserve">PEVuZE5vdGU+PENpdGU+PEF1dGhvcj5WYXJ0PC9BdXRob3I+PFllYXI+MjAxNTwvWWVhcj48UmVj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</w:fldData>
        </w:fldChar>
      </w:r>
      <w:r w:rsidR="007B1E61">
        <w:instrText xml:space="preserve"> ADDIN EN.CITE </w:instrText>
      </w:r>
      <w:r w:rsidR="007B1E61">
        <w:fldChar w:fldCharType="begin">
          <w:fldData xml:space="preserve">PEVuZE5vdGU+PENpdGU+PEF1dGhvcj5WYXJ0PC9BdXRob3I+PFllYXI+MjAxNTwvWWVhcj48UmVj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</w:fldData>
        </w:fldChar>
      </w:r>
      <w:r w:rsidR="007B1E61">
        <w:instrText xml:space="preserve"> ADDIN EN.CITE.DATA </w:instrText>
      </w:r>
      <w:r w:rsidR="007B1E61">
        <w:fldChar w:fldCharType="end"/>
      </w:r>
      <w:r>
        <w:fldChar w:fldCharType="separate"/>
      </w:r>
      <w:r w:rsidR="007B1E61">
        <w:rPr>
          <w:noProof/>
        </w:rPr>
        <w:t>(Surachman et al., 2020a; Vart et al., 2015b)</w:t>
      </w:r>
      <w:r>
        <w:fldChar w:fldCharType="end"/>
      </w:r>
      <w:r>
        <w:t>.</w:t>
      </w:r>
      <w:r w:rsidR="007D4A5F">
        <w:t xml:space="preserve"> </w:t>
      </w:r>
    </w:p>
    <w:p w:rsidR="009170DB" w:rsidRDefault="00E03594" w:rsidP="009170DB">
      <w:pPr>
        <w:pStyle w:val="Heading2"/>
      </w:pPr>
      <w:r>
        <w:t>Are</w:t>
      </w:r>
      <w:r w:rsidR="009170DB">
        <w:t xml:space="preserve"> </w:t>
      </w:r>
      <w:r>
        <w:t xml:space="preserve">SES </w:t>
      </w:r>
      <w:r w:rsidR="009170DB">
        <w:t>Disparities in Kidney Disease Conditional on Race?</w:t>
      </w:r>
    </w:p>
    <w:p w:rsidR="001B6AA6" w:rsidRDefault="00482225" w:rsidP="00F27DAB">
      <w:r>
        <w:t>There is well-established evidence of Black</w:t>
      </w:r>
      <w:r w:rsidR="00360093">
        <w:t>-</w:t>
      </w:r>
      <w:r>
        <w:t xml:space="preserve">white racial disparities in the three factors </w:t>
      </w:r>
      <w:r w:rsidR="00B278AA">
        <w:t>of</w:t>
      </w:r>
      <w:r>
        <w:t xml:space="preserve"> the multi-hit model. </w:t>
      </w:r>
      <w:r w:rsidR="001C4D7E">
        <w:t>First, a</w:t>
      </w:r>
      <w:r w:rsidR="00E848A2">
        <w:t>dverse birth outcomes, especially premature births</w:t>
      </w:r>
      <w:r w:rsidR="00B278AA">
        <w:t>,</w:t>
      </w:r>
      <w:r w:rsidR="00E848A2">
        <w:t xml:space="preserve"> continue to be more common among Black women </w:t>
      </w:r>
      <w:r w:rsidR="00E848A2">
        <w:fldChar w:fldCharType="begin">
          <w:fldData xml:space="preserve">PEVuZE5vdGU+PENpdGU+PEF1dGhvcj5GYW5nPC9BdXRob3I+PFllYXI+MTk5OTwvWWVhcj48UmVj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</w:fldData>
        </w:fldChar>
      </w:r>
      <w:r w:rsidR="00E848A2">
        <w:instrText xml:space="preserve"> ADDIN EN.CITE </w:instrText>
      </w:r>
      <w:r w:rsidR="00E848A2">
        <w:fldChar w:fldCharType="begin">
          <w:fldData xml:space="preserve">PEVuZE5vdGU+PENpdGU+PEF1dGhvcj5GYW5nPC9BdXRob3I+PFllYXI+MTk5OTwvWWVhcj48UmVj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</w:fldData>
        </w:fldChar>
      </w:r>
      <w:r w:rsidR="00E848A2">
        <w:instrText xml:space="preserve"> ADDIN EN.CITE.DATA </w:instrText>
      </w:r>
      <w:r w:rsidR="00E848A2">
        <w:fldChar w:fldCharType="end"/>
      </w:r>
      <w:r w:rsidR="00E848A2">
        <w:fldChar w:fldCharType="separate"/>
      </w:r>
      <w:r w:rsidR="00E848A2">
        <w:rPr>
          <w:noProof/>
        </w:rPr>
        <w:t>(Fang et al., 1999; Gage et al., 2013)</w:t>
      </w:r>
      <w:r w:rsidR="00E848A2">
        <w:fldChar w:fldCharType="end"/>
      </w:r>
      <w:r w:rsidR="00E848A2">
        <w:t>.</w:t>
      </w:r>
      <w:r w:rsidR="001C4D7E">
        <w:t xml:space="preserve"> </w:t>
      </w:r>
      <w:r w:rsidR="00F27DAB">
        <w:t xml:space="preserve">Second, </w:t>
      </w:r>
      <w:r w:rsidR="00E03594">
        <w:t xml:space="preserve">there is </w:t>
      </w:r>
      <w:r>
        <w:t>clear</w:t>
      </w:r>
      <w:r w:rsidR="00E03594">
        <w:t xml:space="preserve"> evidence of racial disparities in kidney functioning across adulthood </w:t>
      </w:r>
      <w:r w:rsidR="009170DB">
        <w:fldChar w:fldCharType="begin">
          <w:fldData xml:space="preserve">PEVuZE5vdGU+PENpdGU+PEF1dGhvcj5QZXJhbHRhPC9BdXRob3I+PFllYXI+MjAxMTwvWWVhcj48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</w:fldData>
        </w:fldChar>
      </w:r>
      <w:r w:rsidR="009B491E">
        <w:instrText xml:space="preserve"> ADDIN EN.CITE </w:instrText>
      </w:r>
      <w:r w:rsidR="009B491E">
        <w:fldChar w:fldCharType="begin">
          <w:fldData xml:space="preserve">PEVuZE5vdGU+PENpdGU+PEF1dGhvcj5QZXJhbHRhPC9BdXRob3I+PFllYXI+MjAxMTwvWWVhcj48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</w:fldData>
        </w:fldChar>
      </w:r>
      <w:r w:rsidR="009B491E">
        <w:instrText xml:space="preserve"> ADDIN EN.CITE.DATA </w:instrText>
      </w:r>
      <w:r w:rsidR="009B491E">
        <w:fldChar w:fldCharType="end"/>
      </w:r>
      <w:r w:rsidR="009170DB">
        <w:fldChar w:fldCharType="separate"/>
      </w:r>
      <w:r w:rsidR="009B491E">
        <w:rPr>
          <w:noProof/>
        </w:rPr>
        <w:t>(Costello-White et al., 2015; Peralta et al., 2011)</w:t>
      </w:r>
      <w:r w:rsidR="009170DB">
        <w:fldChar w:fldCharType="end"/>
      </w:r>
      <w:r w:rsidR="009170DB">
        <w:t xml:space="preserve">. </w:t>
      </w:r>
      <w:r w:rsidR="00E03594">
        <w:t xml:space="preserve">While kidney function will continuously decline in all adults </w:t>
      </w:r>
      <w:r w:rsidR="009170DB">
        <w:fldChar w:fldCharType="begin"/>
      </w:r>
      <w:r w:rsidR="009170DB">
        <w:instrText xml:space="preserve"> ADDIN EN.CITE &lt;EndNote&gt;&lt;Cite&gt;&lt;Author&gt;Weinstein&lt;/Author&gt;&lt;Year&gt;2010&lt;/Year&gt;&lt;RecNum&gt;27&lt;/RecNum&gt;&lt;DisplayText&gt;(Weinstein and Anderson, 2010)&lt;/DisplayText&gt;&lt;record&gt;&lt;rec-number&gt;27&lt;/rec-number&gt;&lt;foreign-keys&gt;&lt;key app="EN" db-id="xe2xfxvtcf9xdkevfvf5vx24wwsspr5xr5zp" timestamp="1604679189"&gt;27&lt;/key&gt;&lt;/foreign-keys&gt;&lt;ref-type name="Journal Article"&gt;17&lt;/ref-type&gt;&lt;contributors&gt;&lt;authors&gt;&lt;author&gt;Weinstein, J. R.&lt;/author&gt;&lt;author&gt;Anderson, S.&lt;/author&gt;&lt;/authors&gt;&lt;/contributors&gt;&lt;auth-address&gt;Oregon Health and Science University, Portland, 97239, USA.&lt;/auth-address&gt;&lt;titles&gt;&lt;title&gt;The aging kidney: physiological changes&lt;/title&gt;&lt;secondary-title&gt;Adv Chronic Kidney Dis&lt;/secondary-title&gt;&lt;/titles&gt;&lt;periodical&gt;&lt;full-title&gt;Adv Chronic Kidney Dis&lt;/full-title&gt;&lt;/periodical&gt;&lt;pages&gt;302-7&lt;/pages&gt;&lt;volume&gt;17&lt;/volume&gt;&lt;number&gt;4&lt;/number&gt;&lt;edition&gt;2010/07/09&lt;/edition&gt;&lt;keywords&gt;&lt;keyword&gt;Age Factors&lt;/keyword&gt;&lt;keyword&gt;Aged&lt;/keyword&gt;&lt;keyword&gt;Aging/*physiology&lt;/keyword&gt;&lt;keyword&gt;Glomerular Filtration Rate&lt;/keyword&gt;&lt;keyword&gt;Humans&lt;/keyword&gt;&lt;keyword&gt;Kidney/metabolism/physiology/*physiopathology&lt;/keyword&gt;&lt;keyword&gt;Kidney Diseases/etiology/metabolism/physiopathology&lt;/keyword&gt;&lt;keyword&gt;Nitric Oxide/metabolism&lt;/keyword&gt;&lt;keyword&gt;Renin-Angiotensin System&lt;/keyword&gt;&lt;/keywords&gt;&lt;dates&gt;&lt;year&gt;2010&lt;/year&gt;&lt;pub-dates&gt;&lt;date&gt;Jul&lt;/date&gt;&lt;/pub-dates&gt;&lt;/dates&gt;&lt;isbn&gt;1548-5595 (Print)&amp;#xD;1548-5595&lt;/isbn&gt;&lt;accession-num&gt;20610357&lt;/accession-num&gt;&lt;urls&gt;&lt;/urls&gt;&lt;custom2&gt;PMC2901622&lt;/custom2&gt;&lt;custom6&gt;NIHMS207025&lt;/custom6&gt;&lt;electronic-resource-num&gt;10.1053/j.ackd.2010.05.002&lt;/electronic-resource-num&gt;&lt;remote-database-provider&gt;NLM&lt;/remote-database-provider&gt;&lt;language&gt;eng&lt;/language&gt;&lt;/record&gt;&lt;/Cite&gt;&lt;/EndNote&gt;</w:instrText>
      </w:r>
      <w:r w:rsidR="009170DB">
        <w:fldChar w:fldCharType="separate"/>
      </w:r>
      <w:r w:rsidR="009170DB">
        <w:rPr>
          <w:noProof/>
        </w:rPr>
        <w:t>(Weinstein and Anderson, 2010)</w:t>
      </w:r>
      <w:r w:rsidR="009170DB">
        <w:fldChar w:fldCharType="end"/>
      </w:r>
      <w:r w:rsidR="009170DB">
        <w:t xml:space="preserve">, longitudinal studies show faster age-related </w:t>
      </w:r>
      <w:r w:rsidR="00E03594">
        <w:t>decreases</w:t>
      </w:r>
      <w:r w:rsidR="009170DB">
        <w:t xml:space="preserve"> in kidney function among Black relative to white adults </w:t>
      </w:r>
      <w:r w:rsidR="009170DB">
        <w:fldChar w:fldCharType="begin">
          <w:fldData xml:space="preserve">PEVuZE5vdGU+PENpdGU+PEF1dGhvcj5QZXJhbHRhPC9BdXRob3I+PFllYXI+MjAxMTwvWWVhcj48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</w:fldData>
        </w:fldChar>
      </w:r>
      <w:r w:rsidR="009170DB">
        <w:instrText xml:space="preserve"> ADDIN EN.CITE </w:instrText>
      </w:r>
      <w:r w:rsidR="009170DB">
        <w:fldChar w:fldCharType="begin">
          <w:fldData xml:space="preserve">PEVuZE5vdGU+PENpdGU+PEF1dGhvcj5QZXJhbHRhPC9BdXRob3I+PFllYXI+MjAxMTwvWWVhcj48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</w:fldData>
        </w:fldChar>
      </w:r>
      <w:r w:rsidR="009170DB">
        <w:instrText xml:space="preserve"> ADDIN EN.CITE.DATA </w:instrText>
      </w:r>
      <w:r w:rsidR="009170DB">
        <w:fldChar w:fldCharType="end"/>
      </w:r>
      <w:r w:rsidR="009170DB">
        <w:fldChar w:fldCharType="separate"/>
      </w:r>
      <w:r w:rsidR="009170DB">
        <w:rPr>
          <w:noProof/>
        </w:rPr>
        <w:t>(Peralta et al., 2011; Peralta et al., 2013)</w:t>
      </w:r>
      <w:r w:rsidR="009170DB">
        <w:fldChar w:fldCharType="end"/>
      </w:r>
      <w:r w:rsidR="009170DB">
        <w:t xml:space="preserve">. In addition to a higher chance of developing </w:t>
      </w:r>
      <w:r w:rsidR="00E03594">
        <w:t>CKD</w:t>
      </w:r>
      <w:r w:rsidR="009170DB">
        <w:t xml:space="preserve"> </w:t>
      </w:r>
      <w:r w:rsidR="009170DB">
        <w:fldChar w:fldCharType="begin"/>
      </w:r>
      <w:r w:rsidR="009170DB">
        <w:instrText xml:space="preserve"> ADDIN EN.CITE &lt;EndNote&gt;&lt;Cite&gt;&lt;Author&gt;Peralta&lt;/Author&gt;&lt;Year&gt;2011&lt;/Year&gt;&lt;RecNum&gt;4&lt;/RecNum&gt;&lt;DisplayText&gt;(Peralta et al., 2011)&lt;/DisplayText&gt;&lt;record&gt;&lt;rec-number&gt;4&lt;/rec-number&gt;&lt;foreign-keys&gt;&lt;key app="EN" db-id="xe2xfxvtcf9xdkevfvf5vx24wwsspr5xr5zp" timestamp="1604430568"&gt;4&lt;/key&gt;&lt;/foreign-keys&gt;&lt;ref-type name="Journal Article"&gt;17&lt;/ref-type&gt;&lt;contributors&gt;&lt;authors&gt;&lt;author&gt;Peralta, C. A.&lt;/author&gt;&lt;author&gt;Katz, R.&lt;/author&gt;&lt;author&gt;DeBoer, I.&lt;/author&gt;&lt;author&gt;Ix, J.&lt;/author&gt;&lt;author&gt;Sarnak, M.&lt;/author&gt;&lt;author&gt;Kramer, H.&lt;/author&gt;&lt;author&gt;Siscovick, D.&lt;/author&gt;&lt;author&gt;Shea, S.&lt;/author&gt;&lt;author&gt;Szklo, M.&lt;/author&gt;&lt;author&gt;Shlipak, M.&lt;/author&gt;&lt;/authors&gt;&lt;/contributors&gt;&lt;auth-address&gt;Department of Medicine, University of California San Francisco, San Francisco, California 94121, USA. Carmenalicia.peralta@ucsf.edu&lt;/auth-address&gt;&lt;titles&gt;&lt;title&gt;Racial and ethnic differences in kidney function decline among persons without chronic kidney disease&lt;/title&gt;&lt;secondary-title&gt;J Am Soc Nephrol&lt;/secondary-title&gt;&lt;/titles&gt;&lt;periodical&gt;&lt;full-title&gt;J Am Soc Nephrol&lt;/full-title&gt;&lt;/periodical&gt;&lt;pages&gt;1327-34&lt;/pages&gt;&lt;volume&gt;22&lt;/volume&gt;&lt;number&gt;7&lt;/number&gt;&lt;edition&gt;2011/06/28&lt;/edition&gt;&lt;keywords&gt;&lt;keyword&gt;Aged&lt;/keyword&gt;&lt;keyword&gt;Aged, 80 and over&lt;/keyword&gt;&lt;keyword&gt;Ethnic Groups/*statistics &amp;amp; numerical data&lt;/keyword&gt;&lt;keyword&gt;Female&lt;/keyword&gt;&lt;keyword&gt;*Glomerular Filtration Rate&lt;/keyword&gt;&lt;keyword&gt;Humans&lt;/keyword&gt;&lt;keyword&gt;Incidence&lt;/keyword&gt;&lt;keyword&gt;Male&lt;/keyword&gt;&lt;keyword&gt;Middle Aged&lt;/keyword&gt;&lt;keyword&gt;Renal Insufficiency, Chronic/*ethnology&lt;/keyword&gt;&lt;keyword&gt;Risk Factors&lt;/keyword&gt;&lt;keyword&gt;United States/epidemiology&lt;/keyword&gt;&lt;/keywords&gt;&lt;dates&gt;&lt;year&gt;2011&lt;/year&gt;&lt;pub-dates&gt;&lt;date&gt;Jul&lt;/date&gt;&lt;/pub-dates&gt;&lt;/dates&gt;&lt;isbn&gt;1046-6673 (Print)&amp;#xD;1046-6673&lt;/isbn&gt;&lt;accession-num&gt;21700831&lt;/accession-num&gt;&lt;urls&gt;&lt;/urls&gt;&lt;custom2&gt;PMC3137580&lt;/custom2&gt;&lt;electronic-resource-num&gt;10.1681/asn.2010090960&lt;/electronic-resource-num&gt;&lt;remote-database-provider&gt;NLM&lt;/remote-database-provider&gt;&lt;language&gt;eng&lt;/language&gt;&lt;/record&gt;&lt;/Cite&gt;&lt;/EndNote&gt;</w:instrText>
      </w:r>
      <w:r w:rsidR="009170DB">
        <w:fldChar w:fldCharType="separate"/>
      </w:r>
      <w:r w:rsidR="009170DB">
        <w:rPr>
          <w:noProof/>
        </w:rPr>
        <w:t>(Peralta et al., 2011)</w:t>
      </w:r>
      <w:r w:rsidR="009170DB">
        <w:fldChar w:fldCharType="end"/>
      </w:r>
      <w:r w:rsidR="009170DB">
        <w:t xml:space="preserve">, </w:t>
      </w:r>
      <w:r w:rsidR="00E03594">
        <w:t xml:space="preserve">declining kidney function is associated with increased cardiovascular disease </w:t>
      </w:r>
      <w:r w:rsidR="009170DB">
        <w:fldChar w:fldCharType="begin">
          <w:fldData xml:space="preserve">PEVuZE5vdGU+PENpdGU+PEF1dGhvcj5TaGxpcGFrPC9BdXRob3I+PFllYXI+MjAwOTwvWWVhcj48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</w:fldData>
        </w:fldChar>
      </w:r>
      <w:r w:rsidR="009170DB">
        <w:instrText xml:space="preserve"> ADDIN EN.CITE </w:instrText>
      </w:r>
      <w:r w:rsidR="009170DB">
        <w:fldChar w:fldCharType="begin">
          <w:fldData xml:space="preserve">PEVuZE5vdGU+PENpdGU+PEF1dGhvcj5TaGxpcGFrPC9BdXRob3I+PFllYXI+MjAwOTwvWWVhcj48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</w:fldData>
        </w:fldChar>
      </w:r>
      <w:r w:rsidR="009170DB">
        <w:instrText xml:space="preserve"> ADDIN EN.CITE.DATA </w:instrText>
      </w:r>
      <w:r w:rsidR="009170DB">
        <w:fldChar w:fldCharType="end"/>
      </w:r>
      <w:r w:rsidR="009170DB">
        <w:fldChar w:fldCharType="separate"/>
      </w:r>
      <w:r w:rsidR="009170DB">
        <w:rPr>
          <w:noProof/>
        </w:rPr>
        <w:t>(Shlipak et al., 2009)</w:t>
      </w:r>
      <w:r w:rsidR="009170DB">
        <w:fldChar w:fldCharType="end"/>
      </w:r>
      <w:r w:rsidR="009170DB">
        <w:t xml:space="preserve"> and </w:t>
      </w:r>
      <w:r w:rsidR="00E03594">
        <w:t xml:space="preserve">overall </w:t>
      </w:r>
      <w:r w:rsidR="009170DB">
        <w:t xml:space="preserve">mortality </w:t>
      </w:r>
      <w:r w:rsidR="009170DB">
        <w:fldChar w:fldCharType="begin"/>
      </w:r>
      <w:r w:rsidR="009170DB">
        <w:instrText xml:space="preserve"> ADDIN EN.CITE &lt;EndNote&gt;&lt;Cite&gt;&lt;Author&gt;Rifkin&lt;/Author&gt;&lt;Year&gt;2008&lt;/Year&gt;&lt;RecNum&gt;6&lt;/RecNum&gt;&lt;DisplayText&gt;(Rifkin et al., 2008)&lt;/DisplayText&gt;&lt;record&gt;&lt;rec-number&gt;6&lt;/rec-number&gt;&lt;foreign-keys&gt;&lt;key app="EN" db-id="xe2xfxvtcf9xdkevfvf5vx24wwsspr5xr5zp" timestamp="1604431297"&gt;6&lt;/key&gt;&lt;/foreign-keys&gt;&lt;ref-type name="Journal Article"&gt;17&lt;/ref-type&gt;&lt;contributors&gt;&lt;authors&gt;&lt;author&gt;Rifkin, D. E.&lt;/author&gt;&lt;author&gt;Shlipak, M. G.&lt;/author&gt;&lt;author&gt;Katz, R.&lt;/author&gt;&lt;author&gt;Fried, L. F.&lt;/author&gt;&lt;author&gt;Siscovick, D.&lt;/author&gt;&lt;author&gt;Chonchol, M.&lt;/author&gt;&lt;author&gt;Newman, A. B.&lt;/author&gt;&lt;author&gt;Sarnak, M. J.&lt;/author&gt;&lt;/authors&gt;&lt;/contributors&gt;&lt;auth-address&gt;Division of Nephrology, Tufts Medical Center, 750 Washington St, Box 391, Boston, MA 02111, USA. drifkin@tuftsmedicalcenter.org&lt;/auth-address&gt;&lt;titles&gt;&lt;title&gt;Rapid kidney function decline and mortality risk in older adults&lt;/title&gt;&lt;secondary-title&gt;Arch Intern Med&lt;/secondary-title&gt;&lt;/titles&gt;&lt;periodical&gt;&lt;full-title&gt;Arch Intern Med&lt;/full-title&gt;&lt;/periodical&gt;&lt;pages&gt;2212-8&lt;/pages&gt;&lt;volume&gt;168&lt;/volume&gt;&lt;number&gt;20&lt;/number&gt;&lt;edition&gt;2008/11/13&lt;/edition&gt;&lt;keywords&gt;&lt;keyword&gt;Aged&lt;/keyword&gt;&lt;keyword&gt;Cardiovascular Diseases/mortality&lt;/keyword&gt;&lt;keyword&gt;Creatinine/blood&lt;/keyword&gt;&lt;keyword&gt;Cystatins/blood&lt;/keyword&gt;&lt;keyword&gt;Female&lt;/keyword&gt;&lt;keyword&gt;*Glomerular Filtration Rate&lt;/keyword&gt;&lt;keyword&gt;Humans&lt;/keyword&gt;&lt;keyword&gt;Kidney/physiopathology&lt;/keyword&gt;&lt;keyword&gt;Male&lt;/keyword&gt;&lt;keyword&gt;*Mortality&lt;/keyword&gt;&lt;/keywords&gt;&lt;dates&gt;&lt;year&gt;2008&lt;/year&gt;&lt;pub-dates&gt;&lt;date&gt;Nov 10&lt;/date&gt;&lt;/pub-dates&gt;&lt;/dates&gt;&lt;isbn&gt;0003-9926 (Print)&amp;#xD;0003-9926&lt;/isbn&gt;&lt;accession-num&gt;19001197&lt;/accession-num&gt;&lt;urls&gt;&lt;/urls&gt;&lt;custom2&gt;PMC2879064&lt;/custom2&gt;&lt;custom6&gt;NIHMS199701&lt;/custom6&gt;&lt;electronic-resource-num&gt;10.1001/archinte.168.20.2212&lt;/electronic-resource-num&gt;&lt;remote-database-provider&gt;NLM&lt;/remote-database-provider&gt;&lt;language&gt;eng&lt;/language&gt;&lt;/record&gt;&lt;/Cite&gt;&lt;/EndNote&gt;</w:instrText>
      </w:r>
      <w:r w:rsidR="009170DB">
        <w:fldChar w:fldCharType="separate"/>
      </w:r>
      <w:r w:rsidR="009170DB">
        <w:rPr>
          <w:noProof/>
        </w:rPr>
        <w:t>(Rifkin et al., 2008)</w:t>
      </w:r>
      <w:r w:rsidR="009170DB">
        <w:fldChar w:fldCharType="end"/>
      </w:r>
      <w:r w:rsidR="009170DB">
        <w:t>.</w:t>
      </w:r>
      <w:r w:rsidR="009C5DE8">
        <w:t xml:space="preserve"> </w:t>
      </w:r>
      <w:r w:rsidR="00E03594">
        <w:t>U</w:t>
      </w:r>
      <w:r w:rsidR="009170DB">
        <w:t xml:space="preserve">sing cross-sectional data, </w:t>
      </w:r>
      <w:r w:rsidR="009170DB">
        <w:fldChar w:fldCharType="begin"/>
      </w:r>
      <w:r w:rsidR="009170DB">
        <w:instrText xml:space="preserve"> ADDIN EN.CITE &lt;EndNote&gt;&lt;Cite AuthorYear="1"&gt;&lt;Author&gt;Costello-White&lt;/Author&gt;&lt;Year&gt;2015&lt;/Year&gt;&lt;RecNum&gt;25&lt;/RecNum&gt;&lt;DisplayText&gt;Costello-White et al. (2015)&lt;/DisplayText&gt;&lt;record&gt;&lt;rec-number&gt;25&lt;/rec-number&gt;&lt;foreign-keys&gt;&lt;key app="EN" db-id="xe2xfxvtcf9xdkevfvf5vx24wwsspr5xr5zp" timestamp="1604652515"&gt;25&lt;/key&gt;&lt;/foreign-keys&gt;&lt;ref-type name="Journal Article"&gt;17&lt;/ref-type&gt;&lt;contributors&gt;&lt;authors&gt;&lt;author&gt;Costello-White, R.&lt;/author&gt;&lt;author&gt;Ryff, C. D.&lt;/author&gt;&lt;author&gt;Coe, C. L.&lt;/author&gt;&lt;/authors&gt;&lt;/contributors&gt;&lt;auth-address&gt;University of Wisconsin, Madison, WI, USA.&lt;/auth-address&gt;&lt;titles&gt;&lt;title&gt;Aging and low-grade inflammation reduce renal function in middle-aged and older adults in Japan and the USA&lt;/title&gt;&lt;secondary-title&gt;Age (Dordr)&lt;/secondary-title&gt;&lt;/titles&gt;&lt;periodical&gt;&lt;full-title&gt;Age (Dordr)&lt;/full-title&gt;&lt;/periodical&gt;&lt;pages&gt;9808&lt;/pages&gt;&lt;volume&gt;37&lt;/volume&gt;&lt;number&gt;4&lt;/number&gt;&lt;edition&gt;2015/07/19&lt;/edition&gt;&lt;keywords&gt;&lt;keyword&gt;Adult&lt;/keyword&gt;&lt;keyword&gt;*African Americans&lt;/keyword&gt;&lt;keyword&gt;Age Factors&lt;/keyword&gt;&lt;keyword&gt;Aged&lt;/keyword&gt;&lt;keyword&gt;Aged, 80 and over&lt;/keyword&gt;&lt;keyword&gt;Aging/*physiology&lt;/keyword&gt;&lt;keyword&gt;*Asian Continental Ancestry Group&lt;/keyword&gt;&lt;keyword&gt;C-Reactive Protein/metabolism&lt;/keyword&gt;&lt;keyword&gt;*European Continental Ancestry Group&lt;/keyword&gt;&lt;keyword&gt;Female&lt;/keyword&gt;&lt;keyword&gt;Glomerular Filtration Rate/*physiology&lt;/keyword&gt;&lt;keyword&gt;Humans&lt;/keyword&gt;&lt;keyword&gt;Interleukin-6/blood&lt;/keyword&gt;&lt;keyword&gt;Japan/epidemiology&lt;/keyword&gt;&lt;keyword&gt;Male&lt;/keyword&gt;&lt;keyword&gt;Middle Aged&lt;/keyword&gt;&lt;keyword&gt;Renal Insufficiency, Chronic/diagnosis/*epidemiology&lt;/keyword&gt;&lt;keyword&gt;United States/epidemiology&lt;/keyword&gt;&lt;/keywords&gt;&lt;dates&gt;&lt;year&gt;2015&lt;/year&gt;&lt;pub-dates&gt;&lt;date&gt;Aug&lt;/date&gt;&lt;/pub-dates&gt;&lt;/dates&gt;&lt;isbn&gt;0161-9152 (Print)&amp;#xD;0161-9152&lt;/isbn&gt;&lt;accession-num&gt;26187318&lt;/accession-num&gt;&lt;urls&gt;&lt;/urls&gt;&lt;custom2&gt;PMC4506280&lt;/custom2&gt;&lt;electronic-resource-num&gt;10.1007/s11357-015-9808-7&lt;/electronic-resource-num&gt;&lt;remote-database-provider&gt;NLM&lt;/remote-database-provider&gt;&lt;language&gt;eng&lt;/language&gt;&lt;/record&gt;&lt;/Cite&gt;&lt;/EndNote&gt;</w:instrText>
      </w:r>
      <w:r w:rsidR="009170DB">
        <w:fldChar w:fldCharType="separate"/>
      </w:r>
      <w:r w:rsidR="009170DB">
        <w:rPr>
          <w:noProof/>
        </w:rPr>
        <w:t>Costello-White et al. (2015)</w:t>
      </w:r>
      <w:r w:rsidR="009170DB">
        <w:fldChar w:fldCharType="end"/>
      </w:r>
      <w:r w:rsidR="009170DB">
        <w:t xml:space="preserve"> </w:t>
      </w:r>
      <w:r w:rsidR="00E03594">
        <w:t xml:space="preserve">found racial differences in </w:t>
      </w:r>
      <w:r w:rsidR="003B0483" w:rsidRPr="00725985">
        <w:rPr>
          <w:highlight w:val="yellow"/>
        </w:rPr>
        <w:t>estimated glomerular filtration rate (</w:t>
      </w:r>
      <w:r w:rsidR="00E03594" w:rsidRPr="00725985">
        <w:rPr>
          <w:highlight w:val="yellow"/>
        </w:rPr>
        <w:t>eGFR</w:t>
      </w:r>
      <w:r w:rsidR="003B0483" w:rsidRPr="00725985">
        <w:rPr>
          <w:highlight w:val="yellow"/>
        </w:rPr>
        <w:t>), a proxy of kidney function</w:t>
      </w:r>
      <w:r w:rsidR="003B0483">
        <w:t>,</w:t>
      </w:r>
      <w:r w:rsidR="00E03594">
        <w:t xml:space="preserve"> when comparing Black Americans, white Americans, and Japanese adults, which were particularly pronounced when focusing on clearance patterns in the middle-aged adults</w:t>
      </w:r>
      <w:r w:rsidR="009170DB">
        <w:t xml:space="preserve">. </w:t>
      </w:r>
      <w:r w:rsidR="00E03594">
        <w:t xml:space="preserve">The younger Black </w:t>
      </w:r>
      <w:r w:rsidR="009B491E">
        <w:t>adults</w:t>
      </w:r>
      <w:r w:rsidR="00E03594">
        <w:t xml:space="preserve"> were more likely to show signs of renal hyperfiltration (RHF), which has been associated with fatty liver disease, hypertension and diabetes</w:t>
      </w:r>
      <w:r w:rsidR="009170DB">
        <w:t xml:space="preserve"> </w:t>
      </w:r>
      <w:r w:rsidR="009170DB">
        <w:fldChar w:fldCharType="begin">
          <w:fldData xml:space="preserve">PEVuZE5vdGU+PENpdGU+PEF1dGhvcj5LYW5iYXk8L0F1dGhvcj48WWVhcj4yMDE5PC9ZZWFyPjxS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==
</w:fldData>
        </w:fldChar>
      </w:r>
      <w:r w:rsidR="009C5DE8">
        <w:instrText xml:space="preserve"> ADDIN EN.CITE </w:instrText>
      </w:r>
      <w:r w:rsidR="009C5DE8">
        <w:fldChar w:fldCharType="begin">
          <w:fldData xml:space="preserve">PEVuZE5vdGU+PENpdGU+PEF1dGhvcj5LYW5iYXk8L0F1dGhvcj48WWVhcj4yMDE5PC9ZZWFyPjxS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==
</w:fldData>
        </w:fldChar>
      </w:r>
      <w:r w:rsidR="009C5DE8">
        <w:instrText xml:space="preserve"> ADDIN EN.CITE.DATA </w:instrText>
      </w:r>
      <w:r w:rsidR="009C5DE8">
        <w:fldChar w:fldCharType="end"/>
      </w:r>
      <w:r w:rsidR="009170DB">
        <w:fldChar w:fldCharType="separate"/>
      </w:r>
      <w:r w:rsidR="009C5DE8">
        <w:rPr>
          <w:noProof/>
        </w:rPr>
        <w:t>(Kanbay et al., 2019)</w:t>
      </w:r>
      <w:r w:rsidR="009170DB">
        <w:fldChar w:fldCharType="end"/>
      </w:r>
      <w:r w:rsidR="009170DB">
        <w:t>.</w:t>
      </w:r>
      <w:r w:rsidR="00773FB6">
        <w:t xml:space="preserve"> </w:t>
      </w:r>
      <w:r w:rsidR="009170DB">
        <w:t>Individuals with RHF</w:t>
      </w:r>
      <w:r w:rsidR="00773FB6">
        <w:t xml:space="preserve"> tend to</w:t>
      </w:r>
      <w:r w:rsidR="009170DB">
        <w:t xml:space="preserve"> </w:t>
      </w:r>
      <w:r w:rsidR="00E03594">
        <w:t>show earlier age-related decline in renal clearance, and a faster progression to later stages of CKD</w:t>
      </w:r>
      <w:r w:rsidR="009170DB">
        <w:t xml:space="preserve"> </w:t>
      </w:r>
      <w:r w:rsidR="009170DB">
        <w:lastRenderedPageBreak/>
        <w:fldChar w:fldCharType="begin">
          <w:fldData xml:space="preserve">PEVuZE5vdGU+PENpdGU+PEF1dGhvcj5Mb3c8L0F1dGhvcj48WWVhcj4yMDE4PC9ZZWFyPjxSZWNO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</w:fldData>
        </w:fldChar>
      </w:r>
      <w:r w:rsidR="009B491E">
        <w:instrText xml:space="preserve"> ADDIN EN.CITE </w:instrText>
      </w:r>
      <w:r w:rsidR="009B491E">
        <w:fldChar w:fldCharType="begin">
          <w:fldData xml:space="preserve">PEVuZE5vdGU+PENpdGU+PEF1dGhvcj5Mb3c8L0F1dGhvcj48WWVhcj4yMDE4PC9ZZWFyPjxSZWNO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</w:fldData>
        </w:fldChar>
      </w:r>
      <w:r w:rsidR="009B491E">
        <w:instrText xml:space="preserve"> ADDIN EN.CITE.DATA </w:instrText>
      </w:r>
      <w:r w:rsidR="009B491E">
        <w:fldChar w:fldCharType="end"/>
      </w:r>
      <w:r w:rsidR="009170DB">
        <w:fldChar w:fldCharType="separate"/>
      </w:r>
      <w:r w:rsidR="009B491E">
        <w:rPr>
          <w:noProof/>
        </w:rPr>
        <w:t>(Low et al., 2018)</w:t>
      </w:r>
      <w:r w:rsidR="009170DB">
        <w:fldChar w:fldCharType="end"/>
      </w:r>
      <w:r w:rsidR="009170DB">
        <w:t>.</w:t>
      </w:r>
      <w:r w:rsidR="008C67F1">
        <w:t xml:space="preserve"> </w:t>
      </w:r>
      <w:r w:rsidR="00F27DAB">
        <w:rPr>
          <w:highlight w:val="yellow"/>
        </w:rPr>
        <w:t xml:space="preserve">Third, </w:t>
      </w:r>
      <w:r w:rsidR="00672F2D">
        <w:rPr>
          <w:highlight w:val="yellow"/>
        </w:rPr>
        <w:t xml:space="preserve">there is well-established evidence </w:t>
      </w:r>
      <w:r w:rsidR="00BD0E35">
        <w:rPr>
          <w:highlight w:val="yellow"/>
        </w:rPr>
        <w:t>for many other</w:t>
      </w:r>
      <w:r w:rsidR="00F27DAB">
        <w:rPr>
          <w:highlight w:val="yellow"/>
        </w:rPr>
        <w:t xml:space="preserve"> </w:t>
      </w:r>
      <w:r w:rsidR="00360093">
        <w:rPr>
          <w:highlight w:val="yellow"/>
        </w:rPr>
        <w:t xml:space="preserve">Black-white </w:t>
      </w:r>
      <w:r w:rsidR="00F27DAB">
        <w:rPr>
          <w:highlight w:val="yellow"/>
        </w:rPr>
        <w:t>racial disparities in health-related risk factors in adulthood</w:t>
      </w:r>
      <w:r w:rsidR="00360093">
        <w:rPr>
          <w:highlight w:val="yellow"/>
        </w:rPr>
        <w:t xml:space="preserve"> that contribute to the development of CKD</w:t>
      </w:r>
      <w:r w:rsidR="00F27DAB">
        <w:rPr>
          <w:highlight w:val="yellow"/>
        </w:rPr>
        <w:t>, including obesity</w:t>
      </w:r>
      <w:r w:rsidR="00672F2D">
        <w:rPr>
          <w:highlight w:val="yellow"/>
        </w:rPr>
        <w:t xml:space="preserve"> </w:t>
      </w:r>
      <w:r w:rsidR="00672F2D">
        <w:rPr>
          <w:highlight w:val="yellow"/>
        </w:rPr>
        <w:fldChar w:fldCharType="begin"/>
      </w:r>
      <w:r w:rsidR="00672F2D">
        <w:rPr>
          <w:highlight w:val="yellow"/>
        </w:rPr>
        <w:instrText xml:space="preserve"> ADDIN EN.CITE &lt;EndNote&gt;&lt;Cite&gt;&lt;Author&gt;Wang&lt;/Author&gt;&lt;Year&gt;2007&lt;/Year&gt;&lt;RecNum&gt;78&lt;/RecNum&gt;&lt;DisplayText&gt;(Wang and Beydoun, 2007)&lt;/DisplayText&gt;&lt;record&gt;&lt;rec-number&gt;78&lt;/rec-number&gt;&lt;foreign-keys&gt;&lt;key app="EN" db-id="xe2xfxvtcf9xdkevfvf5vx24wwsspr5xr5zp" timestamp="1620676462"&gt;78&lt;/key&gt;&lt;/foreign-keys&gt;&lt;ref-type name="Journal Article"&gt;17&lt;/ref-type&gt;&lt;contributors&gt;&lt;authors&gt;&lt;author&gt;Wang, Y.&lt;/author&gt;&lt;author&gt;Beydoun, M. A.&lt;/author&gt;&lt;/authors&gt;&lt;/contributors&gt;&lt;auth-address&gt;Center for Human Nutrition, Department of International Health, Johns Hopkins Bloomberg School of Public Health, 615 North Wolfe Street, Baltimore, MD 21205, USA. ywang@jhsph.edu&lt;/auth-address&gt;&lt;titles&gt;&lt;title&gt;The obesity epidemic in the United States--gender, age, socioeconomic, racial/ethnic, and geographic characteristics: a systematic review and meta-regression analysis&lt;/title&gt;&lt;secondary-title&gt;Epidemiol Rev&lt;/secondary-title&gt;&lt;/titles&gt;&lt;periodical&gt;&lt;full-title&gt;Epidemiol Rev&lt;/full-title&gt;&lt;/periodical&gt;&lt;pages&gt;6-28&lt;/pages&gt;&lt;volume&gt;29&lt;/volume&gt;&lt;edition&gt;2007/05/19&lt;/edition&gt;&lt;keywords&gt;&lt;keyword&gt;Body Mass Index&lt;/keyword&gt;&lt;keyword&gt;Continental Population Groups/classification&lt;/keyword&gt;&lt;keyword&gt;*Geography&lt;/keyword&gt;&lt;keyword&gt;Humans&lt;/keyword&gt;&lt;keyword&gt;*Minority Groups&lt;/keyword&gt;&lt;keyword&gt;Obesity/economics/*epidemiology/*ethnology&lt;/keyword&gt;&lt;keyword&gt;Prevalence&lt;/keyword&gt;&lt;keyword&gt;Risk Factors&lt;/keyword&gt;&lt;keyword&gt;*Social Class&lt;/keyword&gt;&lt;keyword&gt;United States/epidemiology&lt;/keyword&gt;&lt;/keywords&gt;&lt;dates&gt;&lt;year&gt;2007&lt;/year&gt;&lt;/dates&gt;&lt;isbn&gt;0193-936X (Print)&amp;#xD;0193-936x&lt;/isbn&gt;&lt;accession-num&gt;17510091&lt;/accession-num&gt;&lt;urls&gt;&lt;/urls&gt;&lt;electronic-resource-num&gt;10.1093/epirev/mxm007&lt;/electronic-resource-num&gt;&lt;remote-database-provider&gt;NLM&lt;/remote-database-provider&gt;&lt;language&gt;eng&lt;/language&gt;&lt;/record&gt;&lt;/Cite&gt;&lt;/EndNote&gt;</w:instrText>
      </w:r>
      <w:r w:rsidR="00672F2D">
        <w:rPr>
          <w:highlight w:val="yellow"/>
        </w:rPr>
        <w:fldChar w:fldCharType="separate"/>
      </w:r>
      <w:r w:rsidR="00672F2D">
        <w:rPr>
          <w:noProof/>
          <w:highlight w:val="yellow"/>
        </w:rPr>
        <w:t>(Wang and Beydoun, 2007)</w:t>
      </w:r>
      <w:r w:rsidR="00672F2D">
        <w:rPr>
          <w:highlight w:val="yellow"/>
        </w:rPr>
        <w:fldChar w:fldCharType="end"/>
      </w:r>
      <w:r w:rsidR="00F27DAB">
        <w:rPr>
          <w:highlight w:val="yellow"/>
        </w:rPr>
        <w:t>, hypertension</w:t>
      </w:r>
      <w:r w:rsidR="00672F2D">
        <w:rPr>
          <w:highlight w:val="yellow"/>
        </w:rPr>
        <w:t xml:space="preserve"> </w:t>
      </w:r>
      <w:r w:rsidR="00672F2D">
        <w:rPr>
          <w:highlight w:val="yellow"/>
        </w:rPr>
        <w:fldChar w:fldCharType="begin">
          <w:fldData xml:space="preserve">PEVuZE5vdGU+PENpdGU+PEF1dGhvcj5NdXNlbXdhPC9BdXRob3I+PFllYXI+MjAxNzwvWWVhcj48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</w:fldData>
        </w:fldChar>
      </w:r>
      <w:r w:rsidR="00672F2D">
        <w:rPr>
          <w:highlight w:val="yellow"/>
        </w:rPr>
        <w:instrText xml:space="preserve"> ADDIN EN.CITE </w:instrText>
      </w:r>
      <w:r w:rsidR="00672F2D">
        <w:rPr>
          <w:highlight w:val="yellow"/>
        </w:rPr>
        <w:fldChar w:fldCharType="begin">
          <w:fldData xml:space="preserve">PEVuZE5vdGU+PENpdGU+PEF1dGhvcj5NdXNlbXdhPC9BdXRob3I+PFllYXI+MjAxNzwvWWVhcj48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</w:fldData>
        </w:fldChar>
      </w:r>
      <w:r w:rsidR="00672F2D">
        <w:rPr>
          <w:highlight w:val="yellow"/>
        </w:rPr>
        <w:instrText xml:space="preserve"> ADDIN EN.CITE.DATA </w:instrText>
      </w:r>
      <w:r w:rsidR="00672F2D">
        <w:rPr>
          <w:highlight w:val="yellow"/>
        </w:rPr>
      </w:r>
      <w:r w:rsidR="00672F2D">
        <w:rPr>
          <w:highlight w:val="yellow"/>
        </w:rPr>
        <w:fldChar w:fldCharType="end"/>
      </w:r>
      <w:r w:rsidR="00672F2D">
        <w:rPr>
          <w:highlight w:val="yellow"/>
        </w:rPr>
      </w:r>
      <w:r w:rsidR="00672F2D">
        <w:rPr>
          <w:highlight w:val="yellow"/>
        </w:rPr>
        <w:fldChar w:fldCharType="separate"/>
      </w:r>
      <w:r w:rsidR="00672F2D">
        <w:rPr>
          <w:noProof/>
          <w:highlight w:val="yellow"/>
        </w:rPr>
        <w:t>(Musemwa and Gadegbeku, 2017)</w:t>
      </w:r>
      <w:r w:rsidR="00672F2D">
        <w:rPr>
          <w:highlight w:val="yellow"/>
        </w:rPr>
        <w:fldChar w:fldCharType="end"/>
      </w:r>
      <w:r w:rsidR="00F27DAB">
        <w:rPr>
          <w:highlight w:val="yellow"/>
        </w:rPr>
        <w:t xml:space="preserve">, and </w:t>
      </w:r>
      <w:r>
        <w:rPr>
          <w:highlight w:val="yellow"/>
        </w:rPr>
        <w:t>diabetes</w:t>
      </w:r>
      <w:r w:rsidR="00672F2D">
        <w:rPr>
          <w:highlight w:val="yellow"/>
        </w:rPr>
        <w:t xml:space="preserve"> </w:t>
      </w:r>
      <w:r w:rsidR="00672F2D">
        <w:rPr>
          <w:highlight w:val="yellow"/>
        </w:rPr>
        <w:fldChar w:fldCharType="begin">
          <w:fldData xml:space="preserve">PEVuZE5vdGU+PENpdGU+PEF1dGhvcj5HYXNraW48L0F1dGhvcj48WWVhcj4yMDE0PC9ZZWFyPjxS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</w:fldData>
        </w:fldChar>
      </w:r>
      <w:r w:rsidR="00672F2D">
        <w:rPr>
          <w:highlight w:val="yellow"/>
        </w:rPr>
        <w:instrText xml:space="preserve"> ADDIN EN.CITE </w:instrText>
      </w:r>
      <w:r w:rsidR="00672F2D">
        <w:rPr>
          <w:highlight w:val="yellow"/>
        </w:rPr>
        <w:fldChar w:fldCharType="begin">
          <w:fldData xml:space="preserve">PEVuZE5vdGU+PENpdGU+PEF1dGhvcj5HYXNraW48L0F1dGhvcj48WWVhcj4yMDE0PC9ZZWFyPjxS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</w:fldData>
        </w:fldChar>
      </w:r>
      <w:r w:rsidR="00672F2D">
        <w:rPr>
          <w:highlight w:val="yellow"/>
        </w:rPr>
        <w:instrText xml:space="preserve"> ADDIN EN.CITE.DATA </w:instrText>
      </w:r>
      <w:r w:rsidR="00672F2D">
        <w:rPr>
          <w:highlight w:val="yellow"/>
        </w:rPr>
      </w:r>
      <w:r w:rsidR="00672F2D">
        <w:rPr>
          <w:highlight w:val="yellow"/>
        </w:rPr>
        <w:fldChar w:fldCharType="end"/>
      </w:r>
      <w:r w:rsidR="00672F2D">
        <w:rPr>
          <w:highlight w:val="yellow"/>
        </w:rPr>
      </w:r>
      <w:r w:rsidR="00672F2D">
        <w:rPr>
          <w:highlight w:val="yellow"/>
        </w:rPr>
        <w:fldChar w:fldCharType="separate"/>
      </w:r>
      <w:r w:rsidR="00672F2D">
        <w:rPr>
          <w:noProof/>
          <w:highlight w:val="yellow"/>
        </w:rPr>
        <w:t>(Gaskin et al., 2014)</w:t>
      </w:r>
      <w:r w:rsidR="00672F2D">
        <w:rPr>
          <w:highlight w:val="yellow"/>
        </w:rPr>
        <w:fldChar w:fldCharType="end"/>
      </w:r>
      <w:r>
        <w:rPr>
          <w:highlight w:val="yellow"/>
        </w:rPr>
        <w:t xml:space="preserve">. </w:t>
      </w:r>
    </w:p>
    <w:p w:rsidR="00563197" w:rsidRDefault="00693A0E" w:rsidP="00AD6C96">
      <w:r w:rsidRPr="008F297C">
        <w:rPr>
          <w:highlight w:val="yellow"/>
        </w:rPr>
        <w:t>The racial disparities observed between Black and white individuals in the three factors in the multi-hit model mentioned above</w:t>
      </w:r>
      <w:r w:rsidR="00DA0D5D" w:rsidRPr="008F297C">
        <w:rPr>
          <w:highlight w:val="yellow"/>
        </w:rPr>
        <w:t xml:space="preserve"> provide support for the</w:t>
      </w:r>
      <w:r w:rsidRPr="008F297C">
        <w:rPr>
          <w:highlight w:val="yellow"/>
        </w:rPr>
        <w:t xml:space="preserve"> </w:t>
      </w:r>
      <w:r w:rsidRPr="008F297C">
        <w:rPr>
          <w:i/>
          <w:highlight w:val="yellow"/>
        </w:rPr>
        <w:t>weathering</w:t>
      </w:r>
      <w:r w:rsidRPr="008F297C">
        <w:rPr>
          <w:highlight w:val="yellow"/>
        </w:rPr>
        <w:t xml:space="preserve"> hypothesis</w:t>
      </w:r>
      <w:r w:rsidR="00DB6A49" w:rsidRPr="008F297C">
        <w:rPr>
          <w:highlight w:val="yellow"/>
        </w:rPr>
        <w:t xml:space="preserve"> </w:t>
      </w:r>
      <w:r w:rsidR="0023112D" w:rsidRPr="008F297C">
        <w:rPr>
          <w:highlight w:val="yellow"/>
        </w:rPr>
        <w:fldChar w:fldCharType="begin"/>
      </w:r>
      <w:r w:rsidR="00771393">
        <w:rPr>
          <w:highlight w:val="yellow"/>
        </w:rPr>
        <w:instrText xml:space="preserve"> ADDIN EN.CITE &lt;EndNote&gt;&lt;Cite&gt;&lt;Author&gt;Geronimus&lt;/Author&gt;&lt;Year&gt;2006&lt;/Year&gt;&lt;RecNum&gt;76&lt;/RecNum&gt;&lt;DisplayText&gt;(Geronimus et al., 2006)&lt;/DisplayText&gt;&lt;record&gt;&lt;rec-number&gt;76&lt;/rec-number&gt;&lt;foreign-keys&gt;&lt;key app="EN" db-id="xe2xfxvtcf9xdkevfvf5vx24wwsspr5xr5zp" timestamp="1620669174"&gt;76&lt;/key&gt;&lt;/foreign-keys&gt;&lt;ref-type name="Journal Article"&gt;17&lt;/ref-type&gt;&lt;contributors&gt;&lt;authors&gt;&lt;author&gt;Geronimus, Arline T.&lt;/author&gt;&lt;author&gt;Hicken, Margaret&lt;/author&gt;&lt;author&gt;Keene, Danya&lt;/author&gt;&lt;author&gt;Bound, John&lt;/author&gt;&lt;/authors&gt;&lt;/contributors&gt;&lt;titles&gt;&lt;title&gt;“Weathering” and age patterns of allostatic load scores among blacks and whites in the United States&lt;/title&gt;&lt;secondary-title&gt;American journal of public health&lt;/secondary-title&gt;&lt;/titles&gt;&lt;periodical&gt;&lt;full-title&gt;American journal of public health&lt;/full-title&gt;&lt;/periodical&gt;&lt;pages&gt;826-833&lt;/pages&gt;&lt;volume&gt;96&lt;/volume&gt;&lt;number&gt;5&lt;/number&gt;&lt;dates&gt;&lt;year&gt;2006&lt;/year&gt;&lt;/dates&gt;&lt;publisher&gt;American Public Health Association&lt;/publisher&gt;&lt;isbn&gt;0090-0036&lt;/isbn&gt;&lt;urls&gt;&lt;/urls&gt;&lt;/record&gt;&lt;/Cite&gt;&lt;/EndNote&gt;</w:instrText>
      </w:r>
      <w:r w:rsidR="0023112D" w:rsidRPr="008F297C">
        <w:rPr>
          <w:highlight w:val="yellow"/>
        </w:rPr>
        <w:fldChar w:fldCharType="separate"/>
      </w:r>
      <w:r w:rsidR="00771393">
        <w:rPr>
          <w:noProof/>
          <w:highlight w:val="yellow"/>
        </w:rPr>
        <w:t>(Geronimus et al., 2006)</w:t>
      </w:r>
      <w:r w:rsidR="0023112D" w:rsidRPr="008F297C">
        <w:rPr>
          <w:highlight w:val="yellow"/>
        </w:rPr>
        <w:fldChar w:fldCharType="end"/>
      </w:r>
      <w:r w:rsidR="0023112D" w:rsidRPr="008F297C">
        <w:rPr>
          <w:highlight w:val="yellow"/>
        </w:rPr>
        <w:t>.</w:t>
      </w:r>
      <w:r w:rsidRPr="008F297C">
        <w:rPr>
          <w:highlight w:val="yellow"/>
        </w:rPr>
        <w:t xml:space="preserve"> </w:t>
      </w:r>
      <w:r w:rsidR="00AD6C96" w:rsidRPr="008F297C">
        <w:rPr>
          <w:highlight w:val="yellow"/>
        </w:rPr>
        <w:t xml:space="preserve">According to this hypothesis, Black </w:t>
      </w:r>
      <w:r w:rsidR="00BD0E35">
        <w:rPr>
          <w:highlight w:val="yellow"/>
        </w:rPr>
        <w:t>individuals may</w:t>
      </w:r>
      <w:r w:rsidR="00AD6C96" w:rsidRPr="008F297C">
        <w:rPr>
          <w:highlight w:val="yellow"/>
        </w:rPr>
        <w:t xml:space="preserve"> tend to show </w:t>
      </w:r>
      <w:r w:rsidR="00BD0E35">
        <w:rPr>
          <w:highlight w:val="yellow"/>
        </w:rPr>
        <w:t xml:space="preserve">an </w:t>
      </w:r>
      <w:r w:rsidR="00AD6C96" w:rsidRPr="008F297C">
        <w:rPr>
          <w:highlight w:val="yellow"/>
        </w:rPr>
        <w:t xml:space="preserve">early health deterioration due to </w:t>
      </w:r>
      <w:r w:rsidR="00BD0E35">
        <w:rPr>
          <w:highlight w:val="yellow"/>
        </w:rPr>
        <w:t>more frequent</w:t>
      </w:r>
      <w:r w:rsidR="00AD6C96" w:rsidRPr="008F297C">
        <w:rPr>
          <w:highlight w:val="yellow"/>
        </w:rPr>
        <w:t xml:space="preserve"> exposures to social and environmental stressors across their life course </w:t>
      </w:r>
      <w:r w:rsidR="00AD6C96" w:rsidRPr="008F297C">
        <w:rPr>
          <w:highlight w:val="yellow"/>
        </w:rPr>
        <w:fldChar w:fldCharType="begin"/>
      </w:r>
      <w:r w:rsidR="00771393">
        <w:rPr>
          <w:highlight w:val="yellow"/>
        </w:rPr>
        <w:instrText xml:space="preserve"> ADDIN EN.CITE &lt;EndNote&gt;&lt;Cite&gt;&lt;Author&gt;Geronimus&lt;/Author&gt;&lt;Year&gt;2006&lt;/Year&gt;&lt;RecNum&gt;76&lt;/RecNum&gt;&lt;DisplayText&gt;(Geronimus et al., 2006)&lt;/DisplayText&gt;&lt;record&gt;&lt;rec-number&gt;76&lt;/rec-number&gt;&lt;foreign-keys&gt;&lt;key app="EN" db-id="xe2xfxvtcf9xdkevfvf5vx24wwsspr5xr5zp" timestamp="1620669174"&gt;76&lt;/key&gt;&lt;/foreign-keys&gt;&lt;ref-type name="Journal Article"&gt;17&lt;/ref-type&gt;&lt;contributors&gt;&lt;authors&gt;&lt;author&gt;Geronimus, Arline T.&lt;/author&gt;&lt;author&gt;Hicken, Margaret&lt;/author&gt;&lt;author&gt;Keene, Danya&lt;/author&gt;&lt;author&gt;Bound, John&lt;/author&gt;&lt;/authors&gt;&lt;/contributors&gt;&lt;titles&gt;&lt;title&gt;“Weathering” and age patterns of allostatic load scores among blacks and whites in the United States&lt;/title&gt;&lt;secondary-title&gt;American journal of public health&lt;/secondary-title&gt;&lt;/titles&gt;&lt;periodical&gt;&lt;full-title&gt;American journal of public health&lt;/full-title&gt;&lt;/periodical&gt;&lt;pages&gt;826-833&lt;/pages&gt;&lt;volume&gt;96&lt;/volume&gt;&lt;number&gt;5&lt;/number&gt;&lt;dates&gt;&lt;year&gt;2006&lt;/year&gt;&lt;/dates&gt;&lt;publisher&gt;American Public Health Association&lt;/publisher&gt;&lt;isbn&gt;0090-0036&lt;/isbn&gt;&lt;urls&gt;&lt;/urls&gt;&lt;/record&gt;&lt;/Cite&gt;&lt;/EndNote&gt;</w:instrText>
      </w:r>
      <w:r w:rsidR="00AD6C96" w:rsidRPr="008F297C">
        <w:rPr>
          <w:highlight w:val="yellow"/>
        </w:rPr>
        <w:fldChar w:fldCharType="separate"/>
      </w:r>
      <w:r w:rsidR="00771393">
        <w:rPr>
          <w:noProof/>
          <w:highlight w:val="yellow"/>
        </w:rPr>
        <w:t>(Geronimus et al., 2006)</w:t>
      </w:r>
      <w:r w:rsidR="00AD6C96" w:rsidRPr="008F297C">
        <w:rPr>
          <w:highlight w:val="yellow"/>
        </w:rPr>
        <w:fldChar w:fldCharType="end"/>
      </w:r>
      <w:r w:rsidR="00AD6C96" w:rsidRPr="008F297C">
        <w:rPr>
          <w:highlight w:val="yellow"/>
        </w:rPr>
        <w:t xml:space="preserve">. </w:t>
      </w:r>
      <w:r w:rsidR="00BD0E35">
        <w:rPr>
          <w:highlight w:val="yellow"/>
        </w:rPr>
        <w:t>An earlier</w:t>
      </w:r>
      <w:r w:rsidRPr="008F297C">
        <w:rPr>
          <w:highlight w:val="yellow"/>
        </w:rPr>
        <w:t xml:space="preserve"> health deterioration among Black women </w:t>
      </w:r>
      <w:r w:rsidR="00AD6C96" w:rsidRPr="008F297C">
        <w:rPr>
          <w:highlight w:val="yellow"/>
        </w:rPr>
        <w:t xml:space="preserve">is </w:t>
      </w:r>
      <w:r w:rsidR="00BD0E35">
        <w:rPr>
          <w:highlight w:val="yellow"/>
        </w:rPr>
        <w:t>one of the</w:t>
      </w:r>
      <w:r w:rsidRPr="008F297C">
        <w:rPr>
          <w:highlight w:val="yellow"/>
        </w:rPr>
        <w:t xml:space="preserve"> main contributor</w:t>
      </w:r>
      <w:r w:rsidR="00BD0E35">
        <w:rPr>
          <w:highlight w:val="yellow"/>
        </w:rPr>
        <w:t>s</w:t>
      </w:r>
      <w:r w:rsidRPr="008F297C">
        <w:rPr>
          <w:highlight w:val="yellow"/>
        </w:rPr>
        <w:t xml:space="preserve"> to Black-white racial disparities in adverse birth outcomes </w:t>
      </w:r>
      <w:r w:rsidRPr="008F297C">
        <w:rPr>
          <w:highlight w:val="yellow"/>
        </w:rPr>
        <w:fldChar w:fldCharType="begin"/>
      </w:r>
      <w:r w:rsidRPr="008F297C">
        <w:rPr>
          <w:highlight w:val="yellow"/>
        </w:rPr>
        <w:instrText xml:space="preserve"> ADDIN EN.CITE &lt;EndNote&gt;&lt;Cite&gt;&lt;Author&gt;Geronimus&lt;/Author&gt;&lt;Year&gt;1996&lt;/Year&gt;&lt;RecNum&gt;75&lt;/RecNum&gt;&lt;DisplayText&gt;(Geronimus, 1996)&lt;/DisplayText&gt;&lt;record&gt;&lt;rec-number&gt;75&lt;/rec-number&gt;&lt;foreign-keys&gt;&lt;key app="EN" db-id="xe2xfxvtcf9xdkevfvf5vx24wwsspr5xr5zp" timestamp="1620664746"&gt;75&lt;/key&gt;&lt;/foreign-keys&gt;&lt;ref-type name="Journal Article"&gt;17&lt;/ref-type&gt;&lt;contributors&gt;&lt;authors&gt;&lt;author&gt;Geronimus, Arline T.&lt;/author&gt;&lt;/authors&gt;&lt;/contributors&gt;&lt;titles&gt;&lt;title&gt;Black/white differences in the relationship of maternal age to birthweight: a population-based test of the weathering hypothesis&lt;/title&gt;&lt;secondary-title&gt;Social science &amp;amp; medicine&lt;/secondary-title&gt;&lt;/titles&gt;&lt;periodical&gt;&lt;full-title&gt;Social science &amp;amp; medicine&lt;/full-title&gt;&lt;/periodical&gt;&lt;pages&gt;589-597&lt;/pages&gt;&lt;volume&gt;42&lt;/volume&gt;&lt;number&gt;4&lt;/number&gt;&lt;dates&gt;&lt;year&gt;1996&lt;/year&gt;&lt;/dates&gt;&lt;publisher&gt;Elsevier&lt;/publisher&gt;&lt;isbn&gt;0277-9536&lt;/isbn&gt;&lt;urls&gt;&lt;/urls&gt;&lt;/record&gt;&lt;/Cite&gt;&lt;/EndNote&gt;</w:instrText>
      </w:r>
      <w:r w:rsidRPr="008F297C">
        <w:rPr>
          <w:highlight w:val="yellow"/>
        </w:rPr>
        <w:fldChar w:fldCharType="separate"/>
      </w:r>
      <w:r w:rsidRPr="008F297C">
        <w:rPr>
          <w:noProof/>
          <w:highlight w:val="yellow"/>
        </w:rPr>
        <w:t>(Geronimus, 1996)</w:t>
      </w:r>
      <w:r w:rsidRPr="008F297C">
        <w:rPr>
          <w:highlight w:val="yellow"/>
        </w:rPr>
        <w:fldChar w:fldCharType="end"/>
      </w:r>
      <w:r w:rsidR="00BD0E35">
        <w:rPr>
          <w:highlight w:val="yellow"/>
        </w:rPr>
        <w:t>, in addition to more limited access to high quality prenatal care</w:t>
      </w:r>
      <w:r w:rsidRPr="008F297C">
        <w:rPr>
          <w:highlight w:val="yellow"/>
        </w:rPr>
        <w:t xml:space="preserve">. </w:t>
      </w:r>
      <w:r w:rsidR="00DB6A49" w:rsidRPr="008F297C">
        <w:rPr>
          <w:highlight w:val="yellow"/>
        </w:rPr>
        <w:t xml:space="preserve">Furthermore, </w:t>
      </w:r>
      <w:r w:rsidR="00BD0E35">
        <w:rPr>
          <w:highlight w:val="yellow"/>
        </w:rPr>
        <w:t xml:space="preserve">the high </w:t>
      </w:r>
      <w:r w:rsidR="008F297C" w:rsidRPr="008F297C">
        <w:rPr>
          <w:highlight w:val="yellow"/>
        </w:rPr>
        <w:t>prevalence of</w:t>
      </w:r>
      <w:r w:rsidR="00AD6C96" w:rsidRPr="008F297C">
        <w:rPr>
          <w:highlight w:val="yellow"/>
        </w:rPr>
        <w:t xml:space="preserve"> </w:t>
      </w:r>
      <w:r w:rsidRPr="008F297C">
        <w:rPr>
          <w:highlight w:val="yellow"/>
        </w:rPr>
        <w:t>RHF</w:t>
      </w:r>
      <w:r w:rsidR="008F297C" w:rsidRPr="008F297C">
        <w:rPr>
          <w:highlight w:val="yellow"/>
        </w:rPr>
        <w:t xml:space="preserve"> among Black adults</w:t>
      </w:r>
      <w:r w:rsidRPr="008F297C">
        <w:rPr>
          <w:highlight w:val="yellow"/>
        </w:rPr>
        <w:t xml:space="preserve"> can be viewed as </w:t>
      </w:r>
      <w:r w:rsidR="00BD0E35">
        <w:rPr>
          <w:highlight w:val="yellow"/>
        </w:rPr>
        <w:t xml:space="preserve">part of </w:t>
      </w:r>
      <w:r w:rsidRPr="008F297C">
        <w:rPr>
          <w:highlight w:val="yellow"/>
        </w:rPr>
        <w:t xml:space="preserve">adaptive response to early renal deterioration (e.g., nephron loss) </w:t>
      </w:r>
      <w:r w:rsidR="00BD0E35">
        <w:rPr>
          <w:highlight w:val="yellow"/>
        </w:rPr>
        <w:t xml:space="preserve">due to hypertension, </w:t>
      </w:r>
      <w:r w:rsidRPr="008F297C">
        <w:rPr>
          <w:highlight w:val="yellow"/>
        </w:rPr>
        <w:t xml:space="preserve">which </w:t>
      </w:r>
      <w:r w:rsidR="00BD0E35">
        <w:rPr>
          <w:highlight w:val="yellow"/>
        </w:rPr>
        <w:t xml:space="preserve">will </w:t>
      </w:r>
      <w:r w:rsidRPr="008F297C">
        <w:rPr>
          <w:highlight w:val="yellow"/>
        </w:rPr>
        <w:t>also activate maladaptive renal and systemic hemodynamics response,</w:t>
      </w:r>
      <w:r w:rsidR="00BD0E35">
        <w:rPr>
          <w:highlight w:val="yellow"/>
        </w:rPr>
        <w:t xml:space="preserve"> that will ultimately contribute</w:t>
      </w:r>
      <w:r w:rsidRPr="008F297C">
        <w:rPr>
          <w:highlight w:val="yellow"/>
        </w:rPr>
        <w:t xml:space="preserve"> to progressive declines in kidney function and CKD</w:t>
      </w:r>
      <w:r w:rsidR="00DB6A49" w:rsidRPr="008F297C">
        <w:rPr>
          <w:highlight w:val="yellow"/>
        </w:rPr>
        <w:t xml:space="preserve"> </w:t>
      </w:r>
      <w:r w:rsidR="00DB6A49" w:rsidRPr="008F297C">
        <w:rPr>
          <w:highlight w:val="yellow"/>
        </w:rPr>
        <w:fldChar w:fldCharType="begin">
          <w:fldData xml:space="preserve">PEVuZE5vdGU+PENpdGU+PEF1dGhvcj5IZWxhbDwvQXV0aG9yPjxZZWFyPjIwMTI8L1llYXI+PFJl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</w:fldData>
        </w:fldChar>
      </w:r>
      <w:r w:rsidR="00DB6A49" w:rsidRPr="008F297C">
        <w:rPr>
          <w:highlight w:val="yellow"/>
        </w:rPr>
        <w:instrText xml:space="preserve"> ADDIN EN.CITE </w:instrText>
      </w:r>
      <w:r w:rsidR="00DB6A49" w:rsidRPr="008F297C">
        <w:rPr>
          <w:highlight w:val="yellow"/>
        </w:rPr>
        <w:fldChar w:fldCharType="begin">
          <w:fldData xml:space="preserve">PEVuZE5vdGU+PENpdGU+PEF1dGhvcj5IZWxhbDwvQXV0aG9yPjxZZWFyPjIwMTI8L1llYXI+PFJl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</w:fldData>
        </w:fldChar>
      </w:r>
      <w:r w:rsidR="00DB6A49" w:rsidRPr="008F297C">
        <w:rPr>
          <w:highlight w:val="yellow"/>
        </w:rPr>
        <w:instrText xml:space="preserve"> ADDIN EN.CITE.DATA </w:instrText>
      </w:r>
      <w:r w:rsidR="00DB6A49" w:rsidRPr="008F297C">
        <w:rPr>
          <w:highlight w:val="yellow"/>
        </w:rPr>
      </w:r>
      <w:r w:rsidR="00DB6A49" w:rsidRPr="008F297C">
        <w:rPr>
          <w:highlight w:val="yellow"/>
        </w:rPr>
        <w:fldChar w:fldCharType="end"/>
      </w:r>
      <w:r w:rsidR="00DB6A49" w:rsidRPr="008F297C">
        <w:rPr>
          <w:highlight w:val="yellow"/>
        </w:rPr>
      </w:r>
      <w:r w:rsidR="00DB6A49" w:rsidRPr="008F297C">
        <w:rPr>
          <w:highlight w:val="yellow"/>
        </w:rPr>
        <w:fldChar w:fldCharType="separate"/>
      </w:r>
      <w:r w:rsidR="00DB6A49" w:rsidRPr="008F297C">
        <w:rPr>
          <w:noProof/>
          <w:highlight w:val="yellow"/>
        </w:rPr>
        <w:t>(Helal et al., 2012)</w:t>
      </w:r>
      <w:r w:rsidR="00DB6A49" w:rsidRPr="008F297C">
        <w:rPr>
          <w:highlight w:val="yellow"/>
        </w:rPr>
        <w:fldChar w:fldCharType="end"/>
      </w:r>
      <w:r w:rsidRPr="008F297C">
        <w:rPr>
          <w:highlight w:val="yellow"/>
        </w:rPr>
        <w:t>.</w:t>
      </w:r>
      <w:r w:rsidR="00C10653">
        <w:rPr>
          <w:highlight w:val="yellow"/>
        </w:rPr>
        <w:t xml:space="preserve"> </w:t>
      </w:r>
    </w:p>
    <w:p w:rsidR="008A36FD" w:rsidRPr="00E0325E" w:rsidRDefault="00C10653" w:rsidP="00C10653">
      <w:pPr>
        <w:ind w:firstLine="0"/>
        <w:rPr>
          <w:highlight w:val="yellow"/>
        </w:rPr>
      </w:pPr>
      <w:r>
        <w:tab/>
      </w:r>
      <w:r w:rsidRPr="00E0325E">
        <w:rPr>
          <w:highlight w:val="yellow"/>
        </w:rPr>
        <w:t xml:space="preserve">Systemic racism is a fundamental cause of </w:t>
      </w:r>
      <w:r w:rsidR="00BD0E35">
        <w:rPr>
          <w:highlight w:val="yellow"/>
        </w:rPr>
        <w:t xml:space="preserve">the </w:t>
      </w:r>
      <w:r w:rsidRPr="00E0325E">
        <w:rPr>
          <w:highlight w:val="yellow"/>
        </w:rPr>
        <w:t xml:space="preserve">racial disparities in health </w:t>
      </w:r>
      <w:r w:rsidR="00B42A83">
        <w:rPr>
          <w:highlight w:val="yellow"/>
        </w:rPr>
        <w:t xml:space="preserve">between Black and white adults </w:t>
      </w:r>
      <w:r w:rsidRPr="00E0325E">
        <w:rPr>
          <w:highlight w:val="yellow"/>
        </w:rPr>
        <w:fldChar w:fldCharType="begin"/>
      </w:r>
      <w:r w:rsidRPr="00E0325E">
        <w:rPr>
          <w:highlight w:val="yellow"/>
        </w:rPr>
        <w:instrText xml:space="preserve"> ADDIN EN.CITE &lt;EndNote&gt;&lt;Cite&gt;&lt;Author&gt;Phelan&lt;/Author&gt;&lt;Year&gt;2015&lt;/Year&gt;&lt;RecNum&gt;10&lt;/RecNum&gt;&lt;DisplayText&gt;(Phelan and Link, 2015)&lt;/DisplayText&gt;&lt;record&gt;&lt;rec-number&gt;10&lt;/rec-number&gt;&lt;foreign-keys&gt;&lt;key app="EN" db-id="xe2xfxvtcf9xdkevfvf5vx24wwsspr5xr5zp" timestamp="1604434438"&gt;10&lt;/key&gt;&lt;/foreign-keys&gt;&lt;ref-type name="Journal Article"&gt;17&lt;/ref-type&gt;&lt;contributors&gt;&lt;authors&gt;&lt;author&gt;Phelan, Jo C.&lt;/author&gt;&lt;author&gt;Link, Bruce G.&lt;/author&gt;&lt;/authors&gt;&lt;/contributors&gt;&lt;titles&gt;&lt;title&gt;Is racism a fundamental cause of inequalities in health?&lt;/title&gt;&lt;secondary-title&gt;Annual Review of Sociology&lt;/secondary-title&gt;&lt;/titles&gt;&lt;periodical&gt;&lt;full-title&gt;Annual Review of Sociology&lt;/full-title&gt;&lt;/periodical&gt;&lt;pages&gt;311-330&lt;/pages&gt;&lt;volume&gt;41&lt;/volume&gt;&lt;dates&gt;&lt;year&gt;2015&lt;/year&gt;&lt;/dates&gt;&lt;publisher&gt;Annual Reviews&lt;/publisher&gt;&lt;isbn&gt;0360-0572&lt;/isbn&gt;&lt;urls&gt;&lt;/urls&gt;&lt;/record&gt;&lt;/Cite&gt;&lt;/EndNote&gt;</w:instrText>
      </w:r>
      <w:r w:rsidRPr="00E0325E">
        <w:rPr>
          <w:highlight w:val="yellow"/>
        </w:rPr>
        <w:fldChar w:fldCharType="separate"/>
      </w:r>
      <w:r w:rsidRPr="00E0325E">
        <w:rPr>
          <w:noProof/>
          <w:highlight w:val="yellow"/>
        </w:rPr>
        <w:t>(Phelan and Link, 2015)</w:t>
      </w:r>
      <w:r w:rsidRPr="00E0325E">
        <w:rPr>
          <w:highlight w:val="yellow"/>
        </w:rPr>
        <w:fldChar w:fldCharType="end"/>
      </w:r>
      <w:r w:rsidRPr="00E0325E">
        <w:rPr>
          <w:highlight w:val="yellow"/>
        </w:rPr>
        <w:t>. There are at least two different pathways in which systemic racism creates racial disparities in health</w:t>
      </w:r>
      <w:r w:rsidR="00BD0E35">
        <w:rPr>
          <w:highlight w:val="yellow"/>
        </w:rPr>
        <w:t>:</w:t>
      </w:r>
      <w:r w:rsidRPr="00E0325E">
        <w:rPr>
          <w:highlight w:val="yellow"/>
        </w:rPr>
        <w:t xml:space="preserve"> through racial differences in SES across the life course and through racial disparities in non-SES related factors </w:t>
      </w:r>
      <w:r w:rsidRPr="00E0325E">
        <w:rPr>
          <w:highlight w:val="yellow"/>
        </w:rPr>
        <w:fldChar w:fldCharType="begin">
          <w:fldData xml:space="preserve">PEVuZE5vdGU+PENpdGU+PEF1dGhvcj5QaGVsYW48L0F1dGhvcj48WWVhcj4yMDE1PC9ZZWFyPjxS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=
</w:fldData>
        </w:fldChar>
      </w:r>
      <w:r w:rsidRPr="00E0325E">
        <w:rPr>
          <w:highlight w:val="yellow"/>
        </w:rPr>
        <w:instrText xml:space="preserve"> ADDIN EN.CITE </w:instrText>
      </w:r>
      <w:r w:rsidRPr="00E0325E">
        <w:rPr>
          <w:highlight w:val="yellow"/>
        </w:rPr>
        <w:fldChar w:fldCharType="begin">
          <w:fldData xml:space="preserve">PEVuZE5vdGU+PENpdGU+PEF1dGhvcj5QaGVsYW48L0F1dGhvcj48WWVhcj4yMDE1PC9ZZWFyPjxS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=
</w:fldData>
        </w:fldChar>
      </w:r>
      <w:r w:rsidRPr="00E0325E">
        <w:rPr>
          <w:highlight w:val="yellow"/>
        </w:rPr>
        <w:instrText xml:space="preserve"> ADDIN EN.CITE.DATA </w:instrText>
      </w:r>
      <w:r w:rsidRPr="00E0325E">
        <w:rPr>
          <w:highlight w:val="yellow"/>
        </w:rPr>
      </w:r>
      <w:r w:rsidRPr="00E0325E">
        <w:rPr>
          <w:highlight w:val="yellow"/>
        </w:rPr>
        <w:fldChar w:fldCharType="end"/>
      </w:r>
      <w:r w:rsidRPr="00E0325E">
        <w:rPr>
          <w:highlight w:val="yellow"/>
        </w:rPr>
      </w:r>
      <w:r w:rsidRPr="00E0325E">
        <w:rPr>
          <w:highlight w:val="yellow"/>
        </w:rPr>
        <w:fldChar w:fldCharType="separate"/>
      </w:r>
      <w:r w:rsidRPr="00E0325E">
        <w:rPr>
          <w:noProof/>
          <w:highlight w:val="yellow"/>
        </w:rPr>
        <w:t>(Phelan and Link, 2015; Surachman et al., 2021)</w:t>
      </w:r>
      <w:r w:rsidRPr="00E0325E">
        <w:rPr>
          <w:highlight w:val="yellow"/>
        </w:rPr>
        <w:fldChar w:fldCharType="end"/>
      </w:r>
      <w:r w:rsidRPr="00E0325E">
        <w:rPr>
          <w:highlight w:val="yellow"/>
        </w:rPr>
        <w:t xml:space="preserve">. </w:t>
      </w:r>
      <w:r w:rsidR="00563197" w:rsidRPr="00E0325E">
        <w:rPr>
          <w:highlight w:val="yellow"/>
        </w:rPr>
        <w:t>T</w:t>
      </w:r>
      <w:r w:rsidR="00E03594" w:rsidRPr="00E0325E">
        <w:rPr>
          <w:highlight w:val="yellow"/>
        </w:rPr>
        <w:t xml:space="preserve">he pervasive inequality in </w:t>
      </w:r>
      <w:r w:rsidR="000767D0" w:rsidRPr="00E0325E">
        <w:rPr>
          <w:highlight w:val="yellow"/>
        </w:rPr>
        <w:t>socioeconomic</w:t>
      </w:r>
      <w:r w:rsidR="00E03594" w:rsidRPr="00E0325E">
        <w:rPr>
          <w:highlight w:val="yellow"/>
        </w:rPr>
        <w:t xml:space="preserve"> opportunities </w:t>
      </w:r>
      <w:r w:rsidR="006D16BB" w:rsidRPr="00E0325E">
        <w:rPr>
          <w:highlight w:val="yellow"/>
        </w:rPr>
        <w:t>due to s</w:t>
      </w:r>
      <w:r w:rsidR="00E03594" w:rsidRPr="00E0325E">
        <w:rPr>
          <w:highlight w:val="yellow"/>
        </w:rPr>
        <w:t xml:space="preserve">tructural barriers driven by </w:t>
      </w:r>
      <w:r w:rsidR="006D16BB" w:rsidRPr="00E0325E">
        <w:rPr>
          <w:highlight w:val="yellow"/>
        </w:rPr>
        <w:t>racism</w:t>
      </w:r>
      <w:r w:rsidR="007A3489" w:rsidRPr="00E0325E">
        <w:rPr>
          <w:highlight w:val="yellow"/>
        </w:rPr>
        <w:t xml:space="preserve"> </w:t>
      </w:r>
      <w:r w:rsidR="00BD0E35">
        <w:rPr>
          <w:highlight w:val="yellow"/>
        </w:rPr>
        <w:t>continues to cause</w:t>
      </w:r>
      <w:r w:rsidR="000767D0" w:rsidRPr="00E0325E">
        <w:rPr>
          <w:highlight w:val="yellow"/>
        </w:rPr>
        <w:t xml:space="preserve"> SES inequalit</w:t>
      </w:r>
      <w:r w:rsidR="00BD0E35">
        <w:rPr>
          <w:highlight w:val="yellow"/>
        </w:rPr>
        <w:t>ies</w:t>
      </w:r>
      <w:r w:rsidR="000767D0" w:rsidRPr="00E0325E">
        <w:rPr>
          <w:highlight w:val="yellow"/>
        </w:rPr>
        <w:t xml:space="preserve"> between Black and white </w:t>
      </w:r>
      <w:r w:rsidRPr="00E0325E">
        <w:rPr>
          <w:highlight w:val="yellow"/>
        </w:rPr>
        <w:t>individuals</w:t>
      </w:r>
      <w:r w:rsidR="000767D0" w:rsidRPr="00E0325E">
        <w:rPr>
          <w:highlight w:val="yellow"/>
        </w:rPr>
        <w:t>, including differences in educational attainment</w:t>
      </w:r>
      <w:r w:rsidR="00E03594" w:rsidRPr="00E0325E">
        <w:rPr>
          <w:highlight w:val="yellow"/>
        </w:rPr>
        <w:t xml:space="preserve"> </w:t>
      </w:r>
      <w:r w:rsidR="009B491E" w:rsidRPr="00E0325E">
        <w:rPr>
          <w:highlight w:val="yellow"/>
        </w:rPr>
        <w:fldChar w:fldCharType="begin">
          <w:fldData xml:space="preserve">PEVuZE5vdGU+PENpdGU+PEF1dGhvcj5XaWxsaWFtczwvQXV0aG9yPjxZZWFyPjIwMTk8L1llYXI+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</w:fldData>
        </w:fldChar>
      </w:r>
      <w:r w:rsidR="006D16BB" w:rsidRPr="00E0325E">
        <w:rPr>
          <w:highlight w:val="yellow"/>
        </w:rPr>
        <w:instrText xml:space="preserve"> ADDIN EN.CITE </w:instrText>
      </w:r>
      <w:r w:rsidR="006D16BB" w:rsidRPr="00E0325E">
        <w:rPr>
          <w:highlight w:val="yellow"/>
        </w:rPr>
        <w:fldChar w:fldCharType="begin">
          <w:fldData xml:space="preserve">PEVuZE5vdGU+PENpdGU+PEF1dGhvcj5XaWxsaWFtczwvQXV0aG9yPjxZZWFyPjIwMTk8L1llYXI+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</w:fldData>
        </w:fldChar>
      </w:r>
      <w:r w:rsidR="006D16BB" w:rsidRPr="00E0325E">
        <w:rPr>
          <w:highlight w:val="yellow"/>
        </w:rPr>
        <w:instrText xml:space="preserve"> ADDIN EN.CITE.DATA </w:instrText>
      </w:r>
      <w:r w:rsidR="006D16BB" w:rsidRPr="00E0325E">
        <w:rPr>
          <w:highlight w:val="yellow"/>
        </w:rPr>
      </w:r>
      <w:r w:rsidR="006D16BB" w:rsidRPr="00E0325E">
        <w:rPr>
          <w:highlight w:val="yellow"/>
        </w:rPr>
        <w:fldChar w:fldCharType="end"/>
      </w:r>
      <w:r w:rsidR="009B491E" w:rsidRPr="00E0325E">
        <w:rPr>
          <w:highlight w:val="yellow"/>
        </w:rPr>
      </w:r>
      <w:r w:rsidR="009B491E" w:rsidRPr="00E0325E">
        <w:rPr>
          <w:highlight w:val="yellow"/>
        </w:rPr>
        <w:fldChar w:fldCharType="separate"/>
      </w:r>
      <w:r w:rsidR="006D16BB" w:rsidRPr="00E0325E">
        <w:rPr>
          <w:noProof/>
          <w:highlight w:val="yellow"/>
        </w:rPr>
        <w:t>(Phelan and Link, 2015; Williams et al., 2019)</w:t>
      </w:r>
      <w:r w:rsidR="009B491E" w:rsidRPr="00E0325E">
        <w:rPr>
          <w:highlight w:val="yellow"/>
        </w:rPr>
        <w:fldChar w:fldCharType="end"/>
      </w:r>
      <w:r w:rsidR="009170DB" w:rsidRPr="00E0325E">
        <w:rPr>
          <w:highlight w:val="yellow"/>
        </w:rPr>
        <w:t xml:space="preserve">. </w:t>
      </w:r>
      <w:r w:rsidRPr="00E0325E">
        <w:rPr>
          <w:highlight w:val="yellow"/>
        </w:rPr>
        <w:t>However, race is not a</w:t>
      </w:r>
      <w:r w:rsidR="00BD0E35">
        <w:rPr>
          <w:highlight w:val="yellow"/>
        </w:rPr>
        <w:t xml:space="preserve"> simple</w:t>
      </w:r>
      <w:r w:rsidRPr="00E0325E">
        <w:rPr>
          <w:highlight w:val="yellow"/>
        </w:rPr>
        <w:t xml:space="preserve"> proxy of SES, </w:t>
      </w:r>
      <w:r w:rsidR="00BD0E35">
        <w:rPr>
          <w:highlight w:val="yellow"/>
        </w:rPr>
        <w:t>indicating</w:t>
      </w:r>
      <w:r w:rsidRPr="00E0325E">
        <w:rPr>
          <w:highlight w:val="yellow"/>
        </w:rPr>
        <w:t xml:space="preserve"> that racial disparities in health</w:t>
      </w:r>
      <w:r w:rsidR="0050167B" w:rsidRPr="00E0325E">
        <w:rPr>
          <w:highlight w:val="yellow"/>
        </w:rPr>
        <w:t xml:space="preserve"> </w:t>
      </w:r>
      <w:r w:rsidR="0050167B" w:rsidRPr="00E0325E">
        <w:rPr>
          <w:highlight w:val="yellow"/>
        </w:rPr>
        <w:lastRenderedPageBreak/>
        <w:t>cannot be fully explained by SES and</w:t>
      </w:r>
      <w:r w:rsidRPr="00E0325E">
        <w:rPr>
          <w:highlight w:val="yellow"/>
        </w:rPr>
        <w:t xml:space="preserve"> both </w:t>
      </w:r>
      <w:r w:rsidR="00BD0E35">
        <w:rPr>
          <w:highlight w:val="yellow"/>
        </w:rPr>
        <w:t>factors</w:t>
      </w:r>
      <w:r w:rsidRPr="00E0325E">
        <w:rPr>
          <w:highlight w:val="yellow"/>
        </w:rPr>
        <w:t xml:space="preserve"> can independently influence health</w:t>
      </w:r>
      <w:r w:rsidR="00B42A83">
        <w:rPr>
          <w:highlight w:val="yellow"/>
        </w:rPr>
        <w:t xml:space="preserve"> </w:t>
      </w:r>
      <w:r w:rsidRPr="00E0325E">
        <w:rPr>
          <w:highlight w:val="yellow"/>
        </w:rPr>
        <w:fldChar w:fldCharType="begin"/>
      </w:r>
      <w:r w:rsidRPr="00E0325E">
        <w:rPr>
          <w:highlight w:val="yellow"/>
        </w:rPr>
        <w:instrText xml:space="preserve"> ADDIN EN.CITE &lt;EndNote&gt;&lt;Cite&gt;&lt;Author&gt;Kawachi&lt;/Author&gt;&lt;Year&gt;2005&lt;/Year&gt;&lt;RecNum&gt;56&lt;/RecNum&gt;&lt;DisplayText&gt;(Kawachi et al., 2005)&lt;/DisplayText&gt;&lt;record&gt;&lt;rec-number&gt;56&lt;/rec-number&gt;&lt;foreign-keys&gt;&lt;key app="EN" db-id="xe2xfxvtcf9xdkevfvf5vx24wwsspr5xr5zp" timestamp="1609415086"&gt;56&lt;/key&gt;&lt;/foreign-keys&gt;&lt;ref-type name="Journal Article"&gt;17&lt;/ref-type&gt;&lt;contributors&gt;&lt;authors&gt;&lt;author&gt;Kawachi, I.&lt;/author&gt;&lt;author&gt;Daniels, N.&lt;/author&gt;&lt;author&gt;Robinson, D. E.&lt;/author&gt;&lt;/authors&gt;&lt;/contributors&gt;&lt;auth-address&gt;Department of Society, Human Development, and Health, Harvard School of Public Health, Boston, Massachusetts, USA. Ichiro.Kawachi@channing.harvard.edu&lt;/auth-address&gt;&lt;titles&gt;&lt;title&gt;Health disparities by race and class: why both matter&lt;/title&gt;&lt;secondary-title&gt;Health Aff (Millwood)&lt;/secondary-title&gt;&lt;/titles&gt;&lt;periodical&gt;&lt;full-title&gt;Health Aff (Millwood)&lt;/full-title&gt;&lt;/periodical&gt;&lt;pages&gt;343-52&lt;/pages&gt;&lt;volume&gt;24&lt;/volume&gt;&lt;number&gt;2&lt;/number&gt;&lt;edition&gt;2005/03/11&lt;/edition&gt;&lt;keywords&gt;&lt;keyword&gt;*Continental Population Groups&lt;/keyword&gt;&lt;keyword&gt;*Health Status Indicators&lt;/keyword&gt;&lt;keyword&gt;Humans&lt;/keyword&gt;&lt;keyword&gt;*Social Class&lt;/keyword&gt;&lt;keyword&gt;*Social Justice&lt;/keyword&gt;&lt;keyword&gt;United States/epidemiology&lt;/keyword&gt;&lt;/keywords&gt;&lt;dates&gt;&lt;year&gt;2005&lt;/year&gt;&lt;pub-dates&gt;&lt;date&gt;Mar-Apr&lt;/date&gt;&lt;/pub-dates&gt;&lt;/dates&gt;&lt;isbn&gt;0278-2715 (Print)&amp;#xD;0278-2715&lt;/isbn&gt;&lt;accession-num&gt;15757918&lt;/accession-num&gt;&lt;urls&gt;&lt;/urls&gt;&lt;electronic-resource-num&gt;10.1377/hlthaff.24.2.343&lt;/electronic-resource-num&gt;&lt;remote-database-provider&gt;NLM&lt;/remote-database-provider&gt;&lt;language&gt;eng&lt;/language&gt;&lt;/record&gt;&lt;/Cite&gt;&lt;/EndNote&gt;</w:instrText>
      </w:r>
      <w:r w:rsidRPr="00E0325E">
        <w:rPr>
          <w:highlight w:val="yellow"/>
        </w:rPr>
        <w:fldChar w:fldCharType="separate"/>
      </w:r>
      <w:r w:rsidRPr="00E0325E">
        <w:rPr>
          <w:noProof/>
          <w:highlight w:val="yellow"/>
        </w:rPr>
        <w:t>(Kawachi et al., 2005)</w:t>
      </w:r>
      <w:r w:rsidRPr="00E0325E">
        <w:rPr>
          <w:highlight w:val="yellow"/>
        </w:rPr>
        <w:fldChar w:fldCharType="end"/>
      </w:r>
      <w:r w:rsidRPr="00E0325E">
        <w:rPr>
          <w:highlight w:val="yellow"/>
        </w:rPr>
        <w:t xml:space="preserve">. </w:t>
      </w:r>
      <w:r w:rsidR="0050167B" w:rsidRPr="00E0325E">
        <w:rPr>
          <w:highlight w:val="yellow"/>
        </w:rPr>
        <w:t xml:space="preserve">There are </w:t>
      </w:r>
      <w:r w:rsidR="00BD0E35">
        <w:rPr>
          <w:highlight w:val="yellow"/>
        </w:rPr>
        <w:t xml:space="preserve">also </w:t>
      </w:r>
      <w:r w:rsidR="0050167B" w:rsidRPr="00E0325E">
        <w:rPr>
          <w:highlight w:val="yellow"/>
        </w:rPr>
        <w:t>non-SES related factors that contribute to racial disparities in health</w:t>
      </w:r>
      <w:r w:rsidR="00BD0E35">
        <w:rPr>
          <w:highlight w:val="yellow"/>
        </w:rPr>
        <w:t xml:space="preserve">, </w:t>
      </w:r>
      <w:r w:rsidR="0050167B" w:rsidRPr="00E0325E">
        <w:rPr>
          <w:highlight w:val="yellow"/>
        </w:rPr>
        <w:t xml:space="preserve">including discrimination and stigmatization </w:t>
      </w:r>
      <w:r w:rsidR="0050167B" w:rsidRPr="00E0325E">
        <w:rPr>
          <w:highlight w:val="yellow"/>
        </w:rPr>
        <w:fldChar w:fldCharType="begin"/>
      </w:r>
      <w:r w:rsidR="0050167B" w:rsidRPr="00E0325E">
        <w:rPr>
          <w:highlight w:val="yellow"/>
        </w:rPr>
        <w:instrText xml:space="preserve"> ADDIN EN.CITE &lt;EndNote&gt;&lt;Cite&gt;&lt;Author&gt;Phelan&lt;/Author&gt;&lt;Year&gt;2015&lt;/Year&gt;&lt;RecNum&gt;10&lt;/RecNum&gt;&lt;DisplayText&gt;(Phelan and Link, 2015)&lt;/DisplayText&gt;&lt;record&gt;&lt;rec-number&gt;10&lt;/rec-number&gt;&lt;foreign-keys&gt;&lt;key app="EN" db-id="xe2xfxvtcf9xdkevfvf5vx24wwsspr5xr5zp" timestamp="1604434438"&gt;10&lt;/key&gt;&lt;/foreign-keys&gt;&lt;ref-type name="Journal Article"&gt;17&lt;/ref-type&gt;&lt;contributors&gt;&lt;authors&gt;&lt;author&gt;Phelan, Jo C.&lt;/author&gt;&lt;author&gt;Link, Bruce G.&lt;/author&gt;&lt;/authors&gt;&lt;/contributors&gt;&lt;titles&gt;&lt;title&gt;Is racism a fundamental cause of inequalities in health?&lt;/title&gt;&lt;secondary-title&gt;Annual Review of Sociology&lt;/secondary-title&gt;&lt;/titles&gt;&lt;periodical&gt;&lt;full-title&gt;Annual Review of Sociology&lt;/full-title&gt;&lt;/periodical&gt;&lt;pages&gt;311-330&lt;/pages&gt;&lt;volume&gt;41&lt;/volume&gt;&lt;dates&gt;&lt;year&gt;2015&lt;/year&gt;&lt;/dates&gt;&lt;publisher&gt;Annual Reviews&lt;/publisher&gt;&lt;isbn&gt;0360-0572&lt;/isbn&gt;&lt;urls&gt;&lt;/urls&gt;&lt;/record&gt;&lt;/Cite&gt;&lt;/EndNote&gt;</w:instrText>
      </w:r>
      <w:r w:rsidR="0050167B" w:rsidRPr="00E0325E">
        <w:rPr>
          <w:highlight w:val="yellow"/>
        </w:rPr>
        <w:fldChar w:fldCharType="separate"/>
      </w:r>
      <w:r w:rsidR="0050167B" w:rsidRPr="00E0325E">
        <w:rPr>
          <w:noProof/>
          <w:highlight w:val="yellow"/>
        </w:rPr>
        <w:t>(Phelan and Link, 2015)</w:t>
      </w:r>
      <w:r w:rsidR="0050167B" w:rsidRPr="00E0325E">
        <w:rPr>
          <w:highlight w:val="yellow"/>
        </w:rPr>
        <w:fldChar w:fldCharType="end"/>
      </w:r>
      <w:r w:rsidR="0050167B" w:rsidRPr="00E0325E">
        <w:rPr>
          <w:highlight w:val="yellow"/>
        </w:rPr>
        <w:t>. A</w:t>
      </w:r>
      <w:r w:rsidRPr="00E0325E">
        <w:rPr>
          <w:highlight w:val="yellow"/>
        </w:rPr>
        <w:t xml:space="preserve"> study by </w:t>
      </w:r>
      <w:r w:rsidRPr="00E0325E">
        <w:rPr>
          <w:highlight w:val="yellow"/>
        </w:rPr>
        <w:fldChar w:fldCharType="begin"/>
      </w:r>
      <w:r w:rsidRPr="00E0325E">
        <w:rPr>
          <w:highlight w:val="yellow"/>
        </w:rPr>
        <w:instrText xml:space="preserve"> ADDIN EN.CITE &lt;EndNote&gt;&lt;Cite AuthorYear="1"&gt;&lt;Author&gt;Cobb&lt;/Author&gt;&lt;Year&gt;2020&lt;/Year&gt;&lt;RecNum&gt;28&lt;/RecNum&gt;&lt;DisplayText&gt;Cobb et al. (2020)&lt;/DisplayText&gt;&lt;record&gt;&lt;rec-number&gt;28&lt;/rec-number&gt;&lt;foreign-keys&gt;&lt;key app="EN" db-id="xe2xfxvtcf9xdkevfvf5vx24wwsspr5xr5zp" timestamp="1604912851"&gt;28&lt;/key&gt;&lt;/foreign-keys&gt;&lt;ref-type name="Journal Article"&gt;17&lt;/ref-type&gt;&lt;contributors&gt;&lt;authors&gt;&lt;author&gt;Cobb, R. J.&lt;/author&gt;&lt;author&gt;Thorpe, R. J.&lt;/author&gt;&lt;author&gt;Norris, K. C.&lt;/author&gt;&lt;/authors&gt;&lt;/contributors&gt;&lt;auth-address&gt;School of Social Work,The University of Texas at Arlington, TX.&amp;#xD;Johns Hopkins Center for Health Disparities Solutions, Baltimore, MD.&amp;#xD;University of California, Los Angeles, CA, USA.&lt;/auth-address&gt;&lt;titles&gt;&lt;title&gt;Everyday Discrimination and Kidney Function Among Older Adults: Evidence From the Health and Retirement Study&lt;/title&gt;&lt;secondary-title&gt;J Gerontol A Biol Sci Med Sci&lt;/secondary-title&gt;&lt;/titles&gt;&lt;periodical&gt;&lt;full-title&gt;J Gerontol A Biol Sci Med Sci&lt;/full-title&gt;&lt;/periodical&gt;&lt;pages&gt;517-521&lt;/pages&gt;&lt;volume&gt;75&lt;/volume&gt;&lt;number&gt;3&lt;/number&gt;&lt;edition&gt;2019/12/16&lt;/edition&gt;&lt;keywords&gt;&lt;keyword&gt;*Age&lt;/keyword&gt;&lt;keyword&gt;*Discrimination&lt;/keyword&gt;&lt;keyword&gt;*Kidney function&lt;/keyword&gt;&lt;/keywords&gt;&lt;dates&gt;&lt;year&gt;2020&lt;/year&gt;&lt;pub-dates&gt;&lt;date&gt;Feb 14&lt;/date&gt;&lt;/pub-dates&gt;&lt;/dates&gt;&lt;isbn&gt;1079-5006 (Print)&amp;#xD;1079-5006&lt;/isbn&gt;&lt;accession-num&gt;31838487&lt;/accession-num&gt;&lt;urls&gt;&lt;/urls&gt;&lt;custom2&gt;PMC7021634&lt;/custom2&gt;&lt;electronic-resource-num&gt;10.1093/gerona/glz294&lt;/electronic-resource-num&gt;&lt;remote-database-provider&gt;NLM&lt;/remote-database-provider&gt;&lt;language&gt;eng&lt;/language&gt;&lt;/record&gt;&lt;/Cite&gt;&lt;/EndNote&gt;</w:instrText>
      </w:r>
      <w:r w:rsidRPr="00E0325E">
        <w:rPr>
          <w:highlight w:val="yellow"/>
        </w:rPr>
        <w:fldChar w:fldCharType="separate"/>
      </w:r>
      <w:r w:rsidRPr="00E0325E">
        <w:rPr>
          <w:noProof/>
          <w:highlight w:val="yellow"/>
        </w:rPr>
        <w:t>Cobb et al. (2020)</w:t>
      </w:r>
      <w:r w:rsidRPr="00E0325E">
        <w:rPr>
          <w:highlight w:val="yellow"/>
        </w:rPr>
        <w:fldChar w:fldCharType="end"/>
      </w:r>
      <w:r w:rsidRPr="00E0325E">
        <w:rPr>
          <w:highlight w:val="yellow"/>
        </w:rPr>
        <w:t xml:space="preserve"> </w:t>
      </w:r>
      <w:r w:rsidR="0050167B" w:rsidRPr="00E0325E">
        <w:rPr>
          <w:highlight w:val="yellow"/>
        </w:rPr>
        <w:t>showed</w:t>
      </w:r>
      <w:r w:rsidRPr="00E0325E">
        <w:rPr>
          <w:highlight w:val="yellow"/>
        </w:rPr>
        <w:t xml:space="preserve"> that daily experiences of discrimination, which are more common among Black adults, were associated with </w:t>
      </w:r>
      <w:r w:rsidR="00BD0E35">
        <w:rPr>
          <w:highlight w:val="yellow"/>
        </w:rPr>
        <w:t xml:space="preserve">a </w:t>
      </w:r>
      <w:r w:rsidRPr="00E0325E">
        <w:rPr>
          <w:highlight w:val="yellow"/>
        </w:rPr>
        <w:t>higher risk of CKD, independent of SES.</w:t>
      </w:r>
      <w:r w:rsidR="00B42A83">
        <w:rPr>
          <w:highlight w:val="yellow"/>
        </w:rPr>
        <w:t xml:space="preserve"> Thus, when considering the association between parental education and race on age-related decrements in kidney function, it would follow the additive (both parental education and race are independently </w:t>
      </w:r>
      <w:r w:rsidR="0056680C">
        <w:rPr>
          <w:highlight w:val="yellow"/>
        </w:rPr>
        <w:t>linked to</w:t>
      </w:r>
      <w:r w:rsidR="00B42A83">
        <w:rPr>
          <w:highlight w:val="yellow"/>
        </w:rPr>
        <w:t xml:space="preserve"> </w:t>
      </w:r>
      <w:r w:rsidR="00BD0E35">
        <w:rPr>
          <w:highlight w:val="yellow"/>
        </w:rPr>
        <w:t xml:space="preserve">the </w:t>
      </w:r>
      <w:r w:rsidR="00B42A83">
        <w:rPr>
          <w:highlight w:val="yellow"/>
        </w:rPr>
        <w:t>age-related decrements in kidney function), but not</w:t>
      </w:r>
      <w:r w:rsidR="00BD0E35">
        <w:rPr>
          <w:highlight w:val="yellow"/>
        </w:rPr>
        <w:t xml:space="preserve"> necessarily an</w:t>
      </w:r>
      <w:r w:rsidR="00B42A83">
        <w:rPr>
          <w:highlight w:val="yellow"/>
        </w:rPr>
        <w:t xml:space="preserve"> interactive pattern (i.e., the impact of parental education</w:t>
      </w:r>
      <w:r w:rsidR="00BD0E35">
        <w:rPr>
          <w:highlight w:val="yellow"/>
        </w:rPr>
        <w:t xml:space="preserve"> on kidney function appears to be </w:t>
      </w:r>
      <w:r w:rsidR="00B42A83">
        <w:rPr>
          <w:highlight w:val="yellow"/>
        </w:rPr>
        <w:t>conditional on race).</w:t>
      </w:r>
    </w:p>
    <w:p w:rsidR="009170DB" w:rsidRDefault="00672F2D" w:rsidP="002A1437">
      <w:pPr>
        <w:rPr>
          <w:rFonts w:eastAsia="Times New Roman"/>
        </w:rPr>
      </w:pPr>
      <w:r w:rsidRPr="00E0325E">
        <w:rPr>
          <w:highlight w:val="yellow"/>
        </w:rPr>
        <w:t xml:space="preserve">Finally, </w:t>
      </w:r>
      <w:r w:rsidR="00DA520B" w:rsidRPr="00E0325E">
        <w:rPr>
          <w:highlight w:val="yellow"/>
        </w:rPr>
        <w:t xml:space="preserve">we </w:t>
      </w:r>
      <w:r w:rsidR="00BD0E35">
        <w:rPr>
          <w:highlight w:val="yellow"/>
        </w:rPr>
        <w:t xml:space="preserve">anticipated </w:t>
      </w:r>
      <w:r w:rsidR="00DA520B" w:rsidRPr="00E0325E">
        <w:rPr>
          <w:highlight w:val="yellow"/>
        </w:rPr>
        <w:t xml:space="preserve">that there </w:t>
      </w:r>
      <w:r w:rsidR="00BD0E35">
        <w:rPr>
          <w:highlight w:val="yellow"/>
        </w:rPr>
        <w:t>could be</w:t>
      </w:r>
      <w:r w:rsidR="00DA520B" w:rsidRPr="00E0325E">
        <w:rPr>
          <w:highlight w:val="yellow"/>
        </w:rPr>
        <w:t xml:space="preserve"> Black-white differences </w:t>
      </w:r>
      <w:r w:rsidR="00BD0E35">
        <w:rPr>
          <w:highlight w:val="yellow"/>
        </w:rPr>
        <w:t>with respect to the</w:t>
      </w:r>
      <w:r w:rsidR="00DA520B" w:rsidRPr="00E0325E">
        <w:rPr>
          <w:highlight w:val="yellow"/>
        </w:rPr>
        <w:t xml:space="preserve"> life course pathways from parental education to kidney functioning in adulthood. R</w:t>
      </w:r>
      <w:r w:rsidR="00E03594" w:rsidRPr="00E0325E">
        <w:rPr>
          <w:highlight w:val="yellow"/>
        </w:rPr>
        <w:t xml:space="preserve">elative to white adults, Black adults have been constrained from achieving positions that provide higher income and thereby blocked from accumulating wealth across generations, </w:t>
      </w:r>
      <w:r w:rsidR="00BD0E35">
        <w:rPr>
          <w:highlight w:val="yellow"/>
        </w:rPr>
        <w:t>even when able to attain</w:t>
      </w:r>
      <w:r w:rsidR="00E03594" w:rsidRPr="00E0325E">
        <w:rPr>
          <w:highlight w:val="yellow"/>
        </w:rPr>
        <w:t xml:space="preserve"> similar levels of education</w:t>
      </w:r>
      <w:r w:rsidR="009170DB" w:rsidRPr="00E0325E">
        <w:rPr>
          <w:highlight w:val="yellow"/>
        </w:rPr>
        <w:t xml:space="preserve"> </w:t>
      </w:r>
      <w:r w:rsidR="009170DB" w:rsidRPr="00E0325E">
        <w:rPr>
          <w:rFonts w:eastAsia="Times New Roman"/>
          <w:highlight w:val="yellow"/>
        </w:rPr>
        <w:fldChar w:fldCharType="begin"/>
      </w:r>
      <w:r w:rsidR="009170DB" w:rsidRPr="00E0325E">
        <w:rPr>
          <w:rFonts w:eastAsia="Times New Roman"/>
          <w:highlight w:val="yellow"/>
        </w:rPr>
        <w:instrText xml:space="preserve"> ADDIN EN.CITE &lt;EndNote&gt;&lt;Cite&gt;&lt;Author&gt;Williams&lt;/Author&gt;&lt;Year&gt;2010&lt;/Year&gt;&lt;RecNum&gt;28&lt;/RecNum&gt;&lt;DisplayText&gt;(Williams and Sternthal, 2010)&lt;/DisplayText&gt;&lt;record&gt;&lt;rec-number&gt;28&lt;/rec-number&gt;&lt;foreign-keys&gt;&lt;key app="EN" db-id="2vsafpf07aefrqerrx25px0wzvdtx0txzrzx" timestamp="1586137650"&gt;28&lt;/key&gt;&lt;/foreign-keys&gt;&lt;ref-type name="Journal Article"&gt;17&lt;/ref-type&gt;&lt;contributors&gt;&lt;authors&gt;&lt;author&gt;Williams, David R.&lt;/author&gt;&lt;author&gt;Sternthal, Michelle&lt;/author&gt;&lt;/authors&gt;&lt;/contributors&gt;&lt;titles&gt;&lt;title&gt;Understanding racial-ethnic disparities in health: sociological contributions&lt;/title&gt;&lt;secondary-title&gt;Journal of health and social behavior&lt;/secondary-title&gt;&lt;/titles&gt;&lt;periodical&gt;&lt;full-title&gt;Journal of health and social behavior&lt;/full-title&gt;&lt;/periodical&gt;&lt;pages&gt;S15-S27&lt;/pages&gt;&lt;volume&gt;51&lt;/volume&gt;&lt;number&gt;1_suppl&lt;/number&gt;&lt;dates&gt;&lt;year&gt;2010&lt;/year&gt;&lt;/dates&gt;&lt;publisher&gt;Sage Publications Sage CA: Los Angeles, CA&lt;/publisher&gt;&lt;isbn&gt;0022-1465&lt;/isbn&gt;&lt;urls&gt;&lt;/urls&gt;&lt;/record&gt;&lt;/Cite&gt;&lt;/EndNote&gt;</w:instrText>
      </w:r>
      <w:r w:rsidR="009170DB" w:rsidRPr="00E0325E">
        <w:rPr>
          <w:rFonts w:eastAsia="Times New Roman"/>
          <w:highlight w:val="yellow"/>
        </w:rPr>
        <w:fldChar w:fldCharType="separate"/>
      </w:r>
      <w:r w:rsidR="009170DB" w:rsidRPr="00E0325E">
        <w:rPr>
          <w:rFonts w:eastAsia="Times New Roman"/>
          <w:noProof/>
          <w:highlight w:val="yellow"/>
        </w:rPr>
        <w:t>(Williams and Sternthal, 2010)</w:t>
      </w:r>
      <w:r w:rsidR="009170DB" w:rsidRPr="00E0325E">
        <w:rPr>
          <w:rFonts w:eastAsia="Times New Roman"/>
          <w:highlight w:val="yellow"/>
        </w:rPr>
        <w:fldChar w:fldCharType="end"/>
      </w:r>
      <w:r w:rsidR="009170DB" w:rsidRPr="00E0325E">
        <w:rPr>
          <w:rFonts w:eastAsia="Times New Roman"/>
          <w:highlight w:val="yellow"/>
        </w:rPr>
        <w:t>.</w:t>
      </w:r>
      <w:r w:rsidR="00DA520B" w:rsidRPr="00E0325E">
        <w:rPr>
          <w:rFonts w:eastAsia="Times New Roman"/>
          <w:highlight w:val="yellow"/>
        </w:rPr>
        <w:t xml:space="preserve"> Furthermore, </w:t>
      </w:r>
      <w:r w:rsidR="007F70B4" w:rsidRPr="00E0325E">
        <w:rPr>
          <w:rFonts w:eastAsia="Times New Roman"/>
          <w:highlight w:val="yellow"/>
        </w:rPr>
        <w:t xml:space="preserve">according to the </w:t>
      </w:r>
      <w:r w:rsidR="007F70B4" w:rsidRPr="00E0325E">
        <w:rPr>
          <w:rFonts w:eastAsia="Times New Roman"/>
          <w:i/>
          <w:highlight w:val="yellow"/>
        </w:rPr>
        <w:t>diminishing return hypothesis</w:t>
      </w:r>
      <w:r w:rsidR="007F70B4" w:rsidRPr="00E0325E">
        <w:rPr>
          <w:rFonts w:eastAsia="Times New Roman"/>
          <w:highlight w:val="yellow"/>
        </w:rPr>
        <w:t xml:space="preserve">, </w:t>
      </w:r>
      <w:r w:rsidR="0053213C" w:rsidRPr="00E0325E">
        <w:rPr>
          <w:rFonts w:eastAsia="Times New Roman"/>
          <w:highlight w:val="yellow"/>
        </w:rPr>
        <w:t xml:space="preserve">even when achieving higher levels of </w:t>
      </w:r>
      <w:r w:rsidR="007F70B4" w:rsidRPr="00E0325E">
        <w:rPr>
          <w:rFonts w:eastAsia="Times New Roman"/>
          <w:highlight w:val="yellow"/>
        </w:rPr>
        <w:t>SES</w:t>
      </w:r>
      <w:r w:rsidR="0053213C" w:rsidRPr="00E0325E">
        <w:rPr>
          <w:rFonts w:eastAsia="Times New Roman"/>
          <w:highlight w:val="yellow"/>
        </w:rPr>
        <w:t xml:space="preserve">, Black adults </w:t>
      </w:r>
      <w:r w:rsidR="00BD0E35">
        <w:rPr>
          <w:rFonts w:eastAsia="Times New Roman"/>
          <w:highlight w:val="yellow"/>
        </w:rPr>
        <w:t>often</w:t>
      </w:r>
      <w:r w:rsidR="007F70B4" w:rsidRPr="00E0325E">
        <w:rPr>
          <w:rFonts w:eastAsia="Times New Roman"/>
          <w:highlight w:val="yellow"/>
        </w:rPr>
        <w:t xml:space="preserve"> do not enjoy the health benefits </w:t>
      </w:r>
      <w:r w:rsidR="00BD0E35">
        <w:rPr>
          <w:rFonts w:eastAsia="Times New Roman"/>
          <w:highlight w:val="yellow"/>
        </w:rPr>
        <w:t>experienced by</w:t>
      </w:r>
      <w:r w:rsidR="007F70B4" w:rsidRPr="00E0325E">
        <w:rPr>
          <w:rFonts w:eastAsia="Times New Roman"/>
          <w:highlight w:val="yellow"/>
        </w:rPr>
        <w:t xml:space="preserve"> white adults do </w:t>
      </w:r>
      <w:r w:rsidR="007F70B4" w:rsidRPr="00E0325E">
        <w:rPr>
          <w:rFonts w:eastAsia="Times New Roman"/>
          <w:highlight w:val="yellow"/>
        </w:rPr>
        <w:fldChar w:fldCharType="begin"/>
      </w:r>
      <w:r w:rsidR="007F70B4" w:rsidRPr="00E0325E">
        <w:rPr>
          <w:rFonts w:eastAsia="Times New Roman"/>
          <w:highlight w:val="yellow"/>
        </w:rPr>
        <w:instrText xml:space="preserve"> ADDIN EN.CITE &lt;EndNote&gt;&lt;Cite&gt;&lt;Author&gt;Williams&lt;/Author&gt;&lt;Year&gt;2010&lt;/Year&gt;&lt;RecNum&gt;39&lt;/RecNum&gt;&lt;DisplayText&gt;(Williams et al., 2010)&lt;/DisplayText&gt;&lt;record&gt;&lt;rec-number&gt;39&lt;/rec-number&gt;&lt;foreign-keys&gt;&lt;key app="EN" db-id="asv9wtsrpt9svkeeeesxsevkd2spv52p0zzr" timestamp="1620123594"&gt;39&lt;/key&gt;&lt;/foreign-keys&gt;&lt;ref-type name="Journal Article"&gt;17&lt;/ref-type&gt;&lt;contributors&gt;&lt;authors&gt;&lt;author&gt;Williams, D. R.&lt;/author&gt;&lt;author&gt;Mohammed, S. A.&lt;/author&gt;&lt;author&gt;Leavell, J.&lt;/author&gt;&lt;author&gt;Collins, C.&lt;/author&gt;&lt;/authors&gt;&lt;/contributors&gt;&lt;auth-address&gt;Department of Society, Human Development and Health, Harvard School of Public Health, Boston, MA 02115, USA. dwilliam@hsph.harvard.edu&lt;/auth-address&gt;&lt;titles&gt;&lt;title&gt;Race, socioeconomic status, and health: complexities, ongoing challenges, and research opportunities&lt;/title&gt;&lt;secondary-title&gt;Ann N Y Acad Sci&lt;/secondary-title&gt;&lt;/titles&gt;&lt;periodical&gt;&lt;full-title&gt;Ann N Y Acad Sci&lt;/full-title&gt;&lt;/periodical&gt;&lt;pages&gt;69-101&lt;/pages&gt;&lt;volume&gt;1186&lt;/volume&gt;&lt;edition&gt;2010/03/06&lt;/edition&gt;&lt;keywords&gt;&lt;keyword&gt;*Continental Population Groups&lt;/keyword&gt;&lt;keyword&gt;Emigration and Immigration&lt;/keyword&gt;&lt;keyword&gt;Health Status&lt;/keyword&gt;&lt;keyword&gt;*Health Status Disparities&lt;/keyword&gt;&lt;keyword&gt;Humans&lt;/keyword&gt;&lt;keyword&gt;Longitudinal Studies&lt;/keyword&gt;&lt;keyword&gt;Research&lt;/keyword&gt;&lt;keyword&gt;Risk Factors&lt;/keyword&gt;&lt;keyword&gt;*Social Class&lt;/keyword&gt;&lt;keyword&gt;Socioeconomic Factors&lt;/keyword&gt;&lt;/keywords&gt;&lt;dates&gt;&lt;year&gt;2010&lt;/year&gt;&lt;pub-dates&gt;&lt;date&gt;Feb&lt;/date&gt;&lt;/pub-dates&gt;&lt;/dates&gt;&lt;isbn&gt;0077-8923 (Print)&amp;#xD;0077-8923&lt;/isbn&gt;&lt;accession-num&gt;20201869&lt;/accession-num&gt;&lt;urls&gt;&lt;/urls&gt;&lt;custom2&gt;PMC3442603&lt;/custom2&gt;&lt;custom6&gt;NIHMS393784&lt;/custom6&gt;&lt;electronic-resource-num&gt;10.1111/j.1749-6632.2009.05339.x&lt;/electronic-resource-num&gt;&lt;remote-database-provider&gt;NLM&lt;/remote-database-provider&gt;&lt;language&gt;eng&lt;/language&gt;&lt;/record&gt;&lt;/Cite&gt;&lt;/EndNote&gt;</w:instrText>
      </w:r>
      <w:r w:rsidR="007F70B4" w:rsidRPr="00E0325E">
        <w:rPr>
          <w:rFonts w:eastAsia="Times New Roman"/>
          <w:highlight w:val="yellow"/>
        </w:rPr>
        <w:fldChar w:fldCharType="separate"/>
      </w:r>
      <w:r w:rsidR="007F70B4" w:rsidRPr="00E0325E">
        <w:rPr>
          <w:rFonts w:eastAsia="Times New Roman"/>
          <w:noProof/>
          <w:highlight w:val="yellow"/>
        </w:rPr>
        <w:t>(Williams et al., 2010)</w:t>
      </w:r>
      <w:r w:rsidR="007F70B4" w:rsidRPr="00E0325E">
        <w:rPr>
          <w:rFonts w:eastAsia="Times New Roman"/>
          <w:highlight w:val="yellow"/>
        </w:rPr>
        <w:fldChar w:fldCharType="end"/>
      </w:r>
      <w:r w:rsidR="007F70B4" w:rsidRPr="00E0325E">
        <w:rPr>
          <w:rFonts w:eastAsia="Times New Roman"/>
          <w:highlight w:val="yellow"/>
        </w:rPr>
        <w:t xml:space="preserve">. Multiple studies have provided support for the diminishing return hypothesis when examining the link between SES, race, and </w:t>
      </w:r>
      <w:r w:rsidR="000404C2" w:rsidRPr="00E0325E">
        <w:rPr>
          <w:rFonts w:eastAsia="Times New Roman"/>
          <w:highlight w:val="yellow"/>
        </w:rPr>
        <w:t>multiple health outcomes, including inflammat</w:t>
      </w:r>
      <w:r w:rsidR="00BD0E35">
        <w:rPr>
          <w:rFonts w:eastAsia="Times New Roman"/>
          <w:highlight w:val="yellow"/>
        </w:rPr>
        <w:t>ory physiology</w:t>
      </w:r>
      <w:r w:rsidR="005E7BC0" w:rsidRPr="00E0325E">
        <w:rPr>
          <w:rFonts w:eastAsia="Times New Roman"/>
          <w:highlight w:val="yellow"/>
        </w:rPr>
        <w:t xml:space="preserve"> </w:t>
      </w:r>
      <w:r w:rsidR="005E7BC0" w:rsidRPr="00E0325E">
        <w:rPr>
          <w:rFonts w:eastAsia="Times New Roman"/>
          <w:highlight w:val="yellow"/>
        </w:rPr>
        <w:fldChar w:fldCharType="begin">
          <w:fldData xml:space="preserve">PEVuZE5vdGU+PENpdGU+PEF1dGhvcj5TdXJhY2htYW48L0F1dGhvcj48WWVhcj4yMDIwPC9ZZWFy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</w:fldData>
        </w:fldChar>
      </w:r>
      <w:r w:rsidR="005E7BC0" w:rsidRPr="00E0325E">
        <w:rPr>
          <w:rFonts w:eastAsia="Times New Roman"/>
          <w:highlight w:val="yellow"/>
        </w:rPr>
        <w:instrText xml:space="preserve"> ADDIN EN.CITE </w:instrText>
      </w:r>
      <w:r w:rsidR="005E7BC0" w:rsidRPr="00E0325E">
        <w:rPr>
          <w:rFonts w:eastAsia="Times New Roman"/>
          <w:highlight w:val="yellow"/>
        </w:rPr>
        <w:fldChar w:fldCharType="begin">
          <w:fldData xml:space="preserve">PEVuZE5vdGU+PENpdGU+PEF1dGhvcj5TdXJhY2htYW48L0F1dGhvcj48WWVhcj4yMDIwPC9ZZWFy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</w:fldData>
        </w:fldChar>
      </w:r>
      <w:r w:rsidR="005E7BC0" w:rsidRPr="00E0325E">
        <w:rPr>
          <w:rFonts w:eastAsia="Times New Roman"/>
          <w:highlight w:val="yellow"/>
        </w:rPr>
        <w:instrText xml:space="preserve"> ADDIN EN.CITE.DATA </w:instrText>
      </w:r>
      <w:r w:rsidR="005E7BC0" w:rsidRPr="00E0325E">
        <w:rPr>
          <w:rFonts w:eastAsia="Times New Roman"/>
          <w:highlight w:val="yellow"/>
        </w:rPr>
      </w:r>
      <w:r w:rsidR="005E7BC0" w:rsidRPr="00E0325E">
        <w:rPr>
          <w:rFonts w:eastAsia="Times New Roman"/>
          <w:highlight w:val="yellow"/>
        </w:rPr>
        <w:fldChar w:fldCharType="end"/>
      </w:r>
      <w:r w:rsidR="005E7BC0" w:rsidRPr="00E0325E">
        <w:rPr>
          <w:rFonts w:eastAsia="Times New Roman"/>
          <w:highlight w:val="yellow"/>
        </w:rPr>
      </w:r>
      <w:r w:rsidR="005E7BC0" w:rsidRPr="00E0325E">
        <w:rPr>
          <w:rFonts w:eastAsia="Times New Roman"/>
          <w:highlight w:val="yellow"/>
        </w:rPr>
        <w:fldChar w:fldCharType="separate"/>
      </w:r>
      <w:r w:rsidR="005E7BC0" w:rsidRPr="00E0325E">
        <w:rPr>
          <w:rFonts w:eastAsia="Times New Roman"/>
          <w:noProof/>
          <w:highlight w:val="yellow"/>
        </w:rPr>
        <w:t>(Surachman et al., 2021; Surachman et al., 2020b)</w:t>
      </w:r>
      <w:r w:rsidR="005E7BC0" w:rsidRPr="00E0325E">
        <w:rPr>
          <w:rFonts w:eastAsia="Times New Roman"/>
          <w:highlight w:val="yellow"/>
        </w:rPr>
        <w:fldChar w:fldCharType="end"/>
      </w:r>
      <w:r w:rsidR="000404C2" w:rsidRPr="00E0325E">
        <w:rPr>
          <w:rFonts w:eastAsia="Times New Roman"/>
          <w:highlight w:val="yellow"/>
        </w:rPr>
        <w:t xml:space="preserve"> and </w:t>
      </w:r>
      <w:r w:rsidR="002B5635" w:rsidRPr="00E0325E">
        <w:rPr>
          <w:rFonts w:eastAsia="Times New Roman"/>
          <w:highlight w:val="yellow"/>
        </w:rPr>
        <w:t xml:space="preserve">blood pressure </w:t>
      </w:r>
      <w:r w:rsidR="002B5635" w:rsidRPr="00E0325E">
        <w:rPr>
          <w:rFonts w:eastAsia="Times New Roman"/>
          <w:highlight w:val="yellow"/>
        </w:rPr>
        <w:fldChar w:fldCharType="begin"/>
      </w:r>
      <w:r w:rsidR="002B5635" w:rsidRPr="00E0325E">
        <w:rPr>
          <w:rFonts w:eastAsia="Times New Roman"/>
          <w:highlight w:val="yellow"/>
        </w:rPr>
        <w:instrText xml:space="preserve"> ADDIN EN.CITE &lt;EndNote&gt;&lt;Cite&gt;&lt;Author&gt;Assari&lt;/Author&gt;&lt;Year&gt;2019&lt;/Year&gt;&lt;RecNum&gt;45&lt;/RecNum&gt;&lt;DisplayText&gt;(Assari, 2019)&lt;/DisplayText&gt;&lt;record&gt;&lt;rec-number&gt;45&lt;/rec-number&gt;&lt;foreign-keys&gt;&lt;key app="EN" db-id="asv9wtsrpt9svkeeeesxsevkd2spv52p0zzr" timestamp="1620677974"&gt;45&lt;/key&gt;&lt;/foreign-keys&gt;&lt;ref-type name="Journal Article"&gt;17&lt;/ref-type&gt;&lt;contributors&gt;&lt;authors&gt;&lt;author&gt;Assari, S.&lt;/author&gt;&lt;/authors&gt;&lt;/contributors&gt;&lt;auth-address&gt;Charles R Drew University of Medicine and Science, Los Angeles, CA, USA.&lt;/auth-address&gt;&lt;titles&gt;&lt;title&gt;Socioeconomic Determinants of Systolic Blood Pressure; Minorities&amp;apos; Diminished Returns&lt;/title&gt;&lt;secondary-title&gt;J Health Econ Dev&lt;/secondary-title&gt;&lt;/titles&gt;&lt;periodical&gt;&lt;full-title&gt;J Health Econ Dev&lt;/full-title&gt;&lt;/periodical&gt;&lt;pages&gt;1-11&lt;/pages&gt;&lt;volume&gt;1&lt;/volume&gt;&lt;number&gt;1&lt;/number&gt;&lt;edition&gt;2019/08/21&lt;/edition&gt;&lt;keywords&gt;&lt;keyword&gt;blood pressure&lt;/keyword&gt;&lt;keyword&gt;ethnic groups&lt;/keyword&gt;&lt;keyword&gt;socioeconomic position&lt;/keyword&gt;&lt;/keywords&gt;&lt;dates&gt;&lt;year&gt;2019&lt;/year&gt;&lt;pub-dates&gt;&lt;date&gt;Spring&lt;/date&gt;&lt;/pub-dates&gt;&lt;/dates&gt;&lt;accession-num&gt;31428747&lt;/accession-num&gt;&lt;urls&gt;&lt;/urls&gt;&lt;custom2&gt;PMC6699161&lt;/custom2&gt;&lt;custom6&gt;NIHMS1041773&lt;/custom6&gt;&lt;remote-database-provider&gt;NLM&lt;/remote-database-provider&gt;&lt;language&gt;eng&lt;/language&gt;&lt;/record&gt;&lt;/Cite&gt;&lt;/EndNote&gt;</w:instrText>
      </w:r>
      <w:r w:rsidR="002B5635" w:rsidRPr="00E0325E">
        <w:rPr>
          <w:rFonts w:eastAsia="Times New Roman"/>
          <w:highlight w:val="yellow"/>
        </w:rPr>
        <w:fldChar w:fldCharType="separate"/>
      </w:r>
      <w:r w:rsidR="002B5635" w:rsidRPr="00E0325E">
        <w:rPr>
          <w:rFonts w:eastAsia="Times New Roman"/>
          <w:noProof/>
          <w:highlight w:val="yellow"/>
        </w:rPr>
        <w:t>(Assari, 2019)</w:t>
      </w:r>
      <w:r w:rsidR="002B5635" w:rsidRPr="00E0325E">
        <w:rPr>
          <w:rFonts w:eastAsia="Times New Roman"/>
          <w:highlight w:val="yellow"/>
        </w:rPr>
        <w:fldChar w:fldCharType="end"/>
      </w:r>
      <w:r w:rsidR="002B5635" w:rsidRPr="00E0325E">
        <w:rPr>
          <w:rFonts w:eastAsia="Times New Roman"/>
          <w:highlight w:val="yellow"/>
        </w:rPr>
        <w:t xml:space="preserve">. </w:t>
      </w:r>
      <w:r w:rsidR="006D16BB" w:rsidRPr="00E0325E">
        <w:rPr>
          <w:rFonts w:eastAsia="Times New Roman"/>
          <w:highlight w:val="yellow"/>
        </w:rPr>
        <w:t>However, a</w:t>
      </w:r>
      <w:r w:rsidR="00E03594" w:rsidRPr="00E0325E">
        <w:rPr>
          <w:rFonts w:eastAsia="Times New Roman"/>
          <w:highlight w:val="yellow"/>
        </w:rPr>
        <w:t xml:space="preserve"> </w:t>
      </w:r>
      <w:r w:rsidR="00BD0E35">
        <w:rPr>
          <w:rFonts w:eastAsia="Times New Roman"/>
          <w:highlight w:val="yellow"/>
        </w:rPr>
        <w:t xml:space="preserve">systematic </w:t>
      </w:r>
      <w:r w:rsidR="00E03594" w:rsidRPr="00E0325E">
        <w:rPr>
          <w:rFonts w:eastAsia="Times New Roman"/>
          <w:highlight w:val="yellow"/>
        </w:rPr>
        <w:t xml:space="preserve">consideration of how </w:t>
      </w:r>
      <w:r w:rsidR="006D16BB" w:rsidRPr="00E0325E">
        <w:rPr>
          <w:rFonts w:eastAsia="Times New Roman"/>
          <w:highlight w:val="yellow"/>
        </w:rPr>
        <w:t>parental education level</w:t>
      </w:r>
      <w:r w:rsidR="00E03594" w:rsidRPr="00E0325E">
        <w:rPr>
          <w:rFonts w:eastAsia="Times New Roman"/>
          <w:highlight w:val="yellow"/>
        </w:rPr>
        <w:t xml:space="preserve"> contributes to the influence on early rearing conditions on later kidney health among </w:t>
      </w:r>
      <w:r w:rsidR="006D16BB" w:rsidRPr="00E0325E">
        <w:rPr>
          <w:rFonts w:eastAsia="Times New Roman"/>
          <w:highlight w:val="yellow"/>
        </w:rPr>
        <w:t xml:space="preserve">Black and white </w:t>
      </w:r>
      <w:r w:rsidR="00E03594" w:rsidRPr="00E0325E">
        <w:rPr>
          <w:rFonts w:eastAsia="Times New Roman"/>
          <w:highlight w:val="yellow"/>
        </w:rPr>
        <w:t>adults has not been considered previously</w:t>
      </w:r>
      <w:r w:rsidR="006D16BB" w:rsidRPr="00E0325E">
        <w:rPr>
          <w:rFonts w:eastAsia="Times New Roman"/>
          <w:highlight w:val="yellow"/>
        </w:rPr>
        <w:t>.</w:t>
      </w:r>
    </w:p>
    <w:p w:rsidR="009170DB" w:rsidRPr="00957008" w:rsidRDefault="009170DB" w:rsidP="009170DB">
      <w:pPr>
        <w:pStyle w:val="Heading2"/>
      </w:pPr>
      <w:r w:rsidRPr="00957008">
        <w:lastRenderedPageBreak/>
        <w:t>The</w:t>
      </w:r>
      <w:r>
        <w:t xml:space="preserve"> </w:t>
      </w:r>
      <w:r w:rsidRPr="00957008">
        <w:t>Current Study</w:t>
      </w:r>
    </w:p>
    <w:p w:rsidR="00011641" w:rsidRPr="00725985" w:rsidRDefault="009170DB" w:rsidP="009170DB">
      <w:pPr>
        <w:ind w:firstLine="0"/>
        <w:rPr>
          <w:highlight w:val="yellow"/>
        </w:rPr>
      </w:pPr>
      <w:r>
        <w:tab/>
      </w:r>
      <w:r w:rsidR="00E03594" w:rsidRPr="00725985">
        <w:rPr>
          <w:highlight w:val="yellow"/>
        </w:rPr>
        <w:t>In summary, the regulation and functioning of the adult kidney may be traced back to earlier life events and</w:t>
      </w:r>
      <w:r w:rsidR="009C5DE8" w:rsidRPr="00725985">
        <w:rPr>
          <w:highlight w:val="yellow"/>
        </w:rPr>
        <w:t xml:space="preserve"> </w:t>
      </w:r>
      <w:r w:rsidR="00E03594" w:rsidRPr="00725985">
        <w:rPr>
          <w:highlight w:val="yellow"/>
        </w:rPr>
        <w:t xml:space="preserve">linked to the socioeconomic environment during childhood. Using cross-sectional data from young and older adults, this analysis tested </w:t>
      </w:r>
      <w:r w:rsidR="003B0483" w:rsidRPr="00725985">
        <w:rPr>
          <w:highlight w:val="yellow"/>
        </w:rPr>
        <w:t>three</w:t>
      </w:r>
      <w:r w:rsidR="00E03594" w:rsidRPr="00725985">
        <w:rPr>
          <w:highlight w:val="yellow"/>
        </w:rPr>
        <w:t xml:space="preserve"> hypotheses related to the influence of parental education</w:t>
      </w:r>
      <w:r w:rsidR="002A50BA" w:rsidRPr="00725985">
        <w:rPr>
          <w:highlight w:val="yellow"/>
        </w:rPr>
        <w:t xml:space="preserve"> on</w:t>
      </w:r>
      <w:r w:rsidR="00E03594" w:rsidRPr="00725985">
        <w:rPr>
          <w:highlight w:val="yellow"/>
        </w:rPr>
        <w:t xml:space="preserve"> </w:t>
      </w:r>
      <w:r w:rsidR="000F487B">
        <w:rPr>
          <w:highlight w:val="yellow"/>
        </w:rPr>
        <w:t xml:space="preserve">the </w:t>
      </w:r>
      <w:r w:rsidR="00E03594" w:rsidRPr="00725985">
        <w:rPr>
          <w:highlight w:val="yellow"/>
        </w:rPr>
        <w:t xml:space="preserve">age-related </w:t>
      </w:r>
      <w:r w:rsidR="00725985" w:rsidRPr="00725985">
        <w:rPr>
          <w:highlight w:val="yellow"/>
        </w:rPr>
        <w:t>decrements in eGFR, a marker of</w:t>
      </w:r>
      <w:r w:rsidR="00E03594" w:rsidRPr="00725985">
        <w:rPr>
          <w:highlight w:val="yellow"/>
        </w:rPr>
        <w:t xml:space="preserve"> renal clearance</w:t>
      </w:r>
      <w:r w:rsidR="00725985" w:rsidRPr="00725985">
        <w:rPr>
          <w:highlight w:val="yellow"/>
        </w:rPr>
        <w:t>,</w:t>
      </w:r>
      <w:r w:rsidR="002A50BA" w:rsidRPr="00725985">
        <w:rPr>
          <w:highlight w:val="yellow"/>
        </w:rPr>
        <w:t xml:space="preserve"> and the life course pathways from parental education to age-related decrements in adult kidney function</w:t>
      </w:r>
      <w:r w:rsidR="00011641" w:rsidRPr="00725985">
        <w:rPr>
          <w:highlight w:val="yellow"/>
        </w:rPr>
        <w:t>:</w:t>
      </w:r>
      <w:r w:rsidR="00E03594" w:rsidRPr="00725985">
        <w:rPr>
          <w:highlight w:val="yellow"/>
        </w:rPr>
        <w:t xml:space="preserve"> </w:t>
      </w:r>
    </w:p>
    <w:p w:rsidR="002A50BA" w:rsidRPr="00725985" w:rsidRDefault="002A50BA" w:rsidP="002A50BA">
      <w:pPr>
        <w:ind w:left="720" w:firstLine="0"/>
        <w:rPr>
          <w:highlight w:val="yellow"/>
        </w:rPr>
      </w:pPr>
      <w:r w:rsidRPr="00725985">
        <w:rPr>
          <w:i/>
          <w:highlight w:val="yellow"/>
        </w:rPr>
        <w:t>H1</w:t>
      </w:r>
      <w:r w:rsidRPr="00725985">
        <w:rPr>
          <w:highlight w:val="yellow"/>
        </w:rPr>
        <w:t>:</w:t>
      </w:r>
      <w:r w:rsidR="009C5DE8" w:rsidRPr="00725985">
        <w:rPr>
          <w:highlight w:val="yellow"/>
        </w:rPr>
        <w:t xml:space="preserve"> </w:t>
      </w:r>
      <w:r w:rsidRPr="00725985">
        <w:rPr>
          <w:highlight w:val="yellow"/>
        </w:rPr>
        <w:t>L</w:t>
      </w:r>
      <w:r w:rsidR="00E03594" w:rsidRPr="00725985">
        <w:rPr>
          <w:highlight w:val="yellow"/>
        </w:rPr>
        <w:t>ower parental education would be associated with less healthy profiles of kidney function</w:t>
      </w:r>
      <w:r w:rsidRPr="00725985">
        <w:rPr>
          <w:highlight w:val="yellow"/>
        </w:rPr>
        <w:t xml:space="preserve">, especially </w:t>
      </w:r>
      <w:r w:rsidR="000F487B">
        <w:rPr>
          <w:highlight w:val="yellow"/>
        </w:rPr>
        <w:t>reflected</w:t>
      </w:r>
      <w:r w:rsidRPr="00725985">
        <w:rPr>
          <w:highlight w:val="yellow"/>
        </w:rPr>
        <w:t xml:space="preserve"> by </w:t>
      </w:r>
      <w:r w:rsidR="00E03594" w:rsidRPr="00725985">
        <w:rPr>
          <w:highlight w:val="yellow"/>
        </w:rPr>
        <w:t>renal hyperfiltration in middle-aged adults</w:t>
      </w:r>
      <w:r w:rsidRPr="00725985">
        <w:rPr>
          <w:highlight w:val="yellow"/>
        </w:rPr>
        <w:t xml:space="preserve"> (Figure 1B).</w:t>
      </w:r>
    </w:p>
    <w:p w:rsidR="00E0325E" w:rsidRDefault="002A50BA" w:rsidP="002A50BA">
      <w:pPr>
        <w:ind w:left="720" w:firstLine="0"/>
        <w:rPr>
          <w:highlight w:val="yellow"/>
        </w:rPr>
      </w:pPr>
      <w:r w:rsidRPr="00725985">
        <w:rPr>
          <w:i/>
          <w:highlight w:val="yellow"/>
        </w:rPr>
        <w:t>H2</w:t>
      </w:r>
      <w:r w:rsidRPr="00725985">
        <w:rPr>
          <w:highlight w:val="yellow"/>
        </w:rPr>
        <w:t xml:space="preserve">: </w:t>
      </w:r>
      <w:r w:rsidR="00E0325E">
        <w:rPr>
          <w:highlight w:val="yellow"/>
        </w:rPr>
        <w:t xml:space="preserve">Both parental education and race would be associated with </w:t>
      </w:r>
      <w:r w:rsidRPr="00725985">
        <w:rPr>
          <w:highlight w:val="yellow"/>
        </w:rPr>
        <w:t>age-related decrements in kidney function</w:t>
      </w:r>
      <w:r w:rsidR="00E0325E">
        <w:rPr>
          <w:highlight w:val="yellow"/>
        </w:rPr>
        <w:t xml:space="preserve">. However, the association between parental education and </w:t>
      </w:r>
      <w:r w:rsidR="00E0325E" w:rsidRPr="00725985">
        <w:rPr>
          <w:highlight w:val="yellow"/>
        </w:rPr>
        <w:t>age-related decrements in kidney function</w:t>
      </w:r>
      <w:r w:rsidRPr="00725985">
        <w:rPr>
          <w:highlight w:val="yellow"/>
        </w:rPr>
        <w:t xml:space="preserve"> across adulthood </w:t>
      </w:r>
      <w:r w:rsidR="000F487B">
        <w:rPr>
          <w:highlight w:val="yellow"/>
        </w:rPr>
        <w:t xml:space="preserve">may </w:t>
      </w:r>
      <w:r w:rsidR="00E0325E">
        <w:rPr>
          <w:highlight w:val="yellow"/>
        </w:rPr>
        <w:t>not</w:t>
      </w:r>
      <w:r w:rsidRPr="00725985">
        <w:rPr>
          <w:highlight w:val="yellow"/>
        </w:rPr>
        <w:t xml:space="preserve"> be conditional on race. </w:t>
      </w:r>
    </w:p>
    <w:p w:rsidR="009139D5" w:rsidRPr="00725985" w:rsidRDefault="002A50BA" w:rsidP="002A50BA">
      <w:pPr>
        <w:ind w:left="720" w:firstLine="0"/>
        <w:rPr>
          <w:highlight w:val="yellow"/>
        </w:rPr>
      </w:pPr>
      <w:r w:rsidRPr="00725985">
        <w:rPr>
          <w:i/>
          <w:highlight w:val="yellow"/>
        </w:rPr>
        <w:t>H3</w:t>
      </w:r>
      <w:r w:rsidRPr="00725985">
        <w:rPr>
          <w:highlight w:val="yellow"/>
        </w:rPr>
        <w:t>:</w:t>
      </w:r>
      <w:r w:rsidR="0048424C" w:rsidRPr="00725985">
        <w:rPr>
          <w:highlight w:val="yellow"/>
        </w:rPr>
        <w:t xml:space="preserve"> The association between parental education and age-related decrements in kidney function in adulthood would be mediated by</w:t>
      </w:r>
      <w:r w:rsidR="000F487B">
        <w:rPr>
          <w:highlight w:val="yellow"/>
        </w:rPr>
        <w:t xml:space="preserve"> the</w:t>
      </w:r>
      <w:r w:rsidR="009139D5" w:rsidRPr="00725985">
        <w:rPr>
          <w:highlight w:val="yellow"/>
        </w:rPr>
        <w:t xml:space="preserve"> participant’s </w:t>
      </w:r>
      <w:r w:rsidR="00D0693C" w:rsidRPr="00725985">
        <w:rPr>
          <w:highlight w:val="yellow"/>
        </w:rPr>
        <w:t>current SES</w:t>
      </w:r>
      <w:r w:rsidR="009139D5" w:rsidRPr="00725985">
        <w:rPr>
          <w:highlight w:val="yellow"/>
        </w:rPr>
        <w:t xml:space="preserve"> and health-related risk factors</w:t>
      </w:r>
      <w:r w:rsidR="000F487B">
        <w:rPr>
          <w:highlight w:val="yellow"/>
        </w:rPr>
        <w:t xml:space="preserve">, which include </w:t>
      </w:r>
      <w:r w:rsidR="009139D5" w:rsidRPr="00725985">
        <w:rPr>
          <w:highlight w:val="yellow"/>
        </w:rPr>
        <w:t xml:space="preserve">obesity, hypertension, and type 2 diabetes. </w:t>
      </w:r>
      <w:r w:rsidR="00D0693C" w:rsidRPr="00725985">
        <w:rPr>
          <w:highlight w:val="yellow"/>
        </w:rPr>
        <w:t xml:space="preserve">However, </w:t>
      </w:r>
      <w:r w:rsidR="00905F08" w:rsidRPr="00725985">
        <w:rPr>
          <w:highlight w:val="yellow"/>
        </w:rPr>
        <w:t xml:space="preserve">the exact pathways </w:t>
      </w:r>
      <w:r w:rsidR="000F487B">
        <w:rPr>
          <w:highlight w:val="yellow"/>
        </w:rPr>
        <w:t>could</w:t>
      </w:r>
      <w:r w:rsidR="00905F08" w:rsidRPr="00725985">
        <w:rPr>
          <w:highlight w:val="yellow"/>
        </w:rPr>
        <w:t xml:space="preserve"> be different between Black and white adults due to well-established evidence of diminishing return</w:t>
      </w:r>
      <w:r w:rsidR="000F487B">
        <w:rPr>
          <w:highlight w:val="yellow"/>
        </w:rPr>
        <w:t>s</w:t>
      </w:r>
      <w:r w:rsidR="00905F08" w:rsidRPr="00725985">
        <w:rPr>
          <w:highlight w:val="yellow"/>
        </w:rPr>
        <w:t xml:space="preserve"> </w:t>
      </w:r>
      <w:r w:rsidR="000F487B">
        <w:rPr>
          <w:highlight w:val="yellow"/>
        </w:rPr>
        <w:t>when considering the beneficial links between SES and health among Black adults</w:t>
      </w:r>
      <w:r w:rsidR="00905F08" w:rsidRPr="00725985">
        <w:rPr>
          <w:highlight w:val="yellow"/>
        </w:rPr>
        <w:t xml:space="preserve">. </w:t>
      </w:r>
    </w:p>
    <w:p w:rsidR="0048424C" w:rsidRDefault="009139D5" w:rsidP="00DC05FA">
      <w:r w:rsidRPr="00725985">
        <w:rPr>
          <w:highlight w:val="yellow"/>
        </w:rPr>
        <w:t>This analysis adds to the</w:t>
      </w:r>
      <w:r w:rsidR="000F487B">
        <w:rPr>
          <w:highlight w:val="yellow"/>
        </w:rPr>
        <w:t xml:space="preserve"> new</w:t>
      </w:r>
      <w:r w:rsidRPr="00725985">
        <w:rPr>
          <w:highlight w:val="yellow"/>
        </w:rPr>
        <w:t xml:space="preserve"> knowledge </w:t>
      </w:r>
      <w:r w:rsidR="000F487B">
        <w:rPr>
          <w:highlight w:val="yellow"/>
        </w:rPr>
        <w:t>about</w:t>
      </w:r>
      <w:r w:rsidRPr="00725985">
        <w:rPr>
          <w:highlight w:val="yellow"/>
        </w:rPr>
        <w:t xml:space="preserve"> the developmental origin</w:t>
      </w:r>
      <w:r w:rsidR="000F487B">
        <w:rPr>
          <w:highlight w:val="yellow"/>
        </w:rPr>
        <w:t>s</w:t>
      </w:r>
      <w:r w:rsidRPr="00725985">
        <w:rPr>
          <w:highlight w:val="yellow"/>
        </w:rPr>
        <w:t xml:space="preserve"> and life course pathways </w:t>
      </w:r>
      <w:r w:rsidR="000F487B">
        <w:rPr>
          <w:highlight w:val="yellow"/>
        </w:rPr>
        <w:t>contributing to the progression to</w:t>
      </w:r>
      <w:r w:rsidRPr="00725985">
        <w:rPr>
          <w:highlight w:val="yellow"/>
        </w:rPr>
        <w:t xml:space="preserve"> kidney disease in adulthood.</w:t>
      </w:r>
    </w:p>
    <w:p w:rsidR="009170DB" w:rsidRDefault="009170DB" w:rsidP="009170DB">
      <w:pPr>
        <w:pStyle w:val="Heading1"/>
      </w:pPr>
      <w:r>
        <w:lastRenderedPageBreak/>
        <w:t>Methods</w:t>
      </w:r>
    </w:p>
    <w:p w:rsidR="009170DB" w:rsidRPr="00C31D30" w:rsidRDefault="009170DB" w:rsidP="009170DB">
      <w:pPr>
        <w:pStyle w:val="Heading2"/>
      </w:pPr>
      <w:r>
        <w:t>Participants and Procedures</w:t>
      </w:r>
    </w:p>
    <w:p w:rsidR="009170DB" w:rsidRDefault="00BA434A" w:rsidP="00694EF1">
      <w:pPr>
        <w:rPr>
          <w:rFonts w:eastAsia="SimSun"/>
        </w:rPr>
      </w:pPr>
      <w:r>
        <w:t xml:space="preserve">Data from Midlife in the United States (MIDUS), a national study examining factors associated with age-related changes in health and well-being across the adult life </w:t>
      </w:r>
      <w:r w:rsidR="008620A0">
        <w:t>span</w:t>
      </w:r>
      <w:r>
        <w:t>, were used to evaluate racial differences in the eGFR of middle-aged and older adults</w:t>
      </w:r>
      <w:r w:rsidR="009170DB">
        <w:t xml:space="preserve"> </w:t>
      </w:r>
      <w:r w:rsidR="009170DB">
        <w:fldChar w:fldCharType="begin"/>
      </w:r>
      <w:r w:rsidR="0026380A">
        <w:instrText xml:space="preserve"> ADDIN EN.CITE &lt;EndNote&gt;&lt;Cite&gt;&lt;Author&gt;Brim&lt;/Author&gt;&lt;Year&gt;2019&lt;/Year&gt;&lt;RecNum&gt;1&lt;/RecNum&gt;&lt;DisplayText&gt;(Brim et al., 2019)&lt;/DisplayText&gt;&lt;record&gt;&lt;rec-number&gt;1&lt;/rec-number&gt;&lt;foreign-keys&gt;&lt;key app="EN" db-id="xe2xfxvtcf9xdkevfvf5vx24wwsspr5xr5zp" timestamp="1604180388"&gt;1&lt;/key&gt;&lt;/foreign-keys&gt;&lt;ref-type name="Book"&gt;6&lt;/ref-type&gt;&lt;contributors&gt;&lt;authors&gt;&lt;author&gt;Brim, Orville Gilbert&lt;/author&gt;&lt;author&gt;Ryff, Carol D.&lt;/author&gt;&lt;author&gt;Kessler, Ronald C.&lt;/author&gt;&lt;/authors&gt;&lt;/contributors&gt;&lt;titles&gt;&lt;title&gt;How healthy are we?: A national study of well-being at midlife&lt;/title&gt;&lt;/titles&gt;&lt;dates&gt;&lt;year&gt;2019&lt;/year&gt;&lt;/dates&gt;&lt;publisher&gt;University of Chicago Press&lt;/publisher&gt;&lt;isbn&gt;0226074765&lt;/isbn&gt;&lt;urls&gt;&lt;/urls&gt;&lt;/record&gt;&lt;/Cite&gt;&lt;/EndNote&gt;</w:instrText>
      </w:r>
      <w:r w:rsidR="009170DB">
        <w:fldChar w:fldCharType="separate"/>
      </w:r>
      <w:r w:rsidR="0026380A">
        <w:rPr>
          <w:noProof/>
        </w:rPr>
        <w:t>(Brim et al., 2019)</w:t>
      </w:r>
      <w:r w:rsidR="009170DB">
        <w:fldChar w:fldCharType="end"/>
      </w:r>
      <w:r w:rsidR="009170DB">
        <w:t xml:space="preserve">. </w:t>
      </w:r>
      <w:r w:rsidR="00694EF1">
        <w:t>MIDUS began in 1995-1996 (MIDUS 1) and included 7108 English-speaking adults (ages 25-74) from the continental United States, recruited through random digit dialing (RDD). Approximately a decade later (2004-2005), a longitudinal follow up was conducted (MIDUS 2) and included 4</w:t>
      </w:r>
      <w:r w:rsidR="0009420D">
        <w:t>,</w:t>
      </w:r>
      <w:r w:rsidR="00694EF1">
        <w:t xml:space="preserve">963 longitudinal participants </w:t>
      </w:r>
      <w:r w:rsidR="00694EF1">
        <w:rPr>
          <w:rFonts w:eastAsia="Times New Roman"/>
        </w:rPr>
        <w:t>(</w:t>
      </w:r>
      <w:r w:rsidR="00694EF1" w:rsidRPr="00A232EB">
        <w:rPr>
          <w:rFonts w:eastAsia="SimSun"/>
        </w:rPr>
        <w:t>70%</w:t>
      </w:r>
      <w:r w:rsidR="00694EF1">
        <w:rPr>
          <w:rFonts w:eastAsia="SimSun"/>
        </w:rPr>
        <w:t xml:space="preserve"> longitudinal</w:t>
      </w:r>
      <w:r w:rsidR="00694EF1" w:rsidRPr="00A232EB">
        <w:rPr>
          <w:rFonts w:eastAsia="SimSun"/>
        </w:rPr>
        <w:t xml:space="preserve"> retention rate; 75% mortality-adjusted retention rate</w:t>
      </w:r>
      <w:r w:rsidR="00694EF1">
        <w:rPr>
          <w:rFonts w:eastAsia="SimSun"/>
        </w:rPr>
        <w:t xml:space="preserve">). Similar to the protocol in MIDUS 1, participants in MIDUS 2 were  contacted first by phone for a baseline interview and then asked to complete </w:t>
      </w:r>
      <w:r w:rsidR="00694EF1" w:rsidRPr="00A232EB">
        <w:rPr>
          <w:rFonts w:eastAsia="SimSun"/>
        </w:rPr>
        <w:t>self-administered questionnaires</w:t>
      </w:r>
      <w:r w:rsidR="00694EF1">
        <w:rPr>
          <w:rFonts w:eastAsia="SimSun"/>
        </w:rPr>
        <w:t xml:space="preserve"> by mail</w:t>
      </w:r>
      <w:r w:rsidR="00694EF1" w:rsidRPr="00A232EB">
        <w:rPr>
          <w:rFonts w:eastAsia="SimSun"/>
        </w:rPr>
        <w:t xml:space="preserve"> (SAQ</w:t>
      </w:r>
      <w:r w:rsidR="00694EF1">
        <w:rPr>
          <w:rFonts w:eastAsia="SimSun"/>
        </w:rPr>
        <w:t xml:space="preserve">s; response rate=81%). </w:t>
      </w:r>
    </w:p>
    <w:p w:rsidR="009170DB" w:rsidRDefault="00694EF1" w:rsidP="00694EF1">
      <w:pPr>
        <w:rPr>
          <w:rFonts w:eastAsia="SimSun"/>
        </w:rPr>
      </w:pPr>
      <w:r>
        <w:rPr>
          <w:rFonts w:eastAsia="SimSun"/>
        </w:rPr>
        <w:t xml:space="preserve">To increase the minority representation among MIDUS 2 participants, a supplemental sample consisting mostly of Black adults was recruited from Milwaukee County, WI during 2005-2006. The Milwaukee Oversample included 592 adults (ages 35-85; 70.7% response rate) who completed in-person baseline interviews, and the majority also completed the </w:t>
      </w:r>
      <w:r w:rsidRPr="00A232EB">
        <w:rPr>
          <w:rFonts w:eastAsia="SimSun"/>
        </w:rPr>
        <w:t>SAQ</w:t>
      </w:r>
      <w:r>
        <w:rPr>
          <w:rFonts w:eastAsia="SimSun"/>
        </w:rPr>
        <w:t>s (SAQ response rate=67.2%). In addition, new biomarker assessments were introduced in MIDUS 2, (Biomarker Project). Biological indicators of health were assessed including serum creatinine which provided an indicator of kidney function. The MIDUS 2 Biomarker Project (2004-2009) included 1</w:t>
      </w:r>
      <w:r w:rsidR="00157E43">
        <w:rPr>
          <w:rFonts w:eastAsia="SimSun"/>
        </w:rPr>
        <w:t>,</w:t>
      </w:r>
      <w:r>
        <w:rPr>
          <w:rFonts w:eastAsia="SimSun"/>
        </w:rPr>
        <w:t>255 participants from the national sample and Milwaukee Oversample who had completed both baseline interviews and the SAQs.</w:t>
      </w:r>
    </w:p>
    <w:p w:rsidR="009170DB" w:rsidRDefault="00694EF1" w:rsidP="00694EF1">
      <w:pPr>
        <w:rPr>
          <w:rFonts w:eastAsia="SimSun"/>
        </w:rPr>
      </w:pPr>
      <w:r>
        <w:rPr>
          <w:rFonts w:eastAsia="SimSun"/>
        </w:rPr>
        <w:t xml:space="preserve">In 2011-2014, additional participants were recruited through RDD to participate in the MIDUS Refresher study (MIDUS R). The main goal was to broaden the age range, in particular </w:t>
      </w:r>
      <w:r>
        <w:rPr>
          <w:rFonts w:eastAsia="SimSun"/>
        </w:rPr>
        <w:lastRenderedPageBreak/>
        <w:t xml:space="preserve">to increase the number of younger participants now that the original MIDUS participants had gotten older. Recruitment was designed </w:t>
      </w:r>
      <w:r>
        <w:rPr>
          <w:rFonts w:eastAsia="Times New Roman"/>
        </w:rPr>
        <w:t xml:space="preserve">to reflect sociodemographic characteristics of MIDUS 1 samples </w:t>
      </w:r>
      <w:r w:rsidR="009170DB">
        <w:rPr>
          <w:rFonts w:eastAsia="SimSun"/>
        </w:rPr>
        <w:fldChar w:fldCharType="begin"/>
      </w:r>
      <w:r w:rsidR="007D4A5F">
        <w:rPr>
          <w:rFonts w:eastAsia="SimSun"/>
        </w:rPr>
        <w:instrText xml:space="preserve"> ADDIN EN.CITE &lt;EndNote&gt;&lt;Cite&gt;&lt;Author&gt;Kirsch&lt;/Author&gt;&lt;Year&gt;2016&lt;/Year&gt;&lt;RecNum&gt;10&lt;/RecNum&gt;&lt;DisplayText&gt;(Kirsch and Ryff, 2016)&lt;/DisplayText&gt;&lt;record&gt;&lt;rec-number&gt;10&lt;/rec-number&gt;&lt;foreign-keys&gt;&lt;key app="EN" db-id="vxvrr5pezrpp53esfwsxw5vqpvr52ardprt5" timestamp="1586550651"&gt;10&lt;/key&gt;&lt;/foreign-keys&gt;&lt;ref-type name="Journal Article"&gt;17&lt;/ref-type&gt;&lt;contributors&gt;&lt;authors&gt;&lt;author&gt;Kirsch, J. A.&lt;/author&gt;&lt;author&gt;Ryff, C. D.&lt;/author&gt;&lt;/authors&gt;&lt;/contributors&gt;&lt;auth-address&gt;University of Wisconsin-Madison, USA.&lt;/auth-address&gt;&lt;titles&gt;&lt;title&gt;Hardships of the Great Recession and health: Understanding varieties of vulnerability&lt;/title&gt;&lt;secondary-title&gt;Health Psychol Open&lt;/secondary-title&gt;&lt;/titles&gt;&lt;periodical&gt;&lt;full-title&gt;Health Psychol Open&lt;/full-title&gt;&lt;/periodical&gt;&lt;pages&gt;2055102916652390&lt;/pages&gt;&lt;volume&gt;3&lt;/volume&gt;&lt;number&gt;1&lt;/number&gt;&lt;edition&gt;2017/01/11&lt;/edition&gt;&lt;keywords&gt;&lt;keyword&gt;Great Recession&lt;/keyword&gt;&lt;keyword&gt;conscientiousness&lt;/keyword&gt;&lt;keyword&gt;health disparities&lt;/keyword&gt;&lt;keyword&gt;perceived control&lt;/keyword&gt;&lt;keyword&gt;purpose in life&lt;/keyword&gt;&lt;keyword&gt;reserve capacity model&lt;/keyword&gt;&lt;keyword&gt;research, authorship, and/or publication of this article.&lt;/keyword&gt;&lt;/keywords&gt;&lt;dates&gt;&lt;year&gt;2016&lt;/year&gt;&lt;pub-dates&gt;&lt;date&gt;Jan&lt;/date&gt;&lt;/pub-dates&gt;&lt;/dates&gt;&lt;isbn&gt;2055-1029 (Print)&amp;#xD;2055-1029&lt;/isbn&gt;&lt;accession-num&gt;28070407&lt;/accession-num&gt;&lt;urls&gt;&lt;/urls&gt;&lt;custom2&gt;PMC5193248&lt;/custom2&gt;&lt;electronic-resource-num&gt;10.1177/2055102916652390&lt;/electronic-resource-num&gt;&lt;remote-database-provider&gt;NLM&lt;/remote-database-provider&gt;&lt;language&gt;eng&lt;/language&gt;&lt;/record&gt;&lt;/Cite&gt;&lt;/EndNote&gt;</w:instrText>
      </w:r>
      <w:r w:rsidR="009170DB">
        <w:rPr>
          <w:rFonts w:eastAsia="SimSun"/>
        </w:rPr>
        <w:fldChar w:fldCharType="separate"/>
      </w:r>
      <w:r w:rsidR="007D4A5F">
        <w:rPr>
          <w:rFonts w:eastAsia="SimSun"/>
          <w:noProof/>
        </w:rPr>
        <w:t>(Kirsch and Ryff, 2016)</w:t>
      </w:r>
      <w:r w:rsidR="009170DB">
        <w:rPr>
          <w:rFonts w:eastAsia="SimSun"/>
        </w:rPr>
        <w:fldChar w:fldCharType="end"/>
      </w:r>
      <w:r w:rsidR="009170DB">
        <w:rPr>
          <w:rFonts w:eastAsia="Times New Roman"/>
        </w:rPr>
        <w:t>.</w:t>
      </w:r>
      <w:r w:rsidR="009170DB">
        <w:rPr>
          <w:rFonts w:eastAsia="SimSun"/>
        </w:rPr>
        <w:t xml:space="preserve"> </w:t>
      </w:r>
      <w:r>
        <w:rPr>
          <w:rFonts w:eastAsia="SimSun"/>
        </w:rPr>
        <w:t>MIDUS R included 3</w:t>
      </w:r>
      <w:r w:rsidR="00AD031E">
        <w:rPr>
          <w:rFonts w:eastAsia="SimSun"/>
        </w:rPr>
        <w:t>,</w:t>
      </w:r>
      <w:r>
        <w:rPr>
          <w:rFonts w:eastAsia="SimSun"/>
        </w:rPr>
        <w:t>577 adults (response rate 59%; ages 25-74) who completed baseline phone interviews. Similar to MIDUS 2, participants in MIDUS R were then asked to complete SAQs by mail (response rate=73%). With the same goal of achieving more racial diversity, an additional sample consisting mostly of Black adults was recruited from Milwaukee County, WI (MIDUS R Oversample 2012-2013). It included 508 adults (response rate=47.7%; ages 25-64) who completed in-person interviews, and the majority also completed SAQs (58.9%). Finally, biomarkers were also assessed in MIDUS R during 2012-2016. The MIDUS R Biomarker Project included 863 participants selected from the national sample and Milwaukee Oversample of MIDUS R who completed the baseline interview and SAQs.</w:t>
      </w:r>
    </w:p>
    <w:p w:rsidR="009170DB" w:rsidRDefault="009170DB" w:rsidP="009170DB">
      <w:pPr>
        <w:pStyle w:val="Heading2"/>
      </w:pPr>
      <w:r>
        <w:t>Biomarker Assessment Protocol</w:t>
      </w:r>
    </w:p>
    <w:p w:rsidR="009170DB" w:rsidRPr="00393B68" w:rsidRDefault="00694EF1" w:rsidP="00694EF1">
      <w:pPr>
        <w:rPr>
          <w:rFonts w:eastAsia="SimSun"/>
        </w:rPr>
      </w:pPr>
      <w:r>
        <w:rPr>
          <w:rFonts w:eastAsia="SimSun"/>
        </w:rPr>
        <w:t>Participants in both MIDUS 2 and MIDUS R Biomarker Projects stayed overnight at one of the three clinical research units (CRUs) located either in Madison, WI, Washington DC, or Los Angeles, CA. The CRU site for each participant was based on the one that imposed the least travel burden. Fasted blood samples to determine serum creatinine levels were collected on the morning of the second day before participants had breakfast. B</w:t>
      </w:r>
      <w:r w:rsidRPr="00A232EB">
        <w:rPr>
          <w:rFonts w:eastAsia="SimSun"/>
        </w:rPr>
        <w:t>lood samples were collected</w:t>
      </w:r>
      <w:r>
        <w:rPr>
          <w:rFonts w:eastAsia="SimSun"/>
        </w:rPr>
        <w:t xml:space="preserve"> by trained phlebotomists, spun in refrigerated centrifuges, and frozen sera stored in ultracold freezers until analyzed </w:t>
      </w:r>
      <w:r w:rsidRPr="00A232EB">
        <w:rPr>
          <w:rFonts w:eastAsia="SimSun"/>
        </w:rPr>
        <w:t>using standardized procedures</w:t>
      </w:r>
      <w:r>
        <w:rPr>
          <w:rFonts w:eastAsia="SimSun"/>
        </w:rPr>
        <w:t xml:space="preserve"> </w:t>
      </w:r>
      <w:r w:rsidR="009170DB" w:rsidRPr="000238CD">
        <w:rPr>
          <w:rFonts w:eastAsia="SimSun"/>
        </w:rPr>
        <w:fldChar w:fldCharType="begin"/>
      </w:r>
      <w:r w:rsidR="009170DB" w:rsidRPr="000238CD">
        <w:rPr>
          <w:rFonts w:eastAsia="SimSun"/>
        </w:rPr>
        <w:instrText xml:space="preserve"> ADDIN EN.CITE &lt;EndNote&gt;&lt;Cite&gt;&lt;Author&gt;Weinstein&lt;/Author&gt;&lt;Year&gt;2018&lt;/Year&gt;&lt;RecNum&gt;14&lt;/RecNum&gt;&lt;DisplayText&gt;(Weinstein et al., 2018)&lt;/DisplayText&gt;&lt;record&gt;&lt;rec-number&gt;14&lt;/rec-number&gt;&lt;foreign-keys&gt;&lt;key app="EN" db-id="vxvrr5pezrpp53esfwsxw5vqpvr52ardprt5" timestamp="1586568508"&gt;14&lt;/key&gt;&lt;/foreign-keys&gt;&lt;ref-type name="Journal Article"&gt;17&lt;/ref-type&gt;&lt;contributors&gt;&lt;authors&gt;&lt;author&gt;Weinstein, M.&lt;/author&gt;&lt;author&gt;Ryff, C. D.&lt;/author&gt;&lt;author&gt;Seeman, T. E.&lt;/author&gt;&lt;/authors&gt;&lt;/contributors&gt;&lt;titles&gt;&lt;title&gt;Midlife in the United States (MIDUS Refresher): Biomarker Project, 2012–2016&lt;/title&gt;&lt;secondary-title&gt;Ann Arbor, MI: Inter-university Consortium for Political and Social Research [distributor]&lt;/secondary-title&gt;&lt;/titles&gt;&lt;periodical&gt;&lt;full-title&gt;Ann Arbor, MI: Inter-university Consortium for Political and Social Research [distributor]&lt;/full-title&gt;&lt;/periodical&gt;&lt;dates&gt;&lt;year&gt;2018&lt;/year&gt;&lt;/dates&gt;&lt;urls&gt;&lt;/urls&gt;&lt;/record&gt;&lt;/Cite&gt;&lt;/EndNote&gt;</w:instrText>
      </w:r>
      <w:r w:rsidR="009170DB" w:rsidRPr="000238CD">
        <w:rPr>
          <w:rFonts w:eastAsia="SimSun"/>
        </w:rPr>
        <w:fldChar w:fldCharType="separate"/>
      </w:r>
      <w:r w:rsidR="009170DB" w:rsidRPr="000238CD">
        <w:rPr>
          <w:rFonts w:eastAsia="SimSun"/>
          <w:noProof/>
        </w:rPr>
        <w:t>(Weinstein et al., 2018)</w:t>
      </w:r>
      <w:r w:rsidR="009170DB" w:rsidRPr="000238CD">
        <w:rPr>
          <w:rFonts w:eastAsia="SimSun"/>
        </w:rPr>
        <w:fldChar w:fldCharType="end"/>
      </w:r>
      <w:r w:rsidR="009170DB">
        <w:rPr>
          <w:rFonts w:eastAsia="SimSun"/>
        </w:rPr>
        <w:t>.</w:t>
      </w:r>
      <w:r>
        <w:rPr>
          <w:rFonts w:eastAsia="SimSun"/>
        </w:rPr>
        <w:t xml:space="preserve"> All serum creatinine tests were conducted with a colorimetric assay in the same CLIA clinical laboratory (Unity </w:t>
      </w:r>
      <w:proofErr w:type="spellStart"/>
      <w:r>
        <w:rPr>
          <w:rFonts w:eastAsia="SimSun"/>
        </w:rPr>
        <w:t>Meriter</w:t>
      </w:r>
      <w:proofErr w:type="spellEnd"/>
      <w:r>
        <w:rPr>
          <w:rFonts w:eastAsia="SimSun"/>
        </w:rPr>
        <w:t xml:space="preserve"> Labs, Madison, WI).</w:t>
      </w:r>
      <w:r w:rsidR="009170DB">
        <w:rPr>
          <w:rFonts w:eastAsia="SimSun"/>
        </w:rPr>
        <w:t xml:space="preserve"> </w:t>
      </w:r>
    </w:p>
    <w:p w:rsidR="009170DB" w:rsidRPr="005B4B49" w:rsidRDefault="009170DB" w:rsidP="009170DB">
      <w:pPr>
        <w:pStyle w:val="Heading3"/>
      </w:pPr>
      <w:r w:rsidRPr="005B4B49">
        <w:lastRenderedPageBreak/>
        <w:t>Analytic Sample</w:t>
      </w:r>
    </w:p>
    <w:p w:rsidR="00694EF1" w:rsidRDefault="00694EF1" w:rsidP="00694EF1">
      <w:pPr>
        <w:rPr>
          <w:rFonts w:eastAsia="SimSun"/>
        </w:rPr>
      </w:pPr>
      <w:r>
        <w:rPr>
          <w:rFonts w:eastAsia="SimSun"/>
        </w:rPr>
        <w:t xml:space="preserve">More detailed information on the participant selection process is presented in Supplemental </w:t>
      </w:r>
      <w:r w:rsidR="008620A0">
        <w:rPr>
          <w:rFonts w:eastAsia="SimSun"/>
        </w:rPr>
        <w:t>Material 1</w:t>
      </w:r>
      <w:r>
        <w:rPr>
          <w:rFonts w:eastAsia="SimSun"/>
        </w:rPr>
        <w:t xml:space="preserve">. In brief, </w:t>
      </w:r>
      <w:r w:rsidR="00503419">
        <w:rPr>
          <w:rFonts w:eastAsia="SimSun"/>
        </w:rPr>
        <w:t>the analytic sample</w:t>
      </w:r>
      <w:r>
        <w:rPr>
          <w:rFonts w:eastAsia="SimSun"/>
        </w:rPr>
        <w:t xml:space="preserve"> </w:t>
      </w:r>
      <w:r w:rsidR="00503419">
        <w:rPr>
          <w:rFonts w:eastAsia="SimSun"/>
        </w:rPr>
        <w:t xml:space="preserve">included </w:t>
      </w:r>
      <w:r>
        <w:rPr>
          <w:rFonts w:eastAsia="SimSun"/>
        </w:rPr>
        <w:t>participants who completed the Biomarker Projects of MIDUS 2 and MIDUS R. Out of a potential pool of 2</w:t>
      </w:r>
      <w:r w:rsidR="00AD031E">
        <w:rPr>
          <w:rFonts w:eastAsia="SimSun"/>
        </w:rPr>
        <w:t>,</w:t>
      </w:r>
      <w:r>
        <w:rPr>
          <w:rFonts w:eastAsia="SimSun"/>
        </w:rPr>
        <w:t>118 participants (MIDUS 2=1</w:t>
      </w:r>
      <w:r w:rsidR="00AD031E">
        <w:rPr>
          <w:rFonts w:eastAsia="SimSun"/>
        </w:rPr>
        <w:t>,</w:t>
      </w:r>
      <w:r>
        <w:rPr>
          <w:rFonts w:eastAsia="SimSun"/>
        </w:rPr>
        <w:t>255, MIDUS R=863), 1930 were selected who self-identified as non-Hispanic Black (</w:t>
      </w:r>
      <w:r w:rsidRPr="00D22E52">
        <w:rPr>
          <w:rFonts w:eastAsia="SimSun"/>
          <w:i/>
        </w:rPr>
        <w:t>n</w:t>
      </w:r>
      <w:r>
        <w:rPr>
          <w:rFonts w:eastAsia="SimSun"/>
        </w:rPr>
        <w:t>=369) and non-Hispanic white (</w:t>
      </w:r>
      <w:r w:rsidRPr="00D22E52">
        <w:rPr>
          <w:rFonts w:eastAsia="SimSun"/>
          <w:i/>
        </w:rPr>
        <w:t>n</w:t>
      </w:r>
      <w:r>
        <w:rPr>
          <w:rFonts w:eastAsia="SimSun"/>
        </w:rPr>
        <w:t>=1561). Participants with missing information for either serum creatinine (</w:t>
      </w:r>
      <w:r w:rsidRPr="00393B68">
        <w:rPr>
          <w:rFonts w:eastAsia="SimSun"/>
          <w:i/>
        </w:rPr>
        <w:t>n</w:t>
      </w:r>
      <w:r>
        <w:rPr>
          <w:rFonts w:eastAsia="SimSun"/>
        </w:rPr>
        <w:t>=20) or parental education (</w:t>
      </w:r>
      <w:r w:rsidRPr="00393B68">
        <w:rPr>
          <w:rFonts w:eastAsia="SimSun"/>
          <w:i/>
        </w:rPr>
        <w:t>n</w:t>
      </w:r>
      <w:r>
        <w:rPr>
          <w:rFonts w:eastAsia="SimSun"/>
        </w:rPr>
        <w:t>=49) were excluded. The final sample included 1</w:t>
      </w:r>
      <w:r w:rsidR="00AD08E9">
        <w:rPr>
          <w:rFonts w:eastAsia="SimSun"/>
        </w:rPr>
        <w:t>,</w:t>
      </w:r>
      <w:r>
        <w:rPr>
          <w:rFonts w:eastAsia="SimSun"/>
        </w:rPr>
        <w:t>861 adults (non-Hispanic Black adults=326, non-Hispanic white adults=1</w:t>
      </w:r>
      <w:r w:rsidR="00AD08E9">
        <w:rPr>
          <w:rFonts w:eastAsia="SimSun"/>
        </w:rPr>
        <w:t>,</w:t>
      </w:r>
      <w:r>
        <w:rPr>
          <w:rFonts w:eastAsia="SimSun"/>
        </w:rPr>
        <w:t>535).</w:t>
      </w:r>
    </w:p>
    <w:p w:rsidR="009170DB" w:rsidRPr="00694EF1" w:rsidRDefault="009170DB" w:rsidP="00694EF1">
      <w:pPr>
        <w:ind w:firstLine="0"/>
        <w:rPr>
          <w:rFonts w:eastAsia="SimSun"/>
          <w:b/>
        </w:rPr>
      </w:pPr>
      <w:r w:rsidRPr="00694EF1">
        <w:rPr>
          <w:b/>
        </w:rPr>
        <w:t>Measures</w:t>
      </w:r>
    </w:p>
    <w:p w:rsidR="009170DB" w:rsidRPr="00A232EB" w:rsidRDefault="009170DB" w:rsidP="009170DB">
      <w:pPr>
        <w:pStyle w:val="Heading3"/>
      </w:pPr>
      <w:r>
        <w:t>Parental Education</w:t>
      </w:r>
    </w:p>
    <w:p w:rsidR="009170DB" w:rsidRDefault="00912E09" w:rsidP="00694EF1">
      <w:pPr>
        <w:rPr>
          <w:rFonts w:eastAsia="SimSun"/>
        </w:rPr>
      </w:pPr>
      <w:r w:rsidRPr="00912E09">
        <w:rPr>
          <w:rFonts w:eastAsia="SimSun"/>
          <w:highlight w:val="yellow"/>
        </w:rPr>
        <w:t xml:space="preserve">Our operationalization of parental education followed a recommendation from </w:t>
      </w:r>
      <w:r w:rsidRPr="00912E09">
        <w:rPr>
          <w:rFonts w:eastAsia="SimSun"/>
          <w:highlight w:val="yellow"/>
        </w:rPr>
        <w:fldChar w:fldCharType="begin"/>
      </w:r>
      <w:r w:rsidRPr="00912E09">
        <w:rPr>
          <w:rFonts w:eastAsia="SimSun"/>
          <w:highlight w:val="yellow"/>
        </w:rPr>
        <w:instrText xml:space="preserve"> ADDIN EN.CITE &lt;EndNote&gt;&lt;Cite AuthorYear="1"&gt;&lt;Author&gt;Ferraro&lt;/Author&gt;&lt;Year&gt;2016&lt;/Year&gt;&lt;RecNum&gt;87&lt;/RecNum&gt;&lt;DisplayText&gt;Ferraro et al. (2016)&lt;/DisplayText&gt;&lt;record&gt;&lt;rec-number&gt;87&lt;/rec-number&gt;&lt;foreign-keys&gt;&lt;key app="EN" db-id="xe2xfxvtcf9xdkevfvf5vx24wwsspr5xr5zp" timestamp="1620745790"&gt;87&lt;/key&gt;&lt;/foreign-keys&gt;&lt;ref-type name="Journal Article"&gt;17&lt;/ref-type&gt;&lt;contributors&gt;&lt;authors&gt;&lt;author&gt;Ferraro, Kenneth F.&lt;/author&gt;&lt;author&gt;Schafer, Markus H.&lt;/author&gt;&lt;author&gt;Wilkinson, Lindsay R.&lt;/author&gt;&lt;/authors&gt;&lt;/contributors&gt;&lt;titles&gt;&lt;title&gt;Childhood disadvantage and health problems in middle and later life: Early imprints on physical health?&lt;/title&gt;&lt;secondary-title&gt;American sociological review&lt;/secondary-title&gt;&lt;/titles&gt;&lt;periodical&gt;&lt;full-title&gt;American sociological review&lt;/full-title&gt;&lt;/periodical&gt;&lt;pages&gt;107-133&lt;/pages&gt;&lt;volume&gt;81&lt;/volume&gt;&lt;number&gt;1&lt;/number&gt;&lt;dates&gt;&lt;year&gt;2016&lt;/year&gt;&lt;/dates&gt;&lt;publisher&gt;Sage Publications Sage CA: Los Angeles, CA&lt;/publisher&gt;&lt;isbn&gt;0003-1224&lt;/isbn&gt;&lt;urls&gt;&lt;/urls&gt;&lt;/record&gt;&lt;/Cite&gt;&lt;/EndNote&gt;</w:instrText>
      </w:r>
      <w:r w:rsidRPr="00912E09">
        <w:rPr>
          <w:rFonts w:eastAsia="SimSun"/>
          <w:highlight w:val="yellow"/>
        </w:rPr>
        <w:fldChar w:fldCharType="separate"/>
      </w:r>
      <w:r w:rsidRPr="00912E09">
        <w:rPr>
          <w:rFonts w:eastAsia="SimSun"/>
          <w:noProof/>
          <w:highlight w:val="yellow"/>
        </w:rPr>
        <w:t>Ferraro et al. (2016)</w:t>
      </w:r>
      <w:r w:rsidRPr="00912E09">
        <w:rPr>
          <w:rFonts w:eastAsia="SimSun"/>
          <w:highlight w:val="yellow"/>
        </w:rPr>
        <w:fldChar w:fldCharType="end"/>
      </w:r>
      <w:r>
        <w:rPr>
          <w:rFonts w:eastAsia="SimSun"/>
        </w:rPr>
        <w:t xml:space="preserve">. </w:t>
      </w:r>
      <w:r w:rsidR="00694EF1">
        <w:rPr>
          <w:rFonts w:eastAsia="SimSun"/>
        </w:rPr>
        <w:t>As part of the baseline interview, participants reported the highest level of formal education of their father or male household head and their mother or female household head.</w:t>
      </w:r>
      <w:r w:rsidR="001B0FD2">
        <w:rPr>
          <w:rFonts w:eastAsia="SimSun"/>
        </w:rPr>
        <w:t xml:space="preserve"> </w:t>
      </w:r>
      <w:r w:rsidR="00694EF1">
        <w:rPr>
          <w:rFonts w:eastAsia="SimSun"/>
        </w:rPr>
        <w:t xml:space="preserve">Educational attainment was scored on a 12-point scale (1=no school/some grade school [1-6 years]; 6=1 to 2 years of college, no degree yet; 12=Ph.D., </w:t>
      </w:r>
      <w:proofErr w:type="spellStart"/>
      <w:r w:rsidR="00694EF1">
        <w:rPr>
          <w:rFonts w:eastAsia="SimSun"/>
        </w:rPr>
        <w:t>Ed.D</w:t>
      </w:r>
      <w:proofErr w:type="spellEnd"/>
      <w:r w:rsidR="00694EF1">
        <w:rPr>
          <w:rFonts w:eastAsia="SimSun"/>
        </w:rPr>
        <w:t>., MD etc.). If</w:t>
      </w:r>
      <w:r w:rsidR="00694EF1" w:rsidRPr="00A232EB">
        <w:rPr>
          <w:rFonts w:eastAsia="SimSun"/>
        </w:rPr>
        <w:t xml:space="preserve"> information on</w:t>
      </w:r>
      <w:r w:rsidR="00694EF1">
        <w:rPr>
          <w:rFonts w:eastAsia="SimSun"/>
        </w:rPr>
        <w:t xml:space="preserve"> the </w:t>
      </w:r>
      <w:r w:rsidR="00D65499">
        <w:rPr>
          <w:rFonts w:eastAsia="SimSun"/>
        </w:rPr>
        <w:t>father’s</w:t>
      </w:r>
      <w:r w:rsidR="00694EF1" w:rsidRPr="00A232EB">
        <w:rPr>
          <w:rFonts w:eastAsia="SimSun"/>
        </w:rPr>
        <w:t xml:space="preserve"> highest level of education level </w:t>
      </w:r>
      <w:r w:rsidR="00694EF1">
        <w:rPr>
          <w:rFonts w:eastAsia="SimSun"/>
        </w:rPr>
        <w:t>was</w:t>
      </w:r>
      <w:r w:rsidR="00694EF1" w:rsidRPr="00A232EB">
        <w:rPr>
          <w:rFonts w:eastAsia="SimSun"/>
        </w:rPr>
        <w:t xml:space="preserve"> not available, </w:t>
      </w:r>
      <w:r w:rsidR="00694EF1">
        <w:rPr>
          <w:rFonts w:eastAsia="SimSun"/>
        </w:rPr>
        <w:t xml:space="preserve">the </w:t>
      </w:r>
      <w:r w:rsidR="00694EF1" w:rsidRPr="00A232EB">
        <w:rPr>
          <w:rFonts w:eastAsia="SimSun"/>
        </w:rPr>
        <w:t>mother’s or female household head’s highest level of education</w:t>
      </w:r>
      <w:r w:rsidR="00694EF1">
        <w:rPr>
          <w:rFonts w:eastAsia="SimSun"/>
        </w:rPr>
        <w:t xml:space="preserve"> was substituted</w:t>
      </w:r>
      <w:r w:rsidR="00694EF1" w:rsidRPr="00A232EB">
        <w:rPr>
          <w:rFonts w:eastAsia="SimSun"/>
        </w:rPr>
        <w:t>.</w:t>
      </w:r>
      <w:r w:rsidR="00694EF1">
        <w:rPr>
          <w:rFonts w:eastAsia="SimSun"/>
        </w:rPr>
        <w:t xml:space="preserve"> </w:t>
      </w:r>
      <w:r>
        <w:rPr>
          <w:rFonts w:eastAsia="SimSun"/>
          <w:highlight w:val="yellow"/>
        </w:rPr>
        <w:t>I</w:t>
      </w:r>
      <w:r w:rsidR="00D65499" w:rsidRPr="000F487B">
        <w:rPr>
          <w:rFonts w:eastAsia="SimSun"/>
          <w:highlight w:val="yellow"/>
        </w:rPr>
        <w:t xml:space="preserve">n the </w:t>
      </w:r>
      <w:r w:rsidR="00D65499" w:rsidRPr="00D65499">
        <w:rPr>
          <w:rFonts w:eastAsia="SimSun"/>
          <w:highlight w:val="yellow"/>
        </w:rPr>
        <w:t>case</w:t>
      </w:r>
      <w:r w:rsidR="000F487B">
        <w:rPr>
          <w:rFonts w:eastAsia="SimSun"/>
          <w:highlight w:val="yellow"/>
        </w:rPr>
        <w:t>s</w:t>
      </w:r>
      <w:r w:rsidR="00D65499" w:rsidRPr="00D65499">
        <w:rPr>
          <w:rFonts w:eastAsia="SimSun"/>
          <w:highlight w:val="yellow"/>
        </w:rPr>
        <w:t xml:space="preserve"> </w:t>
      </w:r>
      <w:r w:rsidR="000F487B">
        <w:rPr>
          <w:rFonts w:eastAsia="SimSun"/>
          <w:highlight w:val="yellow"/>
        </w:rPr>
        <w:t xml:space="preserve">when </w:t>
      </w:r>
      <w:r w:rsidR="00D65499" w:rsidRPr="00D65499">
        <w:rPr>
          <w:rFonts w:eastAsia="SimSun"/>
          <w:highlight w:val="yellow"/>
        </w:rPr>
        <w:t>both father’s and mother’s education level</w:t>
      </w:r>
      <w:r w:rsidR="00D65499">
        <w:rPr>
          <w:rFonts w:eastAsia="SimSun"/>
          <w:highlight w:val="yellow"/>
        </w:rPr>
        <w:t>s were</w:t>
      </w:r>
      <w:r w:rsidR="00D65499" w:rsidRPr="00D65499">
        <w:rPr>
          <w:rFonts w:eastAsia="SimSun"/>
          <w:highlight w:val="yellow"/>
        </w:rPr>
        <w:t xml:space="preserve"> available, only father’s education level was used.</w:t>
      </w:r>
      <w:r w:rsidR="00D65499">
        <w:rPr>
          <w:rFonts w:eastAsia="SimSun"/>
        </w:rPr>
        <w:t xml:space="preserve"> </w:t>
      </w:r>
      <w:r w:rsidR="00694EF1">
        <w:rPr>
          <w:rFonts w:eastAsia="SimSun"/>
        </w:rPr>
        <w:t>Parental education was then categorized as a binary variable: no high school/GED degree (coded as 0) and graduated from high school/GED or higher (coded as 1).</w:t>
      </w:r>
    </w:p>
    <w:p w:rsidR="009170DB" w:rsidRDefault="009170DB" w:rsidP="009170DB">
      <w:pPr>
        <w:pStyle w:val="Heading3"/>
      </w:pPr>
      <w:r>
        <w:t>Current Socioeconomic Status</w:t>
      </w:r>
    </w:p>
    <w:p w:rsidR="009170DB" w:rsidRDefault="009170DB" w:rsidP="009170DB">
      <w:pPr>
        <w:rPr>
          <w:rFonts w:eastAsia="SimSun"/>
        </w:rPr>
      </w:pPr>
      <w:r>
        <w:t xml:space="preserve">Current SES was a composite score (0-10) based on five indicators </w:t>
      </w:r>
      <w:r>
        <w:fldChar w:fldCharType="begin">
          <w:fldData xml:space="preserve">PEVuZE5vdGU+PENpdGU+PEF1dGhvcj5TdXJhY2htYW48L0F1dGhvcj48WWVhcj4yMDIwPC9ZZWFy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dXJhY2htYW48L0F1dGhvcj48WWVhcj4yMDIwPC9ZZWFy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Surachman et al., 2020a)</w:t>
      </w:r>
      <w:r>
        <w:fldChar w:fldCharType="end"/>
      </w:r>
      <w:r>
        <w:t>: (1) participant’s education</w:t>
      </w:r>
      <w:r w:rsidR="00694EF1">
        <w:t>al attainment</w:t>
      </w:r>
      <w:r>
        <w:t xml:space="preserve"> </w:t>
      </w:r>
      <w:r>
        <w:rPr>
          <w:rFonts w:eastAsia="SimSun"/>
        </w:rPr>
        <w:t xml:space="preserve">(graduated from high school/GED=0, some </w:t>
      </w:r>
      <w:r>
        <w:rPr>
          <w:rFonts w:eastAsia="SimSun"/>
        </w:rPr>
        <w:lastRenderedPageBreak/>
        <w:t xml:space="preserve">college=1, bachelor’s degree or higher=2); (2) </w:t>
      </w:r>
      <w:r>
        <w:t xml:space="preserve">household size-adjusted household </w:t>
      </w:r>
      <w:r>
        <w:rPr>
          <w:rFonts w:eastAsia="SimSun"/>
        </w:rPr>
        <w:t xml:space="preserve">income-to-poverty ratio (&lt;150%=0; </w:t>
      </w:r>
      <w:r w:rsidRPr="00D71CC0">
        <w:rPr>
          <w:rFonts w:ascii="Times New Roman" w:eastAsia="Times New Roman" w:hAnsi="Times New Roman" w:cs="Times New Roman"/>
          <w:kern w:val="0"/>
          <w:lang w:eastAsia="zh-CN"/>
        </w:rPr>
        <w:t>≥</w:t>
      </w:r>
      <w:r>
        <w:rPr>
          <w:rFonts w:eastAsia="SimSun"/>
        </w:rPr>
        <w:t>150%</w:t>
      </w:r>
      <w:r>
        <w:rPr>
          <w:rFonts w:ascii="Times New Roman" w:eastAsia="Times New Roman" w:hAnsi="Times New Roman" w:cs="Times New Roman"/>
          <w:kern w:val="0"/>
          <w:lang w:eastAsia="zh-CN"/>
        </w:rPr>
        <w:t>, &lt;300%</w:t>
      </w:r>
      <w:r>
        <w:rPr>
          <w:rFonts w:eastAsia="SimSun"/>
        </w:rPr>
        <w:t xml:space="preserve">=1; </w:t>
      </w:r>
      <w:bookmarkStart w:id="0" w:name="OLE_LINK1"/>
      <w:r w:rsidRPr="00D71CC0">
        <w:rPr>
          <w:rFonts w:ascii="Times New Roman" w:eastAsia="Times New Roman" w:hAnsi="Times New Roman" w:cs="Times New Roman"/>
          <w:kern w:val="0"/>
          <w:lang w:eastAsia="zh-CN"/>
        </w:rPr>
        <w:t>≥</w:t>
      </w:r>
      <w:bookmarkEnd w:id="0"/>
      <w:r>
        <w:rPr>
          <w:rFonts w:eastAsia="SimSun"/>
        </w:rPr>
        <w:t>300%=2)</w:t>
      </w:r>
      <w:r>
        <w:t xml:space="preserve">; (3) perception of current financial status (low=0; medium=1; high=2); (4) </w:t>
      </w:r>
      <w:r>
        <w:rPr>
          <w:rFonts w:eastAsia="SimSun"/>
        </w:rPr>
        <w:t xml:space="preserve">perception of the availability of </w:t>
      </w:r>
      <w:r w:rsidR="00694EF1">
        <w:rPr>
          <w:rFonts w:eastAsia="SimSun"/>
        </w:rPr>
        <w:t xml:space="preserve">sufficient </w:t>
      </w:r>
      <w:r>
        <w:rPr>
          <w:rFonts w:eastAsia="SimSun"/>
        </w:rPr>
        <w:t>money to meet needs (</w:t>
      </w:r>
      <w:r w:rsidRPr="00442014">
        <w:rPr>
          <w:rFonts w:eastAsia="SimSun"/>
        </w:rPr>
        <w:t>not enough</w:t>
      </w:r>
      <w:r>
        <w:rPr>
          <w:rFonts w:eastAsia="SimSun"/>
        </w:rPr>
        <w:t>=0; enough=1; more money=2); and (5)</w:t>
      </w:r>
      <w:r>
        <w:t xml:space="preserve"> </w:t>
      </w:r>
      <w:r>
        <w:rPr>
          <w:rFonts w:eastAsia="SimSun"/>
        </w:rPr>
        <w:t xml:space="preserve">perception of hardship </w:t>
      </w:r>
      <w:r w:rsidR="00694EF1">
        <w:rPr>
          <w:rFonts w:eastAsia="SimSun"/>
        </w:rPr>
        <w:t xml:space="preserve">with respect to </w:t>
      </w:r>
      <w:r>
        <w:rPr>
          <w:rFonts w:eastAsia="SimSun"/>
        </w:rPr>
        <w:t>paying bills (difficult=0; not very difficult=1; not at all difficult=2).</w:t>
      </w:r>
    </w:p>
    <w:p w:rsidR="009170DB" w:rsidRDefault="009170DB" w:rsidP="009170DB">
      <w:pPr>
        <w:pStyle w:val="Heading3"/>
      </w:pPr>
      <w:r>
        <w:t>Health-Related Risk Factors</w:t>
      </w:r>
    </w:p>
    <w:p w:rsidR="009170DB" w:rsidRDefault="00694EF1" w:rsidP="009170DB">
      <w:pPr>
        <w:rPr>
          <w:rFonts w:eastAsia="SimSun"/>
        </w:rPr>
      </w:pPr>
      <w:r>
        <w:t>Health-related risk factors included several indicators associated with worse kidney function. These factors included: 1) obesity (</w:t>
      </w:r>
      <w:r>
        <w:rPr>
          <w:rFonts w:ascii="Times New Roman" w:eastAsia="Times New Roman" w:hAnsi="Times New Roman" w:cs="Times New Roman"/>
          <w:kern w:val="0"/>
          <w:lang w:eastAsia="zh-CN"/>
        </w:rPr>
        <w:t>BMI</w:t>
      </w:r>
      <w:r w:rsidRPr="00D71CC0">
        <w:rPr>
          <w:rFonts w:ascii="Times New Roman" w:eastAsia="Times New Roman" w:hAnsi="Times New Roman" w:cs="Times New Roman"/>
          <w:kern w:val="0"/>
          <w:lang w:eastAsia="zh-CN"/>
        </w:rPr>
        <w:t>≥30 kg/m</w:t>
      </w:r>
      <w:r w:rsidRPr="00D71CC0">
        <w:rPr>
          <w:rFonts w:ascii="Times New Roman" w:eastAsia="Times New Roman" w:hAnsi="Times New Roman" w:cs="Times New Roman"/>
          <w:kern w:val="0"/>
          <w:vertAlign w:val="superscript"/>
          <w:lang w:eastAsia="zh-CN"/>
        </w:rPr>
        <w:t>2</w:t>
      </w:r>
      <w:r>
        <w:rPr>
          <w:rFonts w:ascii="Times New Roman" w:eastAsia="Times New Roman" w:hAnsi="Times New Roman" w:cs="Times New Roman"/>
          <w:kern w:val="0"/>
          <w:lang w:eastAsia="zh-CN"/>
        </w:rPr>
        <w:t>=1, otherwise coded as 0); 2) hypertension (</w:t>
      </w:r>
      <w:r w:rsidRPr="00D71CC0">
        <w:rPr>
          <w:rFonts w:ascii="Times New Roman" w:eastAsia="Times New Roman" w:hAnsi="Times New Roman" w:cs="Times New Roman"/>
          <w:kern w:val="0"/>
          <w:lang w:eastAsia="zh-CN"/>
        </w:rPr>
        <w:t>systolic and diastolic</w:t>
      </w:r>
      <w:r>
        <w:rPr>
          <w:rFonts w:ascii="Times New Roman" w:eastAsia="Times New Roman" w:hAnsi="Times New Roman" w:cs="Times New Roman"/>
          <w:kern w:val="0"/>
          <w:lang w:eastAsia="zh-CN"/>
        </w:rPr>
        <w:t xml:space="preserve"> BP</w:t>
      </w:r>
      <w:bookmarkStart w:id="1" w:name="OLE_LINK2"/>
      <w:r w:rsidRPr="00D71CC0">
        <w:rPr>
          <w:rFonts w:ascii="Times New Roman" w:eastAsia="Times New Roman" w:hAnsi="Times New Roman" w:cs="Times New Roman"/>
          <w:kern w:val="0"/>
          <w:lang w:eastAsia="zh-CN"/>
        </w:rPr>
        <w:t>≥</w:t>
      </w:r>
      <w:bookmarkEnd w:id="1"/>
      <w:r>
        <w:rPr>
          <w:rFonts w:ascii="Times New Roman" w:eastAsia="Times New Roman" w:hAnsi="Times New Roman" w:cs="Times New Roman"/>
          <w:kern w:val="0"/>
          <w:lang w:eastAsia="zh-CN"/>
        </w:rPr>
        <w:t>140/90 or self-report of diagnosis of hypertension by physician=1, otherwise coded as 0); and 3) insulin resistance (</w:t>
      </w:r>
      <w:r w:rsidRPr="00D71CC0">
        <w:rPr>
          <w:rFonts w:ascii="Times New Roman" w:eastAsia="Times New Roman" w:hAnsi="Times New Roman" w:cs="Times New Roman"/>
          <w:kern w:val="0"/>
          <w:lang w:eastAsia="zh-CN"/>
        </w:rPr>
        <w:t>HbA1c≥6.5% or fasting blood glucose≥126 mg/</w:t>
      </w:r>
      <w:proofErr w:type="spellStart"/>
      <w:r w:rsidRPr="00D71CC0">
        <w:rPr>
          <w:rFonts w:ascii="Times New Roman" w:eastAsia="Times New Roman" w:hAnsi="Times New Roman" w:cs="Times New Roman"/>
          <w:kern w:val="0"/>
          <w:lang w:eastAsia="zh-CN"/>
        </w:rPr>
        <w:t>dL</w:t>
      </w:r>
      <w:proofErr w:type="spellEnd"/>
      <w:r w:rsidRPr="00D71CC0">
        <w:rPr>
          <w:rFonts w:ascii="Times New Roman" w:eastAsia="Times New Roman" w:hAnsi="Times New Roman" w:cs="Times New Roman"/>
          <w:kern w:val="0"/>
          <w:lang w:eastAsia="zh-CN"/>
        </w:rPr>
        <w:t xml:space="preserve"> or self-reported diagnosis of type 2 diabetes by a physician</w:t>
      </w:r>
      <w:r>
        <w:rPr>
          <w:rFonts w:ascii="Times New Roman" w:eastAsia="Times New Roman" w:hAnsi="Times New Roman" w:cs="Times New Roman"/>
          <w:kern w:val="0"/>
          <w:lang w:eastAsia="zh-CN"/>
        </w:rPr>
        <w:t>=1, otherwise coded as 0).</w:t>
      </w:r>
    </w:p>
    <w:p w:rsidR="009170DB" w:rsidRPr="00A232EB" w:rsidRDefault="009170DB" w:rsidP="009170DB">
      <w:pPr>
        <w:keepNext/>
        <w:keepLines/>
        <w:outlineLvl w:val="2"/>
        <w:rPr>
          <w:rFonts w:eastAsia="SimHei"/>
          <w:b/>
          <w:bCs/>
        </w:rPr>
      </w:pPr>
      <w:r w:rsidRPr="00A232EB">
        <w:rPr>
          <w:rFonts w:eastAsia="SimHei"/>
          <w:b/>
          <w:bCs/>
        </w:rPr>
        <w:t>Age</w:t>
      </w:r>
    </w:p>
    <w:p w:rsidR="009170DB" w:rsidRDefault="00694EF1" w:rsidP="009170DB">
      <w:pPr>
        <w:rPr>
          <w:rFonts w:eastAsia="SimSun"/>
        </w:rPr>
      </w:pPr>
      <w:r w:rsidRPr="00A232EB">
        <w:rPr>
          <w:rFonts w:eastAsia="SimSun"/>
        </w:rPr>
        <w:t xml:space="preserve">Participants reported their birth dates during </w:t>
      </w:r>
      <w:r>
        <w:rPr>
          <w:rFonts w:eastAsia="SimSun"/>
        </w:rPr>
        <w:t>the B</w:t>
      </w:r>
      <w:r w:rsidRPr="00A232EB">
        <w:rPr>
          <w:rFonts w:eastAsia="SimSun"/>
        </w:rPr>
        <w:t xml:space="preserve">iomarker </w:t>
      </w:r>
      <w:r>
        <w:rPr>
          <w:rFonts w:eastAsia="SimSun"/>
        </w:rPr>
        <w:t>Project</w:t>
      </w:r>
      <w:r w:rsidRPr="00A232EB">
        <w:rPr>
          <w:rFonts w:eastAsia="SimSun"/>
        </w:rPr>
        <w:t xml:space="preserve">. </w:t>
      </w:r>
      <w:r>
        <w:rPr>
          <w:rFonts w:eastAsia="SimSun"/>
        </w:rPr>
        <w:t>Thus, e</w:t>
      </w:r>
      <w:r w:rsidRPr="00A232EB">
        <w:rPr>
          <w:rFonts w:eastAsia="SimSun"/>
        </w:rPr>
        <w:t xml:space="preserve">ach participant’s age (years) </w:t>
      </w:r>
      <w:r>
        <w:rPr>
          <w:rFonts w:eastAsia="SimSun"/>
        </w:rPr>
        <w:t>was based on age at the time of blood sample collection</w:t>
      </w:r>
      <w:r w:rsidRPr="00A232EB">
        <w:rPr>
          <w:rFonts w:eastAsia="SimSun"/>
        </w:rPr>
        <w:t>.</w:t>
      </w:r>
      <w:r w:rsidR="009170DB" w:rsidRPr="00A232EB">
        <w:rPr>
          <w:rFonts w:eastAsia="SimSun"/>
        </w:rPr>
        <w:t xml:space="preserve"> </w:t>
      </w:r>
    </w:p>
    <w:p w:rsidR="009170DB" w:rsidRDefault="009170DB" w:rsidP="009170DB">
      <w:pPr>
        <w:pStyle w:val="Heading3"/>
      </w:pPr>
      <w:r>
        <w:t>Kidney Function</w:t>
      </w:r>
    </w:p>
    <w:p w:rsidR="009170DB" w:rsidRDefault="009170DB" w:rsidP="00412719">
      <w:pPr>
        <w:rPr>
          <w:rFonts w:eastAsia="SimSun"/>
        </w:rPr>
      </w:pPr>
      <w:r>
        <w:t>E</w:t>
      </w:r>
      <w:r w:rsidRPr="00A232EB">
        <w:rPr>
          <w:rFonts w:eastAsia="SimSun"/>
        </w:rPr>
        <w:t>stimated glomerular filtration rate (eGFR)</w:t>
      </w:r>
      <w:r>
        <w:rPr>
          <w:rFonts w:eastAsia="SimSun"/>
        </w:rPr>
        <w:t xml:space="preserve"> was calculated </w:t>
      </w:r>
      <w:r w:rsidRPr="00A232EB">
        <w:rPr>
          <w:rFonts w:eastAsia="SimSun"/>
        </w:rPr>
        <w:t>from serum creatinine</w:t>
      </w:r>
      <w:r>
        <w:rPr>
          <w:rFonts w:eastAsia="SimSun"/>
        </w:rPr>
        <w:t xml:space="preserve"> using </w:t>
      </w:r>
      <w:r w:rsidRPr="00A232EB">
        <w:rPr>
          <w:rFonts w:eastAsia="SimSun"/>
        </w:rPr>
        <w:t>the CKD-EPI formula</w:t>
      </w:r>
      <w:r>
        <w:rPr>
          <w:rFonts w:eastAsia="SimSun"/>
        </w:rPr>
        <w:t xml:space="preserve"> </w:t>
      </w:r>
      <w:r>
        <w:rPr>
          <w:rFonts w:eastAsia="SimSun"/>
        </w:rPr>
        <w:fldChar w:fldCharType="begin"/>
      </w:r>
      <w:r>
        <w:rPr>
          <w:rFonts w:eastAsia="SimSun"/>
        </w:rPr>
        <w:instrText xml:space="preserve"> ADDIN EN.CITE &lt;EndNote&gt;&lt;Cite&gt;&lt;Author&gt;Levey&lt;/Author&gt;&lt;Year&gt;2010&lt;/Year&gt;&lt;RecNum&gt;60&lt;/RecNum&gt;&lt;DisplayText&gt;(Levey and Stevens, 2010)&lt;/DisplayText&gt;&lt;record&gt;&lt;rec-number&gt;60&lt;/rec-number&gt;&lt;foreign-keys&gt;&lt;key app="EN" db-id="xe2xfxvtcf9xdkevfvf5vx24wwsspr5xr5zp" timestamp="1610042735"&gt;60&lt;/key&gt;&lt;/foreign-keys&gt;&lt;ref-type name="Journal Article"&gt;17&lt;/ref-type&gt;&lt;contributors&gt;&lt;authors&gt;&lt;author&gt;Levey, Andrew S.&lt;/author&gt;&lt;author&gt;Stevens, Lesley A.&lt;/author&gt;&lt;/authors&gt;&lt;/contributors&gt;&lt;titles&gt;&lt;title&gt;Estimating GFR using the CKD epidemiology collaboration (CKD-EPI) creatinine equation: more accurate GFR estimates, lower CKD prevalence estimates, and better risk predictions&lt;/title&gt;&lt;secondary-title&gt;American Journal of Kidney Diseases&lt;/secondary-title&gt;&lt;/titles&gt;&lt;periodical&gt;&lt;full-title&gt;American Journal of Kidney Diseases&lt;/full-title&gt;&lt;/periodical&gt;&lt;pages&gt;622-627&lt;/pages&gt;&lt;volume&gt;55&lt;/volume&gt;&lt;number&gt;4&lt;/number&gt;&lt;dates&gt;&lt;year&gt;2010&lt;/year&gt;&lt;/dates&gt;&lt;publisher&gt;Elsevier&lt;/publisher&gt;&lt;isbn&gt;0272-6386&lt;/isbn&gt;&lt;urls&gt;&lt;/urls&gt;&lt;/record&gt;&lt;/Cite&gt;&lt;/EndNote&gt;</w:instrText>
      </w:r>
      <w:r>
        <w:rPr>
          <w:rFonts w:eastAsia="SimSun"/>
        </w:rPr>
        <w:fldChar w:fldCharType="separate"/>
      </w:r>
      <w:r>
        <w:rPr>
          <w:rFonts w:eastAsia="SimSun"/>
          <w:noProof/>
        </w:rPr>
        <w:t>(Levey and Stevens, 2010)</w:t>
      </w:r>
      <w:r>
        <w:rPr>
          <w:rFonts w:eastAsia="SimSun"/>
        </w:rPr>
        <w:fldChar w:fldCharType="end"/>
      </w:r>
      <w:r>
        <w:rPr>
          <w:rFonts w:eastAsia="SimSun"/>
        </w:rPr>
        <w:t xml:space="preserve">. </w:t>
      </w:r>
      <w:r w:rsidR="00694EF1">
        <w:t>The CKD-EPI formula takes age, gender, and race into consideration when calculating eGFR.</w:t>
      </w:r>
      <w:r w:rsidR="00694EF1">
        <w:rPr>
          <w:rFonts w:eastAsia="SimSun"/>
        </w:rPr>
        <w:t xml:space="preserve"> </w:t>
      </w:r>
      <w:r w:rsidR="00694EF1" w:rsidRPr="00A456BF">
        <w:rPr>
          <w:rFonts w:eastAsia="SimSun"/>
        </w:rPr>
        <w:t>Serum creatinine was assayed from overnight</w:t>
      </w:r>
      <w:r w:rsidR="00694EF1">
        <w:rPr>
          <w:rFonts w:eastAsia="SimSun"/>
        </w:rPr>
        <w:t xml:space="preserve"> </w:t>
      </w:r>
      <w:r w:rsidR="00694EF1" w:rsidRPr="00A456BF">
        <w:rPr>
          <w:rFonts w:eastAsia="SimSun"/>
        </w:rPr>
        <w:t xml:space="preserve">fasted blood collected </w:t>
      </w:r>
      <w:r w:rsidR="00694EF1">
        <w:rPr>
          <w:rFonts w:eastAsia="SimSun"/>
        </w:rPr>
        <w:t xml:space="preserve">during the Biomarker Project using Roche </w:t>
      </w:r>
      <w:proofErr w:type="spellStart"/>
      <w:r w:rsidR="00694EF1" w:rsidRPr="00A456BF">
        <w:rPr>
          <w:rFonts w:eastAsia="SimSun"/>
        </w:rPr>
        <w:t>Cobas</w:t>
      </w:r>
      <w:proofErr w:type="spellEnd"/>
      <w:r w:rsidR="00694EF1" w:rsidRPr="00A456BF">
        <w:rPr>
          <w:rFonts w:eastAsia="SimSun"/>
        </w:rPr>
        <w:t xml:space="preserve"> Analyzer (</w:t>
      </w:r>
      <w:r w:rsidR="00694EF1">
        <w:rPr>
          <w:rFonts w:eastAsia="SimSun"/>
        </w:rPr>
        <w:t xml:space="preserve">Unity </w:t>
      </w:r>
      <w:proofErr w:type="spellStart"/>
      <w:r w:rsidR="00694EF1" w:rsidRPr="00A456BF">
        <w:rPr>
          <w:rFonts w:eastAsia="SimSun"/>
        </w:rPr>
        <w:t>Meriter</w:t>
      </w:r>
      <w:proofErr w:type="spellEnd"/>
      <w:r w:rsidR="003E4AA7">
        <w:rPr>
          <w:rFonts w:eastAsia="SimSun"/>
        </w:rPr>
        <w:t xml:space="preserve"> </w:t>
      </w:r>
      <w:r w:rsidR="00694EF1" w:rsidRPr="00A456BF">
        <w:rPr>
          <w:rFonts w:eastAsia="SimSun"/>
        </w:rPr>
        <w:t>Lab, Madison, WI</w:t>
      </w:r>
      <w:r w:rsidR="00694EF1">
        <w:rPr>
          <w:rFonts w:eastAsia="SimSun"/>
        </w:rPr>
        <w:t>)</w:t>
      </w:r>
      <w:r w:rsidR="00694EF1" w:rsidRPr="00A232EB">
        <w:rPr>
          <w:rFonts w:eastAsia="SimSun"/>
        </w:rPr>
        <w:t>. The assay range was 0</w:t>
      </w:r>
      <w:r w:rsidR="00694EF1">
        <w:rPr>
          <w:rFonts w:eastAsia="SimSun"/>
        </w:rPr>
        <w:t>.06</w:t>
      </w:r>
      <w:r w:rsidR="00694EF1" w:rsidRPr="00A232EB">
        <w:rPr>
          <w:rFonts w:eastAsia="SimSun"/>
        </w:rPr>
        <w:t>-30.5 mg/</w:t>
      </w:r>
      <w:proofErr w:type="spellStart"/>
      <w:r w:rsidR="00694EF1" w:rsidRPr="00A232EB">
        <w:rPr>
          <w:rFonts w:eastAsia="SimSun"/>
        </w:rPr>
        <w:t>dL</w:t>
      </w:r>
      <w:proofErr w:type="spellEnd"/>
      <w:r w:rsidR="00694EF1">
        <w:rPr>
          <w:rFonts w:eastAsia="SimSun"/>
        </w:rPr>
        <w:t>,</w:t>
      </w:r>
      <w:r w:rsidR="00694EF1" w:rsidRPr="00A232EB">
        <w:rPr>
          <w:rFonts w:eastAsia="SimSun"/>
        </w:rPr>
        <w:t xml:space="preserve"> with </w:t>
      </w:r>
      <w:r w:rsidR="00694EF1">
        <w:rPr>
          <w:rFonts w:eastAsia="SimSun"/>
        </w:rPr>
        <w:t xml:space="preserve">an </w:t>
      </w:r>
      <w:r w:rsidR="00694EF1" w:rsidRPr="00A232EB">
        <w:rPr>
          <w:rFonts w:eastAsia="SimSun"/>
        </w:rPr>
        <w:t xml:space="preserve">inter-assay </w:t>
      </w:r>
      <w:r w:rsidR="003E4AA7" w:rsidRPr="003E4AA7">
        <w:rPr>
          <w:rFonts w:eastAsia="SimSun"/>
        </w:rPr>
        <w:t>coefficient of variation</w:t>
      </w:r>
      <w:r w:rsidR="00694EF1" w:rsidRPr="00A232EB">
        <w:rPr>
          <w:rFonts w:eastAsia="SimSun"/>
        </w:rPr>
        <w:t xml:space="preserve"> of 2.08%.</w:t>
      </w:r>
      <w:r w:rsidR="00694EF1">
        <w:rPr>
          <w:rFonts w:eastAsia="SimSun"/>
        </w:rPr>
        <w:t xml:space="preserve"> across the 2 phases of MIDUS.</w:t>
      </w:r>
    </w:p>
    <w:p w:rsidR="007413F9" w:rsidRPr="0026380A" w:rsidRDefault="007413F9" w:rsidP="00412719">
      <w:pPr>
        <w:rPr>
          <w:rFonts w:eastAsia="SimSun"/>
          <w:b/>
          <w:highlight w:val="yellow"/>
        </w:rPr>
      </w:pPr>
      <w:r w:rsidRPr="0026380A">
        <w:rPr>
          <w:rFonts w:eastAsia="SimSun"/>
          <w:b/>
          <w:highlight w:val="yellow"/>
        </w:rPr>
        <w:t>Covariates</w:t>
      </w:r>
    </w:p>
    <w:p w:rsidR="007413F9" w:rsidRDefault="007413F9" w:rsidP="00412719">
      <w:pPr>
        <w:rPr>
          <w:rFonts w:eastAsia="SimSun"/>
        </w:rPr>
      </w:pPr>
      <w:r w:rsidRPr="0026380A">
        <w:rPr>
          <w:rFonts w:eastAsia="SimSun"/>
          <w:highlight w:val="yellow"/>
        </w:rPr>
        <w:lastRenderedPageBreak/>
        <w:t xml:space="preserve">As indicated by </w:t>
      </w:r>
      <w:r w:rsidRPr="0026380A">
        <w:rPr>
          <w:rFonts w:eastAsia="SimSun"/>
          <w:highlight w:val="yellow"/>
        </w:rPr>
        <w:fldChar w:fldCharType="begin"/>
      </w:r>
      <w:r w:rsidRPr="0026380A">
        <w:rPr>
          <w:rFonts w:eastAsia="SimSun"/>
          <w:highlight w:val="yellow"/>
        </w:rPr>
        <w:instrText xml:space="preserve"> ADDIN EN.CITE &lt;EndNote&gt;&lt;Cite AuthorYear="1"&gt;&lt;Author&gt;Bolignano&lt;/Author&gt;&lt;Year&gt;2014&lt;/Year&gt;&lt;RecNum&gt;81&lt;/RecNum&gt;&lt;DisplayText&gt;Bolignano et al. (2014)&lt;/DisplayText&gt;&lt;record&gt;&lt;rec-number&gt;81&lt;/rec-number&gt;&lt;foreign-keys&gt;&lt;key app="EN" db-id="xe2xfxvtcf9xdkevfvf5vx24wwsspr5xr5zp" timestamp="1620689317"&gt;81&lt;/key&gt;&lt;/foreign-keys&gt;&lt;ref-type name="Journal Article"&gt;17&lt;/ref-type&gt;&lt;contributors&gt;&lt;authors&gt;&lt;author&gt;Bolignano, Davide&lt;/author&gt;&lt;author&gt;Mattace-Raso, Francesco&lt;/author&gt;&lt;author&gt;Sijbrands, Eric J. G.&lt;/author&gt;&lt;author&gt;Zoccali, Carmine&lt;/author&gt;&lt;/authors&gt;&lt;/contributors&gt;&lt;titles&gt;&lt;title&gt;The aging kidney revisited: a systematic review&lt;/title&gt;&lt;secondary-title&gt;Ageing research reviews&lt;/secondary-title&gt;&lt;/titles&gt;&lt;periodical&gt;&lt;full-title&gt;Ageing research reviews&lt;/full-title&gt;&lt;/periodical&gt;&lt;pages&gt;65-80&lt;/pages&gt;&lt;volume&gt;14&lt;/volume&gt;&lt;dates&gt;&lt;year&gt;2014&lt;/year&gt;&lt;/dates&gt;&lt;publisher&gt;Elsevier&lt;/publisher&gt;&lt;isbn&gt;1568-1637&lt;/isbn&gt;&lt;urls&gt;&lt;/urls&gt;&lt;/record&gt;&lt;/Cite&gt;&lt;/EndNote&gt;</w:instrText>
      </w:r>
      <w:r w:rsidRPr="0026380A">
        <w:rPr>
          <w:rFonts w:eastAsia="SimSun"/>
          <w:highlight w:val="yellow"/>
        </w:rPr>
        <w:fldChar w:fldCharType="separate"/>
      </w:r>
      <w:r w:rsidRPr="0026380A">
        <w:rPr>
          <w:rFonts w:eastAsia="SimSun"/>
          <w:noProof/>
          <w:highlight w:val="yellow"/>
        </w:rPr>
        <w:t>Bolignano et al. (2014)</w:t>
      </w:r>
      <w:r w:rsidRPr="0026380A">
        <w:rPr>
          <w:rFonts w:eastAsia="SimSun"/>
          <w:highlight w:val="yellow"/>
        </w:rPr>
        <w:fldChar w:fldCharType="end"/>
      </w:r>
      <w:r w:rsidRPr="0026380A">
        <w:rPr>
          <w:rFonts w:eastAsia="SimSun"/>
          <w:highlight w:val="yellow"/>
        </w:rPr>
        <w:t>, sex is an important factor</w:t>
      </w:r>
      <w:r w:rsidR="000F487B">
        <w:rPr>
          <w:rFonts w:eastAsia="SimSun"/>
          <w:highlight w:val="yellow"/>
        </w:rPr>
        <w:t xml:space="preserve"> to consider when evaluating the </w:t>
      </w:r>
      <w:r w:rsidRPr="0026380A">
        <w:rPr>
          <w:rFonts w:eastAsia="SimSun"/>
          <w:highlight w:val="yellow"/>
        </w:rPr>
        <w:t xml:space="preserve">aging kidney. We included sex (0=female, 1=male) as </w:t>
      </w:r>
      <w:r w:rsidR="00F54EB5" w:rsidRPr="0026380A">
        <w:rPr>
          <w:rFonts w:eastAsia="SimSun"/>
          <w:highlight w:val="yellow"/>
        </w:rPr>
        <w:t>a</w:t>
      </w:r>
      <w:r w:rsidRPr="0026380A">
        <w:rPr>
          <w:rFonts w:eastAsia="SimSun"/>
          <w:highlight w:val="yellow"/>
        </w:rPr>
        <w:t xml:space="preserve"> covariate in the analysis. In addition, </w:t>
      </w:r>
      <w:r w:rsidR="00F54EB5" w:rsidRPr="0026380A">
        <w:rPr>
          <w:rFonts w:eastAsia="SimSun"/>
          <w:highlight w:val="yellow"/>
        </w:rPr>
        <w:t>study wave (0=MIDUS Refresher, 1=MIDUS 2) was also included as a covariate in the analysis.</w:t>
      </w:r>
    </w:p>
    <w:p w:rsidR="009170DB" w:rsidRPr="006C2E79" w:rsidRDefault="009170DB" w:rsidP="009170DB">
      <w:pPr>
        <w:pStyle w:val="Heading2"/>
      </w:pPr>
      <w:r>
        <w:t>Statistical Analysis</w:t>
      </w:r>
    </w:p>
    <w:p w:rsidR="00694EF1" w:rsidRDefault="00694EF1" w:rsidP="00694EF1">
      <w:pPr>
        <w:rPr>
          <w:rFonts w:ascii="Times New Roman" w:eastAsia="Times New Roman" w:hAnsi="Times New Roman" w:cs="Times New Roman"/>
          <w:kern w:val="0"/>
          <w:lang w:eastAsia="zh-CN"/>
        </w:rPr>
      </w:pPr>
      <w:r>
        <w:rPr>
          <w:rFonts w:ascii="Times New Roman" w:eastAsia="Times New Roman" w:hAnsi="Times New Roman" w:cs="Times New Roman"/>
          <w:kern w:val="0"/>
          <w:lang w:eastAsia="zh-CN"/>
        </w:rPr>
        <w:t xml:space="preserve">Multiple linear regression and regression-based moderated mediation analyses were utilized to examine the main hypotheses. eGFR was first regressed on age. The inverse association between age and eGFR indicative of the normal age-related </w:t>
      </w:r>
      <w:r w:rsidR="00ED3D5A">
        <w:rPr>
          <w:rFonts w:ascii="Times New Roman" w:eastAsia="Times New Roman" w:hAnsi="Times New Roman" w:cs="Times New Roman"/>
          <w:kern w:val="0"/>
          <w:lang w:eastAsia="zh-CN"/>
        </w:rPr>
        <w:t>decrement</w:t>
      </w:r>
      <w:r>
        <w:rPr>
          <w:rFonts w:ascii="Times New Roman" w:eastAsia="Times New Roman" w:hAnsi="Times New Roman" w:cs="Times New Roman"/>
          <w:kern w:val="0"/>
          <w:lang w:eastAsia="zh-CN"/>
        </w:rPr>
        <w:t xml:space="preserve"> in eGFR was characterized by higher eGFR among younger participants and a lower eGFR in older participants. To examine the potential influence of parental education, parental education as a binary variable (</w:t>
      </w:r>
      <w:r w:rsidRPr="00A913AD">
        <w:rPr>
          <w:rFonts w:ascii="Times New Roman" w:eastAsia="Times New Roman" w:hAnsi="Times New Roman" w:cs="Times New Roman"/>
          <w:kern w:val="0"/>
          <w:lang w:eastAsia="zh-CN"/>
        </w:rPr>
        <w:t>HS=0, HS/higher=1)</w:t>
      </w:r>
      <w:r>
        <w:rPr>
          <w:rFonts w:ascii="Times New Roman" w:eastAsia="Times New Roman" w:hAnsi="Times New Roman" w:cs="Times New Roman"/>
          <w:kern w:val="0"/>
          <w:lang w:eastAsia="zh-CN"/>
        </w:rPr>
        <w:t xml:space="preserve"> and its interactions with age were entered into the model predicting eGFR</w:t>
      </w:r>
      <w:r w:rsidR="003156DF">
        <w:rPr>
          <w:rFonts w:ascii="Times New Roman" w:eastAsia="Times New Roman" w:hAnsi="Times New Roman" w:cs="Times New Roman"/>
          <w:kern w:val="0"/>
          <w:lang w:eastAsia="zh-CN"/>
        </w:rPr>
        <w:t xml:space="preserve"> (Model 1)</w:t>
      </w:r>
      <w:r>
        <w:rPr>
          <w:rFonts w:ascii="Times New Roman" w:eastAsia="Times New Roman" w:hAnsi="Times New Roman" w:cs="Times New Roman"/>
          <w:kern w:val="0"/>
          <w:lang w:eastAsia="zh-CN"/>
        </w:rPr>
        <w:t>, controlling for gender and 2 MIDUS phases</w:t>
      </w:r>
      <w:r w:rsidR="003156DF">
        <w:rPr>
          <w:rFonts w:ascii="Times New Roman" w:eastAsia="Times New Roman" w:hAnsi="Times New Roman" w:cs="Times New Roman"/>
          <w:kern w:val="0"/>
          <w:lang w:eastAsia="zh-CN"/>
        </w:rPr>
        <w:t xml:space="preserve"> (MIDUS </w:t>
      </w:r>
      <w:r w:rsidR="003E4AA7">
        <w:rPr>
          <w:rFonts w:ascii="Times New Roman" w:eastAsia="Times New Roman" w:hAnsi="Times New Roman" w:cs="Times New Roman"/>
          <w:kern w:val="0"/>
          <w:lang w:eastAsia="zh-CN"/>
        </w:rPr>
        <w:t>2</w:t>
      </w:r>
      <w:r w:rsidR="003156DF">
        <w:rPr>
          <w:rFonts w:ascii="Times New Roman" w:eastAsia="Times New Roman" w:hAnsi="Times New Roman" w:cs="Times New Roman"/>
          <w:kern w:val="0"/>
          <w:lang w:eastAsia="zh-CN"/>
        </w:rPr>
        <w:t>=1, MIDUS Refresher=0)</w:t>
      </w:r>
      <w:r>
        <w:rPr>
          <w:rFonts w:ascii="Times New Roman" w:eastAsia="Times New Roman" w:hAnsi="Times New Roman" w:cs="Times New Roman"/>
          <w:kern w:val="0"/>
          <w:lang w:eastAsia="zh-CN"/>
        </w:rPr>
        <w:t>.</w:t>
      </w:r>
      <w:r w:rsidR="007D4A5F">
        <w:rPr>
          <w:rFonts w:ascii="Times New Roman" w:eastAsia="Times New Roman" w:hAnsi="Times New Roman" w:cs="Times New Roman"/>
          <w:kern w:val="0"/>
          <w:lang w:eastAsia="zh-CN"/>
        </w:rPr>
        <w:t xml:space="preserve"> </w:t>
      </w:r>
      <w:r>
        <w:rPr>
          <w:rFonts w:ascii="Times New Roman" w:eastAsia="Times New Roman" w:hAnsi="Times New Roman" w:cs="Times New Roman"/>
          <w:kern w:val="0"/>
          <w:lang w:eastAsia="zh-CN"/>
        </w:rPr>
        <w:t>A significant interaction between age and parental education would indicate</w:t>
      </w:r>
      <w:r w:rsidR="003156DF">
        <w:rPr>
          <w:rFonts w:ascii="Times New Roman" w:eastAsia="Times New Roman" w:hAnsi="Times New Roman" w:cs="Times New Roman"/>
          <w:kern w:val="0"/>
          <w:lang w:eastAsia="zh-CN"/>
        </w:rPr>
        <w:t xml:space="preserve"> that</w:t>
      </w:r>
      <w:r>
        <w:rPr>
          <w:rFonts w:ascii="Times New Roman" w:eastAsia="Times New Roman" w:hAnsi="Times New Roman" w:cs="Times New Roman"/>
          <w:kern w:val="0"/>
          <w:lang w:eastAsia="zh-CN"/>
        </w:rPr>
        <w:t xml:space="preserve"> age-related decrements </w:t>
      </w:r>
      <w:r w:rsidR="003156DF">
        <w:rPr>
          <w:rFonts w:ascii="Times New Roman" w:eastAsia="Times New Roman" w:hAnsi="Times New Roman" w:cs="Times New Roman"/>
          <w:kern w:val="0"/>
          <w:lang w:eastAsia="zh-CN"/>
        </w:rPr>
        <w:t xml:space="preserve">in eGFR </w:t>
      </w:r>
      <w:r>
        <w:rPr>
          <w:rFonts w:ascii="Times New Roman" w:eastAsia="Times New Roman" w:hAnsi="Times New Roman" w:cs="Times New Roman"/>
          <w:kern w:val="0"/>
          <w:lang w:eastAsia="zh-CN"/>
        </w:rPr>
        <w:t>were influenced by parental education. Further, the possibility of a three-way interaction between age, parental education, and race was tested</w:t>
      </w:r>
      <w:r w:rsidR="003156DF">
        <w:rPr>
          <w:rFonts w:ascii="Times New Roman" w:eastAsia="Times New Roman" w:hAnsi="Times New Roman" w:cs="Times New Roman"/>
          <w:kern w:val="0"/>
          <w:lang w:eastAsia="zh-CN"/>
        </w:rPr>
        <w:t xml:space="preserve"> (Model 2)</w:t>
      </w:r>
      <w:r>
        <w:rPr>
          <w:rFonts w:ascii="Times New Roman" w:eastAsia="Times New Roman" w:hAnsi="Times New Roman" w:cs="Times New Roman"/>
          <w:kern w:val="0"/>
          <w:lang w:eastAsia="zh-CN"/>
        </w:rPr>
        <w:t xml:space="preserve">. A significant three-way interaction would indicate </w:t>
      </w:r>
      <w:r w:rsidR="003156DF">
        <w:rPr>
          <w:rFonts w:ascii="Times New Roman" w:eastAsia="Times New Roman" w:hAnsi="Times New Roman" w:cs="Times New Roman"/>
          <w:kern w:val="0"/>
          <w:lang w:eastAsia="zh-CN"/>
        </w:rPr>
        <w:t>that the influence of parental education on</w:t>
      </w:r>
      <w:r>
        <w:rPr>
          <w:rFonts w:ascii="Times New Roman" w:eastAsia="Times New Roman" w:hAnsi="Times New Roman" w:cs="Times New Roman"/>
          <w:kern w:val="0"/>
          <w:lang w:eastAsia="zh-CN"/>
        </w:rPr>
        <w:t xml:space="preserve"> age</w:t>
      </w:r>
      <w:r w:rsidR="00FD1295">
        <w:rPr>
          <w:rFonts w:ascii="Times New Roman" w:eastAsia="Times New Roman" w:hAnsi="Times New Roman" w:cs="Times New Roman"/>
          <w:kern w:val="0"/>
          <w:lang w:eastAsia="zh-CN"/>
        </w:rPr>
        <w:t xml:space="preserve">-related </w:t>
      </w:r>
      <w:r w:rsidR="003156DF">
        <w:rPr>
          <w:rFonts w:ascii="Times New Roman" w:eastAsia="Times New Roman" w:hAnsi="Times New Roman" w:cs="Times New Roman"/>
          <w:kern w:val="0"/>
          <w:lang w:eastAsia="zh-CN"/>
        </w:rPr>
        <w:t>decrements</w:t>
      </w:r>
      <w:r w:rsidR="00FD1295">
        <w:rPr>
          <w:rFonts w:ascii="Times New Roman" w:eastAsia="Times New Roman" w:hAnsi="Times New Roman" w:cs="Times New Roman"/>
          <w:kern w:val="0"/>
          <w:lang w:eastAsia="zh-CN"/>
        </w:rPr>
        <w:t xml:space="preserve"> </w:t>
      </w:r>
      <w:r w:rsidR="003156DF">
        <w:rPr>
          <w:rFonts w:ascii="Times New Roman" w:eastAsia="Times New Roman" w:hAnsi="Times New Roman" w:cs="Times New Roman"/>
          <w:kern w:val="0"/>
          <w:lang w:eastAsia="zh-CN"/>
        </w:rPr>
        <w:t>in eGFR</w:t>
      </w:r>
      <w:r>
        <w:rPr>
          <w:rFonts w:ascii="Times New Roman" w:eastAsia="Times New Roman" w:hAnsi="Times New Roman" w:cs="Times New Roman"/>
          <w:kern w:val="0"/>
          <w:lang w:eastAsia="zh-CN"/>
        </w:rPr>
        <w:t xml:space="preserve"> was conditional on race.</w:t>
      </w:r>
      <w:r w:rsidR="003156DF">
        <w:rPr>
          <w:rFonts w:ascii="Times New Roman" w:eastAsia="Times New Roman" w:hAnsi="Times New Roman" w:cs="Times New Roman"/>
          <w:kern w:val="0"/>
          <w:lang w:eastAsia="zh-CN"/>
        </w:rPr>
        <w:t xml:space="preserve"> </w:t>
      </w:r>
      <w:r w:rsidR="003156DF" w:rsidRPr="009D7042">
        <w:rPr>
          <w:rFonts w:ascii="Times New Roman" w:eastAsia="Times New Roman" w:hAnsi="Times New Roman" w:cs="Times New Roman"/>
          <w:kern w:val="0"/>
          <w:highlight w:val="yellow"/>
          <w:lang w:eastAsia="zh-CN"/>
        </w:rPr>
        <w:t>To examine possible mediation by current SES and health-related risk factors, we included current SES (score) and each of the health-related risk factors (as a binary variable) and their interactions with age into the model (Model 3).</w:t>
      </w:r>
      <w:r>
        <w:rPr>
          <w:rFonts w:ascii="Times New Roman" w:eastAsia="Times New Roman" w:hAnsi="Times New Roman" w:cs="Times New Roman"/>
          <w:kern w:val="0"/>
          <w:lang w:eastAsia="zh-CN"/>
        </w:rPr>
        <w:t xml:space="preserve"> </w:t>
      </w:r>
    </w:p>
    <w:p w:rsidR="00694EF1" w:rsidRPr="00E915D0" w:rsidRDefault="00694EF1" w:rsidP="00694EF1">
      <w:pPr>
        <w:rPr>
          <w:lang w:eastAsia="zh-CN"/>
        </w:rPr>
      </w:pPr>
      <w:r>
        <w:rPr>
          <w:rFonts w:eastAsia="SimSun"/>
        </w:rPr>
        <w:t>R</w:t>
      </w:r>
      <w:r w:rsidRPr="00A232EB">
        <w:rPr>
          <w:rFonts w:eastAsia="SimSun"/>
        </w:rPr>
        <w:t>egression</w:t>
      </w:r>
      <w:r>
        <w:rPr>
          <w:rFonts w:eastAsia="SimSun"/>
        </w:rPr>
        <w:t>-</w:t>
      </w:r>
      <w:r w:rsidRPr="00A232EB">
        <w:rPr>
          <w:rFonts w:eastAsia="SimSun"/>
        </w:rPr>
        <w:t xml:space="preserve">based </w:t>
      </w:r>
      <w:r>
        <w:rPr>
          <w:rFonts w:eastAsia="SimSun"/>
        </w:rPr>
        <w:t>moderated mediation</w:t>
      </w:r>
      <w:r w:rsidRPr="00A232EB">
        <w:rPr>
          <w:rFonts w:eastAsia="SimSun"/>
        </w:rPr>
        <w:t xml:space="preserve"> analysis</w:t>
      </w:r>
      <w:r>
        <w:rPr>
          <w:rFonts w:eastAsia="SimSun"/>
        </w:rPr>
        <w:t xml:space="preserve"> was utilized to examine life course pathways from parental education to the </w:t>
      </w:r>
      <w:r w:rsidR="00ED3D5A">
        <w:rPr>
          <w:rFonts w:eastAsia="SimSun"/>
        </w:rPr>
        <w:t>age-related decrements in eGFR among</w:t>
      </w:r>
      <w:r>
        <w:rPr>
          <w:rFonts w:eastAsia="SimSun"/>
        </w:rPr>
        <w:t xml:space="preserve"> Black and </w:t>
      </w:r>
      <w:r w:rsidR="00FD1295">
        <w:rPr>
          <w:rFonts w:eastAsia="SimSun"/>
        </w:rPr>
        <w:t>w</w:t>
      </w:r>
      <w:r>
        <w:rPr>
          <w:rFonts w:eastAsia="SimSun"/>
        </w:rPr>
        <w:t>hite participants</w:t>
      </w:r>
      <w:r w:rsidRPr="00A232EB">
        <w:rPr>
          <w:rFonts w:eastAsia="SimSun"/>
        </w:rPr>
        <w:t>.</w:t>
      </w:r>
      <w:r w:rsidR="00ED3D5A">
        <w:rPr>
          <w:rFonts w:eastAsia="SimSun"/>
        </w:rPr>
        <w:t xml:space="preserve"> Detailed information regarding the R</w:t>
      </w:r>
      <w:r w:rsidR="00ED3D5A" w:rsidRPr="00A232EB">
        <w:rPr>
          <w:rFonts w:eastAsia="SimSun"/>
        </w:rPr>
        <w:t>egression</w:t>
      </w:r>
      <w:r w:rsidR="00ED3D5A">
        <w:rPr>
          <w:rFonts w:eastAsia="SimSun"/>
        </w:rPr>
        <w:t>-</w:t>
      </w:r>
      <w:r w:rsidR="00ED3D5A" w:rsidRPr="00A232EB">
        <w:rPr>
          <w:rFonts w:eastAsia="SimSun"/>
        </w:rPr>
        <w:t xml:space="preserve">based </w:t>
      </w:r>
      <w:r w:rsidR="00ED3D5A">
        <w:rPr>
          <w:rFonts w:eastAsia="SimSun"/>
        </w:rPr>
        <w:t>moderated mediation</w:t>
      </w:r>
      <w:r w:rsidR="00ED3D5A" w:rsidRPr="00A232EB">
        <w:rPr>
          <w:rFonts w:eastAsia="SimSun"/>
        </w:rPr>
        <w:t xml:space="preserve"> analysis</w:t>
      </w:r>
      <w:r w:rsidR="00ED3D5A">
        <w:rPr>
          <w:rFonts w:eastAsia="SimSun"/>
        </w:rPr>
        <w:t xml:space="preserve"> </w:t>
      </w:r>
      <w:r w:rsidR="00ED3D5A">
        <w:rPr>
          <w:rFonts w:eastAsia="SimSun"/>
        </w:rPr>
        <w:lastRenderedPageBreak/>
        <w:t>is provided in Supplementary Material 2.</w:t>
      </w:r>
      <w:r>
        <w:rPr>
          <w:rFonts w:eastAsia="SimSun"/>
        </w:rPr>
        <w:t xml:space="preserve"> </w:t>
      </w:r>
      <w:r w:rsidR="00ED3D5A">
        <w:rPr>
          <w:rFonts w:eastAsia="SimSun"/>
        </w:rPr>
        <w:t xml:space="preserve">In brief, </w:t>
      </w:r>
      <w:r w:rsidR="007B1E61">
        <w:rPr>
          <w:rFonts w:eastAsia="SimSun"/>
        </w:rPr>
        <w:t>eGFR</w:t>
      </w:r>
      <w:r>
        <w:rPr>
          <w:rFonts w:eastAsia="SimSun"/>
        </w:rPr>
        <w:t xml:space="preserve"> was regressed on age</w:t>
      </w:r>
      <w:r w:rsidR="00AF77E8">
        <w:rPr>
          <w:rFonts w:eastAsia="SimSun"/>
        </w:rPr>
        <w:t xml:space="preserve"> (standardized)</w:t>
      </w:r>
      <w:r>
        <w:rPr>
          <w:rFonts w:eastAsia="SimSun"/>
        </w:rPr>
        <w:t>, parental education</w:t>
      </w:r>
      <w:r w:rsidR="00ED3D5A">
        <w:rPr>
          <w:rFonts w:eastAsia="SimSun"/>
        </w:rPr>
        <w:t xml:space="preserve"> (</w:t>
      </w:r>
      <w:r w:rsidR="003156DF">
        <w:rPr>
          <w:rFonts w:eastAsia="SimSun"/>
        </w:rPr>
        <w:t xml:space="preserve">as a </w:t>
      </w:r>
      <w:r w:rsidR="00ED3D5A">
        <w:rPr>
          <w:rFonts w:eastAsia="SimSun"/>
        </w:rPr>
        <w:t>binary variable)</w:t>
      </w:r>
      <w:r>
        <w:rPr>
          <w:rFonts w:eastAsia="SimSun"/>
        </w:rPr>
        <w:t>, current SES</w:t>
      </w:r>
      <w:r w:rsidR="00AF77E8">
        <w:rPr>
          <w:rFonts w:eastAsia="SimSun"/>
        </w:rPr>
        <w:t xml:space="preserve"> (standardized)</w:t>
      </w:r>
      <w:r>
        <w:rPr>
          <w:rFonts w:eastAsia="SimSun"/>
        </w:rPr>
        <w:t>, and the 3 health-related risk factors</w:t>
      </w:r>
      <w:r w:rsidR="00ED3D5A">
        <w:rPr>
          <w:rFonts w:eastAsia="SimSun"/>
        </w:rPr>
        <w:t xml:space="preserve"> (</w:t>
      </w:r>
      <w:r w:rsidR="003156DF">
        <w:rPr>
          <w:rFonts w:eastAsia="SimSun"/>
        </w:rPr>
        <w:t xml:space="preserve">as </w:t>
      </w:r>
      <w:r w:rsidR="00ED3D5A">
        <w:rPr>
          <w:rFonts w:eastAsia="SimSun"/>
        </w:rPr>
        <w:t>binary variables)</w:t>
      </w:r>
      <w:r>
        <w:rPr>
          <w:rFonts w:eastAsia="SimSun"/>
        </w:rPr>
        <w:t>. In addition, the modeling considered if age was moderating the prediction of eGFR by parental education, current SES, and each of the health-related risk factors (</w:t>
      </w:r>
      <w:r w:rsidRPr="006C2E79">
        <w:rPr>
          <w:rFonts w:eastAsia="SimSun"/>
        </w:rPr>
        <w:t xml:space="preserve">see Supplementary Material </w:t>
      </w:r>
      <w:r w:rsidR="00FD1295">
        <w:rPr>
          <w:rFonts w:eastAsia="SimSun"/>
        </w:rPr>
        <w:t xml:space="preserve">2 </w:t>
      </w:r>
      <w:r w:rsidRPr="006C2E79">
        <w:rPr>
          <w:rFonts w:eastAsia="SimSun"/>
        </w:rPr>
        <w:t>for details</w:t>
      </w:r>
      <w:r>
        <w:rPr>
          <w:rFonts w:eastAsia="SimSun"/>
        </w:rPr>
        <w:t xml:space="preserve">). The moderated mediation model simultaneously tested the direct association of parental education with age-related </w:t>
      </w:r>
      <w:r w:rsidR="00ED3D5A">
        <w:rPr>
          <w:rFonts w:eastAsia="SimSun"/>
        </w:rPr>
        <w:t>decrements</w:t>
      </w:r>
      <w:r>
        <w:rPr>
          <w:rFonts w:eastAsia="SimSun"/>
        </w:rPr>
        <w:t xml:space="preserve"> in eGFR and the </w:t>
      </w:r>
      <w:r w:rsidR="00ED3D5A" w:rsidRPr="008346D0">
        <w:rPr>
          <w:rFonts w:eastAsia="SimSun"/>
          <w:highlight w:val="yellow"/>
        </w:rPr>
        <w:t>seven</w:t>
      </w:r>
      <w:r w:rsidR="00ED3D5A">
        <w:rPr>
          <w:rFonts w:eastAsia="SimSun"/>
        </w:rPr>
        <w:t xml:space="preserve"> </w:t>
      </w:r>
      <w:r>
        <w:rPr>
          <w:rFonts w:eastAsia="SimSun"/>
        </w:rPr>
        <w:t>indirect associations through current SES and each health-related risk factors</w:t>
      </w:r>
      <w:r w:rsidR="00ED3D5A">
        <w:rPr>
          <w:rFonts w:eastAsia="SimSun"/>
        </w:rPr>
        <w:t xml:space="preserve"> (see Supplementary Material 2 for details)</w:t>
      </w:r>
      <w:r>
        <w:rPr>
          <w:rFonts w:eastAsia="SimSun"/>
        </w:rPr>
        <w:t xml:space="preserve">. </w:t>
      </w:r>
      <w:r w:rsidR="00ED3D5A">
        <w:rPr>
          <w:rFonts w:eastAsia="SimSun"/>
        </w:rPr>
        <w:t>Age conditional d</w:t>
      </w:r>
      <w:r>
        <w:rPr>
          <w:rFonts w:eastAsia="SimSun"/>
        </w:rPr>
        <w:t>irect and indirect effects were tested in three different age categories,</w:t>
      </w:r>
      <w:r w:rsidRPr="00AC699B">
        <w:rPr>
          <w:rFonts w:eastAsia="SimSun"/>
        </w:rPr>
        <w:t xml:space="preserve"> younger </w:t>
      </w:r>
      <w:r>
        <w:rPr>
          <w:rFonts w:eastAsia="SimSun"/>
        </w:rPr>
        <w:t xml:space="preserve">(mean </w:t>
      </w:r>
      <w:r w:rsidRPr="00AC699B">
        <w:rPr>
          <w:rFonts w:eastAsia="SimSun"/>
        </w:rPr>
        <w:t>age</w:t>
      </w:r>
      <w:r>
        <w:rPr>
          <w:rFonts w:eastAsia="SimSun"/>
        </w:rPr>
        <w:t xml:space="preserve"> </w:t>
      </w:r>
      <w:r w:rsidRPr="00AC699B">
        <w:rPr>
          <w:rFonts w:eastAsia="SimSun"/>
        </w:rPr>
        <w:t>–1</w:t>
      </w:r>
      <w:r w:rsidRPr="007D4A5F">
        <w:rPr>
          <w:rFonts w:eastAsia="SimSun"/>
          <w:i/>
        </w:rPr>
        <w:t>SD</w:t>
      </w:r>
      <w:r>
        <w:rPr>
          <w:rFonts w:eastAsia="SimSun"/>
        </w:rPr>
        <w:t>)</w:t>
      </w:r>
      <w:r w:rsidRPr="00AC699B">
        <w:rPr>
          <w:rFonts w:eastAsia="SimSun"/>
        </w:rPr>
        <w:t>, middle</w:t>
      </w:r>
      <w:r>
        <w:rPr>
          <w:rFonts w:eastAsia="SimSun"/>
        </w:rPr>
        <w:t xml:space="preserve"> (</w:t>
      </w:r>
      <w:r w:rsidRPr="00AC699B">
        <w:rPr>
          <w:rFonts w:eastAsia="SimSun"/>
        </w:rPr>
        <w:t>mean age</w:t>
      </w:r>
      <w:r>
        <w:rPr>
          <w:rFonts w:eastAsia="SimSun"/>
        </w:rPr>
        <w:t>)</w:t>
      </w:r>
      <w:r w:rsidRPr="00AC699B">
        <w:rPr>
          <w:rFonts w:eastAsia="SimSun"/>
        </w:rPr>
        <w:t xml:space="preserve">, </w:t>
      </w:r>
      <w:r>
        <w:rPr>
          <w:rFonts w:eastAsia="SimSun"/>
        </w:rPr>
        <w:t xml:space="preserve">and </w:t>
      </w:r>
      <w:r w:rsidRPr="00AC699B">
        <w:rPr>
          <w:rFonts w:eastAsia="SimSun"/>
        </w:rPr>
        <w:t xml:space="preserve">older </w:t>
      </w:r>
      <w:r>
        <w:rPr>
          <w:rFonts w:eastAsia="SimSun"/>
        </w:rPr>
        <w:t xml:space="preserve">(mean </w:t>
      </w:r>
      <w:r w:rsidRPr="00AC699B">
        <w:rPr>
          <w:rFonts w:eastAsia="SimSun"/>
        </w:rPr>
        <w:t>age</w:t>
      </w:r>
      <w:r>
        <w:rPr>
          <w:rFonts w:eastAsia="SimSun"/>
        </w:rPr>
        <w:t xml:space="preserve"> </w:t>
      </w:r>
      <w:r w:rsidRPr="00AC699B">
        <w:rPr>
          <w:rFonts w:eastAsia="SimSun"/>
        </w:rPr>
        <w:t>+1</w:t>
      </w:r>
      <w:r w:rsidRPr="007D4A5F">
        <w:rPr>
          <w:rFonts w:eastAsia="SimSun"/>
          <w:i/>
        </w:rPr>
        <w:t>SD</w:t>
      </w:r>
      <w:r w:rsidRPr="00AC699B">
        <w:rPr>
          <w:rFonts w:eastAsia="SimSun"/>
        </w:rPr>
        <w:t>)</w:t>
      </w:r>
      <w:r>
        <w:rPr>
          <w:rFonts w:eastAsia="SimSun"/>
        </w:rPr>
        <w:t>. S</w:t>
      </w:r>
      <w:r w:rsidRPr="00AC699B">
        <w:rPr>
          <w:rFonts w:eastAsia="SimSun"/>
        </w:rPr>
        <w:t>ignificance of</w:t>
      </w:r>
      <w:r>
        <w:rPr>
          <w:rFonts w:eastAsia="SimSun"/>
        </w:rPr>
        <w:t xml:space="preserve"> the </w:t>
      </w:r>
      <w:r w:rsidRPr="00AC699B">
        <w:rPr>
          <w:rFonts w:eastAsia="SimSun"/>
        </w:rPr>
        <w:t xml:space="preserve">indirect effects </w:t>
      </w:r>
      <w:r>
        <w:rPr>
          <w:rFonts w:eastAsia="SimSun"/>
        </w:rPr>
        <w:t xml:space="preserve">was tested </w:t>
      </w:r>
      <w:r w:rsidRPr="00AC699B">
        <w:rPr>
          <w:rFonts w:eastAsia="SimSun"/>
        </w:rPr>
        <w:t>using bootstrapping procedures</w:t>
      </w:r>
      <w:r>
        <w:rPr>
          <w:rFonts w:eastAsia="SimSun"/>
        </w:rPr>
        <w:t xml:space="preserve">. </w:t>
      </w:r>
      <w:r w:rsidR="003156DF" w:rsidRPr="008346D0">
        <w:rPr>
          <w:rFonts w:eastAsia="SimSun"/>
          <w:highlight w:val="yellow"/>
        </w:rPr>
        <w:t>Unstandardized indirect effects were computed for each of 10,000 bootstrapped samples, and the 95% confidence intervals were computed by determining the indirect effects at the 2.5th and 97.5th percentiles.</w:t>
      </w:r>
      <w:r w:rsidR="003156DF">
        <w:rPr>
          <w:rFonts w:eastAsia="SimSun"/>
        </w:rPr>
        <w:t xml:space="preserve"> </w:t>
      </w:r>
      <w:r>
        <w:rPr>
          <w:rFonts w:eastAsia="SimSun"/>
        </w:rPr>
        <w:t xml:space="preserve">The moderated mediation analysis was conducted separately for Black and </w:t>
      </w:r>
      <w:r w:rsidR="00FD1295">
        <w:rPr>
          <w:rFonts w:eastAsia="SimSun"/>
        </w:rPr>
        <w:t>w</w:t>
      </w:r>
      <w:r>
        <w:rPr>
          <w:rFonts w:eastAsia="SimSun"/>
        </w:rPr>
        <w:t xml:space="preserve">hite participants using </w:t>
      </w:r>
      <w:proofErr w:type="spellStart"/>
      <w:r>
        <w:rPr>
          <w:rFonts w:eastAsia="SimSun"/>
        </w:rPr>
        <w:t>M</w:t>
      </w:r>
      <w:r w:rsidRPr="006C2E79">
        <w:rPr>
          <w:rFonts w:eastAsia="SimSun"/>
          <w:i/>
        </w:rPr>
        <w:t>plus</w:t>
      </w:r>
      <w:proofErr w:type="spellEnd"/>
      <w:r>
        <w:rPr>
          <w:rFonts w:eastAsia="SimSun"/>
        </w:rPr>
        <w:t xml:space="preserve"> version 8.1.</w:t>
      </w:r>
    </w:p>
    <w:p w:rsidR="009170DB" w:rsidRDefault="009170DB" w:rsidP="009170DB">
      <w:pPr>
        <w:pStyle w:val="Heading1"/>
      </w:pPr>
      <w:r>
        <w:t>Results</w:t>
      </w:r>
    </w:p>
    <w:p w:rsidR="009170DB" w:rsidRDefault="00694EF1" w:rsidP="009170DB">
      <w:r>
        <w:rPr>
          <w:lang w:eastAsia="zh-CN"/>
        </w:rPr>
        <w:t xml:space="preserve">Table 1 provides descriptive summary on the sociodemographic and health </w:t>
      </w:r>
      <w:r>
        <w:t xml:space="preserve">characteristics of the participants. Black participants were younger, more likely to have parents without a high school degree, less likely to have attended college, and reported being in a lower SES category currently. A higher percent of the Black participants had a larger BMI indicative of obesity, and had high blood pressure, and/or met criteria for type 2 diabetes compared to their </w:t>
      </w:r>
      <w:r w:rsidR="00FD1295">
        <w:t>w</w:t>
      </w:r>
      <w:r>
        <w:t>hite counterparts. Finally, Black adults had significantly a higher mean eGFR level (</w:t>
      </w:r>
      <w:r w:rsidRPr="00EC660C">
        <w:rPr>
          <w:i/>
        </w:rPr>
        <w:t>M</w:t>
      </w:r>
      <w:r>
        <w:t>=101.8 mL/min/1.73 m</w:t>
      </w:r>
      <w:r w:rsidRPr="00EC660C">
        <w:rPr>
          <w:vertAlign w:val="superscript"/>
        </w:rPr>
        <w:t>2</w:t>
      </w:r>
      <w:r>
        <w:t xml:space="preserve">, </w:t>
      </w:r>
      <w:r w:rsidRPr="00EC660C">
        <w:rPr>
          <w:i/>
        </w:rPr>
        <w:t>SD</w:t>
      </w:r>
      <w:r>
        <w:t xml:space="preserve">=23.4) when compared to </w:t>
      </w:r>
      <w:r w:rsidR="00FD1295">
        <w:t>w</w:t>
      </w:r>
      <w:r>
        <w:t>hite participants (</w:t>
      </w:r>
      <w:r w:rsidRPr="00EC660C">
        <w:rPr>
          <w:i/>
        </w:rPr>
        <w:t>M</w:t>
      </w:r>
      <w:r>
        <w:t xml:space="preserve">=88.7, </w:t>
      </w:r>
      <w:r w:rsidRPr="00EC660C">
        <w:rPr>
          <w:i/>
        </w:rPr>
        <w:t>SD</w:t>
      </w:r>
      <w:r w:rsidR="003E4AA7">
        <w:t>=</w:t>
      </w:r>
      <w:r>
        <w:t xml:space="preserve">17.1). The difference in mean eGFR was driven by the higher values in younger adults, which were </w:t>
      </w:r>
      <w:r>
        <w:lastRenderedPageBreak/>
        <w:t xml:space="preserve">indicative of renal hyperfiltration (Figure 2A). In addition, younger participants raised by families with lower parental education had a significantly higher mean eGFR compared to younger participants who reported childhood backgrounds in </w:t>
      </w:r>
      <w:r w:rsidR="004C5597">
        <w:t>families</w:t>
      </w:r>
      <w:r>
        <w:t xml:space="preserve"> with </w:t>
      </w:r>
      <w:r w:rsidR="007B1E61">
        <w:t>higher</w:t>
      </w:r>
      <w:r>
        <w:t xml:space="preserve"> parental education (Figure 2B).</w:t>
      </w:r>
      <w:r w:rsidR="009D7042">
        <w:t xml:space="preserve"> </w:t>
      </w:r>
      <w:r w:rsidR="009D7042" w:rsidRPr="008346D0">
        <w:rPr>
          <w:highlight w:val="yellow"/>
        </w:rPr>
        <w:t>Zero-order correlation</w:t>
      </w:r>
      <w:r w:rsidR="008346D0" w:rsidRPr="008346D0">
        <w:rPr>
          <w:highlight w:val="yellow"/>
        </w:rPr>
        <w:t>s</w:t>
      </w:r>
      <w:r w:rsidR="009D7042" w:rsidRPr="008346D0">
        <w:rPr>
          <w:highlight w:val="yellow"/>
        </w:rPr>
        <w:t xml:space="preserve"> between variable of interests </w:t>
      </w:r>
      <w:r w:rsidR="008346D0" w:rsidRPr="008346D0">
        <w:rPr>
          <w:highlight w:val="yellow"/>
        </w:rPr>
        <w:t xml:space="preserve">(across all participants and within each racial group) </w:t>
      </w:r>
      <w:r w:rsidR="000F487B">
        <w:rPr>
          <w:highlight w:val="yellow"/>
        </w:rPr>
        <w:t>are</w:t>
      </w:r>
      <w:r w:rsidR="008346D0" w:rsidRPr="008346D0">
        <w:rPr>
          <w:highlight w:val="yellow"/>
        </w:rPr>
        <w:t xml:space="preserve"> presented in Supplementary Material 3</w:t>
      </w:r>
      <w:r w:rsidR="008346D0">
        <w:t>.</w:t>
      </w:r>
    </w:p>
    <w:p w:rsidR="009170DB" w:rsidRDefault="009170DB" w:rsidP="009170DB">
      <w:pPr>
        <w:pStyle w:val="Heading2"/>
      </w:pPr>
      <w:r>
        <w:t>Parental Education and Age-Related Decrements in eGFR</w:t>
      </w:r>
    </w:p>
    <w:p w:rsidR="00694EF1" w:rsidRDefault="00694EF1" w:rsidP="00694EF1">
      <w:r>
        <w:t>Multiple linear regression analysis was used to examine whether parental education was associated with age-related differences eGFR. Age was negatively associated with eGFR, indicating a declining age pattern in creatinine clearance across adulthood (</w:t>
      </w:r>
      <w:r>
        <w:rPr>
          <w:i/>
        </w:rPr>
        <w:t>B</w:t>
      </w:r>
      <w:r>
        <w:t xml:space="preserve">=-0.84, </w:t>
      </w:r>
      <w:r w:rsidRPr="002D3E48">
        <w:rPr>
          <w:i/>
        </w:rPr>
        <w:t>SE</w:t>
      </w:r>
      <w:r>
        <w:t xml:space="preserve">=0.03, </w:t>
      </w:r>
      <w:r w:rsidRPr="002D3E48">
        <w:rPr>
          <w:i/>
        </w:rPr>
        <w:t>p</w:t>
      </w:r>
      <w:r>
        <w:t>&lt;.001, 95%</w:t>
      </w:r>
      <w:r w:rsidRPr="003E4AA7">
        <w:rPr>
          <w:i/>
        </w:rPr>
        <w:t>CI</w:t>
      </w:r>
      <w:r>
        <w:t>=-0.90,-0.78).  The mean eGFR decreased by 0.84 mL/min/1.73 m</w:t>
      </w:r>
      <w:r w:rsidRPr="008E6BBC">
        <w:rPr>
          <w:vertAlign w:val="superscript"/>
        </w:rPr>
        <w:t>2</w:t>
      </w:r>
      <w:r>
        <w:t xml:space="preserve"> per year. Controlling for gender and the two MIDUS phases, there was a significant interaction between participant age and parental education when evaluating the eGFR of all participants (Table 2, Model 1; </w:t>
      </w:r>
      <w:r>
        <w:rPr>
          <w:i/>
        </w:rPr>
        <w:t>B</w:t>
      </w:r>
      <w:r>
        <w:t xml:space="preserve">=0.24, </w:t>
      </w:r>
      <w:r w:rsidRPr="002D3E48">
        <w:rPr>
          <w:i/>
        </w:rPr>
        <w:t>SE</w:t>
      </w:r>
      <w:r>
        <w:t xml:space="preserve">=0.07, </w:t>
      </w:r>
      <w:r w:rsidRPr="002D3E48">
        <w:rPr>
          <w:i/>
        </w:rPr>
        <w:t>p</w:t>
      </w:r>
      <w:r>
        <w:t xml:space="preserve"> &lt;.001, 95%</w:t>
      </w:r>
      <w:r w:rsidRPr="00BD71CA">
        <w:rPr>
          <w:i/>
        </w:rPr>
        <w:t>CI</w:t>
      </w:r>
      <w:r>
        <w:t>=0.12,0.37). The inverse age-eGFR association between age and eGFR among participants with lower parental education was significantly steeper when compared to participants raised by families with a higher parental educational attainment (Figure 2</w:t>
      </w:r>
      <w:r w:rsidR="00A73E69">
        <w:t>C</w:t>
      </w:r>
      <w:r>
        <w:t>). Among younger adults, lower parental education was associated with a slightly higher eGFR relative to those how reported higher parental education.</w:t>
      </w:r>
      <w:r w:rsidR="002112EB">
        <w:t xml:space="preserve"> </w:t>
      </w:r>
      <w:r>
        <w:t>Conversely, among older adults, lower parental education tended to be was associated with a lower eGFR.</w:t>
      </w:r>
    </w:p>
    <w:p w:rsidR="009170DB" w:rsidRDefault="009170DB" w:rsidP="009170DB">
      <w:pPr>
        <w:pStyle w:val="Heading2"/>
      </w:pPr>
      <w:r>
        <w:t xml:space="preserve">Parental Education, Race, and Age-Related </w:t>
      </w:r>
      <w:r w:rsidR="00694EF1">
        <w:t>Differences</w:t>
      </w:r>
      <w:r>
        <w:t xml:space="preserve"> in eGFR</w:t>
      </w:r>
    </w:p>
    <w:p w:rsidR="00694EF1" w:rsidRDefault="00694EF1" w:rsidP="00694EF1">
      <w:r>
        <w:t xml:space="preserve">The interaction between age and parental education remained significant after adding race and the interaction between race and age into the model (Table 2, Model 2; </w:t>
      </w:r>
      <w:r>
        <w:rPr>
          <w:i/>
        </w:rPr>
        <w:t>B</w:t>
      </w:r>
      <w:r>
        <w:t xml:space="preserve">=0.38, </w:t>
      </w:r>
      <w:r w:rsidRPr="002D3E48">
        <w:rPr>
          <w:i/>
        </w:rPr>
        <w:t>SE</w:t>
      </w:r>
      <w:r>
        <w:t xml:space="preserve">=0.15, </w:t>
      </w:r>
      <w:r w:rsidRPr="002D3E48">
        <w:rPr>
          <w:i/>
        </w:rPr>
        <w:t>p</w:t>
      </w:r>
      <w:r>
        <w:t>=.013, 95%</w:t>
      </w:r>
      <w:r w:rsidRPr="00BD71CA">
        <w:rPr>
          <w:i/>
        </w:rPr>
        <w:t>CI</w:t>
      </w:r>
      <w:r>
        <w:t xml:space="preserve">=0.08,0.68). Further, the interaction between age and race on eGFR was statistically significant (Table 2, Model 2; </w:t>
      </w:r>
      <w:r>
        <w:rPr>
          <w:i/>
        </w:rPr>
        <w:t>B</w:t>
      </w:r>
      <w:r>
        <w:t xml:space="preserve">=0.41, </w:t>
      </w:r>
      <w:r w:rsidRPr="002D3E48">
        <w:rPr>
          <w:i/>
        </w:rPr>
        <w:t>SE</w:t>
      </w:r>
      <w:r>
        <w:t xml:space="preserve">=0.13, </w:t>
      </w:r>
      <w:r w:rsidRPr="002D3E48">
        <w:rPr>
          <w:i/>
        </w:rPr>
        <w:t>p</w:t>
      </w:r>
      <w:r>
        <w:t xml:space="preserve"> &lt;.01, 95%</w:t>
      </w:r>
      <w:r w:rsidRPr="00BD71CA">
        <w:rPr>
          <w:i/>
        </w:rPr>
        <w:t>CI</w:t>
      </w:r>
      <w:r>
        <w:t>=0.16,0.66</w:t>
      </w:r>
      <w:r w:rsidR="003E4AA7">
        <w:t>)</w:t>
      </w:r>
      <w:r>
        <w:t>. The age-</w:t>
      </w:r>
      <w:r>
        <w:lastRenderedPageBreak/>
        <w:t xml:space="preserve">related decrement in eGFR among Black participants was significantly steeper compared to </w:t>
      </w:r>
      <w:r w:rsidR="007B1E61">
        <w:t>w</w:t>
      </w:r>
      <w:r>
        <w:t>hite participants (Figure 2</w:t>
      </w:r>
      <w:r w:rsidR="00A73E69">
        <w:t>D</w:t>
      </w:r>
      <w:r>
        <w:t xml:space="preserve">). The eGFR of the younger Black adults was elevated relative to similarly aged </w:t>
      </w:r>
      <w:r w:rsidR="007B1E61">
        <w:t>w</w:t>
      </w:r>
      <w:r>
        <w:t xml:space="preserve">hite adults. However, the eGFR of the older Black participants did not differ from the older </w:t>
      </w:r>
      <w:r w:rsidR="007B1E61">
        <w:t>w</w:t>
      </w:r>
      <w:r>
        <w:t>hite participants. This pattern indicated that the steeper slope of the age-related differences</w:t>
      </w:r>
      <w:r w:rsidR="00FD1295">
        <w:t xml:space="preserve"> </w:t>
      </w:r>
      <w:r>
        <w:t xml:space="preserve">among Black relative to </w:t>
      </w:r>
      <w:r w:rsidR="007B1E61">
        <w:t>w</w:t>
      </w:r>
      <w:r>
        <w:t>hite adults was driven primarily by the higher eGFR values of the younger Black adults. Closer examination indicated there were 117 participants who met the RHF criteria of an eGFR &gt; 120 mL/min/1.73 m</w:t>
      </w:r>
      <w:r w:rsidRPr="006D0FAA">
        <w:rPr>
          <w:vertAlign w:val="superscript"/>
        </w:rPr>
        <w:t>2</w:t>
      </w:r>
      <w:r>
        <w:t>. The majority (</w:t>
      </w:r>
      <w:r w:rsidRPr="009C3A3C">
        <w:rPr>
          <w:i/>
        </w:rPr>
        <w:t>n</w:t>
      </w:r>
      <w:r>
        <w:t>=101, 86.3%) were younger than 50 years. The proportion of Black participants who met RHF criteria (</w:t>
      </w:r>
      <w:r w:rsidRPr="005D5E8E">
        <w:rPr>
          <w:i/>
        </w:rPr>
        <w:t>n</w:t>
      </w:r>
      <w:r>
        <w:t>=85; 72.6%) was significantly higher than that of white participants (</w:t>
      </w:r>
      <w:r w:rsidRPr="005D5E8E">
        <w:rPr>
          <w:i/>
        </w:rPr>
        <w:t>n</w:t>
      </w:r>
      <w:r>
        <w:t>=32</w:t>
      </w:r>
      <w:r w:rsidR="007B1E61">
        <w:t>;</w:t>
      </w:r>
      <w:r>
        <w:t xml:space="preserve"> 27.4%). Finally, among both Black and </w:t>
      </w:r>
      <w:r w:rsidR="007B1E61">
        <w:t>w</w:t>
      </w:r>
      <w:r>
        <w:t xml:space="preserve">hite participants who met the criteria of RHF, the majority in both races were younger than 50 years (81.2% among Black adults, 100% among </w:t>
      </w:r>
      <w:r w:rsidR="007B1E61">
        <w:t>w</w:t>
      </w:r>
      <w:r>
        <w:t xml:space="preserve">hite adults). </w:t>
      </w:r>
    </w:p>
    <w:p w:rsidR="009170DB" w:rsidRDefault="00503419" w:rsidP="00694EF1">
      <w:r>
        <w:t>T</w:t>
      </w:r>
      <w:r w:rsidR="00694EF1">
        <w:t>he three-way interaction for age, race, and parental education did not attain statistical significance</w:t>
      </w:r>
      <w:r w:rsidR="007B1E61">
        <w:t xml:space="preserve"> </w:t>
      </w:r>
      <w:r w:rsidR="00694EF1">
        <w:t xml:space="preserve">(Table 2, Model 2; </w:t>
      </w:r>
      <w:r w:rsidR="00694EF1">
        <w:rPr>
          <w:i/>
        </w:rPr>
        <w:t>B</w:t>
      </w:r>
      <w:r w:rsidR="00694EF1">
        <w:t xml:space="preserve">=-0.22, </w:t>
      </w:r>
      <w:r w:rsidR="00694EF1" w:rsidRPr="002D3E48">
        <w:rPr>
          <w:i/>
        </w:rPr>
        <w:t>SE</w:t>
      </w:r>
      <w:r w:rsidR="00694EF1">
        <w:t xml:space="preserve">=0.17, </w:t>
      </w:r>
      <w:r w:rsidR="00694EF1" w:rsidRPr="002D3E48">
        <w:rPr>
          <w:i/>
        </w:rPr>
        <w:t>p</w:t>
      </w:r>
      <w:r w:rsidR="00694EF1">
        <w:t>=.20, 95%</w:t>
      </w:r>
      <w:r w:rsidR="00694EF1" w:rsidRPr="00BD71CA">
        <w:rPr>
          <w:i/>
        </w:rPr>
        <w:t>CI</w:t>
      </w:r>
      <w:r w:rsidR="00694EF1">
        <w:t xml:space="preserve">=-0.55,0.12). </w:t>
      </w:r>
      <w:r w:rsidRPr="008066F1">
        <w:rPr>
          <w:highlight w:val="yellow"/>
        </w:rPr>
        <w:t>This</w:t>
      </w:r>
      <w:r w:rsidR="00694EF1" w:rsidRPr="008066F1">
        <w:rPr>
          <w:highlight w:val="yellow"/>
        </w:rPr>
        <w:t xml:space="preserve"> suggest</w:t>
      </w:r>
      <w:r w:rsidR="000F487B">
        <w:rPr>
          <w:highlight w:val="yellow"/>
        </w:rPr>
        <w:t>ed</w:t>
      </w:r>
      <w:r w:rsidR="00694EF1" w:rsidRPr="008066F1">
        <w:rPr>
          <w:highlight w:val="yellow"/>
        </w:rPr>
        <w:t xml:space="preserve"> that the differences in age-related differences in eGFR related to parental education were not conditional on </w:t>
      </w:r>
      <w:r w:rsidR="008066F1" w:rsidRPr="008066F1">
        <w:rPr>
          <w:highlight w:val="yellow"/>
        </w:rPr>
        <w:t>race</w:t>
      </w:r>
      <w:r w:rsidR="00694EF1" w:rsidRPr="008066F1">
        <w:rPr>
          <w:highlight w:val="yellow"/>
        </w:rPr>
        <w:t xml:space="preserve"> (Figure 2E)</w:t>
      </w:r>
      <w:r w:rsidR="00DF4E5F">
        <w:rPr>
          <w:highlight w:val="yellow"/>
        </w:rPr>
        <w:t>.</w:t>
      </w:r>
      <w:r w:rsidR="00694EF1" w:rsidRPr="008066F1">
        <w:rPr>
          <w:highlight w:val="yellow"/>
        </w:rPr>
        <w:t xml:space="preserve"> </w:t>
      </w:r>
      <w:r w:rsidR="000F487B">
        <w:rPr>
          <w:highlight w:val="yellow"/>
        </w:rPr>
        <w:t>As hypothesized, t</w:t>
      </w:r>
      <w:r w:rsidR="00DF4E5F">
        <w:rPr>
          <w:highlight w:val="yellow"/>
        </w:rPr>
        <w:t>he association link between parental education, race, and parental education followed the additive</w:t>
      </w:r>
      <w:r w:rsidR="000F487B">
        <w:rPr>
          <w:highlight w:val="yellow"/>
        </w:rPr>
        <w:t xml:space="preserve"> pattern, rather than the</w:t>
      </w:r>
      <w:r w:rsidR="00DF4E5F">
        <w:rPr>
          <w:highlight w:val="yellow"/>
        </w:rPr>
        <w:t xml:space="preserve"> </w:t>
      </w:r>
      <w:r w:rsidR="008066F1">
        <w:rPr>
          <w:highlight w:val="yellow"/>
        </w:rPr>
        <w:t xml:space="preserve">interactive </w:t>
      </w:r>
      <w:r w:rsidR="00DF4E5F">
        <w:rPr>
          <w:highlight w:val="yellow"/>
        </w:rPr>
        <w:t>pattern</w:t>
      </w:r>
      <w:r w:rsidR="00694EF1">
        <w:t xml:space="preserve">. After adding current SES, the 3 health-related risk factors (obesity, hypertension, and insulin resistance), and their interactions with age, the interaction between age and parental education </w:t>
      </w:r>
      <w:r>
        <w:t>was reduced to non-significance</w:t>
      </w:r>
      <w:r w:rsidR="00694EF1">
        <w:t xml:space="preserve"> (Table 2, Model 3; </w:t>
      </w:r>
      <w:r w:rsidR="00694EF1">
        <w:rPr>
          <w:i/>
        </w:rPr>
        <w:t>B</w:t>
      </w:r>
      <w:r w:rsidR="00694EF1">
        <w:t xml:space="preserve">=0.29, </w:t>
      </w:r>
      <w:r w:rsidR="00694EF1" w:rsidRPr="002D3E48">
        <w:rPr>
          <w:i/>
        </w:rPr>
        <w:t>SE</w:t>
      </w:r>
      <w:r w:rsidR="00694EF1">
        <w:t xml:space="preserve">=0.16, </w:t>
      </w:r>
      <w:r w:rsidR="00694EF1" w:rsidRPr="002D3E48">
        <w:rPr>
          <w:i/>
        </w:rPr>
        <w:t>p</w:t>
      </w:r>
      <w:r w:rsidR="00694EF1">
        <w:t>=.07, 95%</w:t>
      </w:r>
      <w:r w:rsidR="00694EF1" w:rsidRPr="00BD71CA">
        <w:rPr>
          <w:i/>
        </w:rPr>
        <w:t>CI</w:t>
      </w:r>
      <w:r w:rsidR="00694EF1">
        <w:t>=-0.02,0.59).</w:t>
      </w:r>
      <w:r w:rsidR="007B1E61">
        <w:t xml:space="preserve"> </w:t>
      </w:r>
      <w:r>
        <w:t>This</w:t>
      </w:r>
      <w:r w:rsidR="00694EF1">
        <w:t xml:space="preserve"> suggests that the </w:t>
      </w:r>
      <w:r>
        <w:t>link</w:t>
      </w:r>
      <w:r w:rsidR="00694EF1">
        <w:t xml:space="preserve"> </w:t>
      </w:r>
      <w:r>
        <w:t>between</w:t>
      </w:r>
      <w:r w:rsidR="00694EF1">
        <w:t xml:space="preserve"> parental education </w:t>
      </w:r>
      <w:r>
        <w:t>and</w:t>
      </w:r>
      <w:r w:rsidR="00694EF1">
        <w:t xml:space="preserve"> age-related differences in eGFR may be </w:t>
      </w:r>
      <w:r>
        <w:t>mediated by</w:t>
      </w:r>
      <w:r w:rsidR="00694EF1">
        <w:t xml:space="preserve"> current SES and overall health. Lower SES in adulthood was also indicative of a steeper age-related difference in eGFR between younger and older adults (Table 2, Model 3; </w:t>
      </w:r>
      <w:r w:rsidR="00694EF1">
        <w:rPr>
          <w:i/>
        </w:rPr>
        <w:t>B</w:t>
      </w:r>
      <w:r w:rsidR="00694EF1">
        <w:t xml:space="preserve">=0.03, </w:t>
      </w:r>
      <w:r w:rsidR="00694EF1" w:rsidRPr="002D3E48">
        <w:rPr>
          <w:i/>
        </w:rPr>
        <w:t>SE</w:t>
      </w:r>
      <w:r w:rsidR="00694EF1">
        <w:t xml:space="preserve">=0.01, </w:t>
      </w:r>
      <w:r w:rsidR="00694EF1" w:rsidRPr="002D3E48">
        <w:rPr>
          <w:i/>
        </w:rPr>
        <w:t>p</w:t>
      </w:r>
      <w:r w:rsidR="00694EF1">
        <w:t>=.03, 95%</w:t>
      </w:r>
      <w:r w:rsidR="00694EF1" w:rsidRPr="00BD71CA">
        <w:rPr>
          <w:i/>
        </w:rPr>
        <w:t>CI</w:t>
      </w:r>
      <w:r w:rsidR="00694EF1">
        <w:t xml:space="preserve">=0.01,0.05). Similarly, meeting criteria for type 2 </w:t>
      </w:r>
      <w:r w:rsidR="00694EF1">
        <w:lastRenderedPageBreak/>
        <w:t xml:space="preserve">diabetes was associated with a larger difference in  in eGFR between younger and older adults (Table 2, Model 3; </w:t>
      </w:r>
      <w:r w:rsidR="00694EF1">
        <w:rPr>
          <w:i/>
        </w:rPr>
        <w:t>B</w:t>
      </w:r>
      <w:r w:rsidR="00694EF1">
        <w:t xml:space="preserve">=-0.30, </w:t>
      </w:r>
      <w:r w:rsidR="00694EF1" w:rsidRPr="002D3E48">
        <w:rPr>
          <w:i/>
        </w:rPr>
        <w:t>SE</w:t>
      </w:r>
      <w:r w:rsidR="00694EF1">
        <w:t xml:space="preserve">=0.08, </w:t>
      </w:r>
      <w:r w:rsidR="00694EF1" w:rsidRPr="002D3E48">
        <w:rPr>
          <w:i/>
        </w:rPr>
        <w:t>p</w:t>
      </w:r>
      <w:r w:rsidR="00694EF1">
        <w:t>&lt;.001, 95%</w:t>
      </w:r>
      <w:r w:rsidR="00694EF1" w:rsidRPr="00BD71CA">
        <w:rPr>
          <w:i/>
        </w:rPr>
        <w:t>CI</w:t>
      </w:r>
      <w:r w:rsidR="00694EF1">
        <w:t>=-0.47,-0.14).</w:t>
      </w:r>
    </w:p>
    <w:p w:rsidR="009170DB" w:rsidRDefault="009170DB" w:rsidP="009170DB">
      <w:pPr>
        <w:pStyle w:val="Heading2"/>
      </w:pPr>
      <w:r>
        <w:t xml:space="preserve">Life Course Pathways from Lower Parental Education to </w:t>
      </w:r>
      <w:r w:rsidR="00694EF1">
        <w:t>Unhealthy Profiles</w:t>
      </w:r>
      <w:r>
        <w:t xml:space="preserve"> in Kidney Function Among Black and white Adults</w:t>
      </w:r>
    </w:p>
    <w:p w:rsidR="009170DB" w:rsidRDefault="009170DB" w:rsidP="009170DB">
      <w:pPr>
        <w:ind w:firstLine="0"/>
      </w:pPr>
      <w:r>
        <w:tab/>
      </w:r>
      <w:r w:rsidR="00694EF1">
        <w:t>A regression-based moderated mediation analysis was conducted to</w:t>
      </w:r>
      <w:r w:rsidR="007B1E61">
        <w:t xml:space="preserve"> </w:t>
      </w:r>
      <w:r w:rsidR="00694EF1">
        <w:t>examine the pathways from parental education level during childhood to the renal clearance patterns seen in middle-aged and older adult Life course pathways assessed separately for each racial group.</w:t>
      </w:r>
    </w:p>
    <w:p w:rsidR="009170DB" w:rsidRDefault="00694EF1" w:rsidP="009170DB">
      <w:pPr>
        <w:pStyle w:val="Heading3"/>
      </w:pPr>
      <w:r>
        <w:t>Parental educational attainment and eGFR among Black adults</w:t>
      </w:r>
    </w:p>
    <w:p w:rsidR="00694EF1" w:rsidRDefault="009170DB" w:rsidP="009170DB">
      <w:pPr>
        <w:ind w:firstLine="0"/>
      </w:pPr>
      <w:r>
        <w:rPr>
          <w:b/>
        </w:rPr>
        <w:tab/>
      </w:r>
      <w:r w:rsidR="00694EF1">
        <w:t>R</w:t>
      </w:r>
      <w:r>
        <w:t xml:space="preserve">esults from the moderated mediation analysis for the Black group </w:t>
      </w:r>
      <w:r w:rsidR="00FD1295">
        <w:t>are</w:t>
      </w:r>
      <w:r>
        <w:t xml:space="preserve"> presented in Figure 3A. </w:t>
      </w:r>
      <w:r w:rsidR="00694EF1">
        <w:t>Lower parental education was associated with the likelihood of hypertension among the black participants (</w:t>
      </w:r>
      <w:r w:rsidR="00AC1D9D">
        <w:rPr>
          <w:i/>
        </w:rPr>
        <w:t>B</w:t>
      </w:r>
      <w:r w:rsidR="00694EF1">
        <w:t>=-0.23,</w:t>
      </w:r>
      <w:r w:rsidR="003E4AA7">
        <w:t xml:space="preserve"> </w:t>
      </w:r>
      <w:r w:rsidR="00694EF1" w:rsidRPr="00E640FA">
        <w:rPr>
          <w:i/>
        </w:rPr>
        <w:t>SE</w:t>
      </w:r>
      <w:r w:rsidR="00694EF1">
        <w:t xml:space="preserve">=0.05, </w:t>
      </w:r>
      <w:r w:rsidR="00694EF1" w:rsidRPr="00E640FA">
        <w:rPr>
          <w:i/>
        </w:rPr>
        <w:t>p</w:t>
      </w:r>
      <w:r w:rsidR="00694EF1">
        <w:t>&lt;0.001) as well glucoregulatory indices of insulin resistance (</w:t>
      </w:r>
      <w:r w:rsidR="00AC1D9D">
        <w:rPr>
          <w:i/>
        </w:rPr>
        <w:t>B</w:t>
      </w:r>
      <w:r w:rsidR="00694EF1">
        <w:t xml:space="preserve">=-0.17, </w:t>
      </w:r>
      <w:r w:rsidR="00694EF1" w:rsidRPr="00E640FA">
        <w:rPr>
          <w:i/>
        </w:rPr>
        <w:t>SE</w:t>
      </w:r>
      <w:r w:rsidR="00694EF1">
        <w:t xml:space="preserve">=0.05, </w:t>
      </w:r>
      <w:r w:rsidR="00694EF1" w:rsidRPr="00E640FA">
        <w:rPr>
          <w:i/>
        </w:rPr>
        <w:t>p</w:t>
      </w:r>
      <w:r w:rsidR="00694EF1">
        <w:t>&lt;0.01). In turn, insulin resistance was associated with a larger difference in eGFR between the younger and older adults (</w:t>
      </w:r>
      <w:r w:rsidR="00AC1D9D">
        <w:rPr>
          <w:i/>
        </w:rPr>
        <w:t>B</w:t>
      </w:r>
      <w:r w:rsidR="00694EF1">
        <w:t xml:space="preserve">=-7.11, </w:t>
      </w:r>
      <w:r w:rsidR="00694EF1" w:rsidRPr="00E640FA">
        <w:rPr>
          <w:i/>
        </w:rPr>
        <w:t>SE</w:t>
      </w:r>
      <w:r w:rsidR="00694EF1">
        <w:t xml:space="preserve">=2.74, </w:t>
      </w:r>
      <w:r w:rsidR="00694EF1" w:rsidRPr="00E640FA">
        <w:rPr>
          <w:i/>
        </w:rPr>
        <w:t>p</w:t>
      </w:r>
      <w:r w:rsidR="00694EF1">
        <w:t xml:space="preserve">=.010). </w:t>
      </w:r>
      <w:r w:rsidR="00694EF1" w:rsidRPr="00985B81">
        <w:rPr>
          <w:highlight w:val="yellow"/>
        </w:rPr>
        <w:t>The indirect effect analysis indicated the mediation through insulin resistance was driven primarily by the significant effect and high</w:t>
      </w:r>
      <w:r w:rsidR="000F487B">
        <w:rPr>
          <w:highlight w:val="yellow"/>
        </w:rPr>
        <w:t>er</w:t>
      </w:r>
      <w:r w:rsidR="00694EF1" w:rsidRPr="00985B81">
        <w:rPr>
          <w:highlight w:val="yellow"/>
        </w:rPr>
        <w:t xml:space="preserve"> eGFR among younger adults (</w:t>
      </w:r>
      <w:r w:rsidR="00AC1D9D" w:rsidRPr="00985B81">
        <w:rPr>
          <w:i/>
          <w:highlight w:val="yellow"/>
        </w:rPr>
        <w:t>B</w:t>
      </w:r>
      <w:r w:rsidR="00694EF1" w:rsidRPr="00985B81">
        <w:rPr>
          <w:highlight w:val="yellow"/>
        </w:rPr>
        <w:t>=-</w:t>
      </w:r>
      <w:r w:rsidR="001B0E97" w:rsidRPr="00985B81">
        <w:rPr>
          <w:highlight w:val="yellow"/>
        </w:rPr>
        <w:t>2</w:t>
      </w:r>
      <w:r w:rsidR="00694EF1" w:rsidRPr="00985B81">
        <w:rPr>
          <w:highlight w:val="yellow"/>
        </w:rPr>
        <w:t>.</w:t>
      </w:r>
      <w:r w:rsidR="001B0E97" w:rsidRPr="00985B81">
        <w:rPr>
          <w:highlight w:val="yellow"/>
        </w:rPr>
        <w:t>03</w:t>
      </w:r>
      <w:r w:rsidR="00694EF1" w:rsidRPr="00985B81">
        <w:rPr>
          <w:highlight w:val="yellow"/>
        </w:rPr>
        <w:t xml:space="preserve">, </w:t>
      </w:r>
      <w:r w:rsidR="00694EF1" w:rsidRPr="00985B81">
        <w:rPr>
          <w:i/>
          <w:highlight w:val="yellow"/>
        </w:rPr>
        <w:t>SE</w:t>
      </w:r>
      <w:r w:rsidR="00694EF1" w:rsidRPr="00985B81">
        <w:rPr>
          <w:highlight w:val="yellow"/>
        </w:rPr>
        <w:t>=</w:t>
      </w:r>
      <w:r w:rsidR="001B0E97" w:rsidRPr="00985B81">
        <w:rPr>
          <w:highlight w:val="yellow"/>
        </w:rPr>
        <w:t>1</w:t>
      </w:r>
      <w:r w:rsidR="00694EF1" w:rsidRPr="00985B81">
        <w:rPr>
          <w:highlight w:val="yellow"/>
        </w:rPr>
        <w:t>.</w:t>
      </w:r>
      <w:r w:rsidR="001B0E97" w:rsidRPr="00985B81">
        <w:rPr>
          <w:highlight w:val="yellow"/>
        </w:rPr>
        <w:t>03</w:t>
      </w:r>
      <w:r w:rsidR="00694EF1" w:rsidRPr="00985B81">
        <w:rPr>
          <w:highlight w:val="yellow"/>
        </w:rPr>
        <w:t xml:space="preserve">, </w:t>
      </w:r>
      <w:r w:rsidR="00694EF1" w:rsidRPr="00985B81">
        <w:rPr>
          <w:i/>
          <w:highlight w:val="yellow"/>
        </w:rPr>
        <w:t>p</w:t>
      </w:r>
      <w:r w:rsidR="00694EF1" w:rsidRPr="00985B81">
        <w:rPr>
          <w:highlight w:val="yellow"/>
        </w:rPr>
        <w:t>=.04), and was</w:t>
      </w:r>
      <w:r w:rsidR="00AF77E8" w:rsidRPr="00985B81">
        <w:rPr>
          <w:highlight w:val="yellow"/>
        </w:rPr>
        <w:t xml:space="preserve"> </w:t>
      </w:r>
      <w:r w:rsidR="00694EF1" w:rsidRPr="00985B81">
        <w:rPr>
          <w:highlight w:val="yellow"/>
        </w:rPr>
        <w:t>not evident among older participants (</w:t>
      </w:r>
      <w:r w:rsidR="00AC1D9D" w:rsidRPr="00985B81">
        <w:rPr>
          <w:i/>
          <w:highlight w:val="yellow"/>
        </w:rPr>
        <w:t>B</w:t>
      </w:r>
      <w:r w:rsidR="00694EF1" w:rsidRPr="00985B81">
        <w:rPr>
          <w:highlight w:val="yellow"/>
        </w:rPr>
        <w:t>=</w:t>
      </w:r>
      <w:r w:rsidR="001B0E97" w:rsidRPr="00985B81">
        <w:rPr>
          <w:highlight w:val="yellow"/>
        </w:rPr>
        <w:t>0</w:t>
      </w:r>
      <w:r w:rsidR="00694EF1" w:rsidRPr="00985B81">
        <w:rPr>
          <w:highlight w:val="yellow"/>
        </w:rPr>
        <w:t>.</w:t>
      </w:r>
      <w:r w:rsidR="001B0E97" w:rsidRPr="00985B81">
        <w:rPr>
          <w:highlight w:val="yellow"/>
        </w:rPr>
        <w:t>44</w:t>
      </w:r>
      <w:r w:rsidR="00694EF1" w:rsidRPr="00985B81">
        <w:rPr>
          <w:highlight w:val="yellow"/>
        </w:rPr>
        <w:t xml:space="preserve">, </w:t>
      </w:r>
      <w:r w:rsidR="00694EF1" w:rsidRPr="00985B81">
        <w:rPr>
          <w:i/>
          <w:highlight w:val="yellow"/>
        </w:rPr>
        <w:t>SE</w:t>
      </w:r>
      <w:r w:rsidR="00694EF1" w:rsidRPr="00985B81">
        <w:rPr>
          <w:highlight w:val="yellow"/>
        </w:rPr>
        <w:t>=0.</w:t>
      </w:r>
      <w:r w:rsidR="001B0E97" w:rsidRPr="00985B81">
        <w:rPr>
          <w:highlight w:val="yellow"/>
        </w:rPr>
        <w:t>58</w:t>
      </w:r>
      <w:r w:rsidR="00694EF1" w:rsidRPr="00985B81">
        <w:rPr>
          <w:highlight w:val="yellow"/>
        </w:rPr>
        <w:t xml:space="preserve">, </w:t>
      </w:r>
      <w:r w:rsidR="00694EF1" w:rsidRPr="00985B81">
        <w:rPr>
          <w:i/>
          <w:highlight w:val="yellow"/>
        </w:rPr>
        <w:t>p</w:t>
      </w:r>
      <w:r w:rsidR="00694EF1" w:rsidRPr="00985B81">
        <w:rPr>
          <w:highlight w:val="yellow"/>
        </w:rPr>
        <w:t xml:space="preserve">&gt;.05). </w:t>
      </w:r>
      <w:r w:rsidR="007413F9" w:rsidRPr="00985B81">
        <w:rPr>
          <w:highlight w:val="yellow"/>
        </w:rPr>
        <w:t xml:space="preserve">Thus, </w:t>
      </w:r>
      <w:r w:rsidR="000F487B">
        <w:rPr>
          <w:highlight w:val="yellow"/>
        </w:rPr>
        <w:t xml:space="preserve">the </w:t>
      </w:r>
      <w:r w:rsidR="007413F9" w:rsidRPr="00985B81">
        <w:rPr>
          <w:highlight w:val="yellow"/>
        </w:rPr>
        <w:t xml:space="preserve">pathway from familial </w:t>
      </w:r>
      <w:r w:rsidR="000F487B">
        <w:rPr>
          <w:highlight w:val="yellow"/>
        </w:rPr>
        <w:t xml:space="preserve">context and status </w:t>
      </w:r>
      <w:r w:rsidR="007413F9" w:rsidRPr="00985B81">
        <w:rPr>
          <w:highlight w:val="yellow"/>
        </w:rPr>
        <w:t xml:space="preserve">during childhood to less healthy age pattern in renal clearance appeared to be associated with the </w:t>
      </w:r>
      <w:r w:rsidR="000F487B">
        <w:rPr>
          <w:highlight w:val="yellow"/>
        </w:rPr>
        <w:t xml:space="preserve">more common </w:t>
      </w:r>
      <w:r w:rsidR="007413F9" w:rsidRPr="00985B81">
        <w:rPr>
          <w:highlight w:val="yellow"/>
        </w:rPr>
        <w:t>occurrence of type 2 diabetes among the Black participants (Figure 3B).</w:t>
      </w:r>
      <w:r w:rsidR="00694EF1">
        <w:t xml:space="preserve">The significant effects of parental education and familial conditions during childhood did not appear to be mediated by the current SES of the participants </w:t>
      </w:r>
      <w:r w:rsidR="007B1E61">
        <w:t>as</w:t>
      </w:r>
      <w:r w:rsidR="00694EF1">
        <w:t xml:space="preserve"> parental education level </w:t>
      </w:r>
      <w:r w:rsidR="007B1E61">
        <w:t xml:space="preserve">was not </w:t>
      </w:r>
      <w:r w:rsidR="00694EF1">
        <w:t xml:space="preserve">associated with current SES </w:t>
      </w:r>
      <w:r w:rsidR="00FD1295">
        <w:t xml:space="preserve">among the Black participants </w:t>
      </w:r>
      <w:r w:rsidR="00694EF1">
        <w:t>(</w:t>
      </w:r>
      <w:r w:rsidR="00AC1D9D">
        <w:rPr>
          <w:i/>
        </w:rPr>
        <w:t>B</w:t>
      </w:r>
      <w:r w:rsidR="00694EF1">
        <w:t xml:space="preserve">=0.13, </w:t>
      </w:r>
      <w:r w:rsidR="00694EF1" w:rsidRPr="00E640FA">
        <w:rPr>
          <w:i/>
        </w:rPr>
        <w:t>SE</w:t>
      </w:r>
      <w:r w:rsidR="00694EF1">
        <w:t xml:space="preserve">=0.11, </w:t>
      </w:r>
      <w:r w:rsidR="00694EF1" w:rsidRPr="00E640FA">
        <w:rPr>
          <w:i/>
        </w:rPr>
        <w:t>p</w:t>
      </w:r>
      <w:r w:rsidR="00694EF1">
        <w:t>=.24).</w:t>
      </w:r>
    </w:p>
    <w:p w:rsidR="00694EF1" w:rsidRDefault="00694EF1" w:rsidP="007B1E61">
      <w:pPr>
        <w:pStyle w:val="Heading3"/>
      </w:pPr>
      <w:r>
        <w:lastRenderedPageBreak/>
        <w:t>Parental educational attainment and eGFR</w:t>
      </w:r>
      <w:r w:rsidRPr="0035176C">
        <w:t xml:space="preserve"> </w:t>
      </w:r>
      <w:r w:rsidR="007B1E61">
        <w:t>w</w:t>
      </w:r>
      <w:r>
        <w:t>hite</w:t>
      </w:r>
      <w:r w:rsidRPr="0035176C">
        <w:t xml:space="preserve"> </w:t>
      </w:r>
      <w:r>
        <w:t>a</w:t>
      </w:r>
      <w:r w:rsidRPr="0035176C">
        <w:t>dults</w:t>
      </w:r>
    </w:p>
    <w:p w:rsidR="00694EF1" w:rsidRDefault="00694EF1" w:rsidP="00694EF1">
      <w:pPr>
        <w:ind w:firstLine="0"/>
      </w:pPr>
      <w:r>
        <w:tab/>
        <w:t xml:space="preserve">The moderated mediation analysis for the </w:t>
      </w:r>
      <w:r w:rsidR="007B1E61">
        <w:t>w</w:t>
      </w:r>
      <w:r>
        <w:t xml:space="preserve">hite </w:t>
      </w:r>
      <w:r w:rsidR="004C5597">
        <w:t>participants</w:t>
      </w:r>
      <w:r>
        <w:t xml:space="preserve"> is presented in Figure 4A. Lower parental education during childhood was associated with lower current SES (</w:t>
      </w:r>
      <w:r w:rsidR="00AC1D9D">
        <w:rPr>
          <w:i/>
        </w:rPr>
        <w:t>B</w:t>
      </w:r>
      <w:r>
        <w:t xml:space="preserve">=0.30, </w:t>
      </w:r>
      <w:r w:rsidRPr="00E640FA">
        <w:rPr>
          <w:i/>
        </w:rPr>
        <w:t>SE</w:t>
      </w:r>
      <w:r>
        <w:t xml:space="preserve">=0.06, </w:t>
      </w:r>
      <w:r w:rsidRPr="00E640FA">
        <w:rPr>
          <w:i/>
        </w:rPr>
        <w:t>p</w:t>
      </w:r>
      <w:r>
        <w:t>&lt;0.001). Further, low parental education was also associated with a likelihood of being overweight in adulthood (</w:t>
      </w:r>
      <w:r w:rsidR="00AC1D9D">
        <w:rPr>
          <w:i/>
        </w:rPr>
        <w:t>B</w:t>
      </w:r>
      <w:r>
        <w:t xml:space="preserve">=-0.08, </w:t>
      </w:r>
      <w:r w:rsidRPr="00E640FA">
        <w:rPr>
          <w:i/>
        </w:rPr>
        <w:t>SE</w:t>
      </w:r>
      <w:r>
        <w:t xml:space="preserve">=0.03, </w:t>
      </w:r>
      <w:r w:rsidRPr="00E640FA">
        <w:rPr>
          <w:i/>
        </w:rPr>
        <w:t>p</w:t>
      </w:r>
      <w:r>
        <w:t>=.004), being hypertensive (</w:t>
      </w:r>
      <w:r w:rsidR="00AC1D9D">
        <w:rPr>
          <w:i/>
        </w:rPr>
        <w:t>B</w:t>
      </w:r>
      <w:r>
        <w:t xml:space="preserve"> =-0.16, </w:t>
      </w:r>
      <w:r w:rsidRPr="00E640FA">
        <w:rPr>
          <w:i/>
        </w:rPr>
        <w:t>SE</w:t>
      </w:r>
      <w:r>
        <w:t xml:space="preserve">=0.03, </w:t>
      </w:r>
      <w:r w:rsidRPr="00E640FA">
        <w:rPr>
          <w:i/>
        </w:rPr>
        <w:t>p</w:t>
      </w:r>
      <w:r>
        <w:t>&lt;0.001), and meeting criteria for type 2 diabetes (</w:t>
      </w:r>
      <w:r w:rsidR="00AC1D9D">
        <w:rPr>
          <w:i/>
        </w:rPr>
        <w:t>B</w:t>
      </w:r>
      <w:r>
        <w:t xml:space="preserve"> =-0.06, </w:t>
      </w:r>
      <w:r w:rsidRPr="00E640FA">
        <w:rPr>
          <w:i/>
        </w:rPr>
        <w:t>SE</w:t>
      </w:r>
      <w:r>
        <w:t xml:space="preserve">=0.02, </w:t>
      </w:r>
      <w:r w:rsidRPr="00E640FA">
        <w:rPr>
          <w:i/>
        </w:rPr>
        <w:t>p</w:t>
      </w:r>
      <w:r>
        <w:t>=.005). Current SES was also associated with obesity (</w:t>
      </w:r>
      <w:r w:rsidR="00AC1D9D">
        <w:rPr>
          <w:i/>
        </w:rPr>
        <w:t>B</w:t>
      </w:r>
      <w:r>
        <w:t xml:space="preserve">=-0.07, </w:t>
      </w:r>
      <w:r w:rsidRPr="00E640FA">
        <w:rPr>
          <w:i/>
        </w:rPr>
        <w:t>SE</w:t>
      </w:r>
      <w:r>
        <w:t xml:space="preserve">=0.01, </w:t>
      </w:r>
      <w:r w:rsidRPr="00E640FA">
        <w:rPr>
          <w:i/>
        </w:rPr>
        <w:t>p</w:t>
      </w:r>
      <w:r>
        <w:t>&lt;.001), hypertension (</w:t>
      </w:r>
      <w:r w:rsidR="003E4AA7">
        <w:rPr>
          <w:i/>
        </w:rPr>
        <w:t>B</w:t>
      </w:r>
      <w:r>
        <w:t xml:space="preserve">=-0.03, </w:t>
      </w:r>
      <w:r w:rsidRPr="00E640FA">
        <w:rPr>
          <w:i/>
        </w:rPr>
        <w:t>SE</w:t>
      </w:r>
      <w:r>
        <w:t xml:space="preserve">=0.01, </w:t>
      </w:r>
      <w:r w:rsidRPr="00E640FA">
        <w:rPr>
          <w:i/>
        </w:rPr>
        <w:t>p</w:t>
      </w:r>
      <w:r>
        <w:t>=.036), and insulin resistance (</w:t>
      </w:r>
      <w:r w:rsidR="00AC1D9D">
        <w:rPr>
          <w:i/>
        </w:rPr>
        <w:t>B</w:t>
      </w:r>
      <w:r>
        <w:t xml:space="preserve">=-0.04, </w:t>
      </w:r>
      <w:r w:rsidRPr="00E640FA">
        <w:rPr>
          <w:i/>
        </w:rPr>
        <w:t>SE</w:t>
      </w:r>
      <w:r>
        <w:t xml:space="preserve">=0.01, </w:t>
      </w:r>
      <w:r w:rsidRPr="00E640FA">
        <w:rPr>
          <w:i/>
        </w:rPr>
        <w:t>p</w:t>
      </w:r>
      <w:r>
        <w:t>&lt;.001). The unhealthy patterns of high BP (</w:t>
      </w:r>
      <w:r w:rsidR="00AC1D9D">
        <w:rPr>
          <w:i/>
        </w:rPr>
        <w:t>B</w:t>
      </w:r>
      <w:r>
        <w:t xml:space="preserve">=-1.77, </w:t>
      </w:r>
      <w:r w:rsidRPr="00E640FA">
        <w:rPr>
          <w:i/>
        </w:rPr>
        <w:t>SE</w:t>
      </w:r>
      <w:r>
        <w:t xml:space="preserve">=0.84, </w:t>
      </w:r>
      <w:r w:rsidRPr="00E640FA">
        <w:rPr>
          <w:i/>
        </w:rPr>
        <w:t>p</w:t>
      </w:r>
      <w:r>
        <w:t>=.035) and insulin resistance (</w:t>
      </w:r>
      <w:r w:rsidR="00AC1D9D">
        <w:rPr>
          <w:i/>
        </w:rPr>
        <w:t>B</w:t>
      </w:r>
      <w:r>
        <w:t xml:space="preserve">=-2.77, </w:t>
      </w:r>
      <w:r w:rsidRPr="00E640FA">
        <w:rPr>
          <w:i/>
        </w:rPr>
        <w:t>SE</w:t>
      </w:r>
      <w:r>
        <w:t xml:space="preserve">=1.36, </w:t>
      </w:r>
      <w:r w:rsidRPr="00E640FA">
        <w:rPr>
          <w:i/>
        </w:rPr>
        <w:t>p</w:t>
      </w:r>
      <w:r>
        <w:t>=.041) linked with the age-related changes in eGFR. Thus, among white adults, the pathways to kidney health appeared to reflect both the connection between childhood and adult SES as well as the general association between low SES and overall poor health. The indirect effect analysis indicated that both the social and obesity-related physiological</w:t>
      </w:r>
      <w:r w:rsidR="006C286B">
        <w:t xml:space="preserve"> </w:t>
      </w:r>
      <w:r>
        <w:t>pathways were statistically significant in younger and older adults. Among white participants, the higher eGFR among younger adults and lower eGFR among older adults resulted in the appearance of stronger influence of age, with a steeper decline.</w:t>
      </w:r>
    </w:p>
    <w:p w:rsidR="009170DB" w:rsidRDefault="009170DB" w:rsidP="009170DB">
      <w:pPr>
        <w:pStyle w:val="Heading1"/>
      </w:pPr>
      <w:r>
        <w:t>Discussion</w:t>
      </w:r>
    </w:p>
    <w:p w:rsidR="00CF1676" w:rsidRDefault="00CF1676" w:rsidP="00CF1676">
      <w:r>
        <w:t>Using cross-sectional information on</w:t>
      </w:r>
      <w:r w:rsidR="00EC11D0">
        <w:t xml:space="preserve"> </w:t>
      </w:r>
      <w:r>
        <w:t xml:space="preserve">eGFR values of middle-age and older Black and </w:t>
      </w:r>
      <w:r w:rsidR="00EC11D0">
        <w:t>w</w:t>
      </w:r>
      <w:r>
        <w:t>hite Americans, this analysis has shown that parental educational attainment, a proxy of early life SES, is associated with age-related decrements in renal clearance. While it is was already known that early life</w:t>
      </w:r>
      <w:r w:rsidR="000F487B">
        <w:t xml:space="preserve"> conditions</w:t>
      </w:r>
      <w:r>
        <w:t>, especially prenatal</w:t>
      </w:r>
      <w:r w:rsidR="00EC11D0">
        <w:t xml:space="preserve"> </w:t>
      </w:r>
      <w:r>
        <w:t xml:space="preserve">events such as gestational age at delivery, </w:t>
      </w:r>
      <w:r w:rsidR="000F487B">
        <w:t>are part of a</w:t>
      </w:r>
      <w:r>
        <w:t xml:space="preserve"> critical period for kidney development</w:t>
      </w:r>
      <w:r w:rsidR="00503419">
        <w:t xml:space="preserve"> </w:t>
      </w:r>
      <w:r w:rsidR="00503419">
        <w:fldChar w:fldCharType="begin"/>
      </w:r>
      <w:r w:rsidR="00503419">
        <w:instrText xml:space="preserve"> ADDIN EN.CITE &lt;EndNote&gt;&lt;Cite&gt;&lt;Author&gt;Kett&lt;/Author&gt;&lt;Year&gt;2010&lt;/Year&gt;&lt;RecNum&gt;1&lt;/RecNum&gt;&lt;DisplayText&gt;(Kett and Denton, 2010)&lt;/DisplayText&gt;&lt;record&gt;&lt;rec-number&gt;1&lt;/rec-number&gt;&lt;foreign-keys&gt;&lt;key app="EN" db-id="t5t2dx9fkvefvfe2w5fxwds8ssepfzszpx9x" timestamp="1611937842"&gt;1&lt;/key&gt;&lt;/foreign-keys&gt;&lt;ref-type name="Journal Article"&gt;17&lt;/ref-type&gt;&lt;contributors&gt;&lt;authors&gt;&lt;author&gt;Kett, Michelle M.&lt;/author&gt;&lt;author&gt;Denton, Kate M.&lt;/author&gt;&lt;/authors&gt;&lt;/contributors&gt;&lt;titles&gt;&lt;title&gt;Renal programming: cause for concern?&lt;/title&gt;&lt;secondary-title&gt;American Journal of Physiology-Regulatory, Integrative and Comparative Physiology&lt;/secondary-title&gt;&lt;/titles&gt;&lt;pages&gt;R791-R803&lt;/pages&gt;&lt;volume&gt;300&lt;/volume&gt;&lt;number&gt;4&lt;/number&gt;&lt;dates&gt;&lt;year&gt;2010&lt;/year&gt;&lt;/dates&gt;&lt;publisher&gt;American Physiological Society Bethesda, MD&lt;/publisher&gt;&lt;isbn&gt;0363-6119&lt;/isbn&gt;&lt;urls&gt;&lt;/urls&gt;&lt;/record&gt;&lt;/Cite&gt;&lt;/EndNote&gt;</w:instrText>
      </w:r>
      <w:r w:rsidR="00503419">
        <w:fldChar w:fldCharType="separate"/>
      </w:r>
      <w:r w:rsidR="00503419">
        <w:rPr>
          <w:noProof/>
        </w:rPr>
        <w:t>(Kett and Denton, 2010)</w:t>
      </w:r>
      <w:r w:rsidR="00503419">
        <w:fldChar w:fldCharType="end"/>
      </w:r>
      <w:r>
        <w:t>, it appears that economic and social disadvantage may also contribute to kidney health in adulthood</w:t>
      </w:r>
      <w:r w:rsidR="00EC11D0">
        <w:t xml:space="preserve">. </w:t>
      </w:r>
      <w:r w:rsidRPr="00702B34">
        <w:rPr>
          <w:highlight w:val="yellow"/>
        </w:rPr>
        <w:t xml:space="preserve">Further, </w:t>
      </w:r>
      <w:r w:rsidRPr="00702B34">
        <w:rPr>
          <w:highlight w:val="yellow"/>
        </w:rPr>
        <w:lastRenderedPageBreak/>
        <w:t xml:space="preserve">this analysis examined </w:t>
      </w:r>
      <w:r w:rsidR="003572D1" w:rsidRPr="00702B34">
        <w:rPr>
          <w:highlight w:val="yellow"/>
        </w:rPr>
        <w:t xml:space="preserve">the life course pathways from parental education to </w:t>
      </w:r>
      <w:r w:rsidRPr="00702B34">
        <w:rPr>
          <w:highlight w:val="yellow"/>
        </w:rPr>
        <w:t xml:space="preserve">age-related </w:t>
      </w:r>
      <w:r w:rsidR="003572D1" w:rsidRPr="00702B34">
        <w:rPr>
          <w:highlight w:val="yellow"/>
        </w:rPr>
        <w:t>decrements in eGFR</w:t>
      </w:r>
      <w:r w:rsidRPr="00702B34">
        <w:rPr>
          <w:highlight w:val="yellow"/>
        </w:rPr>
        <w:t xml:space="preserve">, </w:t>
      </w:r>
      <w:r w:rsidR="00FD1295" w:rsidRPr="00702B34">
        <w:rPr>
          <w:highlight w:val="yellow"/>
        </w:rPr>
        <w:t xml:space="preserve">which proved to </w:t>
      </w:r>
      <w:r w:rsidR="000F487B">
        <w:rPr>
          <w:highlight w:val="yellow"/>
        </w:rPr>
        <w:t xml:space="preserve">be </w:t>
      </w:r>
      <w:r w:rsidRPr="00702B34">
        <w:rPr>
          <w:highlight w:val="yellow"/>
        </w:rPr>
        <w:t xml:space="preserve">differentially </w:t>
      </w:r>
      <w:r w:rsidR="00FD1295" w:rsidRPr="00702B34">
        <w:rPr>
          <w:highlight w:val="yellow"/>
        </w:rPr>
        <w:t>manifest</w:t>
      </w:r>
      <w:r w:rsidRPr="00702B34">
        <w:rPr>
          <w:highlight w:val="yellow"/>
        </w:rPr>
        <w:t xml:space="preserve"> in </w:t>
      </w:r>
      <w:r w:rsidR="00EC11D0" w:rsidRPr="00702B34">
        <w:rPr>
          <w:highlight w:val="yellow"/>
        </w:rPr>
        <w:t>Black</w:t>
      </w:r>
      <w:r w:rsidRPr="00702B34">
        <w:rPr>
          <w:highlight w:val="yellow"/>
        </w:rPr>
        <w:t xml:space="preserve"> and </w:t>
      </w:r>
      <w:r w:rsidR="00EC11D0" w:rsidRPr="00702B34">
        <w:rPr>
          <w:highlight w:val="yellow"/>
        </w:rPr>
        <w:t>w</w:t>
      </w:r>
      <w:r w:rsidRPr="00702B34">
        <w:rPr>
          <w:highlight w:val="yellow"/>
        </w:rPr>
        <w:t xml:space="preserve">hite Americans. Several notable racial differences in the life course pathways from parental education to the age-associated pattern of renal senescence were evident after considering </w:t>
      </w:r>
      <w:r w:rsidR="003572D1" w:rsidRPr="00702B34">
        <w:rPr>
          <w:highlight w:val="yellow"/>
        </w:rPr>
        <w:t xml:space="preserve">current SES and </w:t>
      </w:r>
      <w:r w:rsidR="000F487B">
        <w:rPr>
          <w:highlight w:val="yellow"/>
        </w:rPr>
        <w:t xml:space="preserve">relevant </w:t>
      </w:r>
      <w:r w:rsidRPr="00702B34">
        <w:rPr>
          <w:highlight w:val="yellow"/>
        </w:rPr>
        <w:t>health-related risk factors, including obesity, hypertension and type 2 diabetes.</w:t>
      </w:r>
    </w:p>
    <w:p w:rsidR="00E95411" w:rsidRPr="00E95411" w:rsidRDefault="00E95411" w:rsidP="00E95411">
      <w:pPr>
        <w:ind w:firstLine="0"/>
        <w:rPr>
          <w:b/>
        </w:rPr>
      </w:pPr>
      <w:r w:rsidRPr="002D51F5">
        <w:rPr>
          <w:b/>
          <w:highlight w:val="yellow"/>
        </w:rPr>
        <w:t>Age-Related Decrements in Kidney Function</w:t>
      </w:r>
    </w:p>
    <w:p w:rsidR="00702B34" w:rsidRDefault="00702B34" w:rsidP="00702B34">
      <w:r>
        <w:t xml:space="preserve">Numerous clinical nephrology studies have characterized the process of renal senescence that occurs </w:t>
      </w:r>
      <w:r w:rsidR="000F487B">
        <w:t xml:space="preserve">in most adults, </w:t>
      </w:r>
      <w:r>
        <w:t>including the age-related decrease in the size of the kidney, especially in the cortical region, the changes in the structure of the glomeruli which may become sclerotic</w:t>
      </w:r>
      <w:r w:rsidR="000F487B">
        <w:t>,</w:t>
      </w:r>
      <w:r>
        <w:t xml:space="preserve"> and </w:t>
      </w:r>
      <w:r w:rsidR="000F487B">
        <w:t xml:space="preserve">the </w:t>
      </w:r>
      <w:r>
        <w:t>decrease</w:t>
      </w:r>
      <w:r w:rsidR="000F487B">
        <w:t xml:space="preserve"> in</w:t>
      </w:r>
      <w:r>
        <w:t xml:space="preserve"> filtration rates, altering the concentrations of proteins and other soluble analytes in both urine and circulation </w:t>
      </w:r>
      <w:r>
        <w:fldChar w:fldCharType="begin"/>
      </w:r>
      <w:r>
        <w:instrText xml:space="preserve"> ADDIN EN.CITE &lt;EndNote&gt;&lt;Cite&gt;&lt;Author&gt;Hommos&lt;/Author&gt;&lt;Year&gt;2017&lt;/Year&gt;&lt;RecNum&gt;63&lt;/RecNum&gt;&lt;DisplayText&gt;(Hommos et al., 2017)&lt;/DisplayText&gt;&lt;record&gt;&lt;rec-number&gt;63&lt;/rec-number&gt;&lt;foreign-keys&gt;&lt;key app="EN" db-id="xe2xfxvtcf9xdkevfvf5vx24wwsspr5xr5zp" timestamp="1611512387"&gt;63&lt;/key&gt;&lt;/foreign-keys&gt;&lt;ref-type name="Journal Article"&gt;17&lt;/ref-type&gt;&lt;contributors&gt;&lt;authors&gt;&lt;author&gt;Hommos, M. S.&lt;/author&gt;&lt;author&gt;Glassock, R. J.&lt;/author&gt;&lt;author&gt;Rule, A. D.&lt;/author&gt;&lt;/authors&gt;&lt;/contributors&gt;&lt;auth-address&gt;Division of Nephrology and Hypertension, Mayo Clinic, Rochester, Minnesota; and.&amp;#xD;Department of Medicine, Geffen School of Medicine at the University of California, Los Angeles, Los Angeles, California.&amp;#xD;Division of Nephrology and Hypertension, Mayo Clinic, Rochester, Minnesota; and Rule.andrew@mayo.edu.&lt;/auth-address&gt;&lt;titles&gt;&lt;title&gt;Structural and Functional Changes in Human Kidneys with Healthy Aging&lt;/title&gt;&lt;secondary-title&gt;J Am Soc Nephrol&lt;/secondary-title&gt;&lt;/titles&gt;&lt;periodical&gt;&lt;full-title&gt;J Am Soc Nephrol&lt;/full-title&gt;&lt;/periodical&gt;&lt;pages&gt;2838-2844&lt;/pages&gt;&lt;volume&gt;28&lt;/volume&gt;&lt;number&gt;10&lt;/number&gt;&lt;edition&gt;2017/08/10&lt;/edition&gt;&lt;keywords&gt;&lt;keyword&gt;Aging/*pathology/physiology&lt;/keyword&gt;&lt;keyword&gt;Humans&lt;/keyword&gt;&lt;keyword&gt;Kidney/*pathology/physiology&lt;/keyword&gt;&lt;keyword&gt;aging&lt;/keyword&gt;&lt;keyword&gt;glomerular filtration rate&lt;/keyword&gt;&lt;keyword&gt;glomerulosclerosis&lt;/keyword&gt;&lt;keyword&gt;kidney volume&lt;/keyword&gt;&lt;keyword&gt;nephron number&lt;/keyword&gt;&lt;keyword&gt;nephrosclerosis&lt;/keyword&gt;&lt;/keywords&gt;&lt;dates&gt;&lt;year&gt;2017&lt;/year&gt;&lt;pub-dates&gt;&lt;date&gt;Oct&lt;/date&gt;&lt;/pub-dates&gt;&lt;/dates&gt;&lt;isbn&gt;1046-6673 (Print)&amp;#xD;1046-6673&lt;/isbn&gt;&lt;accession-num&gt;28790143&lt;/accession-num&gt;&lt;urls&gt;&lt;/urls&gt;&lt;custom2&gt;PMC5619977&lt;/custom2&gt;&lt;electronic-resource-num&gt;10.1681/asn.2017040421&lt;/electronic-resource-num&gt;&lt;remote-database-provider&gt;NLM&lt;/remote-database-provider&gt;&lt;language&gt;eng&lt;/language&gt;&lt;/record&gt;&lt;/Cite&gt;&lt;/EndNote&gt;</w:instrText>
      </w:r>
      <w:r>
        <w:fldChar w:fldCharType="separate"/>
      </w:r>
      <w:r>
        <w:rPr>
          <w:noProof/>
        </w:rPr>
        <w:t>(Hommos et al., 2017)</w:t>
      </w:r>
      <w:r>
        <w:fldChar w:fldCharType="end"/>
      </w:r>
      <w:r>
        <w:t>. Among the MIDUS participants, age-related decrement in eGFR averaged 0.84 mL/min/1.73 m</w:t>
      </w:r>
      <w:r w:rsidRPr="008E6BBC">
        <w:rPr>
          <w:vertAlign w:val="superscript"/>
        </w:rPr>
        <w:t>2</w:t>
      </w:r>
      <w:r>
        <w:t xml:space="preserve"> per year, consistent with the previous estimations of an annual decline fall of 0.40 and 1.07 ml/min/1.73 m</w:t>
      </w:r>
      <w:r w:rsidRPr="00BC3432">
        <w:rPr>
          <w:vertAlign w:val="superscript"/>
        </w:rPr>
        <w:t>2</w:t>
      </w:r>
      <w:r>
        <w:t xml:space="preserve"> </w:t>
      </w:r>
      <w:r>
        <w:fldChar w:fldCharType="begin">
          <w:fldData xml:space="preserve">PEVuZE5vdGU+PENpdGU+PEF1dGhvcj5XZXR6ZWxzPC9BdXRob3I+PFllYXI+MjAwNzwvWWVhcj48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XZXR6ZWxzPC9BdXRob3I+PFllYXI+MjAwNzwvWWVhcj48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Baba et al., 2015; Wetzels et al., 2007)</w:t>
      </w:r>
      <w:r>
        <w:fldChar w:fldCharType="end"/>
      </w:r>
      <w:r>
        <w:t xml:space="preserve">. However, there are also important differences in these age-associated renal profiles across racial groups, and the potential for social disparities in general health to affect the emergence and pace of kidney aging. Many of the younger Black participants had high eGFR values, which may be indicative of a renal hyperfiltration that can result in wear-and-tear on the glomeruli and increase the likelihood of a later progression to CKD. The high eGFR in the younger Black participants resulted in a larger difference when compared to the older Black participants, and the appearance of a steeper slope of decline. A similar pattern was evident in some of the younger white participants but more evident in the context of obesity, hypertension, and type 2 diabetes. The co-occurrence of poor renal health and elevated blood pressure, as well as the adverse effects of diabetes on the kidneys is well known to nephrologists. </w:t>
      </w:r>
    </w:p>
    <w:p w:rsidR="00882F0E" w:rsidRDefault="00882F0E" w:rsidP="00882F0E">
      <w:r>
        <w:lastRenderedPageBreak/>
        <w:t xml:space="preserve">Across both Black and white adults, the current analysis also replicated many previous reports of an age-related decline in renal clearance, which can be tracked by measuring the levels of creatinine in serum and urine, as well as by quantifying other proteins and analytes, including albumin and cystatin </w:t>
      </w:r>
      <w:r>
        <w:fldChar w:fldCharType="begin">
          <w:fldData xml:space="preserve">PEVuZE5vdGU+PENpdGU+PEF1dGhvcj5QZXJhbHRhPC9BdXRob3I+PFllYXI+MjAxMTwvWWVhcj48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</w:fldData>
        </w:fldChar>
      </w:r>
      <w:r>
        <w:instrText xml:space="preserve"> ADDIN EN.CITE </w:instrText>
      </w:r>
      <w:r>
        <w:fldChar w:fldCharType="begin">
          <w:fldData xml:space="preserve">PEVuZE5vdGU+PENpdGU+PEF1dGhvcj5QZXJhbHRhPC9BdXRob3I+PFllYXI+MjAxMTwvWWVhcj48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</w:fldData>
        </w:fldChar>
      </w:r>
      <w:r>
        <w:instrText xml:space="preserve"> ADDIN EN.CITE.DATA </w:instrText>
      </w:r>
      <w:r>
        <w:fldChar w:fldCharType="end"/>
      </w:r>
      <w:r>
        <w:fldChar w:fldCharType="separate"/>
      </w:r>
      <w:r>
        <w:rPr>
          <w:noProof/>
        </w:rPr>
        <w:t>(Costello-White et al., 2015; Peralta et al., 2011; Peralta et al., 2013)</w:t>
      </w:r>
      <w:r>
        <w:fldChar w:fldCharType="end"/>
      </w:r>
      <w:r>
        <w:t xml:space="preserve">. Similar to the findings by </w:t>
      </w:r>
      <w:r>
        <w:fldChar w:fldCharType="begin"/>
      </w:r>
      <w:r>
        <w:instrText xml:space="preserve"> ADDIN EN.CITE &lt;EndNote&gt;&lt;Cite AuthorYear="1"&gt;&lt;Author&gt;Costello-White&lt;/Author&gt;&lt;Year&gt;2015&lt;/Year&gt;&lt;RecNum&gt;25&lt;/RecNum&gt;&lt;DisplayText&gt;Costello-White et al. (2015)&lt;/DisplayText&gt;&lt;record&gt;&lt;rec-number&gt;25&lt;/rec-number&gt;&lt;foreign-keys&gt;&lt;key app="EN" db-id="xe2xfxvtcf9xdkevfvf5vx24wwsspr5xr5zp" timestamp="1604652515"&gt;25&lt;/key&gt;&lt;/foreign-keys&gt;&lt;ref-type name="Journal Article"&gt;17&lt;/ref-type&gt;&lt;contributors&gt;&lt;authors&gt;&lt;author&gt;Costello-White, R.&lt;/author&gt;&lt;author&gt;Ryff, C. D.&lt;/author&gt;&lt;author&gt;Coe, C. L.&lt;/author&gt;&lt;/authors&gt;&lt;/contributors&gt;&lt;auth-address&gt;University of Wisconsin, Madison, WI, USA.&lt;/auth-address&gt;&lt;titles&gt;&lt;title&gt;Aging and low-grade inflammation reduce renal function in middle-aged and older adults in Japan and the USA&lt;/title&gt;&lt;secondary-title&gt;Age (Dordr)&lt;/secondary-title&gt;&lt;/titles&gt;&lt;periodical&gt;&lt;full-title&gt;Age (Dordr)&lt;/full-title&gt;&lt;/periodical&gt;&lt;pages&gt;9808&lt;/pages&gt;&lt;volume&gt;37&lt;/volume&gt;&lt;number&gt;4&lt;/number&gt;&lt;edition&gt;2015/07/19&lt;/edition&gt;&lt;keywords&gt;&lt;keyword&gt;Adult&lt;/keyword&gt;&lt;keyword&gt;*African Americans&lt;/keyword&gt;&lt;keyword&gt;Age Factors&lt;/keyword&gt;&lt;keyword&gt;Aged&lt;/keyword&gt;&lt;keyword&gt;Aged, 80 and over&lt;/keyword&gt;&lt;keyword&gt;Aging/*physiology&lt;/keyword&gt;&lt;keyword&gt;*Asian Continental Ancestry Group&lt;/keyword&gt;&lt;keyword&gt;C-Reactive Protein/metabolism&lt;/keyword&gt;&lt;keyword&gt;*European Continental Ancestry Group&lt;/keyword&gt;&lt;keyword&gt;Female&lt;/keyword&gt;&lt;keyword&gt;Glomerular Filtration Rate/*physiology&lt;/keyword&gt;&lt;keyword&gt;Humans&lt;/keyword&gt;&lt;keyword&gt;Interleukin-6/blood&lt;/keyword&gt;&lt;keyword&gt;Japan/epidemiology&lt;/keyword&gt;&lt;keyword&gt;Male&lt;/keyword&gt;&lt;keyword&gt;Middle Aged&lt;/keyword&gt;&lt;keyword&gt;Renal Insufficiency, Chronic/diagnosis/*epidemiology&lt;/keyword&gt;&lt;keyword&gt;United States/epidemiology&lt;/keyword&gt;&lt;/keywords&gt;&lt;dates&gt;&lt;year&gt;2015&lt;/year&gt;&lt;pub-dates&gt;&lt;date&gt;Aug&lt;/date&gt;&lt;/pub-dates&gt;&lt;/dates&gt;&lt;isbn&gt;0161-9152 (Print)&amp;#xD;0161-9152&lt;/isbn&gt;&lt;accession-num&gt;26187318&lt;/accession-num&gt;&lt;urls&gt;&lt;/urls&gt;&lt;custom2&gt;PMC4506280&lt;/custom2&gt;&lt;electronic-resource-num&gt;10.1007/s11357-015-9808-7&lt;/electronic-resource-num&gt;&lt;remote-database-provider&gt;NLM&lt;/remote-database-provider&gt;&lt;language&gt;eng&lt;/language&gt;&lt;/record&gt;&lt;/Cite&gt;&lt;/EndNote&gt;</w:instrText>
      </w:r>
      <w:r>
        <w:fldChar w:fldCharType="separate"/>
      </w:r>
      <w:r>
        <w:rPr>
          <w:noProof/>
        </w:rPr>
        <w:t>Costello-White et al. (2015)</w:t>
      </w:r>
      <w:r>
        <w:fldChar w:fldCharType="end"/>
      </w:r>
      <w:r>
        <w:t>, we found there appeared to be a larger difference in the eGFR of younger and older Black adults suggested when compared to the age-related differences in the white participants. This racial difference was driven primarily by the high</w:t>
      </w:r>
      <w:r w:rsidR="000F487B">
        <w:t>er</w:t>
      </w:r>
      <w:r>
        <w:t xml:space="preserve"> eGFR in the younger Black adults, which can tax and damage sensitive aspects of the glomeruli. However, not all studies have confirmed that RHF can be used as a single indicator of risk. Using longitudinal data, RHF among Black adults was not found to be significantly associated with a higher likelihood of CKD </w:t>
      </w:r>
      <w:r>
        <w:fldChar w:fldCharType="begin">
          <w:fldData xml:space="preserve">PEVuZE5vdGU+PENpdGU+PEF1dGhvcj5DaGFpa2VuPC9BdXRob3I+PFllYXI+MTk5ODwvWWVhcj48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DaGFpa2VuPC9BdXRob3I+PFllYXI+MTk5ODwvWWVhcj48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Chaiken et al., 1998)</w:t>
      </w:r>
      <w:r>
        <w:fldChar w:fldCharType="end"/>
      </w:r>
      <w:r w:rsidR="006D7BFF">
        <w:t>.</w:t>
      </w:r>
      <w:r>
        <w:t xml:space="preserve"> However, we did find that a higher percentage of the younger Black adults had a high eGFR that would meet the criteria for RHF when compared to the white adults. In younger adults, RHF was also more likely to be associated with obesity, high BP, and high HA1c levels indicative of type 2 diabetes  </w:t>
      </w:r>
      <w:r>
        <w:fldChar w:fldCharType="begin">
          <w:fldData xml:space="preserve">PEVuZE5vdGU+PENpdGU+PEF1dGhvcj5NYWdlZTwvQXV0aG9yPjxZZWFyPjIwMDk8L1llYXI+PFJl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NYWdlZTwvQXV0aG9yPjxZZWFyPjIwMDk8L1llYXI+PFJl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Low et al., 2018; Magee et al., 2009; Melsom et al., 2011; Oh et al., 2020; Palatini, 2012)</w:t>
      </w:r>
      <w:r>
        <w:fldChar w:fldCharType="end"/>
      </w:r>
      <w:r>
        <w:t xml:space="preserve">. Our modeling suggests that RHF is one of the indicators of risk in mid-adulthood, and consistent with the multifactorial etiology of renal senescence. </w:t>
      </w:r>
    </w:p>
    <w:p w:rsidR="00882F0E" w:rsidRPr="00882F0E" w:rsidRDefault="00882F0E" w:rsidP="00882F0E">
      <w:pPr>
        <w:ind w:firstLine="0"/>
        <w:rPr>
          <w:b/>
        </w:rPr>
      </w:pPr>
      <w:r w:rsidRPr="002D51F5">
        <w:rPr>
          <w:b/>
          <w:highlight w:val="yellow"/>
        </w:rPr>
        <w:t>Parental Education and Age-Related Decrements in Kidney Function</w:t>
      </w:r>
    </w:p>
    <w:p w:rsidR="00B85688" w:rsidRDefault="00702B34" w:rsidP="00B85688">
      <w:pPr>
        <w:rPr>
          <w:lang w:eastAsia="zh-CN"/>
        </w:rPr>
      </w:pPr>
      <w:r>
        <w:t xml:space="preserve">The novelty of our findings is the demonstration that social factors, including familial context during childhood, can act through these pathways to impact kidney physiology in adulthood.  Specifically, lower educational attainment of parents was associated with a larger age-related difference in eGFR, due to the higher eGFR values among younger participants and the lower clearance of the older participants. The conclusion that social and economic </w:t>
      </w:r>
      <w:r>
        <w:lastRenderedPageBreak/>
        <w:t xml:space="preserve">disadvantage can have a long-term impact on adult health is not new, but it has been more common to focus on other physiological systems, especially related to cardiovascular disease. In addition, the research has emphasized the importance of adult SES to a greater degree </w:t>
      </w:r>
      <w:r>
        <w:fldChar w:fldCharType="begin">
          <w:fldData xml:space="preserve">PEVuZE5vdGU+PENpdGU+PEF1dGhvcj5WYXJ0PC9BdXRob3I+PFllYXI+MjAxNTwvWWVhcj48UmVj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WYXJ0PC9BdXRob3I+PFllYXI+MjAxNTwvWWVhcj48UmVj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Vart et al., 2015b)</w:t>
      </w:r>
      <w:r>
        <w:fldChar w:fldCharType="end"/>
      </w:r>
      <w:r>
        <w:t>.</w:t>
      </w:r>
      <w:r w:rsidR="00B85688">
        <w:t xml:space="preserve"> </w:t>
      </w:r>
      <w:r w:rsidR="00B85688">
        <w:rPr>
          <w:lang w:eastAsia="zh-CN"/>
        </w:rPr>
        <w:t>Our findings indicate that p</w:t>
      </w:r>
      <w:r w:rsidR="00B85688" w:rsidRPr="00EC11D0">
        <w:rPr>
          <w:lang w:eastAsia="zh-CN"/>
        </w:rPr>
        <w:t xml:space="preserve">arental education level </w:t>
      </w:r>
      <w:r w:rsidR="00B85688">
        <w:rPr>
          <w:lang w:eastAsia="zh-CN"/>
        </w:rPr>
        <w:t>can serve as</w:t>
      </w:r>
      <w:r w:rsidR="00B85688" w:rsidRPr="00EC11D0">
        <w:rPr>
          <w:lang w:eastAsia="zh-CN"/>
        </w:rPr>
        <w:t xml:space="preserve"> a proxy for social advantage and disadvantage during childhood</w:t>
      </w:r>
      <w:r w:rsidR="00B85688">
        <w:rPr>
          <w:lang w:eastAsia="zh-CN"/>
        </w:rPr>
        <w:t>, and it appeared to affect the</w:t>
      </w:r>
      <w:r w:rsidR="00B85688" w:rsidRPr="00EC11D0">
        <w:rPr>
          <w:lang w:eastAsia="zh-CN"/>
        </w:rPr>
        <w:t xml:space="preserve"> eGFR in both Black and </w:t>
      </w:r>
      <w:r w:rsidR="00B85688">
        <w:rPr>
          <w:lang w:eastAsia="zh-CN"/>
        </w:rPr>
        <w:t>w</w:t>
      </w:r>
      <w:r w:rsidR="00B85688" w:rsidRPr="00EC11D0">
        <w:rPr>
          <w:lang w:eastAsia="zh-CN"/>
        </w:rPr>
        <w:t>hite adults</w:t>
      </w:r>
      <w:r w:rsidR="00B85688">
        <w:rPr>
          <w:lang w:eastAsia="zh-CN"/>
        </w:rPr>
        <w:t xml:space="preserve">. Furthermore, this analysis corroborates previous studies showing that SES and race linked to health can act in an additive way rather than an interactive one </w:t>
      </w:r>
      <w:r w:rsidR="00B85688">
        <w:rPr>
          <w:lang w:eastAsia="zh-CN"/>
        </w:rPr>
        <w:fldChar w:fldCharType="begin"/>
      </w:r>
      <w:r w:rsidR="00B85688">
        <w:rPr>
          <w:lang w:eastAsia="zh-CN"/>
        </w:rPr>
        <w:instrText xml:space="preserve"> ADDIN EN.CITE &lt;EndNote&gt;&lt;Cite&gt;&lt;Author&gt;Kawachi&lt;/Author&gt;&lt;Year&gt;2005&lt;/Year&gt;&lt;RecNum&gt;56&lt;/RecNum&gt;&lt;DisplayText&gt;(Kawachi et al., 2005)&lt;/DisplayText&gt;&lt;record&gt;&lt;rec-number&gt;56&lt;/rec-number&gt;&lt;foreign-keys&gt;&lt;key app="EN" db-id="xe2xfxvtcf9xdkevfvf5vx24wwsspr5xr5zp" timestamp="1609415086"&gt;56&lt;/key&gt;&lt;/foreign-keys&gt;&lt;ref-type name="Journal Article"&gt;17&lt;/ref-type&gt;&lt;contributors&gt;&lt;authors&gt;&lt;author&gt;Kawachi, I.&lt;/author&gt;&lt;author&gt;Daniels, N.&lt;/author&gt;&lt;author&gt;Robinson, D. E.&lt;/author&gt;&lt;/authors&gt;&lt;/contributors&gt;&lt;auth-address&gt;Department of Society, Human Development, and Health, Harvard School of Public Health, Boston, Massachusetts, USA. Ichiro.Kawachi@channing.harvard.edu&lt;/auth-address&gt;&lt;titles&gt;&lt;title&gt;Health disparities by race and class: why both matter&lt;/title&gt;&lt;secondary-title&gt;Health Aff (Millwood)&lt;/secondary-title&gt;&lt;/titles&gt;&lt;periodical&gt;&lt;full-title&gt;Health Aff (Millwood)&lt;/full-title&gt;&lt;/periodical&gt;&lt;pages&gt;343-52&lt;/pages&gt;&lt;volume&gt;24&lt;/volume&gt;&lt;number&gt;2&lt;/number&gt;&lt;edition&gt;2005/03/11&lt;/edition&gt;&lt;keywords&gt;&lt;keyword&gt;*Continental Population Groups&lt;/keyword&gt;&lt;keyword&gt;*Health Status Indicators&lt;/keyword&gt;&lt;keyword&gt;Humans&lt;/keyword&gt;&lt;keyword&gt;*Social Class&lt;/keyword&gt;&lt;keyword&gt;*Social Justice&lt;/keyword&gt;&lt;keyword&gt;United States/epidemiology&lt;/keyword&gt;&lt;/keywords&gt;&lt;dates&gt;&lt;year&gt;2005&lt;/year&gt;&lt;pub-dates&gt;&lt;date&gt;Mar-Apr&lt;/date&gt;&lt;/pub-dates&gt;&lt;/dates&gt;&lt;isbn&gt;0278-2715 (Print)&amp;#xD;0278-2715&lt;/isbn&gt;&lt;accession-num&gt;15757918&lt;/accession-num&gt;&lt;urls&gt;&lt;/urls&gt;&lt;electronic-resource-num&gt;10.1377/hlthaff.24.2.343&lt;/electronic-resource-num&gt;&lt;remote-database-provider&gt;NLM&lt;/remote-database-provider&gt;&lt;language&gt;eng&lt;/language&gt;&lt;/record&gt;&lt;/Cite&gt;&lt;/EndNote&gt;</w:instrText>
      </w:r>
      <w:r w:rsidR="00B85688">
        <w:rPr>
          <w:lang w:eastAsia="zh-CN"/>
        </w:rPr>
        <w:fldChar w:fldCharType="separate"/>
      </w:r>
      <w:r w:rsidR="00B85688">
        <w:rPr>
          <w:noProof/>
          <w:lang w:eastAsia="zh-CN"/>
        </w:rPr>
        <w:t>(Kawachi et al., 2005)</w:t>
      </w:r>
      <w:r w:rsidR="00B85688">
        <w:rPr>
          <w:lang w:eastAsia="zh-CN"/>
        </w:rPr>
        <w:fldChar w:fldCharType="end"/>
      </w:r>
      <w:r w:rsidR="00B85688">
        <w:rPr>
          <w:lang w:eastAsia="zh-CN"/>
        </w:rPr>
        <w:t>. We showed that there were distinct pathways from parental education to age-related decrements in kidney function among Black and white adults.</w:t>
      </w:r>
    </w:p>
    <w:p w:rsidR="00702B34" w:rsidRDefault="00B85688" w:rsidP="00702B34">
      <w:r>
        <w:t>O</w:t>
      </w:r>
      <w:r w:rsidR="00702B34">
        <w:t>ur analysis</w:t>
      </w:r>
      <w:r>
        <w:t xml:space="preserve"> also</w:t>
      </w:r>
      <w:r w:rsidR="00702B34">
        <w:t xml:space="preserve"> conveys the value of considering a life course perspective. Societal constraints on upper mobility can result in there being a connection between childhood SES and the economic and social success of adulthood. In our analyses, we also observed </w:t>
      </w:r>
      <w:r w:rsidR="000F487B">
        <w:t>a</w:t>
      </w:r>
      <w:r w:rsidR="00702B34">
        <w:t xml:space="preserve"> correlation between the participants’ reporting of the education level of their parents and their own current SES, albeit more evident among the white participants. Our statistical modeling was able to discern independent and additive contributions of both childhood SES and current standing to the measures of kidney health in the MIDUS participants. It should also be mentioned that at the time when the older MIDUS participants were children, there would been even more prominent social constraints on the opportunities available to most Black participants due to discrimination and institutional racial barriers that would limit access to educational and occupational advancement. Thus, it may not be surprising that the dual influence of childhood SES and adult SES was evinced differently among the Black and white participants.</w:t>
      </w:r>
    </w:p>
    <w:p w:rsidR="00702B34" w:rsidRDefault="00702B34" w:rsidP="00702B34">
      <w:pPr>
        <w:rPr>
          <w:lang w:eastAsia="zh-CN"/>
        </w:rPr>
      </w:pPr>
      <w:r>
        <w:t xml:space="preserve">It should also be acknowledged that there may have been an additional influence of prenatal factors, including delivery-related outcomes, that were not assessed in the MIDUS </w:t>
      </w:r>
      <w:r>
        <w:lastRenderedPageBreak/>
        <w:t xml:space="preserve">project. A number of studies have shown that prematurity and low birth weight can have a pervasive influence on the early life programming of the kidney, with effects on the nephron endowment </w:t>
      </w:r>
      <w:r>
        <w:rPr>
          <w:lang w:eastAsia="zh-CN"/>
        </w:rPr>
        <w:fldChar w:fldCharType="begin">
          <w:fldData xml:space="preserve">PEVuZE5vdGU+PENpdGU+PEF1dGhvcj5TaW5naDwvQXV0aG9yPjxZZWFyPjIwMTU8L1llYXI+PFJl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</w:fldData>
        </w:fldChar>
      </w:r>
      <w:r>
        <w:rPr>
          <w:lang w:eastAsia="zh-CN"/>
        </w:rPr>
        <w:instrText xml:space="preserve"> ADDIN EN.CITE </w:instrText>
      </w:r>
      <w:r>
        <w:rPr>
          <w:lang w:eastAsia="zh-CN"/>
        </w:rPr>
        <w:fldChar w:fldCharType="begin">
          <w:fldData xml:space="preserve">PEVuZE5vdGU+PENpdGU+PEF1dGhvcj5TaW5naDwvQXV0aG9yPjxZZWFyPjIwMTU8L1llYXI+PFJl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rophy et al., 2018; Kett and Denton, 2010; Singh and Denton, 2015; Tiniakos et al., 2004; Wintour et al., 2003)</w:t>
      </w:r>
      <w:r>
        <w:rPr>
          <w:lang w:eastAsia="zh-CN"/>
        </w:rPr>
        <w:fldChar w:fldCharType="end"/>
      </w:r>
      <w:r>
        <w:rPr>
          <w:lang w:eastAsia="zh-CN"/>
        </w:rPr>
        <w:t xml:space="preserve">. </w:t>
      </w:r>
      <w:r>
        <w:t>Unfortunately, the occurrence of premature birth is still significantly more common among Black women, and provides another example of the early etiology of health disparities. The inter-generational continuity of these relationships is also evident in the fact that both gestational diabetes and gestational hypertension continue to be among the primary causes of premature birth. Our analyses confirmed the important associations between kidney health, hypertension and diabetes.</w:t>
      </w:r>
      <w:r>
        <w:rPr>
          <w:lang w:eastAsia="zh-CN"/>
        </w:rPr>
        <w:t xml:space="preserve"> It is important to better understand the factors that mediate the health effects of social and economic disadvantage.</w:t>
      </w:r>
    </w:p>
    <w:p w:rsidR="00702B34" w:rsidRPr="003A09CF" w:rsidRDefault="00702B34" w:rsidP="003A09CF">
      <w:pPr>
        <w:rPr>
          <w:rFonts w:eastAsia="Times New Roman"/>
          <w:highlight w:val="yellow"/>
        </w:rPr>
      </w:pPr>
      <w:r w:rsidRPr="00B85688">
        <w:rPr>
          <w:highlight w:val="yellow"/>
          <w:lang w:eastAsia="zh-CN"/>
        </w:rPr>
        <w:t xml:space="preserve">One unanticipated finding was the absence of a significant association between parental education and current SES among Black participants, while it was strongly evident among white adults. This </w:t>
      </w:r>
      <w:r w:rsidR="000F487B">
        <w:rPr>
          <w:highlight w:val="yellow"/>
          <w:lang w:eastAsia="zh-CN"/>
        </w:rPr>
        <w:t xml:space="preserve">difference </w:t>
      </w:r>
      <w:r w:rsidRPr="00B85688">
        <w:rPr>
          <w:highlight w:val="yellow"/>
          <w:lang w:eastAsia="zh-CN"/>
        </w:rPr>
        <w:t xml:space="preserve">suggests that </w:t>
      </w:r>
      <w:r w:rsidRPr="00B85688">
        <w:rPr>
          <w:highlight w:val="yellow"/>
        </w:rPr>
        <w:t>for Black participants, having parents with higher education d</w:t>
      </w:r>
      <w:r w:rsidR="000F487B">
        <w:rPr>
          <w:highlight w:val="yellow"/>
        </w:rPr>
        <w:t>id</w:t>
      </w:r>
      <w:r w:rsidRPr="00B85688">
        <w:rPr>
          <w:highlight w:val="yellow"/>
        </w:rPr>
        <w:t xml:space="preserve"> not guarantee</w:t>
      </w:r>
      <w:r w:rsidR="000F487B">
        <w:rPr>
          <w:highlight w:val="yellow"/>
        </w:rPr>
        <w:t xml:space="preserve"> a path to </w:t>
      </w:r>
      <w:r w:rsidRPr="00B85688">
        <w:rPr>
          <w:highlight w:val="yellow"/>
        </w:rPr>
        <w:t xml:space="preserve">higher levels of adult SES. </w:t>
      </w:r>
      <w:r w:rsidR="006C4B8C" w:rsidRPr="00B85688">
        <w:rPr>
          <w:highlight w:val="yellow"/>
        </w:rPr>
        <w:t>Th</w:t>
      </w:r>
      <w:r w:rsidR="000F487B">
        <w:rPr>
          <w:highlight w:val="yellow"/>
        </w:rPr>
        <w:t>e</w:t>
      </w:r>
      <w:r w:rsidR="006C4B8C" w:rsidRPr="00B85688">
        <w:rPr>
          <w:highlight w:val="yellow"/>
        </w:rPr>
        <w:t xml:space="preserve"> finding </w:t>
      </w:r>
      <w:r w:rsidR="000F487B">
        <w:rPr>
          <w:highlight w:val="yellow"/>
        </w:rPr>
        <w:t>is</w:t>
      </w:r>
      <w:r w:rsidR="006C4B8C" w:rsidRPr="00B85688">
        <w:rPr>
          <w:highlight w:val="yellow"/>
        </w:rPr>
        <w:t xml:space="preserve"> consistent with a previous analysis by </w:t>
      </w:r>
      <w:r w:rsidR="006C4B8C" w:rsidRPr="00B85688">
        <w:rPr>
          <w:highlight w:val="yellow"/>
        </w:rPr>
        <w:fldChar w:fldCharType="begin"/>
      </w:r>
      <w:r w:rsidR="006C4B8C" w:rsidRPr="00B85688">
        <w:rPr>
          <w:highlight w:val="yellow"/>
        </w:rPr>
        <w:instrText xml:space="preserve"> ADDIN EN.CITE &lt;EndNote&gt;&lt;Cite AuthorYear="1"&gt;&lt;Author&gt;Davis&lt;/Author&gt;&lt;Year&gt;1994&lt;/Year&gt;&lt;RecNum&gt;82&lt;/RecNum&gt;&lt;DisplayText&gt;Davis (1994)&lt;/DisplayText&gt;&lt;record&gt;&lt;rec-number&gt;82&lt;/rec-number&gt;&lt;foreign-keys&gt;&lt;key app="EN" db-id="xe2xfxvtcf9xdkevfvf5vx24wwsspr5xr5zp" timestamp="1620697632"&gt;82&lt;/key&gt;&lt;/foreign-keys&gt;&lt;ref-type name="Journal Article"&gt;17&lt;/ref-type&gt;&lt;contributors&gt;&lt;authors&gt;&lt;author&gt;Davis, Theodore J.&lt;/author&gt;&lt;/authors&gt;&lt;/contributors&gt;&lt;titles&gt;&lt;title&gt;The educational attainment and intergenerational mobility of Black males: The 1970s and 1980s&lt;/title&gt;&lt;secondary-title&gt;The Urban Review&lt;/secondary-title&gt;&lt;/titles&gt;&lt;periodical&gt;&lt;full-title&gt;The Urban Review&lt;/full-title&gt;&lt;/periodical&gt;&lt;pages&gt;137-151&lt;/pages&gt;&lt;volume&gt;26&lt;/volume&gt;&lt;number&gt;2&lt;/number&gt;&lt;dates&gt;&lt;year&gt;1994&lt;/year&gt;&lt;/dates&gt;&lt;publisher&gt;Springer&lt;/publisher&gt;&lt;isbn&gt;1573-1960&lt;/isbn&gt;&lt;urls&gt;&lt;/urls&gt;&lt;/record&gt;&lt;/Cite&gt;&lt;/EndNote&gt;</w:instrText>
      </w:r>
      <w:r w:rsidR="006C4B8C" w:rsidRPr="00B85688">
        <w:rPr>
          <w:highlight w:val="yellow"/>
        </w:rPr>
        <w:fldChar w:fldCharType="separate"/>
      </w:r>
      <w:r w:rsidR="006C4B8C" w:rsidRPr="00B85688">
        <w:rPr>
          <w:noProof/>
          <w:highlight w:val="yellow"/>
        </w:rPr>
        <w:t>Davis (1994)</w:t>
      </w:r>
      <w:r w:rsidR="006C4B8C" w:rsidRPr="00B85688">
        <w:rPr>
          <w:highlight w:val="yellow"/>
        </w:rPr>
        <w:fldChar w:fldCharType="end"/>
      </w:r>
      <w:r w:rsidR="006C4B8C" w:rsidRPr="00B85688">
        <w:rPr>
          <w:highlight w:val="yellow"/>
        </w:rPr>
        <w:t xml:space="preserve"> on </w:t>
      </w:r>
      <w:r w:rsidR="00B85688" w:rsidRPr="00B85688">
        <w:rPr>
          <w:highlight w:val="yellow"/>
        </w:rPr>
        <w:t xml:space="preserve">the lack of </w:t>
      </w:r>
      <w:r w:rsidR="006C4B8C" w:rsidRPr="00B85688">
        <w:rPr>
          <w:highlight w:val="yellow"/>
        </w:rPr>
        <w:t>intergenerational transmission of educational attainment among Black American men</w:t>
      </w:r>
      <w:r w:rsidRPr="00B85688">
        <w:rPr>
          <w:rFonts w:eastAsia="Times New Roman"/>
          <w:highlight w:val="yellow"/>
        </w:rPr>
        <w:t>.</w:t>
      </w:r>
      <w:r w:rsidR="00B85688">
        <w:rPr>
          <w:rFonts w:eastAsia="Times New Roman"/>
          <w:highlight w:val="yellow"/>
        </w:rPr>
        <w:t xml:space="preserve"> Some possible </w:t>
      </w:r>
      <w:r w:rsidR="000F487B">
        <w:rPr>
          <w:rFonts w:eastAsia="Times New Roman"/>
          <w:highlight w:val="yellow"/>
        </w:rPr>
        <w:t>contributors</w:t>
      </w:r>
      <w:r w:rsidR="00B85688">
        <w:rPr>
          <w:rFonts w:eastAsia="Times New Roman"/>
          <w:highlight w:val="yellow"/>
        </w:rPr>
        <w:t xml:space="preserve"> include </w:t>
      </w:r>
      <w:r w:rsidR="000F487B">
        <w:rPr>
          <w:rFonts w:eastAsia="Times New Roman"/>
          <w:highlight w:val="yellow"/>
        </w:rPr>
        <w:t>the common</w:t>
      </w:r>
      <w:r w:rsidR="00B85688">
        <w:rPr>
          <w:rFonts w:eastAsia="Times New Roman"/>
          <w:highlight w:val="yellow"/>
        </w:rPr>
        <w:t xml:space="preserve"> incarceration </w:t>
      </w:r>
      <w:r w:rsidR="000F487B">
        <w:rPr>
          <w:rFonts w:eastAsia="Times New Roman"/>
          <w:highlight w:val="yellow"/>
        </w:rPr>
        <w:t>of</w:t>
      </w:r>
      <w:r w:rsidR="00B85688">
        <w:rPr>
          <w:rFonts w:eastAsia="Times New Roman"/>
          <w:highlight w:val="yellow"/>
        </w:rPr>
        <w:t xml:space="preserve"> </w:t>
      </w:r>
      <w:r w:rsidR="003F7D6C">
        <w:rPr>
          <w:rFonts w:eastAsia="Times New Roman"/>
          <w:highlight w:val="yellow"/>
        </w:rPr>
        <w:t xml:space="preserve">American </w:t>
      </w:r>
      <w:r w:rsidR="00B85688">
        <w:rPr>
          <w:rFonts w:eastAsia="Times New Roman"/>
          <w:highlight w:val="yellow"/>
        </w:rPr>
        <w:t xml:space="preserve">Black men </w:t>
      </w:r>
      <w:r w:rsidR="003F7D6C">
        <w:rPr>
          <w:rFonts w:eastAsia="Times New Roman"/>
          <w:highlight w:val="yellow"/>
        </w:rPr>
        <w:fldChar w:fldCharType="begin"/>
      </w:r>
      <w:r w:rsidR="003F7D6C">
        <w:rPr>
          <w:rFonts w:eastAsia="Times New Roman"/>
          <w:highlight w:val="yellow"/>
        </w:rPr>
        <w:instrText xml:space="preserve"> ADDIN EN.CITE &lt;EndNote&gt;&lt;Cite&gt;&lt;Author&gt;Hagan&lt;/Author&gt;&lt;Year&gt;2012&lt;/Year&gt;&lt;RecNum&gt;83&lt;/RecNum&gt;&lt;DisplayText&gt;(Hagan and Foster, 2012)&lt;/DisplayText&gt;&lt;record&gt;&lt;rec-number&gt;83&lt;/rec-number&gt;&lt;foreign-keys&gt;&lt;key app="EN" db-id="xe2xfxvtcf9xdkevfvf5vx24wwsspr5xr5zp" timestamp="1620698545"&gt;83&lt;/key&gt;&lt;/foreign-keys&gt;&lt;ref-type name="Journal Article"&gt;17&lt;/ref-type&gt;&lt;contributors&gt;&lt;authors&gt;&lt;author&gt;Hagan, John&lt;/author&gt;&lt;author&gt;Foster, Holly&lt;/author&gt;&lt;/authors&gt;&lt;/contributors&gt;&lt;titles&gt;&lt;title&gt;Intergenerational educational effects of mass imprisonment in America&lt;/title&gt;&lt;secondary-title&gt;Sociology of Education&lt;/secondary-title&gt;&lt;/titles&gt;&lt;periodical&gt;&lt;full-title&gt;Sociology of Education&lt;/full-title&gt;&lt;/periodical&gt;&lt;pages&gt;259-286&lt;/pages&gt;&lt;volume&gt;85&lt;/volume&gt;&lt;number&gt;3&lt;/number&gt;&lt;dates&gt;&lt;year&gt;2012&lt;/year&gt;&lt;/dates&gt;&lt;publisher&gt;Sage Publications Sage CA: Los Angeles, CA&lt;/publisher&gt;&lt;isbn&gt;0038-0407&lt;/isbn&gt;&lt;urls&gt;&lt;/urls&gt;&lt;/record&gt;&lt;/Cite&gt;&lt;/EndNote&gt;</w:instrText>
      </w:r>
      <w:r w:rsidR="003F7D6C">
        <w:rPr>
          <w:rFonts w:eastAsia="Times New Roman"/>
          <w:highlight w:val="yellow"/>
        </w:rPr>
        <w:fldChar w:fldCharType="separate"/>
      </w:r>
      <w:r w:rsidR="003F7D6C">
        <w:rPr>
          <w:rFonts w:eastAsia="Times New Roman"/>
          <w:noProof/>
          <w:highlight w:val="yellow"/>
        </w:rPr>
        <w:t>(Hagan and Foster, 2012)</w:t>
      </w:r>
      <w:r w:rsidR="003F7D6C">
        <w:rPr>
          <w:rFonts w:eastAsia="Times New Roman"/>
          <w:highlight w:val="yellow"/>
        </w:rPr>
        <w:fldChar w:fldCharType="end"/>
      </w:r>
      <w:r w:rsidR="003F7D6C">
        <w:rPr>
          <w:rFonts w:eastAsia="Times New Roman"/>
          <w:highlight w:val="yellow"/>
        </w:rPr>
        <w:t xml:space="preserve"> </w:t>
      </w:r>
      <w:r w:rsidR="00B85688">
        <w:rPr>
          <w:rFonts w:eastAsia="Times New Roman"/>
          <w:highlight w:val="yellow"/>
        </w:rPr>
        <w:t>and the chang</w:t>
      </w:r>
      <w:r w:rsidR="000F487B">
        <w:rPr>
          <w:rFonts w:eastAsia="Times New Roman"/>
          <w:highlight w:val="yellow"/>
        </w:rPr>
        <w:t>es</w:t>
      </w:r>
      <w:r w:rsidR="00B85688">
        <w:rPr>
          <w:rFonts w:eastAsia="Times New Roman"/>
          <w:highlight w:val="yellow"/>
        </w:rPr>
        <w:t xml:space="preserve"> </w:t>
      </w:r>
      <w:r w:rsidR="000F487B">
        <w:rPr>
          <w:rFonts w:eastAsia="Times New Roman"/>
          <w:highlight w:val="yellow"/>
        </w:rPr>
        <w:t xml:space="preserve">in </w:t>
      </w:r>
      <w:r w:rsidR="00B85688">
        <w:rPr>
          <w:rFonts w:eastAsia="Times New Roman"/>
          <w:highlight w:val="yellow"/>
        </w:rPr>
        <w:t>family structure</w:t>
      </w:r>
      <w:r w:rsidR="003F7D6C">
        <w:rPr>
          <w:rFonts w:eastAsia="Times New Roman"/>
          <w:highlight w:val="yellow"/>
        </w:rPr>
        <w:t>s</w:t>
      </w:r>
      <w:r w:rsidR="000F487B">
        <w:rPr>
          <w:rFonts w:eastAsia="Times New Roman"/>
          <w:highlight w:val="yellow"/>
        </w:rPr>
        <w:t xml:space="preserve"> over time</w:t>
      </w:r>
      <w:r w:rsidR="003F7D6C">
        <w:rPr>
          <w:rFonts w:eastAsia="Times New Roman"/>
          <w:highlight w:val="yellow"/>
        </w:rPr>
        <w:t xml:space="preserve"> </w:t>
      </w:r>
      <w:r w:rsidR="003F7D6C">
        <w:rPr>
          <w:rFonts w:eastAsia="Times New Roman"/>
          <w:highlight w:val="yellow"/>
        </w:rPr>
        <w:fldChar w:fldCharType="begin"/>
      </w:r>
      <w:r w:rsidR="003F7D6C">
        <w:rPr>
          <w:rFonts w:eastAsia="Times New Roman"/>
          <w:highlight w:val="yellow"/>
        </w:rPr>
        <w:instrText xml:space="preserve"> ADDIN EN.CITE &lt;EndNote&gt;&lt;Cite&gt;&lt;Author&gt;Song&lt;/Author&gt;&lt;Year&gt;2016&lt;/Year&gt;&lt;RecNum&gt;84&lt;/RecNum&gt;&lt;DisplayText&gt;(Song, 2016)&lt;/DisplayText&gt;&lt;record&gt;&lt;rec-number&gt;84&lt;/rec-number&gt;&lt;foreign-keys&gt;&lt;key app="EN" db-id="xe2xfxvtcf9xdkevfvf5vx24wwsspr5xr5zp" timestamp="1620698621"&gt;84&lt;/key&gt;&lt;/foreign-keys&gt;&lt;ref-type name="Journal Article"&gt;17&lt;/ref-type&gt;&lt;contributors&gt;&lt;authors&gt;&lt;author&gt;Song, Xi&lt;/author&gt;&lt;/authors&gt;&lt;/contributors&gt;&lt;titles&gt;&lt;title&gt;Diverging mobility trajectories: Grandparent effects on educational attainment in one-and two-parent families in the United States&lt;/title&gt;&lt;secondary-title&gt;Demography&lt;/secondary-title&gt;&lt;/titles&gt;&lt;periodical&gt;&lt;full-title&gt;Demography&lt;/full-title&gt;&lt;/periodical&gt;&lt;pages&gt;1905-1932&lt;/pages&gt;&lt;volume&gt;53&lt;/volume&gt;&lt;number&gt;6&lt;/number&gt;&lt;dates&gt;&lt;year&gt;2016&lt;/year&gt;&lt;/dates&gt;&lt;publisher&gt;Springer&lt;/publisher&gt;&lt;isbn&gt;1533-7790&lt;/isbn&gt;&lt;urls&gt;&lt;/urls&gt;&lt;/record&gt;&lt;/Cite&gt;&lt;/EndNote&gt;</w:instrText>
      </w:r>
      <w:r w:rsidR="003F7D6C">
        <w:rPr>
          <w:rFonts w:eastAsia="Times New Roman"/>
          <w:highlight w:val="yellow"/>
        </w:rPr>
        <w:fldChar w:fldCharType="separate"/>
      </w:r>
      <w:r w:rsidR="003F7D6C">
        <w:rPr>
          <w:rFonts w:eastAsia="Times New Roman"/>
          <w:noProof/>
          <w:highlight w:val="yellow"/>
        </w:rPr>
        <w:t>(Song, 2016)</w:t>
      </w:r>
      <w:r w:rsidR="003F7D6C">
        <w:rPr>
          <w:rFonts w:eastAsia="Times New Roman"/>
          <w:highlight w:val="yellow"/>
        </w:rPr>
        <w:fldChar w:fldCharType="end"/>
      </w:r>
      <w:r w:rsidR="00B85688">
        <w:rPr>
          <w:rFonts w:eastAsia="Times New Roman"/>
          <w:highlight w:val="yellow"/>
        </w:rPr>
        <w:t>.</w:t>
      </w:r>
      <w:r w:rsidR="003F7D6C">
        <w:rPr>
          <w:rFonts w:eastAsia="Times New Roman"/>
          <w:highlight w:val="yellow"/>
        </w:rPr>
        <w:t xml:space="preserve"> </w:t>
      </w:r>
      <w:r w:rsidR="003F7D6C" w:rsidRPr="003A09CF">
        <w:rPr>
          <w:rFonts w:eastAsia="Times New Roman"/>
          <w:highlight w:val="yellow"/>
        </w:rPr>
        <w:t xml:space="preserve">A more recent study, however, found that intergenerational educational mobility among younger cohort of Black adults was increasing </w:t>
      </w:r>
      <w:r w:rsidR="003F7D6C" w:rsidRPr="003A09CF">
        <w:rPr>
          <w:rFonts w:eastAsia="Times New Roman"/>
          <w:highlight w:val="yellow"/>
        </w:rPr>
        <w:fldChar w:fldCharType="begin"/>
      </w:r>
      <w:r w:rsidR="003F7D6C" w:rsidRPr="003A09CF">
        <w:rPr>
          <w:rFonts w:eastAsia="Times New Roman"/>
          <w:highlight w:val="yellow"/>
        </w:rPr>
        <w:instrText xml:space="preserve"> ADDIN EN.CITE &lt;EndNote&gt;&lt;Cite&gt;&lt;Author&gt;Bloome&lt;/Author&gt;&lt;Year&gt;2011&lt;/Year&gt;&lt;RecNum&gt;85&lt;/RecNum&gt;&lt;DisplayText&gt;(Bloome and Western, 2011)&lt;/DisplayText&gt;&lt;record&gt;&lt;rec-number&gt;85&lt;/rec-number&gt;&lt;foreign-keys&gt;&lt;key app="EN" db-id="xe2xfxvtcf9xdkevfvf5vx24wwsspr5xr5zp" timestamp="1620698785"&gt;85&lt;/key&gt;&lt;/foreign-keys&gt;&lt;ref-type name="Journal Article"&gt;17&lt;/ref-type&gt;&lt;contributors&gt;&lt;authors&gt;&lt;author&gt;Bloome, Deirdre&lt;/author&gt;&lt;author&gt;Western, Bruce&lt;/author&gt;&lt;/authors&gt;&lt;/contributors&gt;&lt;titles&gt;&lt;title&gt;Cohort change and racial differences in educational and income mobility&lt;/title&gt;&lt;secondary-title&gt;Social forces&lt;/secondary-title&gt;&lt;/titles&gt;&lt;periodical&gt;&lt;full-title&gt;Social forces&lt;/full-title&gt;&lt;/periodical&gt;&lt;pages&gt;375-395&lt;/pages&gt;&lt;volume&gt;90&lt;/volume&gt;&lt;number&gt;2&lt;/number&gt;&lt;dates&gt;&lt;year&gt;2011&lt;/year&gt;&lt;/dates&gt;&lt;publisher&gt;Oxford University Press&lt;/publisher&gt;&lt;isbn&gt;1534-7605&lt;/isbn&gt;&lt;urls&gt;&lt;/urls&gt;&lt;/record&gt;&lt;/Cite&gt;&lt;/EndNote&gt;</w:instrText>
      </w:r>
      <w:r w:rsidR="003F7D6C" w:rsidRPr="003A09CF">
        <w:rPr>
          <w:rFonts w:eastAsia="Times New Roman"/>
          <w:highlight w:val="yellow"/>
        </w:rPr>
        <w:fldChar w:fldCharType="separate"/>
      </w:r>
      <w:r w:rsidR="003F7D6C" w:rsidRPr="003A09CF">
        <w:rPr>
          <w:rFonts w:eastAsia="Times New Roman"/>
          <w:noProof/>
          <w:highlight w:val="yellow"/>
        </w:rPr>
        <w:t>(Bloome and Western, 2011)</w:t>
      </w:r>
      <w:r w:rsidR="003F7D6C" w:rsidRPr="003A09CF">
        <w:rPr>
          <w:rFonts w:eastAsia="Times New Roman"/>
          <w:highlight w:val="yellow"/>
        </w:rPr>
        <w:fldChar w:fldCharType="end"/>
      </w:r>
      <w:r w:rsidR="003F7D6C" w:rsidRPr="003A09CF">
        <w:rPr>
          <w:rFonts w:eastAsia="Times New Roman"/>
          <w:highlight w:val="yellow"/>
        </w:rPr>
        <w:t xml:space="preserve">. </w:t>
      </w:r>
      <w:r w:rsidR="003A09CF" w:rsidRPr="003A09CF">
        <w:rPr>
          <w:rFonts w:eastAsia="Times New Roman"/>
          <w:highlight w:val="yellow"/>
        </w:rPr>
        <w:t>D</w:t>
      </w:r>
      <w:r w:rsidR="003F7D6C" w:rsidRPr="003A09CF">
        <w:rPr>
          <w:rFonts w:eastAsia="Times New Roman"/>
          <w:highlight w:val="yellow"/>
        </w:rPr>
        <w:t xml:space="preserve">espite the </w:t>
      </w:r>
      <w:r w:rsidR="000F487B">
        <w:rPr>
          <w:rFonts w:eastAsia="Times New Roman"/>
          <w:highlight w:val="yellow"/>
        </w:rPr>
        <w:t xml:space="preserve">evidence for </w:t>
      </w:r>
      <w:r w:rsidR="003F7D6C" w:rsidRPr="003A09CF">
        <w:rPr>
          <w:rFonts w:eastAsia="Times New Roman"/>
          <w:highlight w:val="yellow"/>
        </w:rPr>
        <w:t>increasing educational mobility,</w:t>
      </w:r>
      <w:r w:rsidR="000F487B">
        <w:rPr>
          <w:rFonts w:eastAsia="Times New Roman"/>
          <w:highlight w:val="yellow"/>
        </w:rPr>
        <w:t xml:space="preserve"> however,</w:t>
      </w:r>
      <w:r w:rsidR="003F7D6C" w:rsidRPr="003A09CF">
        <w:rPr>
          <w:rFonts w:eastAsia="Times New Roman"/>
          <w:highlight w:val="yellow"/>
        </w:rPr>
        <w:t xml:space="preserve"> income mobility among Black adults</w:t>
      </w:r>
      <w:r w:rsidR="000F487B">
        <w:rPr>
          <w:rFonts w:eastAsia="Times New Roman"/>
          <w:highlight w:val="yellow"/>
        </w:rPr>
        <w:t xml:space="preserve"> </w:t>
      </w:r>
      <w:r w:rsidR="003A09CF" w:rsidRPr="003A09CF">
        <w:rPr>
          <w:rFonts w:eastAsia="Times New Roman"/>
          <w:highlight w:val="yellow"/>
        </w:rPr>
        <w:t>was declining</w:t>
      </w:r>
      <w:r w:rsidR="003F7D6C" w:rsidRPr="003A09CF">
        <w:rPr>
          <w:rFonts w:eastAsia="Times New Roman"/>
          <w:highlight w:val="yellow"/>
        </w:rPr>
        <w:t xml:space="preserve"> </w:t>
      </w:r>
      <w:r w:rsidR="003F7D6C" w:rsidRPr="003A09CF">
        <w:rPr>
          <w:rFonts w:eastAsia="Times New Roman"/>
          <w:highlight w:val="yellow"/>
        </w:rPr>
        <w:fldChar w:fldCharType="begin"/>
      </w:r>
      <w:r w:rsidR="003F7D6C" w:rsidRPr="003A09CF">
        <w:rPr>
          <w:rFonts w:eastAsia="Times New Roman"/>
          <w:highlight w:val="yellow"/>
        </w:rPr>
        <w:instrText xml:space="preserve"> ADDIN EN.CITE &lt;EndNote&gt;&lt;Cite&gt;&lt;Author&gt;Bloome&lt;/Author&gt;&lt;Year&gt;2011&lt;/Year&gt;&lt;RecNum&gt;85&lt;/RecNum&gt;&lt;DisplayText&gt;(Bloome and Western, 2011)&lt;/DisplayText&gt;&lt;record&gt;&lt;rec-number&gt;85&lt;/rec-number&gt;&lt;foreign-keys&gt;&lt;key app="EN" db-id="xe2xfxvtcf9xdkevfvf5vx24wwsspr5xr5zp" timestamp="1620698785"&gt;85&lt;/key&gt;&lt;/foreign-keys&gt;&lt;ref-type name="Journal Article"&gt;17&lt;/ref-type&gt;&lt;contributors&gt;&lt;authors&gt;&lt;author&gt;Bloome, Deirdre&lt;/author&gt;&lt;author&gt;Western, Bruce&lt;/author&gt;&lt;/authors&gt;&lt;/contributors&gt;&lt;titles&gt;&lt;title&gt;Cohort change and racial differences in educational and income mobility&lt;/title&gt;&lt;secondary-title&gt;Social forces&lt;/secondary-title&gt;&lt;/titles&gt;&lt;periodical&gt;&lt;full-title&gt;Social forces&lt;/full-title&gt;&lt;/periodical&gt;&lt;pages&gt;375-395&lt;/pages&gt;&lt;volume&gt;90&lt;/volume&gt;&lt;number&gt;2&lt;/number&gt;&lt;dates&gt;&lt;year&gt;2011&lt;/year&gt;&lt;/dates&gt;&lt;publisher&gt;Oxford University Press&lt;/publisher&gt;&lt;isbn&gt;1534-7605&lt;/isbn&gt;&lt;urls&gt;&lt;/urls&gt;&lt;/record&gt;&lt;/Cite&gt;&lt;/EndNote&gt;</w:instrText>
      </w:r>
      <w:r w:rsidR="003F7D6C" w:rsidRPr="003A09CF">
        <w:rPr>
          <w:rFonts w:eastAsia="Times New Roman"/>
          <w:highlight w:val="yellow"/>
        </w:rPr>
        <w:fldChar w:fldCharType="separate"/>
      </w:r>
      <w:r w:rsidR="003F7D6C" w:rsidRPr="003A09CF">
        <w:rPr>
          <w:rFonts w:eastAsia="Times New Roman"/>
          <w:noProof/>
          <w:highlight w:val="yellow"/>
        </w:rPr>
        <w:t>(Bloome and Western, 2011)</w:t>
      </w:r>
      <w:r w:rsidR="003F7D6C" w:rsidRPr="003A09CF">
        <w:rPr>
          <w:rFonts w:eastAsia="Times New Roman"/>
          <w:highlight w:val="yellow"/>
        </w:rPr>
        <w:fldChar w:fldCharType="end"/>
      </w:r>
      <w:r w:rsidR="003F7D6C" w:rsidRPr="003A09CF">
        <w:rPr>
          <w:rFonts w:eastAsia="Times New Roman"/>
          <w:highlight w:val="yellow"/>
        </w:rPr>
        <w:t xml:space="preserve">. </w:t>
      </w:r>
      <w:r w:rsidR="003A09CF" w:rsidRPr="003A09CF">
        <w:rPr>
          <w:rFonts w:eastAsia="Times New Roman"/>
          <w:highlight w:val="yellow"/>
        </w:rPr>
        <w:t>T</w:t>
      </w:r>
      <w:r w:rsidR="003F7D6C" w:rsidRPr="003A09CF">
        <w:rPr>
          <w:rFonts w:eastAsia="Times New Roman"/>
          <w:highlight w:val="yellow"/>
        </w:rPr>
        <w:t xml:space="preserve">here is a well-documented evidence that educational attainment is not </w:t>
      </w:r>
      <w:r w:rsidR="000F487B">
        <w:rPr>
          <w:rFonts w:eastAsia="Times New Roman"/>
          <w:highlight w:val="yellow"/>
        </w:rPr>
        <w:t xml:space="preserve">always perfectly </w:t>
      </w:r>
      <w:r w:rsidR="003F7D6C" w:rsidRPr="003A09CF">
        <w:rPr>
          <w:rFonts w:eastAsia="Times New Roman"/>
          <w:highlight w:val="yellow"/>
        </w:rPr>
        <w:t xml:space="preserve">correlated with income, wealth, and other indicators of SES among Black adults. For example, Black adults tend to earn </w:t>
      </w:r>
      <w:r w:rsidR="000F487B">
        <w:rPr>
          <w:rFonts w:eastAsia="Times New Roman"/>
          <w:highlight w:val="yellow"/>
        </w:rPr>
        <w:t xml:space="preserve">a </w:t>
      </w:r>
      <w:r w:rsidR="003F7D6C" w:rsidRPr="003A09CF">
        <w:rPr>
          <w:rFonts w:eastAsia="Times New Roman"/>
          <w:highlight w:val="yellow"/>
        </w:rPr>
        <w:t xml:space="preserve">lower income and </w:t>
      </w:r>
      <w:r w:rsidR="000F487B">
        <w:rPr>
          <w:rFonts w:eastAsia="Times New Roman"/>
          <w:highlight w:val="yellow"/>
        </w:rPr>
        <w:t xml:space="preserve">are </w:t>
      </w:r>
      <w:r w:rsidR="003F7D6C" w:rsidRPr="003A09CF">
        <w:rPr>
          <w:rFonts w:eastAsia="Times New Roman"/>
          <w:highlight w:val="yellow"/>
        </w:rPr>
        <w:t xml:space="preserve">more likely </w:t>
      </w:r>
      <w:r w:rsidR="003F7D6C" w:rsidRPr="003A09CF">
        <w:rPr>
          <w:rFonts w:eastAsia="Times New Roman"/>
          <w:highlight w:val="yellow"/>
        </w:rPr>
        <w:lastRenderedPageBreak/>
        <w:t xml:space="preserve">to be unemployed </w:t>
      </w:r>
      <w:r w:rsidR="000F487B">
        <w:rPr>
          <w:rFonts w:eastAsia="Times New Roman"/>
          <w:highlight w:val="yellow"/>
        </w:rPr>
        <w:t xml:space="preserve">when </w:t>
      </w:r>
      <w:r w:rsidR="003F7D6C" w:rsidRPr="003A09CF">
        <w:rPr>
          <w:rFonts w:eastAsia="Times New Roman"/>
          <w:highlight w:val="yellow"/>
        </w:rPr>
        <w:t>compared to their white adult counterpart</w:t>
      </w:r>
      <w:r w:rsidR="000F487B">
        <w:rPr>
          <w:rFonts w:eastAsia="Times New Roman"/>
          <w:highlight w:val="yellow"/>
        </w:rPr>
        <w:t>s</w:t>
      </w:r>
      <w:r w:rsidR="003F7D6C" w:rsidRPr="003A09CF">
        <w:rPr>
          <w:rFonts w:eastAsia="Times New Roman"/>
          <w:highlight w:val="yellow"/>
        </w:rPr>
        <w:t xml:space="preserve"> </w:t>
      </w:r>
      <w:r w:rsidR="000F487B">
        <w:rPr>
          <w:rFonts w:eastAsia="Times New Roman"/>
          <w:highlight w:val="yellow"/>
        </w:rPr>
        <w:t>who have</w:t>
      </w:r>
      <w:r w:rsidR="003F7D6C" w:rsidRPr="003A09CF">
        <w:rPr>
          <w:rFonts w:eastAsia="Times New Roman"/>
          <w:highlight w:val="yellow"/>
        </w:rPr>
        <w:t xml:space="preserve"> the same level of education</w:t>
      </w:r>
      <w:r w:rsidR="003A09CF">
        <w:rPr>
          <w:rFonts w:eastAsia="Times New Roman"/>
          <w:highlight w:val="yellow"/>
        </w:rPr>
        <w:t xml:space="preserve"> </w:t>
      </w:r>
      <w:r w:rsidR="003A09CF" w:rsidRPr="00E0325E">
        <w:rPr>
          <w:rFonts w:eastAsia="Times New Roman"/>
          <w:highlight w:val="yellow"/>
        </w:rPr>
        <w:fldChar w:fldCharType="begin"/>
      </w:r>
      <w:r w:rsidR="003A09CF" w:rsidRPr="00E0325E">
        <w:rPr>
          <w:rFonts w:eastAsia="Times New Roman"/>
          <w:highlight w:val="yellow"/>
        </w:rPr>
        <w:instrText xml:space="preserve"> ADDIN EN.CITE &lt;EndNote&gt;&lt;Cite&gt;&lt;Author&gt;Williams&lt;/Author&gt;&lt;Year&gt;2010&lt;/Year&gt;&lt;RecNum&gt;28&lt;/RecNum&gt;&lt;DisplayText&gt;(Williams and Sternthal, 2010)&lt;/DisplayText&gt;&lt;record&gt;&lt;rec-number&gt;28&lt;/rec-number&gt;&lt;foreign-keys&gt;&lt;key app="EN" db-id="2vsafpf07aefrqerrx25px0wzvdtx0txzrzx" timestamp="1586137650"&gt;28&lt;/key&gt;&lt;/foreign-keys&gt;&lt;ref-type name="Journal Article"&gt;17&lt;/ref-type&gt;&lt;contributors&gt;&lt;authors&gt;&lt;author&gt;Williams, David R.&lt;/author&gt;&lt;author&gt;Sternthal, Michelle&lt;/author&gt;&lt;/authors&gt;&lt;/contributors&gt;&lt;titles&gt;&lt;title&gt;Understanding racial-ethnic disparities in health: sociological contributions&lt;/title&gt;&lt;secondary-title&gt;Journal of health and social behavior&lt;/secondary-title&gt;&lt;/titles&gt;&lt;periodical&gt;&lt;full-title&gt;Journal of health and social behavior&lt;/full-title&gt;&lt;/periodical&gt;&lt;pages&gt;S15-S27&lt;/pages&gt;&lt;volume&gt;51&lt;/volume&gt;&lt;number&gt;1_suppl&lt;/number&gt;&lt;dates&gt;&lt;year&gt;2010&lt;/year&gt;&lt;/dates&gt;&lt;publisher&gt;Sage Publications Sage CA: Los Angeles, CA&lt;/publisher&gt;&lt;isbn&gt;0022-1465&lt;/isbn&gt;&lt;urls&gt;&lt;/urls&gt;&lt;/record&gt;&lt;/Cite&gt;&lt;/EndNote&gt;</w:instrText>
      </w:r>
      <w:r w:rsidR="003A09CF" w:rsidRPr="00E0325E">
        <w:rPr>
          <w:rFonts w:eastAsia="Times New Roman"/>
          <w:highlight w:val="yellow"/>
        </w:rPr>
        <w:fldChar w:fldCharType="separate"/>
      </w:r>
      <w:r w:rsidR="003A09CF" w:rsidRPr="00E0325E">
        <w:rPr>
          <w:rFonts w:eastAsia="Times New Roman"/>
          <w:noProof/>
          <w:highlight w:val="yellow"/>
        </w:rPr>
        <w:t>(Williams and Sternthal, 2010)</w:t>
      </w:r>
      <w:r w:rsidR="003A09CF" w:rsidRPr="00E0325E">
        <w:rPr>
          <w:rFonts w:eastAsia="Times New Roman"/>
          <w:highlight w:val="yellow"/>
        </w:rPr>
        <w:fldChar w:fldCharType="end"/>
      </w:r>
      <w:r w:rsidR="003F7D6C" w:rsidRPr="003A09CF">
        <w:rPr>
          <w:rFonts w:eastAsia="Times New Roman"/>
          <w:highlight w:val="yellow"/>
        </w:rPr>
        <w:t>.</w:t>
      </w:r>
      <w:r w:rsidR="003A09CF">
        <w:rPr>
          <w:rFonts w:eastAsia="Times New Roman"/>
          <w:highlight w:val="yellow"/>
        </w:rPr>
        <w:t xml:space="preserve"> I</w:t>
      </w:r>
      <w:r w:rsidR="00B85688">
        <w:rPr>
          <w:rFonts w:eastAsia="Times New Roman"/>
          <w:highlight w:val="yellow"/>
        </w:rPr>
        <w:t xml:space="preserve">t is also possible that </w:t>
      </w:r>
      <w:r w:rsidR="00B85688" w:rsidRPr="00B85688">
        <w:rPr>
          <w:rFonts w:eastAsia="Times New Roman"/>
          <w:highlight w:val="yellow"/>
        </w:rPr>
        <w:t>that</w:t>
      </w:r>
      <w:r w:rsidR="000F487B">
        <w:rPr>
          <w:rFonts w:eastAsia="Times New Roman"/>
          <w:highlight w:val="yellow"/>
        </w:rPr>
        <w:t xml:space="preserve"> some aspects of our</w:t>
      </w:r>
      <w:r w:rsidR="00B85688" w:rsidRPr="00B85688">
        <w:rPr>
          <w:rFonts w:eastAsia="Times New Roman"/>
          <w:highlight w:val="yellow"/>
        </w:rPr>
        <w:t xml:space="preserve"> finding</w:t>
      </w:r>
      <w:r w:rsidR="000F487B">
        <w:rPr>
          <w:rFonts w:eastAsia="Times New Roman"/>
          <w:highlight w:val="yellow"/>
        </w:rPr>
        <w:t>s</w:t>
      </w:r>
      <w:r w:rsidR="00B85688" w:rsidRPr="00B85688">
        <w:rPr>
          <w:rFonts w:eastAsia="Times New Roman"/>
          <w:highlight w:val="yellow"/>
        </w:rPr>
        <w:t xml:space="preserve"> </w:t>
      </w:r>
      <w:r w:rsidR="000F487B">
        <w:rPr>
          <w:rFonts w:eastAsia="Times New Roman"/>
          <w:highlight w:val="yellow"/>
        </w:rPr>
        <w:t>are</w:t>
      </w:r>
      <w:r w:rsidR="00B85688" w:rsidRPr="00B85688">
        <w:rPr>
          <w:rFonts w:eastAsia="Times New Roman"/>
          <w:highlight w:val="yellow"/>
        </w:rPr>
        <w:t xml:space="preserve"> unique to the Black participants in our </w:t>
      </w:r>
      <w:r w:rsidR="000F487B">
        <w:rPr>
          <w:rFonts w:eastAsia="Times New Roman"/>
          <w:highlight w:val="yellow"/>
        </w:rPr>
        <w:t>study</w:t>
      </w:r>
      <w:r w:rsidR="00B85688" w:rsidRPr="00B85688">
        <w:rPr>
          <w:rFonts w:eastAsia="Times New Roman"/>
          <w:highlight w:val="yellow"/>
        </w:rPr>
        <w:t xml:space="preserve"> given that our Black sample </w:t>
      </w:r>
      <w:r w:rsidR="000F487B">
        <w:rPr>
          <w:rFonts w:eastAsia="Times New Roman"/>
          <w:highlight w:val="yellow"/>
        </w:rPr>
        <w:t xml:space="preserve">was </w:t>
      </w:r>
      <w:r w:rsidR="00B85688" w:rsidRPr="00B85688">
        <w:rPr>
          <w:rFonts w:eastAsia="Times New Roman"/>
          <w:highlight w:val="yellow"/>
        </w:rPr>
        <w:t>recruited</w:t>
      </w:r>
      <w:r w:rsidR="000F487B">
        <w:rPr>
          <w:rFonts w:eastAsia="Times New Roman"/>
          <w:highlight w:val="yellow"/>
        </w:rPr>
        <w:t xml:space="preserve"> mostly</w:t>
      </w:r>
      <w:r w:rsidR="00B85688" w:rsidRPr="00B85688">
        <w:rPr>
          <w:rFonts w:eastAsia="Times New Roman"/>
          <w:highlight w:val="yellow"/>
        </w:rPr>
        <w:t xml:space="preserve"> from Milwaukee County, WI. </w:t>
      </w:r>
      <w:r w:rsidR="00B85688">
        <w:rPr>
          <w:rFonts w:eastAsia="Times New Roman"/>
          <w:highlight w:val="yellow"/>
        </w:rPr>
        <w:t>In addition</w:t>
      </w:r>
      <w:r w:rsidRPr="00B85688">
        <w:rPr>
          <w:rFonts w:eastAsia="Times New Roman"/>
          <w:highlight w:val="yellow"/>
        </w:rPr>
        <w:t xml:space="preserve">, in contrast to white </w:t>
      </w:r>
      <w:r w:rsidR="006C4B8C" w:rsidRPr="00B85688">
        <w:rPr>
          <w:rFonts w:eastAsia="Times New Roman"/>
          <w:highlight w:val="yellow"/>
        </w:rPr>
        <w:t>participants</w:t>
      </w:r>
      <w:r w:rsidRPr="00B85688">
        <w:rPr>
          <w:rFonts w:eastAsia="Times New Roman"/>
          <w:highlight w:val="yellow"/>
        </w:rPr>
        <w:t>, current SES was not associated with any of the measured health-related risk factors. Other studies have found</w:t>
      </w:r>
      <w:r w:rsidR="000F487B">
        <w:rPr>
          <w:rFonts w:eastAsia="Times New Roman"/>
          <w:highlight w:val="yellow"/>
        </w:rPr>
        <w:t xml:space="preserve"> what seem to be</w:t>
      </w:r>
      <w:r w:rsidRPr="00B85688">
        <w:rPr>
          <w:rFonts w:eastAsia="Times New Roman"/>
          <w:highlight w:val="yellow"/>
        </w:rPr>
        <w:t xml:space="preserve"> similar</w:t>
      </w:r>
      <w:r w:rsidR="000F487B">
        <w:rPr>
          <w:rFonts w:eastAsia="Times New Roman"/>
          <w:highlight w:val="yellow"/>
        </w:rPr>
        <w:t xml:space="preserve"> discrapency, </w:t>
      </w:r>
      <w:r w:rsidR="00701D5B">
        <w:rPr>
          <w:rFonts w:eastAsia="Times New Roman"/>
          <w:highlight w:val="yellow"/>
        </w:rPr>
        <w:t>when</w:t>
      </w:r>
      <w:r w:rsidR="000F487B">
        <w:rPr>
          <w:rFonts w:eastAsia="Times New Roman"/>
          <w:highlight w:val="yellow"/>
        </w:rPr>
        <w:t xml:space="preserve"> considering</w:t>
      </w:r>
      <w:r w:rsidRPr="00B85688">
        <w:rPr>
          <w:rFonts w:eastAsia="Times New Roman"/>
          <w:highlight w:val="yellow"/>
        </w:rPr>
        <w:t xml:space="preserve"> </w:t>
      </w:r>
      <w:r w:rsidR="00701D5B">
        <w:rPr>
          <w:rFonts w:eastAsia="Times New Roman"/>
          <w:highlight w:val="yellow"/>
        </w:rPr>
        <w:t>race</w:t>
      </w:r>
      <w:r w:rsidR="00B85688" w:rsidRPr="00B85688">
        <w:rPr>
          <w:rFonts w:eastAsia="Times New Roman"/>
          <w:highlight w:val="yellow"/>
        </w:rPr>
        <w:t xml:space="preserve"> </w:t>
      </w:r>
      <w:r w:rsidR="00B85688" w:rsidRPr="00B85688">
        <w:rPr>
          <w:rFonts w:eastAsia="Times New Roman"/>
          <w:highlight w:val="yellow"/>
        </w:rPr>
        <w:fldChar w:fldCharType="begin">
          <w:fldData xml:space="preserve">PEVuZE5vdGU+PENpdGU+PEF1dGhvcj5TdXJhY2htYW48L0F1dGhvcj48WWVhcj4yMDIxPC9ZZWFy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</w:fldData>
        </w:fldChar>
      </w:r>
      <w:r w:rsidR="00B85688" w:rsidRPr="00B85688">
        <w:rPr>
          <w:rFonts w:eastAsia="Times New Roman"/>
          <w:highlight w:val="yellow"/>
        </w:rPr>
        <w:instrText xml:space="preserve"> ADDIN EN.CITE </w:instrText>
      </w:r>
      <w:r w:rsidR="00B85688" w:rsidRPr="00B85688">
        <w:rPr>
          <w:rFonts w:eastAsia="Times New Roman"/>
          <w:highlight w:val="yellow"/>
        </w:rPr>
        <w:fldChar w:fldCharType="begin">
          <w:fldData xml:space="preserve">PEVuZE5vdGU+PENpdGU+PEF1dGhvcj5TdXJhY2htYW48L0F1dGhvcj48WWVhcj4yMDIxPC9ZZWFy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</w:fldData>
        </w:fldChar>
      </w:r>
      <w:r w:rsidR="00B85688" w:rsidRPr="00B85688">
        <w:rPr>
          <w:rFonts w:eastAsia="Times New Roman"/>
          <w:highlight w:val="yellow"/>
        </w:rPr>
        <w:instrText xml:space="preserve"> ADDIN EN.CITE.DATA </w:instrText>
      </w:r>
      <w:r w:rsidR="00B85688" w:rsidRPr="00B85688">
        <w:rPr>
          <w:rFonts w:eastAsia="Times New Roman"/>
          <w:highlight w:val="yellow"/>
        </w:rPr>
      </w:r>
      <w:r w:rsidR="00B85688" w:rsidRPr="00B85688">
        <w:rPr>
          <w:rFonts w:eastAsia="Times New Roman"/>
          <w:highlight w:val="yellow"/>
        </w:rPr>
        <w:fldChar w:fldCharType="end"/>
      </w:r>
      <w:r w:rsidR="00B85688" w:rsidRPr="00B85688">
        <w:rPr>
          <w:rFonts w:eastAsia="Times New Roman"/>
          <w:highlight w:val="yellow"/>
        </w:rPr>
      </w:r>
      <w:r w:rsidR="00B85688" w:rsidRPr="00B85688">
        <w:rPr>
          <w:rFonts w:eastAsia="Times New Roman"/>
          <w:highlight w:val="yellow"/>
        </w:rPr>
        <w:fldChar w:fldCharType="separate"/>
      </w:r>
      <w:r w:rsidR="00B85688" w:rsidRPr="00B85688">
        <w:rPr>
          <w:rFonts w:eastAsia="Times New Roman"/>
          <w:noProof/>
          <w:highlight w:val="yellow"/>
        </w:rPr>
        <w:t>(Surachman et al., 2021; Surachman et al., 2020b)</w:t>
      </w:r>
      <w:r w:rsidR="00B85688" w:rsidRPr="00B85688">
        <w:rPr>
          <w:rFonts w:eastAsia="Times New Roman"/>
          <w:highlight w:val="yellow"/>
        </w:rPr>
        <w:fldChar w:fldCharType="end"/>
      </w:r>
      <w:r w:rsidRPr="00B85688">
        <w:rPr>
          <w:rFonts w:eastAsia="Times New Roman"/>
          <w:highlight w:val="yellow"/>
        </w:rPr>
        <w:t xml:space="preserve">, providing </w:t>
      </w:r>
      <w:r w:rsidR="00701D5B">
        <w:rPr>
          <w:rFonts w:eastAsia="Times New Roman"/>
          <w:highlight w:val="yellow"/>
        </w:rPr>
        <w:t xml:space="preserve">further </w:t>
      </w:r>
      <w:r w:rsidRPr="00B85688">
        <w:rPr>
          <w:rFonts w:eastAsia="Times New Roman"/>
          <w:highlight w:val="yellow"/>
        </w:rPr>
        <w:t xml:space="preserve">support for the </w:t>
      </w:r>
      <w:r w:rsidRPr="00B85688">
        <w:rPr>
          <w:rFonts w:eastAsia="Times New Roman"/>
          <w:i/>
          <w:highlight w:val="yellow"/>
        </w:rPr>
        <w:t xml:space="preserve">diminishing return hypothesis </w:t>
      </w:r>
      <w:r w:rsidRPr="00B85688">
        <w:rPr>
          <w:rFonts w:eastAsia="Times New Roman"/>
          <w:highlight w:val="yellow"/>
        </w:rPr>
        <w:fldChar w:fldCharType="begin"/>
      </w:r>
      <w:r w:rsidR="00B85688" w:rsidRPr="00B85688">
        <w:rPr>
          <w:rFonts w:eastAsia="Times New Roman"/>
          <w:highlight w:val="yellow"/>
        </w:rPr>
        <w:instrText xml:space="preserve"> ADDIN EN.CITE &lt;EndNote&gt;&lt;Cite&gt;&lt;Author&gt;Williams&lt;/Author&gt;&lt;Year&gt;2010&lt;/Year&gt;&lt;RecNum&gt;39&lt;/RecNum&gt;&lt;DisplayText&gt;(Williams et al., 2010)&lt;/DisplayText&gt;&lt;record&gt;&lt;rec-number&gt;39&lt;/rec-number&gt;&lt;foreign-keys&gt;&lt;key app="EN" db-id="asv9wtsrpt9svkeeeesxsevkd2spv52p0zzr" timestamp="1620123594"&gt;39&lt;/key&gt;&lt;/foreign-keys&gt;&lt;ref-type name="Journal Article"&gt;17&lt;/ref-type&gt;&lt;contributors&gt;&lt;authors&gt;&lt;author&gt;Williams, D. R.&lt;/author&gt;&lt;author&gt;Mohammed, S. A.&lt;/author&gt;&lt;author&gt;Leavell, J.&lt;/author&gt;&lt;author&gt;Collins, C.&lt;/author&gt;&lt;/authors&gt;&lt;/contributors&gt;&lt;auth-address&gt;Department of Society, Human Development and Health, Harvard School of Public Health, Boston, MA 02115, USA. dwilliam@hsph.harvard.edu&lt;/auth-address&gt;&lt;titles&gt;&lt;title&gt;Race, socioeconomic status, and health: complexities, ongoing challenges, and research opportunities&lt;/title&gt;&lt;secondary-title&gt;Ann N Y Acad Sci&lt;/secondary-title&gt;&lt;/titles&gt;&lt;periodical&gt;&lt;full-title&gt;Ann N Y Acad Sci&lt;/full-title&gt;&lt;/periodical&gt;&lt;pages&gt;69-101&lt;/pages&gt;&lt;volume&gt;1186&lt;/volume&gt;&lt;edition&gt;2010/03/06&lt;/edition&gt;&lt;keywords&gt;&lt;keyword&gt;*Continental Population Groups&lt;/keyword&gt;&lt;keyword&gt;Emigration and Immigration&lt;/keyword&gt;&lt;keyword&gt;Health Status&lt;/keyword&gt;&lt;keyword&gt;*Health Status Disparities&lt;/keyword&gt;&lt;keyword&gt;Humans&lt;/keyword&gt;&lt;keyword&gt;Longitudinal Studies&lt;/keyword&gt;&lt;keyword&gt;Research&lt;/keyword&gt;&lt;keyword&gt;Risk Factors&lt;/keyword&gt;&lt;keyword&gt;*Social Class&lt;/keyword&gt;&lt;keyword&gt;Socioeconomic Factors&lt;/keyword&gt;&lt;/keywords&gt;&lt;dates&gt;&lt;year&gt;2010&lt;/year&gt;&lt;pub-dates&gt;&lt;date&gt;Feb&lt;/date&gt;&lt;/pub-dates&gt;&lt;/dates&gt;&lt;isbn&gt;0077-8923 (Print)&amp;#xD;0077-8923&lt;/isbn&gt;&lt;accession-num&gt;20201869&lt;/accession-num&gt;&lt;urls&gt;&lt;/urls&gt;&lt;custom2&gt;PMC3442603&lt;/custom2&gt;&lt;custom6&gt;NIHMS393784&lt;/custom6&gt;&lt;electronic-resource-num&gt;10.1111/j.1749-6632.2009.05339.x&lt;/electronic-resource-num&gt;&lt;remote-database-provider&gt;NLM&lt;/remote-database-provider&gt;&lt;language&gt;eng&lt;/language&gt;&lt;/record&gt;&lt;/Cite&gt;&lt;/EndNote&gt;</w:instrText>
      </w:r>
      <w:r w:rsidRPr="00B85688">
        <w:rPr>
          <w:rFonts w:eastAsia="Times New Roman"/>
          <w:highlight w:val="yellow"/>
        </w:rPr>
        <w:fldChar w:fldCharType="separate"/>
      </w:r>
      <w:r w:rsidR="00B85688" w:rsidRPr="00B85688">
        <w:rPr>
          <w:rFonts w:eastAsia="Times New Roman"/>
          <w:noProof/>
          <w:highlight w:val="yellow"/>
        </w:rPr>
        <w:t>(Williams et al., 2010)</w:t>
      </w:r>
      <w:r w:rsidRPr="00B85688">
        <w:rPr>
          <w:rFonts w:eastAsia="Times New Roman"/>
          <w:highlight w:val="yellow"/>
        </w:rPr>
        <w:fldChar w:fldCharType="end"/>
      </w:r>
      <w:r w:rsidRPr="00B85688">
        <w:rPr>
          <w:rFonts w:eastAsia="Times New Roman"/>
          <w:highlight w:val="yellow"/>
        </w:rPr>
        <w:t>. Achieving</w:t>
      </w:r>
      <w:r w:rsidR="00701D5B">
        <w:rPr>
          <w:rFonts w:eastAsia="Times New Roman"/>
          <w:highlight w:val="yellow"/>
        </w:rPr>
        <w:t xml:space="preserve"> a</w:t>
      </w:r>
      <w:r w:rsidRPr="00B85688">
        <w:rPr>
          <w:rFonts w:eastAsia="Times New Roman"/>
          <w:highlight w:val="yellow"/>
        </w:rPr>
        <w:t xml:space="preserve"> </w:t>
      </w:r>
      <w:r w:rsidR="003152C3" w:rsidRPr="00B85688">
        <w:rPr>
          <w:rFonts w:eastAsia="Times New Roman"/>
          <w:highlight w:val="yellow"/>
        </w:rPr>
        <w:t>higher level of SES</w:t>
      </w:r>
      <w:r w:rsidRPr="00B85688">
        <w:rPr>
          <w:rFonts w:eastAsia="Times New Roman"/>
          <w:highlight w:val="yellow"/>
        </w:rPr>
        <w:t xml:space="preserve"> </w:t>
      </w:r>
      <w:r w:rsidR="00701D5B">
        <w:rPr>
          <w:rFonts w:eastAsia="Times New Roman"/>
          <w:highlight w:val="yellow"/>
        </w:rPr>
        <w:t>does not necessarily ensure better health among</w:t>
      </w:r>
      <w:r w:rsidRPr="00B85688">
        <w:rPr>
          <w:rFonts w:eastAsia="Times New Roman"/>
          <w:highlight w:val="yellow"/>
        </w:rPr>
        <w:t xml:space="preserve"> Black adults in the same way that it </w:t>
      </w:r>
      <w:r w:rsidR="00701D5B">
        <w:rPr>
          <w:rFonts w:eastAsia="Times New Roman"/>
          <w:highlight w:val="yellow"/>
        </w:rPr>
        <w:t>is manifest a</w:t>
      </w:r>
      <w:r w:rsidRPr="00B85688">
        <w:rPr>
          <w:rFonts w:eastAsia="Times New Roman"/>
          <w:highlight w:val="yellow"/>
        </w:rPr>
        <w:t>mong white adults.</w:t>
      </w:r>
      <w:r>
        <w:rPr>
          <w:rFonts w:eastAsia="Times New Roman"/>
        </w:rPr>
        <w:t xml:space="preserve"> In contrast, parental education during childhood was directly associated with health-related risk factors among Black adults, especially with elevated BP and insulin resistance. In turn, insulin resistance was associated with the age-related patterns in kidney function. Taken together, these findings provide a novel perspective on of the importance of early life SES in the context of kidney functioning and the mediation of good and poor health in adulthood.</w:t>
      </w:r>
    </w:p>
    <w:p w:rsidR="00702B34" w:rsidRDefault="00702B34" w:rsidP="00702B34">
      <w:pPr>
        <w:rPr>
          <w:rFonts w:ascii="Times New Roman" w:eastAsia="Times New Roman" w:hAnsi="Times New Roman" w:cs="Times New Roman"/>
          <w:kern w:val="0"/>
          <w:lang w:eastAsia="zh-CN"/>
        </w:rPr>
      </w:pPr>
      <w:r w:rsidRPr="0071300D">
        <w:rPr>
          <w:rFonts w:ascii="Times New Roman" w:eastAsia="Times New Roman" w:hAnsi="Times New Roman" w:cs="Times New Roman"/>
          <w:kern w:val="0"/>
          <w:lang w:eastAsia="zh-CN"/>
        </w:rPr>
        <w:t xml:space="preserve">The </w:t>
      </w:r>
      <w:r>
        <w:rPr>
          <w:rFonts w:ascii="Times New Roman" w:eastAsia="Times New Roman" w:hAnsi="Times New Roman" w:cs="Times New Roman"/>
          <w:kern w:val="0"/>
          <w:lang w:eastAsia="zh-CN"/>
        </w:rPr>
        <w:t xml:space="preserve">current </w:t>
      </w:r>
      <w:r w:rsidRPr="0071300D">
        <w:rPr>
          <w:rFonts w:ascii="Times New Roman" w:eastAsia="Times New Roman" w:hAnsi="Times New Roman" w:cs="Times New Roman"/>
          <w:kern w:val="0"/>
          <w:lang w:eastAsia="zh-CN"/>
        </w:rPr>
        <w:t xml:space="preserve">study has </w:t>
      </w:r>
      <w:r>
        <w:rPr>
          <w:rFonts w:ascii="Times New Roman" w:eastAsia="Times New Roman" w:hAnsi="Times New Roman" w:cs="Times New Roman"/>
          <w:kern w:val="0"/>
          <w:lang w:eastAsia="zh-CN"/>
        </w:rPr>
        <w:t>multiple</w:t>
      </w:r>
      <w:r w:rsidRPr="0071300D">
        <w:rPr>
          <w:rFonts w:ascii="Times New Roman" w:eastAsia="Times New Roman" w:hAnsi="Times New Roman" w:cs="Times New Roman"/>
          <w:kern w:val="0"/>
          <w:lang w:eastAsia="zh-CN"/>
        </w:rPr>
        <w:t xml:space="preserve"> strengths</w:t>
      </w:r>
      <w:r>
        <w:rPr>
          <w:rFonts w:ascii="Times New Roman" w:eastAsia="Times New Roman" w:hAnsi="Times New Roman" w:cs="Times New Roman"/>
          <w:kern w:val="0"/>
          <w:lang w:eastAsia="zh-CN"/>
        </w:rPr>
        <w:t>.</w:t>
      </w:r>
      <w:r w:rsidRPr="0071300D">
        <w:rPr>
          <w:rFonts w:ascii="Times New Roman" w:eastAsia="Times New Roman" w:hAnsi="Times New Roman" w:cs="Times New Roman"/>
          <w:kern w:val="0"/>
          <w:lang w:eastAsia="zh-CN"/>
        </w:rPr>
        <w:t xml:space="preserve"> </w:t>
      </w:r>
      <w:r>
        <w:rPr>
          <w:rFonts w:ascii="Times New Roman" w:eastAsia="Times New Roman" w:hAnsi="Times New Roman" w:cs="Times New Roman"/>
          <w:kern w:val="0"/>
          <w:lang w:eastAsia="zh-CN"/>
        </w:rPr>
        <w:t>First, this study included participants from a wide age range</w:t>
      </w:r>
      <w:r w:rsidR="00701D5B">
        <w:rPr>
          <w:rFonts w:ascii="Times New Roman" w:eastAsia="Times New Roman" w:hAnsi="Times New Roman" w:cs="Times New Roman"/>
          <w:kern w:val="0"/>
          <w:lang w:eastAsia="zh-CN"/>
        </w:rPr>
        <w:t xml:space="preserve"> enabling us to generate</w:t>
      </w:r>
      <w:r>
        <w:rPr>
          <w:rFonts w:ascii="Times New Roman" w:eastAsia="Times New Roman" w:hAnsi="Times New Roman" w:cs="Times New Roman"/>
          <w:kern w:val="0"/>
          <w:lang w:eastAsia="zh-CN"/>
        </w:rPr>
        <w:t xml:space="preserve"> to provide robust estimates of age-related differences in kidney function. Second, the extensive biological and clinical information from MIDUS Biomarker Projects allowed</w:t>
      </w:r>
      <w:r w:rsidR="00701D5B">
        <w:rPr>
          <w:rFonts w:ascii="Times New Roman" w:eastAsia="Times New Roman" w:hAnsi="Times New Roman" w:cs="Times New Roman"/>
          <w:kern w:val="0"/>
          <w:lang w:eastAsia="zh-CN"/>
        </w:rPr>
        <w:t xml:space="preserve"> us to include</w:t>
      </w:r>
      <w:r>
        <w:rPr>
          <w:rFonts w:ascii="Times New Roman" w:eastAsia="Times New Roman" w:hAnsi="Times New Roman" w:cs="Times New Roman"/>
          <w:kern w:val="0"/>
          <w:lang w:eastAsia="zh-CN"/>
        </w:rPr>
        <w:t xml:space="preserve"> multiple health-related risk factors in the analysis. Thus, our findings on the association among parental education, race, and age-related differences in kidney function across adulthood were generated from a substantive dataset. Finally, the MIDUS study also included detailed information on current SES, incorporating both objective (e.g., income and education) and subjective measures (e.g., subjective social status and financial strain). However, it should also be acknowledged that </w:t>
      </w:r>
      <w:r w:rsidRPr="00D73E93">
        <w:rPr>
          <w:rFonts w:ascii="Times New Roman" w:eastAsia="Times New Roman" w:hAnsi="Times New Roman" w:cs="Times New Roman"/>
          <w:kern w:val="0"/>
          <w:lang w:eastAsia="zh-CN"/>
        </w:rPr>
        <w:t xml:space="preserve">this </w:t>
      </w:r>
      <w:r>
        <w:rPr>
          <w:rFonts w:ascii="Times New Roman" w:eastAsia="Times New Roman" w:hAnsi="Times New Roman" w:cs="Times New Roman"/>
          <w:kern w:val="0"/>
          <w:lang w:eastAsia="zh-CN"/>
        </w:rPr>
        <w:t>analysis</w:t>
      </w:r>
      <w:r w:rsidR="00701D5B">
        <w:rPr>
          <w:rFonts w:ascii="Times New Roman" w:eastAsia="Times New Roman" w:hAnsi="Times New Roman" w:cs="Times New Roman"/>
          <w:kern w:val="0"/>
          <w:lang w:eastAsia="zh-CN"/>
        </w:rPr>
        <w:t xml:space="preserve"> does have</w:t>
      </w:r>
      <w:r w:rsidRPr="00D73E93">
        <w:rPr>
          <w:rFonts w:ascii="Times New Roman" w:eastAsia="Times New Roman" w:hAnsi="Times New Roman" w:cs="Times New Roman"/>
          <w:kern w:val="0"/>
          <w:lang w:eastAsia="zh-CN"/>
        </w:rPr>
        <w:t xml:space="preserve"> </w:t>
      </w:r>
      <w:r>
        <w:rPr>
          <w:rFonts w:ascii="Times New Roman" w:eastAsia="Times New Roman" w:hAnsi="Times New Roman" w:cs="Times New Roman"/>
          <w:kern w:val="0"/>
          <w:lang w:eastAsia="zh-CN"/>
        </w:rPr>
        <w:t>some</w:t>
      </w:r>
      <w:r w:rsidRPr="00D73E93">
        <w:rPr>
          <w:rFonts w:ascii="Times New Roman" w:eastAsia="Times New Roman" w:hAnsi="Times New Roman" w:cs="Times New Roman"/>
          <w:kern w:val="0"/>
          <w:lang w:eastAsia="zh-CN"/>
        </w:rPr>
        <w:t xml:space="preserve"> limitations.</w:t>
      </w:r>
      <w:r>
        <w:rPr>
          <w:rFonts w:ascii="Times New Roman" w:eastAsia="Times New Roman" w:hAnsi="Times New Roman" w:cs="Times New Roman"/>
          <w:kern w:val="0"/>
          <w:lang w:eastAsia="zh-CN"/>
        </w:rPr>
        <w:t xml:space="preserve"> </w:t>
      </w:r>
      <w:r>
        <w:rPr>
          <w:rFonts w:ascii="Times New Roman" w:eastAsia="Times New Roman" w:hAnsi="Times New Roman" w:cs="Times New Roman"/>
          <w:kern w:val="0"/>
          <w:lang w:eastAsia="zh-CN"/>
        </w:rPr>
        <w:lastRenderedPageBreak/>
        <w:t xml:space="preserve">First, the unavailability of longitudinal biological information in the MIDUS study precluded a prospective analysis. However, the cross-sectional examination of age-related differences still provided a unique opportunity to examine the link between social factors across the life course and kidney function. With the availability of the longitudinal biological information in the MIDUS study in the future, it will be possible to prospectively address these questions. It should also be acknowledged that parental education was based on retrospective reports and this could introduce some bias, even though a previous analysis indicated a high level of accuracy in terms of retrospective reports of parental education from a small subset of sibling participants in MIDUS </w:t>
      </w:r>
      <w:r>
        <w:rPr>
          <w:rFonts w:ascii="Times New Roman" w:eastAsia="Times New Roman" w:hAnsi="Times New Roman" w:cs="Times New Roman"/>
          <w:kern w:val="0"/>
          <w:lang w:eastAsia="zh-CN"/>
        </w:rPr>
        <w:fldChar w:fldCharType="begin"/>
      </w:r>
      <w:r>
        <w:rPr>
          <w:rFonts w:ascii="Times New Roman" w:eastAsia="Times New Roman" w:hAnsi="Times New Roman" w:cs="Times New Roman"/>
          <w:kern w:val="0"/>
          <w:lang w:eastAsia="zh-CN"/>
        </w:rPr>
        <w:instrText xml:space="preserve"> ADDIN EN.CITE &lt;EndNote&gt;&lt;Cite&gt;&lt;Author&gt;Ward&lt;/Author&gt;&lt;Year&gt;2011&lt;/Year&gt;&lt;RecNum&gt;73&lt;/RecNum&gt;&lt;DisplayText&gt;(Ward, 2011)&lt;/DisplayText&gt;&lt;record&gt;&lt;rec-number&gt;73&lt;/rec-number&gt;&lt;foreign-keys&gt;&lt;key app="EN" db-id="xe2xfxvtcf9xdkevfvf5vx24wwsspr5xr5zp" timestamp="1611572573"&gt;73&lt;/key&gt;&lt;/foreign-keys&gt;&lt;ref-type name="Journal Article"&gt;17&lt;/ref-type&gt;&lt;contributors&gt;&lt;authors&gt;&lt;author&gt;Ward, M. M.&lt;/author&gt;&lt;/authors&gt;&lt;/contributors&gt;&lt;auth-address&gt;Intramural Research Program, National Institute of Arthritis and Musculoskeletal and Skin Diseases, National Institutes of Health, Bethesda, MD, USA. wardm1@mail.nih.gov&lt;/auth-address&gt;&lt;titles&gt;&lt;title&gt;Concordance of sibling&amp;apos;s recall of measures of childhood socioeconomic position&lt;/title&gt;&lt;secondary-title&gt;BMC Med Res Methodol&lt;/secondary-title&gt;&lt;/titles&gt;&lt;periodical&gt;&lt;full-title&gt;BMC Med Res Methodol&lt;/full-title&gt;&lt;/periodical&gt;&lt;pages&gt;147&lt;/pages&gt;&lt;volume&gt;11&lt;/volume&gt;&lt;edition&gt;2011/11/03&lt;/edition&gt;&lt;keywords&gt;&lt;keyword&gt;Adult&lt;/keyword&gt;&lt;keyword&gt;Child&lt;/keyword&gt;&lt;keyword&gt;Cross-Sectional Studies&lt;/keyword&gt;&lt;keyword&gt;Data Collection/methods/statistics &amp;amp; numerical data&lt;/keyword&gt;&lt;keyword&gt;Educational Status&lt;/keyword&gt;&lt;keyword&gt;Fathers&lt;/keyword&gt;&lt;keyword&gt;Female&lt;/keyword&gt;&lt;keyword&gt;Humans&lt;/keyword&gt;&lt;keyword&gt;Male&lt;/keyword&gt;&lt;keyword&gt;Mental Recall&lt;/keyword&gt;&lt;keyword&gt;Middle Aged&lt;/keyword&gt;&lt;keyword&gt;Mothers&lt;/keyword&gt;&lt;keyword&gt;Occupations&lt;/keyword&gt;&lt;keyword&gt;*Parent-Child Relations&lt;/keyword&gt;&lt;keyword&gt;Reproducibility of Results&lt;/keyword&gt;&lt;keyword&gt;*Sibling Relations&lt;/keyword&gt;&lt;keyword&gt;*Siblings&lt;/keyword&gt;&lt;keyword&gt;*Social Class&lt;/keyword&gt;&lt;keyword&gt;Socioeconomic Factors&lt;/keyword&gt;&lt;keyword&gt;Twins&lt;/keyword&gt;&lt;keyword&gt;United States&lt;/keyword&gt;&lt;/keywords&gt;&lt;dates&gt;&lt;year&gt;2011&lt;/year&gt;&lt;pub-dates&gt;&lt;date&gt;Nov 1&lt;/date&gt;&lt;/pub-dates&gt;&lt;/dates&gt;&lt;isbn&gt;1471-2288&lt;/isbn&gt;&lt;accession-num&gt;22044489&lt;/accession-num&gt;&lt;urls&gt;&lt;/urls&gt;&lt;custom2&gt;PMC3261820&lt;/custom2&gt;&lt;electronic-resource-num&gt;10.1186/1471-2288-11-147&lt;/electronic-resource-num&gt;&lt;remote-database-provider&gt;NLM&lt;/remote-database-provider&gt;&lt;language&gt;eng&lt;/language&gt;&lt;/record&gt;&lt;/Cite&gt;&lt;/EndNote&gt;</w:instrText>
      </w:r>
      <w:r>
        <w:rPr>
          <w:rFonts w:ascii="Times New Roman" w:eastAsia="Times New Roman" w:hAnsi="Times New Roman" w:cs="Times New Roman"/>
          <w:kern w:val="0"/>
          <w:lang w:eastAsia="zh-CN"/>
        </w:rPr>
        <w:fldChar w:fldCharType="separate"/>
      </w:r>
      <w:r>
        <w:rPr>
          <w:rFonts w:ascii="Times New Roman" w:eastAsia="Times New Roman" w:hAnsi="Times New Roman" w:cs="Times New Roman"/>
          <w:noProof/>
          <w:kern w:val="0"/>
          <w:lang w:eastAsia="zh-CN"/>
        </w:rPr>
        <w:t>(Ward, 2011)</w:t>
      </w:r>
      <w:r>
        <w:rPr>
          <w:rFonts w:ascii="Times New Roman" w:eastAsia="Times New Roman" w:hAnsi="Times New Roman" w:cs="Times New Roman"/>
          <w:kern w:val="0"/>
          <w:lang w:eastAsia="zh-CN"/>
        </w:rPr>
        <w:fldChar w:fldCharType="end"/>
      </w:r>
      <w:r>
        <w:rPr>
          <w:rFonts w:ascii="Times New Roman" w:eastAsia="Times New Roman" w:hAnsi="Times New Roman" w:cs="Times New Roman"/>
          <w:kern w:val="0"/>
          <w:lang w:eastAsia="zh-CN"/>
        </w:rPr>
        <w:t xml:space="preserve">. Finally, the indicator of kidney function was based on serum creatinine, which is sensitive to both diet and </w:t>
      </w:r>
      <w:r w:rsidRPr="002A272D">
        <w:rPr>
          <w:rFonts w:ascii="Times New Roman" w:eastAsia="Times New Roman" w:hAnsi="Times New Roman" w:cs="Times New Roman"/>
          <w:kern w:val="0"/>
          <w:lang w:eastAsia="zh-CN"/>
        </w:rPr>
        <w:t>muscle mass</w:t>
      </w:r>
      <w:r>
        <w:rPr>
          <w:rFonts w:ascii="Times New Roman" w:eastAsia="Times New Roman" w:hAnsi="Times New Roman" w:cs="Times New Roman"/>
          <w:kern w:val="0"/>
          <w:lang w:eastAsia="zh-CN"/>
        </w:rPr>
        <w:t xml:space="preserve">. In addition, we utilized the CKD-EPI formula to calculate eGFR, which is currently under scrutiny because it incorporates a race adjustment into the formula </w:t>
      </w:r>
      <w:r>
        <w:rPr>
          <w:rFonts w:ascii="Times New Roman" w:eastAsia="Times New Roman" w:hAnsi="Times New Roman" w:cs="Times New Roman"/>
          <w:kern w:val="0"/>
          <w:lang w:eastAsia="zh-CN"/>
        </w:rPr>
        <w:fldChar w:fldCharType="begin"/>
      </w:r>
      <w:r>
        <w:rPr>
          <w:rFonts w:ascii="Times New Roman" w:eastAsia="Times New Roman" w:hAnsi="Times New Roman" w:cs="Times New Roman"/>
          <w:kern w:val="0"/>
          <w:lang w:eastAsia="zh-CN"/>
        </w:rPr>
        <w:instrText xml:space="preserve"> ADDIN EN.CITE &lt;EndNote&gt;&lt;Cite&gt;&lt;Author&gt;Diao&lt;/Author&gt;&lt;Year&gt;2021&lt;/Year&gt;&lt;RecNum&gt;61&lt;/RecNum&gt;&lt;DisplayText&gt;(Diao et al., 2021)&lt;/DisplayText&gt;&lt;record&gt;&lt;rec-number&gt;61&lt;/rec-number&gt;&lt;foreign-keys&gt;&lt;key app="EN" db-id="xe2xfxvtcf9xdkevfvf5vx24wwsspr5xr5zp" timestamp="1610054943"&gt;61&lt;/key&gt;&lt;/foreign-keys&gt;&lt;ref-type name="Journal Article"&gt;17&lt;/ref-type&gt;&lt;contributors&gt;&lt;authors&gt;&lt;author&gt;Diao, J. A.&lt;/author&gt;&lt;author&gt;Inker, L. A.&lt;/author&gt;&lt;author&gt;Levey, A. S.&lt;/author&gt;&lt;author&gt;Tighiouart, H.&lt;/author&gt;&lt;author&gt;Powe, N. R.&lt;/author&gt;&lt;author&gt;Manrai, A. K.&lt;/author&gt;&lt;/authors&gt;&lt;/contributors&gt;&lt;auth-address&gt;From the Computational Health Informatics Program, Boston Children&amp;apos;s Hospital (J.A.D., A.K.M.), the Department of Biomedical Informatics (J.A.D., A.K.M.) and the Program in Health Sciences and Technology (J.A.D.), Harvard Medical School, and the Division of Nephrology (L.A.I., A.S.L.) and the Institute for Clinical Research and Health Policy Studies (H.T.), Tufts Medical Center - all in Boston; and the Department of Medicine, University of California, San Francisco, and Priscilla Chan and Mark Zuckerberg San Francisco General Hospital - both in San Francisco (N.R.P.).&lt;/auth-address&gt;&lt;titles&gt;&lt;title&gt;In Search of a Better Equation - Performance and Equity in Estimates of Kidney Function&lt;/title&gt;&lt;secondary-title&gt;N Engl J Med&lt;/secondary-title&gt;&lt;/titles&gt;&lt;periodical&gt;&lt;full-title&gt;N Engl J Med&lt;/full-title&gt;&lt;/periodical&gt;&lt;edition&gt;2021/01/07&lt;/edition&gt;&lt;dates&gt;&lt;year&gt;2021&lt;/year&gt;&lt;pub-dates&gt;&lt;date&gt;Jan 6&lt;/date&gt;&lt;/pub-dates&gt;&lt;/dates&gt;&lt;isbn&gt;0028-4793&lt;/isbn&gt;&lt;accession-num&gt;33406354&lt;/accession-num&gt;&lt;urls&gt;&lt;/urls&gt;&lt;electronic-resource-num&gt;10.1056/NEJMp2028243&lt;/electronic-resource-num&gt;&lt;remote-database-provider&gt;NLM&lt;/remote-database-provider&gt;&lt;language&gt;eng&lt;/language&gt;&lt;/record&gt;&lt;/Cite&gt;&lt;/EndNote&gt;</w:instrText>
      </w:r>
      <w:r>
        <w:rPr>
          <w:rFonts w:ascii="Times New Roman" w:eastAsia="Times New Roman" w:hAnsi="Times New Roman" w:cs="Times New Roman"/>
          <w:kern w:val="0"/>
          <w:lang w:eastAsia="zh-CN"/>
        </w:rPr>
        <w:fldChar w:fldCharType="separate"/>
      </w:r>
      <w:r>
        <w:rPr>
          <w:rFonts w:ascii="Times New Roman" w:eastAsia="Times New Roman" w:hAnsi="Times New Roman" w:cs="Times New Roman"/>
          <w:noProof/>
          <w:kern w:val="0"/>
          <w:lang w:eastAsia="zh-CN"/>
        </w:rPr>
        <w:t>(Diao et al., 2021)</w:t>
      </w:r>
      <w:r>
        <w:rPr>
          <w:rFonts w:ascii="Times New Roman" w:eastAsia="Times New Roman" w:hAnsi="Times New Roman" w:cs="Times New Roman"/>
          <w:kern w:val="0"/>
          <w:lang w:eastAsia="zh-CN"/>
        </w:rPr>
        <w:fldChar w:fldCharType="end"/>
      </w:r>
      <w:r>
        <w:rPr>
          <w:rFonts w:ascii="Times New Roman" w:eastAsia="Times New Roman" w:hAnsi="Times New Roman" w:cs="Times New Roman"/>
          <w:kern w:val="0"/>
          <w:lang w:eastAsia="zh-CN"/>
        </w:rPr>
        <w:t xml:space="preserve">. However, we conducted sensitivity analysis by excluding the race adjustment from the formula and still had similar findings. </w:t>
      </w:r>
      <w:r w:rsidRPr="0063454E">
        <w:rPr>
          <w:rFonts w:ascii="Times New Roman" w:eastAsia="Times New Roman" w:hAnsi="Times New Roman" w:cs="Times New Roman"/>
          <w:kern w:val="0"/>
          <w:highlight w:val="yellow"/>
          <w:lang w:eastAsia="zh-CN"/>
        </w:rPr>
        <w:t>Lastly, the majority of the Black participants was recruited from Milwaukee County, which could limit the generalizability of the findings to other regions</w:t>
      </w:r>
      <w:r w:rsidR="00701D5B">
        <w:rPr>
          <w:rFonts w:ascii="Times New Roman" w:eastAsia="Times New Roman" w:hAnsi="Times New Roman" w:cs="Times New Roman"/>
          <w:kern w:val="0"/>
          <w:highlight w:val="yellow"/>
          <w:lang w:eastAsia="zh-CN"/>
        </w:rPr>
        <w:t>.</w:t>
      </w:r>
      <w:r w:rsidR="00DF0DAF" w:rsidRPr="0063454E">
        <w:rPr>
          <w:rFonts w:ascii="Times New Roman" w:eastAsia="Times New Roman" w:hAnsi="Times New Roman" w:cs="Times New Roman"/>
          <w:kern w:val="0"/>
          <w:highlight w:val="yellow"/>
          <w:lang w:eastAsia="zh-CN"/>
        </w:rPr>
        <w:t xml:space="preserve"> </w:t>
      </w:r>
      <w:r w:rsidR="0063454E" w:rsidRPr="0063454E">
        <w:rPr>
          <w:rFonts w:ascii="Times New Roman" w:hAnsi="Times New Roman" w:cs="Times New Roman"/>
          <w:highlight w:val="yellow"/>
        </w:rPr>
        <w:t xml:space="preserve">Despite this limitation, our </w:t>
      </w:r>
      <w:r w:rsidR="00DF0DAF" w:rsidRPr="0063454E">
        <w:rPr>
          <w:rFonts w:ascii="Times New Roman" w:hAnsi="Times New Roman" w:cs="Times New Roman"/>
          <w:highlight w:val="yellow"/>
        </w:rPr>
        <w:t>additional analys</w:t>
      </w:r>
      <w:r w:rsidR="00701D5B">
        <w:rPr>
          <w:rFonts w:ascii="Times New Roman" w:hAnsi="Times New Roman" w:cs="Times New Roman"/>
          <w:highlight w:val="yellow"/>
        </w:rPr>
        <w:t>e</w:t>
      </w:r>
      <w:r w:rsidR="00DF0DAF" w:rsidRPr="0063454E">
        <w:rPr>
          <w:rFonts w:ascii="Times New Roman" w:hAnsi="Times New Roman" w:cs="Times New Roman"/>
          <w:highlight w:val="yellow"/>
        </w:rPr>
        <w:t xml:space="preserve">s indicated that Black adults in </w:t>
      </w:r>
      <w:r w:rsidR="00DF0DAF" w:rsidRPr="0063454E">
        <w:rPr>
          <w:highlight w:val="yellow"/>
        </w:rPr>
        <w:t xml:space="preserve">Wisconsin </w:t>
      </w:r>
      <w:r w:rsidR="00701D5B">
        <w:rPr>
          <w:rFonts w:ascii="Times New Roman" w:hAnsi="Times New Roman" w:cs="Times New Roman"/>
          <w:highlight w:val="yellow"/>
        </w:rPr>
        <w:t>are</w:t>
      </w:r>
      <w:r w:rsidR="00DF0DAF" w:rsidRPr="0063454E">
        <w:rPr>
          <w:rFonts w:ascii="Times New Roman" w:hAnsi="Times New Roman" w:cs="Times New Roman"/>
          <w:highlight w:val="yellow"/>
        </w:rPr>
        <w:t xml:space="preserve"> comparable to the larger US Black population in terms </w:t>
      </w:r>
      <w:r w:rsidR="00701D5B">
        <w:rPr>
          <w:rFonts w:ascii="Times New Roman" w:hAnsi="Times New Roman" w:cs="Times New Roman"/>
          <w:highlight w:val="yellow"/>
        </w:rPr>
        <w:t xml:space="preserve">the </w:t>
      </w:r>
      <w:r w:rsidR="0063454E" w:rsidRPr="0063454E">
        <w:rPr>
          <w:rFonts w:ascii="Times New Roman" w:hAnsi="Times New Roman" w:cs="Times New Roman"/>
          <w:highlight w:val="yellow"/>
        </w:rPr>
        <w:t>key sociodemographic variables (see Supplementary Material 4)</w:t>
      </w:r>
      <w:r w:rsidR="00DF0DAF" w:rsidRPr="0063454E">
        <w:rPr>
          <w:rFonts w:ascii="Times New Roman" w:hAnsi="Times New Roman" w:cs="Times New Roman"/>
          <w:highlight w:val="yellow"/>
        </w:rPr>
        <w:t>.</w:t>
      </w:r>
      <w:r w:rsidR="0063454E">
        <w:rPr>
          <w:rFonts w:ascii="Times New Roman" w:hAnsi="Times New Roman" w:cs="Times New Roman"/>
          <w:highlight w:val="yellow"/>
        </w:rPr>
        <w:t xml:space="preserve"> Future studies should prioritize replicating the current findings by utilizing representative Black adult </w:t>
      </w:r>
      <w:r w:rsidR="00701D5B">
        <w:rPr>
          <w:rFonts w:ascii="Times New Roman" w:hAnsi="Times New Roman" w:cs="Times New Roman"/>
          <w:highlight w:val="yellow"/>
        </w:rPr>
        <w:t>from different regions of the US, including the Southern states, which often have poorer health overall</w:t>
      </w:r>
      <w:r w:rsidR="0063454E">
        <w:rPr>
          <w:rFonts w:ascii="Times New Roman" w:hAnsi="Times New Roman" w:cs="Times New Roman"/>
          <w:highlight w:val="yellow"/>
        </w:rPr>
        <w:t>.</w:t>
      </w:r>
      <w:bookmarkStart w:id="2" w:name="_GoBack"/>
      <w:bookmarkEnd w:id="2"/>
    </w:p>
    <w:p w:rsidR="00702B34" w:rsidRPr="001F502F" w:rsidRDefault="00702B34" w:rsidP="00702B34">
      <w:pPr>
        <w:ind w:firstLine="0"/>
        <w:rPr>
          <w:rFonts w:ascii="Times New Roman" w:eastAsia="Times New Roman" w:hAnsi="Times New Roman" w:cs="Times New Roman"/>
          <w:b/>
          <w:kern w:val="0"/>
          <w:lang w:eastAsia="zh-CN"/>
        </w:rPr>
      </w:pPr>
      <w:r w:rsidRPr="001F502F">
        <w:rPr>
          <w:rFonts w:ascii="Times New Roman" w:eastAsia="Times New Roman" w:hAnsi="Times New Roman" w:cs="Times New Roman"/>
          <w:b/>
          <w:kern w:val="0"/>
          <w:lang w:eastAsia="zh-CN"/>
        </w:rPr>
        <w:t>Conclusion</w:t>
      </w:r>
    </w:p>
    <w:p w:rsidR="00702B34" w:rsidRPr="00412719" w:rsidRDefault="00702B34" w:rsidP="00702B34">
      <w:r w:rsidRPr="001F502F">
        <w:t>These analyses demonstrated that familial SES can have a long-lasting influence on the preclinical renal senescence that is associated with the normal biology of aging</w:t>
      </w:r>
      <w:r>
        <w:t xml:space="preserve">. Lower parental education and race were independently associated with unhealthy kidney functioning in </w:t>
      </w:r>
      <w:r>
        <w:lastRenderedPageBreak/>
        <w:t>adulthood, a risk factor for the development of CKD. Furthermore, there were distinct life course pathways from parental education to kidney functioning in adulthood among Black and white adults. Among younger Black adults, lower parental education was associated with elevated kidney function, an indication of renal hyperfiltration, through insulin resistance. Among white adults, lower parental education, through current SES, elevated BP, and insulin resistance, was associated with elevated kidney function among younger adults and lower kidney function among older adults. A better understanding of the</w:t>
      </w:r>
      <w:r w:rsidRPr="001F502F">
        <w:t xml:space="preserve"> effect of parental educational attainment on adult filtration rates may help us to </w:t>
      </w:r>
      <w:r>
        <w:t>achieve more insights into</w:t>
      </w:r>
      <w:r w:rsidRPr="001F502F">
        <w:t xml:space="preserve"> the etiology of health disparities and the inter-generational perpetuation of risk.</w:t>
      </w:r>
    </w:p>
    <w:p w:rsidR="00DC3462" w:rsidRDefault="00DC3462" w:rsidP="009170DB">
      <w:pPr>
        <w:pStyle w:val="Title2"/>
        <w:jc w:val="left"/>
        <w:rPr>
          <w:b/>
        </w:rPr>
      </w:pPr>
    </w:p>
    <w:p w:rsidR="009170DB" w:rsidRPr="000238CD" w:rsidRDefault="009170DB" w:rsidP="009170DB">
      <w:pPr>
        <w:pStyle w:val="Title2"/>
        <w:jc w:val="left"/>
        <w:rPr>
          <w:b/>
        </w:rPr>
      </w:pPr>
      <w:r w:rsidRPr="000238CD">
        <w:rPr>
          <w:b/>
        </w:rPr>
        <w:t>Declarations of interest</w:t>
      </w:r>
    </w:p>
    <w:p w:rsidR="00412719" w:rsidRDefault="009170DB" w:rsidP="009170DB">
      <w:pPr>
        <w:pStyle w:val="Title2"/>
        <w:jc w:val="left"/>
      </w:pPr>
      <w:r w:rsidRPr="000238CD">
        <w:t>None.</w:t>
      </w:r>
    </w:p>
    <w:p w:rsidR="00DC3462" w:rsidRDefault="00DC3462" w:rsidP="009170DB">
      <w:pPr>
        <w:pStyle w:val="Title2"/>
        <w:jc w:val="left"/>
        <w:rPr>
          <w:b/>
        </w:rPr>
      </w:pPr>
    </w:p>
    <w:p w:rsidR="009170DB" w:rsidRPr="000238CD" w:rsidRDefault="009170DB" w:rsidP="009170DB">
      <w:pPr>
        <w:pStyle w:val="Title2"/>
        <w:jc w:val="left"/>
        <w:rPr>
          <w:b/>
        </w:rPr>
      </w:pPr>
      <w:r w:rsidRPr="000238CD">
        <w:rPr>
          <w:b/>
        </w:rPr>
        <w:t>Funding</w:t>
      </w:r>
    </w:p>
    <w:p w:rsidR="00587BE8" w:rsidRPr="00394D43" w:rsidRDefault="009170DB" w:rsidP="009170DB">
      <w:pPr>
        <w:pStyle w:val="Title2"/>
        <w:jc w:val="left"/>
        <w:rPr>
          <w:rFonts w:cstheme="minorHAnsi"/>
          <w:color w:val="000000"/>
          <w:shd w:val="clear" w:color="auto" w:fill="FFFFFF"/>
        </w:rPr>
      </w:pPr>
      <w:r w:rsidRPr="00C273F1">
        <w:rPr>
          <w:color w:val="000000"/>
        </w:rPr>
        <w:t xml:space="preserve">Agus Surachman is supported by the Joseph and Jean Britton Graduate Fellowship and the National Institute on Aging Grant T32 AG049676 to The Pennsylvania State University. Jonathan </w:t>
      </w:r>
      <w:r w:rsidR="00F40D60">
        <w:rPr>
          <w:color w:val="000000"/>
        </w:rPr>
        <w:t xml:space="preserve">K. </w:t>
      </w:r>
      <w:proofErr w:type="spellStart"/>
      <w:r w:rsidRPr="00C273F1">
        <w:rPr>
          <w:color w:val="000000"/>
        </w:rPr>
        <w:t>Daw</w:t>
      </w:r>
      <w:proofErr w:type="spellEnd"/>
      <w:r w:rsidRPr="00C273F1">
        <w:rPr>
          <w:color w:val="000000"/>
        </w:rPr>
        <w:t xml:space="preserve"> is supported by</w:t>
      </w:r>
      <w:r>
        <w:rPr>
          <w:color w:val="000000"/>
        </w:rPr>
        <w:t xml:space="preserve"> the</w:t>
      </w:r>
      <w:r w:rsidRPr="00C273F1">
        <w:rPr>
          <w:color w:val="000000"/>
        </w:rPr>
        <w:t xml:space="preserve"> National Institute of Diabetes and Digestive</w:t>
      </w:r>
      <w:r>
        <w:rPr>
          <w:color w:val="000000"/>
        </w:rPr>
        <w:t xml:space="preserve"> </w:t>
      </w:r>
      <w:r w:rsidRPr="00C273F1">
        <w:rPr>
          <w:color w:val="000000"/>
        </w:rPr>
        <w:t>and Kidney Diseases grant R01KD114888.</w:t>
      </w:r>
      <w:r>
        <w:rPr>
          <w:color w:val="000000"/>
        </w:rPr>
        <w:t xml:space="preserve"> </w:t>
      </w:r>
      <w:r w:rsidRPr="00C273F1">
        <w:rPr>
          <w:color w:val="000000"/>
          <w:shd w:val="clear" w:color="auto" w:fill="FFFFFF"/>
        </w:rPr>
        <w:t>Since 1995 the MIDUS study has been funded by </w:t>
      </w:r>
      <w:r>
        <w:rPr>
          <w:color w:val="000000"/>
          <w:shd w:val="clear" w:color="auto" w:fill="FFFFFF"/>
        </w:rPr>
        <w:t xml:space="preserve">the </w:t>
      </w:r>
      <w:r w:rsidRPr="00C273F1">
        <w:rPr>
          <w:color w:val="000000"/>
          <w:shd w:val="clear" w:color="auto" w:fill="FFFFFF"/>
        </w:rPr>
        <w:t xml:space="preserve">John D. and Catherine T. MacArthur Foundation Research Network and </w:t>
      </w:r>
      <w:r>
        <w:rPr>
          <w:color w:val="000000"/>
          <w:shd w:val="clear" w:color="auto" w:fill="FFFFFF"/>
        </w:rPr>
        <w:t xml:space="preserve">the </w:t>
      </w:r>
      <w:r w:rsidRPr="00C273F1">
        <w:rPr>
          <w:color w:val="000000"/>
          <w:shd w:val="clear" w:color="auto" w:fill="FFFFFF"/>
        </w:rPr>
        <w:t xml:space="preserve">National Institute on Aging (P01-AG020166 and U19-AG051426). </w:t>
      </w:r>
      <w:r w:rsidRPr="00C273F1">
        <w:rPr>
          <w:rFonts w:cstheme="minorHAnsi"/>
          <w:color w:val="000000"/>
          <w:shd w:val="clear" w:color="auto" w:fill="FFFFFF"/>
        </w:rPr>
        <w:t>Biomarker data collection was further supported by the NIH National Center for Advancing Translational Sciences (NCATS) Clinical and Translational Science Award (CTSA) program as follows: UL1TR001409 (Georgetown), UL1TR001881 (UCLA), and UL1RR025011 (UW Madison).</w:t>
      </w:r>
    </w:p>
    <w:p w:rsidR="00DC3462" w:rsidRDefault="00DC3462" w:rsidP="009170DB">
      <w:pPr>
        <w:pStyle w:val="Title2"/>
        <w:jc w:val="left"/>
        <w:rPr>
          <w:b/>
        </w:rPr>
      </w:pPr>
    </w:p>
    <w:p w:rsidR="009170DB" w:rsidRPr="00B203DE" w:rsidRDefault="009170DB" w:rsidP="009170DB">
      <w:pPr>
        <w:pStyle w:val="Title2"/>
        <w:jc w:val="left"/>
        <w:rPr>
          <w:b/>
        </w:rPr>
      </w:pPr>
      <w:r w:rsidRPr="00B203DE">
        <w:rPr>
          <w:b/>
        </w:rPr>
        <w:t>Conflict of interest</w:t>
      </w:r>
    </w:p>
    <w:p w:rsidR="009170DB" w:rsidRDefault="009170DB" w:rsidP="009170DB">
      <w:pPr>
        <w:pStyle w:val="Title2"/>
        <w:jc w:val="left"/>
      </w:pPr>
      <w:r>
        <w:t>None.</w:t>
      </w:r>
    </w:p>
    <w:p w:rsidR="00E81978" w:rsidRDefault="00E81978"/>
    <w:p w:rsidR="009170DB" w:rsidRDefault="009170DB" w:rsidP="009170DB">
      <w:pPr>
        <w:pStyle w:val="Heading1"/>
      </w:pPr>
    </w:p>
    <w:p w:rsidR="009170DB" w:rsidRDefault="009170DB" w:rsidP="009170DB">
      <w:pPr>
        <w:pStyle w:val="Heading1"/>
      </w:pPr>
    </w:p>
    <w:p w:rsidR="009170DB" w:rsidRDefault="009170DB" w:rsidP="009170DB">
      <w:pPr>
        <w:pStyle w:val="EndNoteBibliography"/>
        <w:ind w:firstLine="0"/>
        <w:jc w:val="left"/>
        <w:sectPr w:rsidR="009170DB">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pPr>
    </w:p>
    <w:p w:rsidR="00587BE8" w:rsidRDefault="009170DB" w:rsidP="00DC3462">
      <w:pPr>
        <w:pStyle w:val="EndNoteBibliography"/>
        <w:ind w:firstLine="0"/>
        <w:rPr>
          <w:b/>
        </w:rPr>
      </w:pPr>
      <w:r w:rsidRPr="00587BE8">
        <w:rPr>
          <w:b/>
        </w:rPr>
        <w:lastRenderedPageBreak/>
        <w:t>References</w:t>
      </w:r>
    </w:p>
    <w:p w:rsidR="00882F0E" w:rsidRPr="00587BE8" w:rsidRDefault="00882F0E" w:rsidP="00DC3462">
      <w:pPr>
        <w:pStyle w:val="EndNoteBibliography"/>
        <w:ind w:firstLine="0"/>
        <w:rPr>
          <w:b/>
        </w:rPr>
      </w:pPr>
    </w:p>
    <w:p w:rsidR="00912E09" w:rsidRPr="00912E09" w:rsidRDefault="009170DB" w:rsidP="003152C3">
      <w:pPr>
        <w:pStyle w:val="EndNoteBibliography"/>
        <w:ind w:left="720" w:hanging="720"/>
        <w:jc w:val="left"/>
        <w:rPr>
          <w:noProof/>
        </w:rPr>
      </w:pPr>
      <w:r>
        <w:fldChar w:fldCharType="begin"/>
      </w:r>
      <w:r>
        <w:instrText xml:space="preserve"> ADDIN EN.REFLIST </w:instrText>
      </w:r>
      <w:r>
        <w:fldChar w:fldCharType="separate"/>
      </w:r>
      <w:r w:rsidR="00912E09" w:rsidRPr="00912E09">
        <w:rPr>
          <w:noProof/>
        </w:rPr>
        <w:t>Aizer, A., Currie, J., 2014. The intergenerational transmission of inequality: maternal disadvantage and health at birth. Science 344, 856-861.</w:t>
      </w:r>
    </w:p>
    <w:p w:rsidR="00912E09" w:rsidRPr="00912E09" w:rsidRDefault="00912E09" w:rsidP="003152C3">
      <w:pPr>
        <w:pStyle w:val="EndNoteBibliography"/>
        <w:ind w:left="720" w:hanging="720"/>
        <w:jc w:val="left"/>
        <w:rPr>
          <w:noProof/>
        </w:rPr>
      </w:pPr>
      <w:r w:rsidRPr="00912E09">
        <w:rPr>
          <w:noProof/>
        </w:rPr>
        <w:t>Assari, S., 2019. Socioeconomic Determinants of Systolic Blood Pressure; Minorities' Diminished Returns. J Health Econ Dev 1, 1-11.</w:t>
      </w:r>
    </w:p>
    <w:p w:rsidR="00912E09" w:rsidRPr="00912E09" w:rsidRDefault="00912E09" w:rsidP="003152C3">
      <w:pPr>
        <w:pStyle w:val="EndNoteBibliography"/>
        <w:ind w:left="720" w:hanging="720"/>
        <w:jc w:val="left"/>
        <w:rPr>
          <w:noProof/>
        </w:rPr>
      </w:pPr>
      <w:r w:rsidRPr="00912E09">
        <w:rPr>
          <w:noProof/>
        </w:rPr>
        <w:t>Baba, M., Shimbo, T., Horio, M., Ando, M., Yasuda, Y., Komatsu, Y., Masuda, K., Matsuo, S., Maruyama, S., 2015. Longitudinal Study of the Decline in Renal Function in Healthy Subjects. PLoS One 10, e0129036.</w:t>
      </w:r>
    </w:p>
    <w:p w:rsidR="00912E09" w:rsidRPr="00912E09" w:rsidRDefault="00912E09" w:rsidP="003152C3">
      <w:pPr>
        <w:pStyle w:val="EndNoteBibliography"/>
        <w:ind w:left="720" w:hanging="720"/>
        <w:jc w:val="left"/>
        <w:rPr>
          <w:noProof/>
        </w:rPr>
      </w:pPr>
      <w:r w:rsidRPr="00912E09">
        <w:rPr>
          <w:noProof/>
        </w:rPr>
        <w:t>Ben-Shlomo, Y., Kuh, D., 2002. A life course approach to chronic disease epidemiology: conceptual models, empirical challenges and interdisciplinary perspectives. Int J Epidemiol 31, 285-293.</w:t>
      </w:r>
    </w:p>
    <w:p w:rsidR="00912E09" w:rsidRPr="00912E09" w:rsidRDefault="00912E09" w:rsidP="003152C3">
      <w:pPr>
        <w:pStyle w:val="EndNoteBibliography"/>
        <w:ind w:left="720" w:hanging="720"/>
        <w:jc w:val="left"/>
        <w:rPr>
          <w:noProof/>
        </w:rPr>
      </w:pPr>
      <w:r w:rsidRPr="00912E09">
        <w:rPr>
          <w:noProof/>
        </w:rPr>
        <w:t>Bloome, D., Western, B., 2011. Cohort change and racial differences in educational and income mobility. Social forces 90, 375-395.</w:t>
      </w:r>
    </w:p>
    <w:p w:rsidR="00912E09" w:rsidRPr="00912E09" w:rsidRDefault="00912E09" w:rsidP="003152C3">
      <w:pPr>
        <w:pStyle w:val="EndNoteBibliography"/>
        <w:ind w:left="720" w:hanging="720"/>
        <w:jc w:val="left"/>
        <w:rPr>
          <w:noProof/>
        </w:rPr>
      </w:pPr>
      <w:r w:rsidRPr="00912E09">
        <w:rPr>
          <w:noProof/>
        </w:rPr>
        <w:t>Bolignano, D., Mattace-Raso, F., Sijbrands, E.J.G., Zoccali, C., 2014. The aging kidney revisited: a systematic review. Ageing research reviews 14, 65-80.</w:t>
      </w:r>
    </w:p>
    <w:p w:rsidR="00912E09" w:rsidRPr="00912E09" w:rsidRDefault="00912E09" w:rsidP="003152C3">
      <w:pPr>
        <w:pStyle w:val="EndNoteBibliography"/>
        <w:ind w:left="720" w:hanging="720"/>
        <w:jc w:val="left"/>
        <w:rPr>
          <w:noProof/>
        </w:rPr>
      </w:pPr>
      <w:r w:rsidRPr="00912E09">
        <w:rPr>
          <w:noProof/>
        </w:rPr>
        <w:t>Brim, O.G., Ryff, C.D., Kessler, R.C., 2019. How healthy are we?: A national study of well-being at midlife. University of Chicago Press.</w:t>
      </w:r>
    </w:p>
    <w:p w:rsidR="00912E09" w:rsidRPr="00912E09" w:rsidRDefault="00912E09" w:rsidP="003152C3">
      <w:pPr>
        <w:pStyle w:val="EndNoteBibliography"/>
        <w:ind w:left="720" w:hanging="720"/>
        <w:jc w:val="left"/>
        <w:rPr>
          <w:noProof/>
        </w:rPr>
      </w:pPr>
      <w:r w:rsidRPr="00912E09">
        <w:rPr>
          <w:noProof/>
        </w:rPr>
        <w:t>Brophy, P.D., Charlton, J.R., Carmody, J.B., Reidy, K.J., Harshman, L., Segar, J., Askenazi, D., Shoham, D., Bagby, S.P., 2018. Chronic kidney disease: A life course health development perspective, Handbook of Life Course Health Development. Springer, Cham, pp. 375-401.</w:t>
      </w:r>
    </w:p>
    <w:p w:rsidR="00912E09" w:rsidRPr="00912E09" w:rsidRDefault="00912E09" w:rsidP="003152C3">
      <w:pPr>
        <w:pStyle w:val="EndNoteBibliography"/>
        <w:ind w:left="720" w:hanging="720"/>
        <w:jc w:val="left"/>
        <w:rPr>
          <w:noProof/>
        </w:rPr>
      </w:pPr>
      <w:r w:rsidRPr="00912E09">
        <w:rPr>
          <w:noProof/>
        </w:rPr>
        <w:t>Chaiken, R.L., Eckert-Norton, M., Bard, M., Banerji, M.A., Palmisano, J., Sachimechi, I., Lebovitz, H.E., 1998. Hyperfiltration in African-American patients with type 2 diabetes. Cross-sectional and longitudinal data. Diabetes Care 21, 2129-2134.</w:t>
      </w:r>
    </w:p>
    <w:p w:rsidR="00912E09" w:rsidRPr="00912E09" w:rsidRDefault="00912E09" w:rsidP="003152C3">
      <w:pPr>
        <w:pStyle w:val="EndNoteBibliography"/>
        <w:ind w:left="720" w:hanging="720"/>
        <w:jc w:val="left"/>
        <w:rPr>
          <w:noProof/>
        </w:rPr>
      </w:pPr>
      <w:r w:rsidRPr="00912E09">
        <w:rPr>
          <w:noProof/>
        </w:rPr>
        <w:t>Chetty, R., Hendren, N., Kline, P., Saez, E., Turner, N., 2014. Is the United States still a land of opportunity? Recent trends in intergenerational mobility. American Economic Review 104, 141-147.</w:t>
      </w:r>
    </w:p>
    <w:p w:rsidR="00912E09" w:rsidRPr="00912E09" w:rsidRDefault="00912E09" w:rsidP="003152C3">
      <w:pPr>
        <w:pStyle w:val="EndNoteBibliography"/>
        <w:ind w:left="720" w:hanging="720"/>
        <w:jc w:val="left"/>
        <w:rPr>
          <w:noProof/>
        </w:rPr>
      </w:pPr>
      <w:r w:rsidRPr="00912E09">
        <w:rPr>
          <w:noProof/>
        </w:rPr>
        <w:t>Cobb, R.J., Thorpe, R.J., Norris, K.C., 2020. Everyday Discrimination and Kidney Function Among Older Adults: Evidence From the Health and Retirement Study. J Gerontol A Biol Sci Med Sci 75, 517-521.</w:t>
      </w:r>
    </w:p>
    <w:p w:rsidR="00912E09" w:rsidRPr="00912E09" w:rsidRDefault="00912E09" w:rsidP="003152C3">
      <w:pPr>
        <w:pStyle w:val="EndNoteBibliography"/>
        <w:ind w:left="720" w:hanging="720"/>
        <w:jc w:val="left"/>
        <w:rPr>
          <w:noProof/>
        </w:rPr>
      </w:pPr>
      <w:r w:rsidRPr="00912E09">
        <w:rPr>
          <w:noProof/>
        </w:rPr>
        <w:t>Costello-White, R., Ryff, C.D., Coe, C.L., 2015. Aging and low-grade inflammation reduce renal function in middle-aged and older adults in Japan and the USA. Age (Dordr) 37, 9808.</w:t>
      </w:r>
    </w:p>
    <w:p w:rsidR="00912E09" w:rsidRPr="00912E09" w:rsidRDefault="00912E09" w:rsidP="003152C3">
      <w:pPr>
        <w:pStyle w:val="EndNoteBibliography"/>
        <w:ind w:left="720" w:hanging="720"/>
        <w:jc w:val="left"/>
        <w:rPr>
          <w:noProof/>
        </w:rPr>
      </w:pPr>
      <w:r w:rsidRPr="00912E09">
        <w:rPr>
          <w:noProof/>
        </w:rPr>
        <w:t>Dannefer, D., 2020. Systemic and Reflexive: Foundations of Cumulative Dis/Advantage and Life-Course Processes. J Gerontol B Psychol Sci Soc Sci 75, 1249-1263.</w:t>
      </w:r>
    </w:p>
    <w:p w:rsidR="00912E09" w:rsidRPr="00912E09" w:rsidRDefault="00912E09" w:rsidP="003152C3">
      <w:pPr>
        <w:pStyle w:val="EndNoteBibliography"/>
        <w:ind w:left="720" w:hanging="720"/>
        <w:jc w:val="left"/>
        <w:rPr>
          <w:noProof/>
        </w:rPr>
      </w:pPr>
      <w:r w:rsidRPr="00912E09">
        <w:rPr>
          <w:noProof/>
        </w:rPr>
        <w:t>Davis, T.J., 1994. The educational attainment and intergenerational mobility of Black males: The 1970s and 1980s. The Urban Review 26, 137-151.</w:t>
      </w:r>
    </w:p>
    <w:p w:rsidR="00912E09" w:rsidRPr="00912E09" w:rsidRDefault="00912E09" w:rsidP="003152C3">
      <w:pPr>
        <w:pStyle w:val="EndNoteBibliography"/>
        <w:ind w:left="720" w:hanging="720"/>
        <w:jc w:val="left"/>
        <w:rPr>
          <w:noProof/>
        </w:rPr>
      </w:pPr>
      <w:r w:rsidRPr="00912E09">
        <w:rPr>
          <w:noProof/>
        </w:rPr>
        <w:t>Desai, M., Beall, M., Ross, M.G., 2013. Developmental origins of obesity: programmed adipogenesis. Curr Diab Rep 13, 27-33.</w:t>
      </w:r>
    </w:p>
    <w:p w:rsidR="00912E09" w:rsidRPr="00912E09" w:rsidRDefault="00912E09" w:rsidP="003152C3">
      <w:pPr>
        <w:pStyle w:val="EndNoteBibliography"/>
        <w:ind w:left="720" w:hanging="720"/>
        <w:jc w:val="left"/>
        <w:rPr>
          <w:noProof/>
        </w:rPr>
      </w:pPr>
      <w:r w:rsidRPr="00912E09">
        <w:rPr>
          <w:noProof/>
        </w:rPr>
        <w:t>Diao, J.A., Inker, L.A., Levey, A.S., Tighiouart, H., Powe, N.R., Manrai, A.K., 2021. In Search of a Better Equation - Performance and Equity in Estimates of Kidney Function. N Engl J Med.</w:t>
      </w:r>
    </w:p>
    <w:p w:rsidR="00912E09" w:rsidRPr="00912E09" w:rsidRDefault="00912E09" w:rsidP="003152C3">
      <w:pPr>
        <w:pStyle w:val="EndNoteBibliography"/>
        <w:ind w:left="720" w:hanging="720"/>
        <w:jc w:val="left"/>
        <w:rPr>
          <w:noProof/>
        </w:rPr>
      </w:pPr>
      <w:r w:rsidRPr="00912E09">
        <w:rPr>
          <w:noProof/>
        </w:rPr>
        <w:t>Dötsch, J., Plank, C., Amann, K., 2012. Fetal programming of renal function. Pediatric Nephrology 27, 513-520.</w:t>
      </w:r>
    </w:p>
    <w:p w:rsidR="00912E09" w:rsidRPr="00912E09" w:rsidRDefault="00912E09" w:rsidP="003152C3">
      <w:pPr>
        <w:pStyle w:val="EndNoteBibliography"/>
        <w:ind w:left="720" w:hanging="720"/>
        <w:jc w:val="left"/>
        <w:rPr>
          <w:noProof/>
        </w:rPr>
      </w:pPr>
      <w:r w:rsidRPr="00912E09">
        <w:rPr>
          <w:noProof/>
        </w:rPr>
        <w:t>Evans, G.W., 2004. The environment of childhood poverty. Am Psychol 59, 77-92.</w:t>
      </w:r>
    </w:p>
    <w:p w:rsidR="00912E09" w:rsidRPr="00912E09" w:rsidRDefault="00912E09" w:rsidP="003152C3">
      <w:pPr>
        <w:pStyle w:val="EndNoteBibliography"/>
        <w:ind w:left="720" w:hanging="720"/>
        <w:jc w:val="left"/>
        <w:rPr>
          <w:noProof/>
        </w:rPr>
      </w:pPr>
      <w:r w:rsidRPr="00912E09">
        <w:rPr>
          <w:noProof/>
        </w:rPr>
        <w:lastRenderedPageBreak/>
        <w:t>Fang, J., Madhavan, S., Alderman, M.H., 1999. Low birth weight: race and maternal nativity--impact of community income. Pediatrics 103, E5.</w:t>
      </w:r>
    </w:p>
    <w:p w:rsidR="00912E09" w:rsidRPr="00912E09" w:rsidRDefault="00912E09" w:rsidP="003152C3">
      <w:pPr>
        <w:pStyle w:val="EndNoteBibliography"/>
        <w:ind w:left="720" w:hanging="720"/>
        <w:jc w:val="left"/>
        <w:rPr>
          <w:noProof/>
        </w:rPr>
      </w:pPr>
      <w:r w:rsidRPr="00912E09">
        <w:rPr>
          <w:noProof/>
        </w:rPr>
        <w:t>Ferraro, K.F., Schafer, M.H., Wilkinson, L.R., 2016. Childhood disadvantage and health problems in middle and later life: Early imprints on physical health? American sociological review 81, 107-133.</w:t>
      </w:r>
    </w:p>
    <w:p w:rsidR="00912E09" w:rsidRPr="00912E09" w:rsidRDefault="00912E09" w:rsidP="003152C3">
      <w:pPr>
        <w:pStyle w:val="EndNoteBibliography"/>
        <w:ind w:left="720" w:hanging="720"/>
        <w:jc w:val="left"/>
        <w:rPr>
          <w:noProof/>
        </w:rPr>
      </w:pPr>
      <w:r w:rsidRPr="00912E09">
        <w:rPr>
          <w:noProof/>
        </w:rPr>
        <w:t>Gage, T.B., Fang, F., O'Neill, E., Dirienzo, G., 2013. Maternal education, birth weight, and infant mortality in the United States. Demography 50, 615-635.</w:t>
      </w:r>
    </w:p>
    <w:p w:rsidR="00912E09" w:rsidRPr="00912E09" w:rsidRDefault="00912E09" w:rsidP="003152C3">
      <w:pPr>
        <w:pStyle w:val="EndNoteBibliography"/>
        <w:ind w:left="720" w:hanging="720"/>
        <w:jc w:val="left"/>
        <w:rPr>
          <w:noProof/>
        </w:rPr>
      </w:pPr>
      <w:r w:rsidRPr="00912E09">
        <w:rPr>
          <w:noProof/>
        </w:rPr>
        <w:t>Gaskin, D.J., Thorpe, R.J., Jr., McGinty, E.E., Bower, K., Rohde, C., Young, J.H., LaVeist, T.A., Dubay, L., 2014. Disparities in diabetes: the nexus of race, poverty, and place. Am J Public Health 104, 2147-2155.</w:t>
      </w:r>
    </w:p>
    <w:p w:rsidR="00912E09" w:rsidRPr="00912E09" w:rsidRDefault="00912E09" w:rsidP="003152C3">
      <w:pPr>
        <w:pStyle w:val="EndNoteBibliography"/>
        <w:ind w:left="720" w:hanging="720"/>
        <w:jc w:val="left"/>
        <w:rPr>
          <w:noProof/>
        </w:rPr>
      </w:pPr>
      <w:r w:rsidRPr="00912E09">
        <w:rPr>
          <w:noProof/>
        </w:rPr>
        <w:t>Geronimus, A.T., 1996. Black/white differences in the relationship of maternal age to birthweight: a population-based test of the weathering hypothesis. Social science &amp; medicine 42, 589-597.</w:t>
      </w:r>
    </w:p>
    <w:p w:rsidR="00912E09" w:rsidRPr="00912E09" w:rsidRDefault="00912E09" w:rsidP="003152C3">
      <w:pPr>
        <w:pStyle w:val="EndNoteBibliography"/>
        <w:ind w:left="720" w:hanging="720"/>
        <w:jc w:val="left"/>
        <w:rPr>
          <w:noProof/>
        </w:rPr>
      </w:pPr>
      <w:r w:rsidRPr="00912E09">
        <w:rPr>
          <w:noProof/>
        </w:rPr>
        <w:t>Geronimus, A.T., Hicken, M., Keene, D., Bound, J., 2006. “Weathering” and age patterns of allostatic load scores among blacks and whites in the United States. American journal of public health 96, 826-833.</w:t>
      </w:r>
    </w:p>
    <w:p w:rsidR="00912E09" w:rsidRPr="00912E09" w:rsidRDefault="00912E09" w:rsidP="003152C3">
      <w:pPr>
        <w:pStyle w:val="EndNoteBibliography"/>
        <w:ind w:left="720" w:hanging="720"/>
        <w:jc w:val="left"/>
        <w:rPr>
          <w:noProof/>
        </w:rPr>
      </w:pPr>
      <w:r w:rsidRPr="00912E09">
        <w:rPr>
          <w:noProof/>
        </w:rPr>
        <w:t>Gurusinghe, S., Tambay, A., Sethna, C.B., 2017. Developmental Origins and Nephron Endowment in Hypertension. Front Pediatr 5, 151.</w:t>
      </w:r>
    </w:p>
    <w:p w:rsidR="00912E09" w:rsidRPr="00912E09" w:rsidRDefault="00912E09" w:rsidP="003152C3">
      <w:pPr>
        <w:pStyle w:val="EndNoteBibliography"/>
        <w:ind w:left="720" w:hanging="720"/>
        <w:jc w:val="left"/>
        <w:rPr>
          <w:noProof/>
        </w:rPr>
      </w:pPr>
      <w:r w:rsidRPr="00912E09">
        <w:rPr>
          <w:noProof/>
        </w:rPr>
        <w:t>Hagan, J., Foster, H., 2012. Intergenerational educational effects of mass imprisonment in America. Sociology of Education 85, 259-286.</w:t>
      </w:r>
    </w:p>
    <w:p w:rsidR="00912E09" w:rsidRPr="00912E09" w:rsidRDefault="00912E09" w:rsidP="003152C3">
      <w:pPr>
        <w:pStyle w:val="EndNoteBibliography"/>
        <w:ind w:left="720" w:hanging="720"/>
        <w:jc w:val="left"/>
        <w:rPr>
          <w:noProof/>
        </w:rPr>
      </w:pPr>
      <w:r w:rsidRPr="00912E09">
        <w:rPr>
          <w:noProof/>
        </w:rPr>
        <w:t>Helal, I., Fick-Brosnahan, G.M., Reed-Gitomer, B., Schrier, R.W., 2012. Glomerular hyperfiltration: definitions, mechanisms and clinical implications. Nat Rev Nephrol 8, 293-300.</w:t>
      </w:r>
    </w:p>
    <w:p w:rsidR="00912E09" w:rsidRPr="00912E09" w:rsidRDefault="00912E09" w:rsidP="003152C3">
      <w:pPr>
        <w:pStyle w:val="EndNoteBibliography"/>
        <w:ind w:left="720" w:hanging="720"/>
        <w:jc w:val="left"/>
        <w:rPr>
          <w:noProof/>
        </w:rPr>
      </w:pPr>
      <w:r w:rsidRPr="00912E09">
        <w:rPr>
          <w:noProof/>
        </w:rPr>
        <w:t>Hommos, M.S., Glassock, R.J., Rule, A.D., 2017. Structural and Functional Changes in Human Kidneys with Healthy Aging. J Am Soc Nephrol 28, 2838-2844.</w:t>
      </w:r>
    </w:p>
    <w:p w:rsidR="00912E09" w:rsidRPr="00912E09" w:rsidRDefault="00912E09" w:rsidP="003152C3">
      <w:pPr>
        <w:pStyle w:val="EndNoteBibliography"/>
        <w:ind w:left="720" w:hanging="720"/>
        <w:jc w:val="left"/>
        <w:rPr>
          <w:noProof/>
        </w:rPr>
      </w:pPr>
      <w:r w:rsidRPr="00912E09">
        <w:rPr>
          <w:noProof/>
        </w:rPr>
        <w:t>Kanbay, M., Ertuglu, L.A., Afsar, B., Ozdogan, E., Kucuksumer, Z.S., Ortiz, A., Covic, A., Kuwabara, M., Cherney, D.Z.I., van Raalte, D.H., de Zeeuw, D., 2019. Renal hyperfiltration defined by high estimated glomerular filtration rate: A risk factor for cardiovascular disease and mortality. Diabetes Obes Metab 21, 2368-2383.</w:t>
      </w:r>
    </w:p>
    <w:p w:rsidR="00912E09" w:rsidRPr="00912E09" w:rsidRDefault="00912E09" w:rsidP="003152C3">
      <w:pPr>
        <w:pStyle w:val="EndNoteBibliography"/>
        <w:ind w:left="720" w:hanging="720"/>
        <w:jc w:val="left"/>
        <w:rPr>
          <w:noProof/>
        </w:rPr>
      </w:pPr>
      <w:r w:rsidRPr="00912E09">
        <w:rPr>
          <w:noProof/>
        </w:rPr>
        <w:t>Kawachi, I., Daniels, N., Robinson, D.E., 2005. Health disparities by race and class: why both matter. Health Aff (Millwood) 24, 343-352.</w:t>
      </w:r>
    </w:p>
    <w:p w:rsidR="00912E09" w:rsidRPr="00912E09" w:rsidRDefault="00912E09" w:rsidP="003152C3">
      <w:pPr>
        <w:pStyle w:val="EndNoteBibliography"/>
        <w:ind w:left="720" w:hanging="720"/>
        <w:jc w:val="left"/>
        <w:rPr>
          <w:noProof/>
        </w:rPr>
      </w:pPr>
      <w:r w:rsidRPr="00912E09">
        <w:rPr>
          <w:noProof/>
        </w:rPr>
        <w:t>Kett, M.M., Denton, K.M., 2010. Renal programming: cause for concern? American Journal of Physiology-Regulatory, Integrative and Comparative Physiology 300, R791-R803.</w:t>
      </w:r>
    </w:p>
    <w:p w:rsidR="00912E09" w:rsidRPr="00912E09" w:rsidRDefault="00912E09" w:rsidP="003152C3">
      <w:pPr>
        <w:pStyle w:val="EndNoteBibliography"/>
        <w:ind w:left="720" w:hanging="720"/>
        <w:jc w:val="left"/>
        <w:rPr>
          <w:noProof/>
        </w:rPr>
      </w:pPr>
      <w:r w:rsidRPr="00912E09">
        <w:rPr>
          <w:noProof/>
        </w:rPr>
        <w:t>Kirsch, J.A., Ryff, C.D., 2016. Hardships of the Great Recession and health: Understanding varieties of vulnerability. Health Psychol Open 3, 2055102916652390.</w:t>
      </w:r>
    </w:p>
    <w:p w:rsidR="00912E09" w:rsidRPr="00912E09" w:rsidRDefault="00912E09" w:rsidP="003152C3">
      <w:pPr>
        <w:pStyle w:val="EndNoteBibliography"/>
        <w:ind w:left="720" w:hanging="720"/>
        <w:jc w:val="left"/>
        <w:rPr>
          <w:noProof/>
        </w:rPr>
      </w:pPr>
      <w:r w:rsidRPr="00912E09">
        <w:rPr>
          <w:noProof/>
        </w:rPr>
        <w:t>Levey, A.S., Stevens, L.A., 2010. Estimating GFR using the CKD epidemiology collaboration (CKD-EPI) creatinine equation: more accurate GFR estimates, lower CKD prevalence estimates, and better risk predictions. American Journal of Kidney Diseases 55, 622-627.</w:t>
      </w:r>
    </w:p>
    <w:p w:rsidR="00912E09" w:rsidRPr="00912E09" w:rsidRDefault="00912E09" w:rsidP="003152C3">
      <w:pPr>
        <w:pStyle w:val="EndNoteBibliography"/>
        <w:ind w:left="720" w:hanging="720"/>
        <w:jc w:val="left"/>
        <w:rPr>
          <w:noProof/>
        </w:rPr>
      </w:pPr>
      <w:r w:rsidRPr="00912E09">
        <w:rPr>
          <w:noProof/>
        </w:rPr>
        <w:t>Low, S., Zhang, X., Wang, J., Yeoh, L.Y., Liu, Y.L., Ang, K.K.L., Tang, W.E., Kwan, P.Y., Tavintharan, S., Sum, C.F., Lim, S.C., 2018. Long-term prospective observation suggests that glomerular hyperfiltration is associated with rapid decline in renal filtration function: A multiethnic study. Diab Vasc Dis Res 15, 417-423.</w:t>
      </w:r>
    </w:p>
    <w:p w:rsidR="00912E09" w:rsidRPr="00912E09" w:rsidRDefault="00912E09" w:rsidP="003152C3">
      <w:pPr>
        <w:pStyle w:val="EndNoteBibliography"/>
        <w:ind w:left="720" w:hanging="720"/>
        <w:jc w:val="left"/>
        <w:rPr>
          <w:noProof/>
        </w:rPr>
      </w:pPr>
      <w:r w:rsidRPr="00912E09">
        <w:rPr>
          <w:noProof/>
        </w:rPr>
        <w:t>Magee, G.M., Bilous, R.W., Cardwell, C.R., Hunter, S.J., Kee, F., Fogarty, D.G., 2009. Is hyperfiltration associated with the future risk of developing diabetic nephropathy? A meta-analysis. Diabetologia 52, 691-697.</w:t>
      </w:r>
    </w:p>
    <w:p w:rsidR="00912E09" w:rsidRPr="00912E09" w:rsidRDefault="00912E09" w:rsidP="003152C3">
      <w:pPr>
        <w:pStyle w:val="EndNoteBibliography"/>
        <w:ind w:left="720" w:hanging="720"/>
        <w:jc w:val="left"/>
        <w:rPr>
          <w:noProof/>
        </w:rPr>
      </w:pPr>
      <w:r w:rsidRPr="00912E09">
        <w:rPr>
          <w:noProof/>
        </w:rPr>
        <w:lastRenderedPageBreak/>
        <w:t>Melsom, T., Mathisen, U.D., Ingebretsen, O.C., Jenssen, T.G., Njølstad, I., Solbu, M.D., Toft, I., Eriksen, B.O., 2011. Impaired fasting glucose is associated with renal hyperfiltration in the general population. Diabetes Care 34, 1546-1551.</w:t>
      </w:r>
    </w:p>
    <w:p w:rsidR="00912E09" w:rsidRPr="00912E09" w:rsidRDefault="00912E09" w:rsidP="003152C3">
      <w:pPr>
        <w:pStyle w:val="EndNoteBibliography"/>
        <w:ind w:left="720" w:hanging="720"/>
        <w:jc w:val="left"/>
        <w:rPr>
          <w:noProof/>
        </w:rPr>
      </w:pPr>
      <w:r w:rsidRPr="00912E09">
        <w:rPr>
          <w:noProof/>
        </w:rPr>
        <w:t>Musemwa, N., Gadegbeku, C.A., 2017. Hypertension in African Americans. Curr Cardiol Rep 19, 129.</w:t>
      </w:r>
    </w:p>
    <w:p w:rsidR="00912E09" w:rsidRPr="00912E09" w:rsidRDefault="00912E09" w:rsidP="003152C3">
      <w:pPr>
        <w:pStyle w:val="EndNoteBibliography"/>
        <w:ind w:left="720" w:hanging="720"/>
        <w:jc w:val="left"/>
        <w:rPr>
          <w:noProof/>
        </w:rPr>
      </w:pPr>
      <w:r w:rsidRPr="00912E09">
        <w:rPr>
          <w:noProof/>
        </w:rPr>
        <w:t>Nahas, M.E., 2010. Cardio-Kidney-Damage: a unifying concept. Kidney international 78, 14-18.</w:t>
      </w:r>
    </w:p>
    <w:p w:rsidR="00912E09" w:rsidRPr="00912E09" w:rsidRDefault="00912E09" w:rsidP="003152C3">
      <w:pPr>
        <w:pStyle w:val="EndNoteBibliography"/>
        <w:ind w:left="720" w:hanging="720"/>
        <w:jc w:val="left"/>
        <w:rPr>
          <w:noProof/>
        </w:rPr>
      </w:pPr>
      <w:r w:rsidRPr="00912E09">
        <w:rPr>
          <w:noProof/>
        </w:rPr>
        <w:t>Oh, S.W., Yang, J.H., Kim, M.G., Cho, W.Y., Jo, S.K., 2020. Renal hyperfiltration as a risk factor for chronic kidney disease: A health checkup cohort study. PLoS One 15, e0238177.</w:t>
      </w:r>
    </w:p>
    <w:p w:rsidR="00912E09" w:rsidRPr="00912E09" w:rsidRDefault="00912E09" w:rsidP="003152C3">
      <w:pPr>
        <w:pStyle w:val="EndNoteBibliography"/>
        <w:ind w:left="720" w:hanging="720"/>
        <w:jc w:val="left"/>
        <w:rPr>
          <w:noProof/>
        </w:rPr>
      </w:pPr>
      <w:r w:rsidRPr="00912E09">
        <w:rPr>
          <w:noProof/>
        </w:rPr>
        <w:t>Palatini, P., 2012. Glomerular hyperfiltration: a marker of early renal damage in pre-diabetes and pre-hypertension. Nephrol Dial Transplant 27, 1708-1714.</w:t>
      </w:r>
    </w:p>
    <w:p w:rsidR="00912E09" w:rsidRPr="00912E09" w:rsidRDefault="00912E09" w:rsidP="003152C3">
      <w:pPr>
        <w:pStyle w:val="EndNoteBibliography"/>
        <w:ind w:left="720" w:hanging="720"/>
        <w:jc w:val="left"/>
        <w:rPr>
          <w:noProof/>
        </w:rPr>
      </w:pPr>
      <w:r w:rsidRPr="00912E09">
        <w:rPr>
          <w:noProof/>
        </w:rPr>
        <w:t>Peralta, C.A., Katz, R., DeBoer, I., Ix, J., Sarnak, M., Kramer, H., Siscovick, D., Shea, S., Szklo, M., Shlipak, M., 2011. Racial and ethnic differences in kidney function decline among persons without chronic kidney disease. J Am Soc Nephrol 22, 1327-1334.</w:t>
      </w:r>
    </w:p>
    <w:p w:rsidR="00912E09" w:rsidRPr="00912E09" w:rsidRDefault="00912E09" w:rsidP="003152C3">
      <w:pPr>
        <w:pStyle w:val="EndNoteBibliography"/>
        <w:ind w:left="720" w:hanging="720"/>
        <w:jc w:val="left"/>
        <w:rPr>
          <w:noProof/>
        </w:rPr>
      </w:pPr>
      <w:r w:rsidRPr="00912E09">
        <w:rPr>
          <w:noProof/>
        </w:rPr>
        <w:t>Peralta, C.A., Vittinghoff, E., Bansal, N., Jacobs, D., Jr., Muntner, P., Kestenbaum, B., Lewis, C., Siscovick, D., Kramer, H., Shlipak, M., Bibbins-Domingo, K., 2013. Trajectories of kidney function decline in young black and white adults with preserved GFR: results from the Coronary Artery Risk Development in Young Adults (CARDIA) study. Am J Kidney Dis 62, 261-266.</w:t>
      </w:r>
    </w:p>
    <w:p w:rsidR="00912E09" w:rsidRPr="00912E09" w:rsidRDefault="00912E09" w:rsidP="003152C3">
      <w:pPr>
        <w:pStyle w:val="EndNoteBibliography"/>
        <w:ind w:left="720" w:hanging="720"/>
        <w:jc w:val="left"/>
        <w:rPr>
          <w:noProof/>
        </w:rPr>
      </w:pPr>
      <w:r w:rsidRPr="00912E09">
        <w:rPr>
          <w:noProof/>
        </w:rPr>
        <w:t>Phelan, J.C., Link, B.G., 2015. Is racism a fundamental cause of inequalities in health? Annual Review of Sociology 41, 311-330.</w:t>
      </w:r>
    </w:p>
    <w:p w:rsidR="00912E09" w:rsidRPr="00912E09" w:rsidRDefault="00912E09" w:rsidP="003152C3">
      <w:pPr>
        <w:pStyle w:val="EndNoteBibliography"/>
        <w:ind w:left="720" w:hanging="720"/>
        <w:jc w:val="left"/>
        <w:rPr>
          <w:noProof/>
        </w:rPr>
      </w:pPr>
      <w:r w:rsidRPr="00912E09">
        <w:rPr>
          <w:noProof/>
        </w:rPr>
        <w:t>Rifkin, D.E., Shlipak, M.G., Katz, R., Fried, L.F., Siscovick, D., Chonchol, M., Newman, A.B., Sarnak, M.J., 2008. Rapid kidney function decline and mortality risk in older adults. Arch Intern Med 168, 2212-2218.</w:t>
      </w:r>
    </w:p>
    <w:p w:rsidR="00912E09" w:rsidRPr="00912E09" w:rsidRDefault="00912E09" w:rsidP="003152C3">
      <w:pPr>
        <w:pStyle w:val="EndNoteBibliography"/>
        <w:ind w:left="720" w:hanging="720"/>
        <w:jc w:val="left"/>
        <w:rPr>
          <w:noProof/>
        </w:rPr>
      </w:pPr>
      <w:r w:rsidRPr="00912E09">
        <w:rPr>
          <w:noProof/>
        </w:rPr>
        <w:t>Rosenblum, S., Pal, A., Reidy, K., 2017. Renal development in the fetus and premature infant. Semin Fetal Neonatal Med 22, 58-66.</w:t>
      </w:r>
    </w:p>
    <w:p w:rsidR="00912E09" w:rsidRPr="00912E09" w:rsidRDefault="00912E09" w:rsidP="003152C3">
      <w:pPr>
        <w:pStyle w:val="EndNoteBibliography"/>
        <w:ind w:left="720" w:hanging="720"/>
        <w:jc w:val="left"/>
        <w:rPr>
          <w:noProof/>
        </w:rPr>
      </w:pPr>
      <w:r w:rsidRPr="00912E09">
        <w:rPr>
          <w:noProof/>
        </w:rPr>
        <w:t>Ross, C.E., Mirowsky, J., 2011. The interaction of personal and parental education on health. Soc Sci Med 72, 591-599.</w:t>
      </w:r>
    </w:p>
    <w:p w:rsidR="00912E09" w:rsidRPr="00912E09" w:rsidRDefault="00912E09" w:rsidP="003152C3">
      <w:pPr>
        <w:pStyle w:val="EndNoteBibliography"/>
        <w:ind w:left="720" w:hanging="720"/>
        <w:jc w:val="left"/>
        <w:rPr>
          <w:noProof/>
        </w:rPr>
      </w:pPr>
      <w:r w:rsidRPr="00912E09">
        <w:rPr>
          <w:noProof/>
        </w:rPr>
        <w:t>Shlipak, M.G., Katz, R., Kestenbaum, B., Siscovick, D., Fried, L., Newman, A., Rifkin, D., Sarnak, M.J., 2009. Rapid decline of kidney function increases cardiovascular risk in the elderly. J Am Soc Nephrol 20, 2625-2630.</w:t>
      </w:r>
    </w:p>
    <w:p w:rsidR="00912E09" w:rsidRPr="00912E09" w:rsidRDefault="00912E09" w:rsidP="003152C3">
      <w:pPr>
        <w:pStyle w:val="EndNoteBibliography"/>
        <w:ind w:left="720" w:hanging="720"/>
        <w:jc w:val="left"/>
        <w:rPr>
          <w:noProof/>
        </w:rPr>
      </w:pPr>
      <w:r w:rsidRPr="00912E09">
        <w:rPr>
          <w:noProof/>
        </w:rPr>
        <w:t>Singh, R.R., Denton, K.M., 2015. Role of the kidney in the fetal programming of adult cardiovascular disease: an update. Current opinion in pharmacology 21, 53-59.</w:t>
      </w:r>
    </w:p>
    <w:p w:rsidR="00912E09" w:rsidRPr="00912E09" w:rsidRDefault="00912E09" w:rsidP="003152C3">
      <w:pPr>
        <w:pStyle w:val="EndNoteBibliography"/>
        <w:ind w:left="720" w:hanging="720"/>
        <w:jc w:val="left"/>
        <w:rPr>
          <w:noProof/>
        </w:rPr>
      </w:pPr>
      <w:r w:rsidRPr="00912E09">
        <w:rPr>
          <w:noProof/>
        </w:rPr>
        <w:t>Song, X., 2016. Diverging mobility trajectories: Grandparent effects on educational attainment in one-and two-parent families in the United States. Demography 53, 1905-1932.</w:t>
      </w:r>
    </w:p>
    <w:p w:rsidR="00912E09" w:rsidRPr="00912E09" w:rsidRDefault="00912E09" w:rsidP="003152C3">
      <w:pPr>
        <w:pStyle w:val="EndNoteBibliography"/>
        <w:ind w:left="720" w:hanging="720"/>
        <w:jc w:val="left"/>
        <w:rPr>
          <w:noProof/>
        </w:rPr>
      </w:pPr>
      <w:r w:rsidRPr="00912E09">
        <w:rPr>
          <w:noProof/>
        </w:rPr>
        <w:t>Surachman, A., Daw, J., Bray, B.C., Alexander, L.M., Coe, C.L., Almeida, D.M., 2020a. Childhood socioeconomic status, comorbidity of chronic kidney disease risk factors, and kidney function among adults in the midlife in the United States (MIDUS) study. BMC Nephrol 21, 188.</w:t>
      </w:r>
    </w:p>
    <w:p w:rsidR="00912E09" w:rsidRPr="00912E09" w:rsidRDefault="00912E09" w:rsidP="003152C3">
      <w:pPr>
        <w:pStyle w:val="EndNoteBibliography"/>
        <w:ind w:left="720" w:hanging="720"/>
        <w:jc w:val="left"/>
        <w:rPr>
          <w:noProof/>
        </w:rPr>
      </w:pPr>
      <w:r w:rsidRPr="00912E09">
        <w:rPr>
          <w:noProof/>
        </w:rPr>
        <w:t>Surachman, A., Jenkins, A.I.C., Santos, A.R., Almeida, D.M., 2021. Socioeconomic status trajectories across the life course, daily discrimination, and inflammation among Black and white adults. Psychoneuroendocrinology 127, 105193.</w:t>
      </w:r>
    </w:p>
    <w:p w:rsidR="00912E09" w:rsidRPr="00912E09" w:rsidRDefault="00912E09" w:rsidP="003152C3">
      <w:pPr>
        <w:pStyle w:val="EndNoteBibliography"/>
        <w:ind w:left="720" w:hanging="720"/>
        <w:jc w:val="left"/>
        <w:rPr>
          <w:noProof/>
        </w:rPr>
      </w:pPr>
      <w:r w:rsidRPr="00912E09">
        <w:rPr>
          <w:noProof/>
        </w:rPr>
        <w:t>Surachman, A., Rice, C., Bray, B., Gruenewald, T., Almeida, D., 2020b. Association Between Socioeconomic Status Mobility and Inflammation Markers Among White and Black Adults in the United States: A Latent Class Analysis. Psychosom Med 82, 224-233.</w:t>
      </w:r>
    </w:p>
    <w:p w:rsidR="00912E09" w:rsidRPr="00912E09" w:rsidRDefault="00912E09" w:rsidP="003152C3">
      <w:pPr>
        <w:pStyle w:val="EndNoteBibliography"/>
        <w:ind w:left="720" w:hanging="720"/>
        <w:jc w:val="left"/>
        <w:rPr>
          <w:noProof/>
        </w:rPr>
      </w:pPr>
      <w:r w:rsidRPr="00912E09">
        <w:rPr>
          <w:noProof/>
        </w:rPr>
        <w:lastRenderedPageBreak/>
        <w:t>Tiniakos, D., Anagnostou, V., Stavrakis, S., Karandrea, D., Agapitos, E., Kittas, C., 2004. Ontogeny of intrinsic innervation in the human kidney. Anatomy and embryology 209, 41-47.</w:t>
      </w:r>
    </w:p>
    <w:p w:rsidR="00912E09" w:rsidRPr="00912E09" w:rsidRDefault="00912E09" w:rsidP="003152C3">
      <w:pPr>
        <w:pStyle w:val="EndNoteBibliography"/>
        <w:ind w:left="720" w:hanging="720"/>
        <w:jc w:val="left"/>
        <w:rPr>
          <w:noProof/>
        </w:rPr>
      </w:pPr>
      <w:r w:rsidRPr="00912E09">
        <w:rPr>
          <w:noProof/>
        </w:rPr>
        <w:t>Vart, P., Gansevoort, R.T., Crews, D.C., Reijneveld, S.A., Bültmann, U., 2015a. Mediators of the association between low socioeconomic status and chronic kidney disease in the United States. Am J Epidemiol 181, 385-396.</w:t>
      </w:r>
    </w:p>
    <w:p w:rsidR="00912E09" w:rsidRPr="00912E09" w:rsidRDefault="00912E09" w:rsidP="003152C3">
      <w:pPr>
        <w:pStyle w:val="EndNoteBibliography"/>
        <w:ind w:left="720" w:hanging="720"/>
        <w:jc w:val="left"/>
        <w:rPr>
          <w:noProof/>
        </w:rPr>
      </w:pPr>
      <w:r w:rsidRPr="00912E09">
        <w:rPr>
          <w:noProof/>
        </w:rPr>
        <w:t>Vart, P., Gansevoort, R.T., Joosten, M.M., Bültmann, U., Reijneveld, S.A., 2015b. Socioeconomic disparities in chronic kidney disease: a systematic review and meta-analysis. Am J Prev Med 48, 580-592.</w:t>
      </w:r>
    </w:p>
    <w:p w:rsidR="00912E09" w:rsidRPr="00912E09" w:rsidRDefault="00912E09" w:rsidP="003152C3">
      <w:pPr>
        <w:pStyle w:val="EndNoteBibliography"/>
        <w:ind w:left="720" w:hanging="720"/>
        <w:jc w:val="left"/>
        <w:rPr>
          <w:noProof/>
        </w:rPr>
      </w:pPr>
      <w:r w:rsidRPr="00912E09">
        <w:rPr>
          <w:noProof/>
        </w:rPr>
        <w:t>Wang, Y., Beydoun, M.A., 2007. The obesity epidemic in the United States--gender, age, socioeconomic, racial/ethnic, and geographic characteristics: a systematic review and meta-regression analysis. Epidemiol Rev 29, 6-28.</w:t>
      </w:r>
    </w:p>
    <w:p w:rsidR="00912E09" w:rsidRPr="00912E09" w:rsidRDefault="00912E09" w:rsidP="003152C3">
      <w:pPr>
        <w:pStyle w:val="EndNoteBibliography"/>
        <w:ind w:left="720" w:hanging="720"/>
        <w:jc w:val="left"/>
        <w:rPr>
          <w:noProof/>
        </w:rPr>
      </w:pPr>
      <w:r w:rsidRPr="00912E09">
        <w:rPr>
          <w:noProof/>
        </w:rPr>
        <w:t>Ward, M.M., 2011. Concordance of sibling's recall of measures of childhood socioeconomic position. BMC Med Res Methodol 11, 147.</w:t>
      </w:r>
    </w:p>
    <w:p w:rsidR="00912E09" w:rsidRPr="00912E09" w:rsidRDefault="00912E09" w:rsidP="003152C3">
      <w:pPr>
        <w:pStyle w:val="EndNoteBibliography"/>
        <w:ind w:left="720" w:hanging="720"/>
        <w:jc w:val="left"/>
        <w:rPr>
          <w:noProof/>
        </w:rPr>
      </w:pPr>
      <w:r w:rsidRPr="00912E09">
        <w:rPr>
          <w:noProof/>
        </w:rPr>
        <w:t>Weinstein, J.R., Anderson, S., 2010. The aging kidney: physiological changes. Adv Chronic Kidney Dis 17, 302-307.</w:t>
      </w:r>
    </w:p>
    <w:p w:rsidR="00912E09" w:rsidRPr="00912E09" w:rsidRDefault="00912E09" w:rsidP="003152C3">
      <w:pPr>
        <w:pStyle w:val="EndNoteBibliography"/>
        <w:ind w:left="720" w:hanging="720"/>
        <w:jc w:val="left"/>
        <w:rPr>
          <w:noProof/>
        </w:rPr>
      </w:pPr>
      <w:r w:rsidRPr="00912E09">
        <w:rPr>
          <w:noProof/>
        </w:rPr>
        <w:t>Weinstein, M., Ryff, C.D., Seeman, T.E., 2018. Midlife in the United States (MIDUS Refresher): Biomarker Project, 2012–2016. Ann Arbor, MI: Inter-university Consortium for Political and Social Research [distributor].</w:t>
      </w:r>
    </w:p>
    <w:p w:rsidR="00912E09" w:rsidRPr="00912E09" w:rsidRDefault="00912E09" w:rsidP="003152C3">
      <w:pPr>
        <w:pStyle w:val="EndNoteBibliography"/>
        <w:ind w:left="720" w:hanging="720"/>
        <w:jc w:val="left"/>
        <w:rPr>
          <w:noProof/>
        </w:rPr>
      </w:pPr>
      <w:r w:rsidRPr="00912E09">
        <w:rPr>
          <w:noProof/>
        </w:rPr>
        <w:t>Wetzels, J.F.M., Kiemeney, L., Swinkels, D.W., Willems, H.L., Den Heijer, M., 2007. Age-and gender-specific reference values of estimated GFR in Caucasians: the Nijmegen Biomedical Study. Kidney international 72, 632-637.</w:t>
      </w:r>
    </w:p>
    <w:p w:rsidR="00912E09" w:rsidRPr="00912E09" w:rsidRDefault="00912E09" w:rsidP="003152C3">
      <w:pPr>
        <w:pStyle w:val="EndNoteBibliography"/>
        <w:ind w:left="720" w:hanging="720"/>
        <w:jc w:val="left"/>
        <w:rPr>
          <w:noProof/>
        </w:rPr>
      </w:pPr>
      <w:r w:rsidRPr="00912E09">
        <w:rPr>
          <w:noProof/>
        </w:rPr>
        <w:t>Williams, D.R., Lawrence, J.A., Davis, B.A., 2019. Racism and Health: Evidence and Needed Research. Annu Rev Public Health 40, 105-125.</w:t>
      </w:r>
    </w:p>
    <w:p w:rsidR="00912E09" w:rsidRPr="00912E09" w:rsidRDefault="00912E09" w:rsidP="003152C3">
      <w:pPr>
        <w:pStyle w:val="EndNoteBibliography"/>
        <w:ind w:left="720" w:hanging="720"/>
        <w:jc w:val="left"/>
        <w:rPr>
          <w:noProof/>
        </w:rPr>
      </w:pPr>
      <w:r w:rsidRPr="00912E09">
        <w:rPr>
          <w:noProof/>
        </w:rPr>
        <w:t>Williams, D.R., Mohammed, S.A., Leavell, J., Collins, C., 2010. Race, socioeconomic status, and health: complexities, ongoing challenges, and research opportunities. Ann N Y Acad Sci 1186, 69-101.</w:t>
      </w:r>
    </w:p>
    <w:p w:rsidR="00912E09" w:rsidRPr="00912E09" w:rsidRDefault="00912E09" w:rsidP="003152C3">
      <w:pPr>
        <w:pStyle w:val="EndNoteBibliography"/>
        <w:ind w:left="720" w:hanging="720"/>
        <w:jc w:val="left"/>
        <w:rPr>
          <w:noProof/>
        </w:rPr>
      </w:pPr>
      <w:r w:rsidRPr="00912E09">
        <w:rPr>
          <w:noProof/>
        </w:rPr>
        <w:t>Williams, D.R., Sternthal, M., 2010. Understanding racial-ethnic disparities in health: sociological contributions. Journal of health and social behavior 51, S15-S27.</w:t>
      </w:r>
    </w:p>
    <w:p w:rsidR="00912E09" w:rsidRPr="00912E09" w:rsidRDefault="00912E09" w:rsidP="003152C3">
      <w:pPr>
        <w:pStyle w:val="EndNoteBibliography"/>
        <w:ind w:left="720" w:hanging="720"/>
        <w:jc w:val="left"/>
        <w:rPr>
          <w:noProof/>
        </w:rPr>
      </w:pPr>
      <w:r w:rsidRPr="00912E09">
        <w:rPr>
          <w:noProof/>
        </w:rPr>
        <w:t>Wintour, E.M., Johnson, K., Koukoulas, I., Moritz, K., Tersteeg, M., Dodic, M., 2003. Programming the cardiovascular system, kidney and the brain—a review. Placenta 24, S65-S71.</w:t>
      </w:r>
    </w:p>
    <w:p w:rsidR="00587BE8" w:rsidRDefault="009170DB" w:rsidP="003152C3">
      <w:pPr>
        <w:pStyle w:val="Heading1"/>
        <w:ind w:left="720" w:hanging="720"/>
        <w:jc w:val="left"/>
        <w:sectPr w:rsidR="00587BE8">
          <w:footnotePr>
            <w:pos w:val="beneathText"/>
          </w:footnotePr>
          <w:pgSz w:w="12240" w:h="15840"/>
          <w:pgMar w:top="1440" w:right="1440" w:bottom="1440" w:left="1440" w:header="720" w:footer="720" w:gutter="0"/>
          <w:cols w:space="720"/>
          <w:titlePg/>
          <w:docGrid w:linePitch="360"/>
          <w15:footnoteColumns w:val="1"/>
        </w:sectPr>
      </w:pPr>
      <w:r>
        <w:fldChar w:fldCharType="end"/>
      </w:r>
    </w:p>
    <w:p w:rsidR="00E81978" w:rsidRPr="00DC3462" w:rsidRDefault="00587BE8" w:rsidP="00587BE8">
      <w:pPr>
        <w:pStyle w:val="Heading1"/>
      </w:pPr>
      <w:r w:rsidRPr="00DC3462">
        <w:lastRenderedPageBreak/>
        <w:t>Tables</w:t>
      </w:r>
    </w:p>
    <w:p w:rsidR="00587BE8" w:rsidRDefault="00587BE8" w:rsidP="00587BE8">
      <w:pPr>
        <w:pStyle w:val="NoSpacing"/>
      </w:pPr>
      <w:r>
        <w:t>Table 1</w:t>
      </w:r>
    </w:p>
    <w:p w:rsidR="00587BE8" w:rsidRDefault="00587BE8" w:rsidP="00587BE8">
      <w:pPr>
        <w:ind w:firstLine="0"/>
      </w:pPr>
      <w:r>
        <w:t>Sociodemographic and health characteristics of the Black (</w:t>
      </w:r>
      <w:r w:rsidRPr="00496E52">
        <w:rPr>
          <w:i/>
        </w:rPr>
        <w:t>n</w:t>
      </w:r>
      <w:r>
        <w:t xml:space="preserve"> = </w:t>
      </w:r>
      <w:r>
        <w:rPr>
          <w:rFonts w:eastAsia="SimSun"/>
        </w:rPr>
        <w:t>326)</w:t>
      </w:r>
      <w:r>
        <w:t xml:space="preserve"> and </w:t>
      </w:r>
      <w:r w:rsidR="002B2484">
        <w:t>w</w:t>
      </w:r>
      <w:r>
        <w:t>hite (</w:t>
      </w:r>
      <w:r w:rsidRPr="00496E52">
        <w:rPr>
          <w:i/>
        </w:rPr>
        <w:t>n</w:t>
      </w:r>
      <w:r>
        <w:t xml:space="preserve"> = 1535) participants in MIDUS (</w:t>
      </w:r>
      <w:r w:rsidRPr="00496E52">
        <w:rPr>
          <w:i/>
        </w:rPr>
        <w:t>N</w:t>
      </w:r>
      <w:r>
        <w:t xml:space="preserve"> = 1861)</w:t>
      </w:r>
    </w:p>
    <w:tbl>
      <w:tblPr>
        <w:tblStyle w:val="APAReport"/>
        <w:tblW w:w="10260" w:type="dxa"/>
        <w:tblLook w:val="04A0" w:firstRow="1" w:lastRow="0" w:firstColumn="1" w:lastColumn="0" w:noHBand="0" w:noVBand="1"/>
        <w:tblDescription w:val="Sample table with 5 columns"/>
      </w:tblPr>
      <w:tblGrid>
        <w:gridCol w:w="5423"/>
        <w:gridCol w:w="1662"/>
        <w:gridCol w:w="1685"/>
        <w:gridCol w:w="1490"/>
      </w:tblGrid>
      <w:tr w:rsidR="00587BE8" w:rsidRPr="00BF4184" w:rsidTr="00B120AF">
        <w:trPr>
          <w:cnfStyle w:val="100000000000" w:firstRow="1" w:lastRow="0" w:firstColumn="0" w:lastColumn="0" w:oddVBand="0" w:evenVBand="0" w:oddHBand="0" w:evenHBand="0" w:firstRowFirstColumn="0" w:firstRowLastColumn="0" w:lastRowFirstColumn="0" w:lastRowLastColumn="0"/>
          <w:trHeight w:val="384"/>
        </w:trPr>
        <w:tc>
          <w:tcPr>
            <w:tcW w:w="5423" w:type="dxa"/>
          </w:tcPr>
          <w:p w:rsidR="00587BE8" w:rsidRPr="00BF4184" w:rsidRDefault="00587BE8" w:rsidP="00B120AF"/>
        </w:tc>
        <w:tc>
          <w:tcPr>
            <w:tcW w:w="1662" w:type="dxa"/>
          </w:tcPr>
          <w:p w:rsidR="00587BE8" w:rsidRPr="00BF4184" w:rsidRDefault="00587BE8" w:rsidP="00B120AF">
            <w:r>
              <w:t xml:space="preserve">Black adults </w:t>
            </w:r>
          </w:p>
        </w:tc>
        <w:tc>
          <w:tcPr>
            <w:tcW w:w="1685" w:type="dxa"/>
          </w:tcPr>
          <w:p w:rsidR="00587BE8" w:rsidRPr="00BF4184" w:rsidRDefault="00587BE8" w:rsidP="00B120AF">
            <w:r>
              <w:t>White adults</w:t>
            </w:r>
          </w:p>
        </w:tc>
        <w:tc>
          <w:tcPr>
            <w:tcW w:w="1490" w:type="dxa"/>
          </w:tcPr>
          <w:p w:rsidR="00587BE8" w:rsidRPr="008636A8" w:rsidRDefault="00587BE8" w:rsidP="00B120AF">
            <w:r w:rsidRPr="008636A8">
              <w:rPr>
                <w:i/>
              </w:rPr>
              <w:t>P</w:t>
            </w:r>
            <w:r>
              <w:t xml:space="preserve"> </w:t>
            </w:r>
            <w:r w:rsidRPr="008636A8">
              <w:t>value</w:t>
            </w:r>
            <w:r>
              <w:t xml:space="preserve"> </w:t>
            </w:r>
            <w:r w:rsidRPr="0030115E">
              <w:rPr>
                <w:i/>
                <w:iCs/>
                <w:vertAlign w:val="superscript"/>
              </w:rPr>
              <w:t>a</w:t>
            </w:r>
          </w:p>
        </w:tc>
      </w:tr>
      <w:tr w:rsidR="00587BE8" w:rsidRPr="00BF4184" w:rsidTr="00B120AF">
        <w:tc>
          <w:tcPr>
            <w:tcW w:w="5423" w:type="dxa"/>
            <w:tcBorders>
              <w:top w:val="single" w:sz="12" w:space="0" w:color="auto"/>
              <w:bottom w:val="nil"/>
            </w:tcBorders>
          </w:tcPr>
          <w:p w:rsidR="00587BE8" w:rsidRDefault="00587BE8" w:rsidP="00B120AF">
            <w:r>
              <w:t xml:space="preserve">Age, </w:t>
            </w:r>
            <w:r w:rsidRPr="007D47D4">
              <w:rPr>
                <w:i/>
              </w:rPr>
              <w:t>M</w:t>
            </w:r>
            <w:r>
              <w:t xml:space="preserve"> (</w:t>
            </w:r>
            <w:r w:rsidRPr="007D47D4">
              <w:rPr>
                <w:i/>
              </w:rPr>
              <w:t>SD</w:t>
            </w:r>
            <w:r>
              <w:t>)</w:t>
            </w:r>
          </w:p>
        </w:tc>
        <w:tc>
          <w:tcPr>
            <w:tcW w:w="1662" w:type="dxa"/>
            <w:tcBorders>
              <w:top w:val="single" w:sz="12" w:space="0" w:color="auto"/>
              <w:bottom w:val="nil"/>
            </w:tcBorders>
          </w:tcPr>
          <w:p w:rsidR="00587BE8" w:rsidRDefault="00587BE8" w:rsidP="00B120AF">
            <w:r>
              <w:t>49.1 (11.6)</w:t>
            </w:r>
          </w:p>
        </w:tc>
        <w:tc>
          <w:tcPr>
            <w:tcW w:w="1685" w:type="dxa"/>
            <w:tcBorders>
              <w:top w:val="single" w:sz="12" w:space="0" w:color="auto"/>
              <w:bottom w:val="nil"/>
            </w:tcBorders>
          </w:tcPr>
          <w:p w:rsidR="00587BE8" w:rsidRDefault="00587BE8" w:rsidP="00B120AF">
            <w:r>
              <w:t>54.3 (12.5)</w:t>
            </w:r>
          </w:p>
        </w:tc>
        <w:tc>
          <w:tcPr>
            <w:tcW w:w="1490" w:type="dxa"/>
            <w:tcBorders>
              <w:top w:val="single" w:sz="12" w:space="0" w:color="auto"/>
              <w:bottom w:val="nil"/>
            </w:tcBorders>
          </w:tcPr>
          <w:p w:rsidR="00587BE8" w:rsidRDefault="00587BE8" w:rsidP="00B120AF">
            <w:r>
              <w:t>&lt; .001</w:t>
            </w:r>
          </w:p>
        </w:tc>
      </w:tr>
      <w:tr w:rsidR="00587BE8" w:rsidRPr="00BF4184" w:rsidTr="00B120AF">
        <w:tc>
          <w:tcPr>
            <w:tcW w:w="5423" w:type="dxa"/>
            <w:tcBorders>
              <w:top w:val="nil"/>
              <w:bottom w:val="nil"/>
            </w:tcBorders>
          </w:tcPr>
          <w:p w:rsidR="00587BE8" w:rsidRDefault="00587BE8" w:rsidP="00B120AF">
            <w:pPr>
              <w:ind w:left="341"/>
            </w:pPr>
            <w:r>
              <w:t xml:space="preserve">&lt; 50, </w:t>
            </w:r>
            <w:r w:rsidRPr="0030014C">
              <w:rPr>
                <w:i/>
              </w:rPr>
              <w:t>n</w:t>
            </w:r>
            <w:r>
              <w:t xml:space="preserve"> (%)</w:t>
            </w:r>
          </w:p>
        </w:tc>
        <w:tc>
          <w:tcPr>
            <w:tcW w:w="1662" w:type="dxa"/>
            <w:tcBorders>
              <w:top w:val="nil"/>
              <w:bottom w:val="nil"/>
            </w:tcBorders>
          </w:tcPr>
          <w:p w:rsidR="00587BE8" w:rsidRDefault="00587BE8" w:rsidP="00B120AF">
            <w:r>
              <w:t>167 (51.2)</w:t>
            </w:r>
          </w:p>
        </w:tc>
        <w:tc>
          <w:tcPr>
            <w:tcW w:w="1685" w:type="dxa"/>
            <w:tcBorders>
              <w:top w:val="nil"/>
              <w:bottom w:val="nil"/>
            </w:tcBorders>
          </w:tcPr>
          <w:p w:rsidR="00587BE8" w:rsidRDefault="00587BE8" w:rsidP="00B120AF">
            <w:r>
              <w:t>577 (37.6)</w:t>
            </w:r>
          </w:p>
        </w:tc>
        <w:tc>
          <w:tcPr>
            <w:tcW w:w="1490" w:type="dxa"/>
            <w:vMerge w:val="restart"/>
            <w:tcBorders>
              <w:top w:val="nil"/>
            </w:tcBorders>
            <w:vAlign w:val="center"/>
          </w:tcPr>
          <w:p w:rsidR="00587BE8" w:rsidRDefault="00587BE8" w:rsidP="00B120AF">
            <w:r>
              <w:t>&lt; .001</w:t>
            </w:r>
          </w:p>
        </w:tc>
      </w:tr>
      <w:tr w:rsidR="00587BE8" w:rsidRPr="00BF4184" w:rsidTr="00B120AF">
        <w:tc>
          <w:tcPr>
            <w:tcW w:w="5423" w:type="dxa"/>
            <w:tcBorders>
              <w:top w:val="nil"/>
              <w:bottom w:val="nil"/>
            </w:tcBorders>
          </w:tcPr>
          <w:p w:rsidR="00587BE8" w:rsidRDefault="00587BE8" w:rsidP="00B120AF">
            <w:pPr>
              <w:ind w:left="341"/>
            </w:pPr>
            <w:r>
              <w:t xml:space="preserve">50-64, </w:t>
            </w:r>
            <w:r w:rsidRPr="0030014C">
              <w:rPr>
                <w:i/>
              </w:rPr>
              <w:t>n</w:t>
            </w:r>
            <w:r>
              <w:t xml:space="preserve"> (%)</w:t>
            </w:r>
          </w:p>
        </w:tc>
        <w:tc>
          <w:tcPr>
            <w:tcW w:w="1662" w:type="dxa"/>
            <w:tcBorders>
              <w:top w:val="nil"/>
              <w:bottom w:val="nil"/>
            </w:tcBorders>
          </w:tcPr>
          <w:p w:rsidR="00587BE8" w:rsidRDefault="00587BE8" w:rsidP="00B120AF">
            <w:r>
              <w:t>131 (40.2)</w:t>
            </w:r>
          </w:p>
        </w:tc>
        <w:tc>
          <w:tcPr>
            <w:tcW w:w="1685" w:type="dxa"/>
            <w:tcBorders>
              <w:top w:val="nil"/>
              <w:bottom w:val="nil"/>
            </w:tcBorders>
          </w:tcPr>
          <w:p w:rsidR="00587BE8" w:rsidRDefault="00587BE8" w:rsidP="00B120AF">
            <w:r>
              <w:t>605 (39.4)</w:t>
            </w:r>
          </w:p>
        </w:tc>
        <w:tc>
          <w:tcPr>
            <w:tcW w:w="1490" w:type="dxa"/>
            <w:vMerge/>
          </w:tcPr>
          <w:p w:rsidR="00587BE8" w:rsidRDefault="00587BE8" w:rsidP="00B120AF"/>
        </w:tc>
      </w:tr>
      <w:tr w:rsidR="00587BE8" w:rsidRPr="00BF4184" w:rsidTr="00B120AF">
        <w:tc>
          <w:tcPr>
            <w:tcW w:w="5423" w:type="dxa"/>
            <w:tcBorders>
              <w:top w:val="nil"/>
              <w:bottom w:val="nil"/>
            </w:tcBorders>
          </w:tcPr>
          <w:p w:rsidR="00587BE8" w:rsidRDefault="00587BE8" w:rsidP="00B120AF">
            <w:pPr>
              <w:ind w:left="341"/>
            </w:pPr>
            <w:r w:rsidRPr="00D71CC0">
              <w:rPr>
                <w:rFonts w:ascii="Times New Roman" w:eastAsia="Times New Roman" w:hAnsi="Times New Roman" w:cs="Times New Roman"/>
                <w:kern w:val="0"/>
                <w:lang w:eastAsia="zh-CN"/>
              </w:rPr>
              <w:t>≥</w:t>
            </w:r>
            <w:r>
              <w:rPr>
                <w:rFonts w:ascii="Times New Roman" w:eastAsia="Times New Roman" w:hAnsi="Times New Roman" w:cs="Times New Roman"/>
                <w:kern w:val="0"/>
                <w:lang w:eastAsia="zh-CN"/>
              </w:rPr>
              <w:t xml:space="preserve"> 65, </w:t>
            </w:r>
            <w:r w:rsidRPr="0030014C">
              <w:rPr>
                <w:i/>
              </w:rPr>
              <w:t>n</w:t>
            </w:r>
            <w:r>
              <w:t xml:space="preserve"> (%)</w:t>
            </w:r>
          </w:p>
        </w:tc>
        <w:tc>
          <w:tcPr>
            <w:tcW w:w="1662" w:type="dxa"/>
            <w:tcBorders>
              <w:top w:val="nil"/>
              <w:bottom w:val="nil"/>
            </w:tcBorders>
          </w:tcPr>
          <w:p w:rsidR="00587BE8" w:rsidRDefault="00587BE8" w:rsidP="00B120AF">
            <w:r>
              <w:t>28 (8.6)</w:t>
            </w:r>
          </w:p>
        </w:tc>
        <w:tc>
          <w:tcPr>
            <w:tcW w:w="1685" w:type="dxa"/>
            <w:tcBorders>
              <w:top w:val="nil"/>
              <w:bottom w:val="nil"/>
            </w:tcBorders>
          </w:tcPr>
          <w:p w:rsidR="00587BE8" w:rsidRDefault="00587BE8" w:rsidP="00B120AF">
            <w:r>
              <w:t>353 (23.0)</w:t>
            </w:r>
          </w:p>
        </w:tc>
        <w:tc>
          <w:tcPr>
            <w:tcW w:w="1490" w:type="dxa"/>
            <w:vMerge/>
            <w:tcBorders>
              <w:bottom w:val="nil"/>
            </w:tcBorders>
          </w:tcPr>
          <w:p w:rsidR="00587BE8" w:rsidRDefault="00587BE8" w:rsidP="00B120AF"/>
        </w:tc>
      </w:tr>
      <w:tr w:rsidR="00587BE8" w:rsidRPr="00BF4184" w:rsidTr="00B120AF">
        <w:tc>
          <w:tcPr>
            <w:tcW w:w="5423" w:type="dxa"/>
            <w:tcBorders>
              <w:top w:val="nil"/>
              <w:bottom w:val="nil"/>
            </w:tcBorders>
          </w:tcPr>
          <w:p w:rsidR="00587BE8" w:rsidRDefault="00587BE8" w:rsidP="00B120AF">
            <w:r>
              <w:t xml:space="preserve">Female, </w:t>
            </w:r>
            <w:r w:rsidRPr="0030014C">
              <w:rPr>
                <w:i/>
              </w:rPr>
              <w:t>n</w:t>
            </w:r>
            <w:r>
              <w:t xml:space="preserve"> (%)</w:t>
            </w:r>
          </w:p>
        </w:tc>
        <w:tc>
          <w:tcPr>
            <w:tcW w:w="1662" w:type="dxa"/>
            <w:tcBorders>
              <w:top w:val="nil"/>
              <w:bottom w:val="nil"/>
            </w:tcBorders>
          </w:tcPr>
          <w:p w:rsidR="00587BE8" w:rsidRDefault="00587BE8" w:rsidP="00B120AF">
            <w:r>
              <w:t>223 (68.4)</w:t>
            </w:r>
          </w:p>
        </w:tc>
        <w:tc>
          <w:tcPr>
            <w:tcW w:w="1685" w:type="dxa"/>
            <w:tcBorders>
              <w:top w:val="nil"/>
              <w:bottom w:val="nil"/>
            </w:tcBorders>
          </w:tcPr>
          <w:p w:rsidR="00587BE8" w:rsidRDefault="00587BE8" w:rsidP="00B120AF">
            <w:r>
              <w:t>791 (51.5)</w:t>
            </w:r>
          </w:p>
        </w:tc>
        <w:tc>
          <w:tcPr>
            <w:tcW w:w="1490" w:type="dxa"/>
            <w:tcBorders>
              <w:top w:val="nil"/>
              <w:bottom w:val="nil"/>
            </w:tcBorders>
          </w:tcPr>
          <w:p w:rsidR="00587BE8" w:rsidRDefault="00587BE8" w:rsidP="00B120AF">
            <w:r>
              <w:t>&lt; .001</w:t>
            </w:r>
          </w:p>
        </w:tc>
      </w:tr>
      <w:tr w:rsidR="00587BE8" w:rsidRPr="00BF4184" w:rsidTr="00B120AF">
        <w:tc>
          <w:tcPr>
            <w:tcW w:w="5423" w:type="dxa"/>
            <w:tcBorders>
              <w:top w:val="nil"/>
            </w:tcBorders>
          </w:tcPr>
          <w:p w:rsidR="00587BE8" w:rsidRPr="00BF4184" w:rsidRDefault="00587BE8" w:rsidP="00B120AF">
            <w:r>
              <w:t xml:space="preserve">Parents without high school degree, </w:t>
            </w:r>
            <w:r w:rsidRPr="007D47D4">
              <w:rPr>
                <w:i/>
              </w:rPr>
              <w:t>n</w:t>
            </w:r>
            <w:r>
              <w:t xml:space="preserve"> (%) </w:t>
            </w:r>
          </w:p>
        </w:tc>
        <w:tc>
          <w:tcPr>
            <w:tcW w:w="1662" w:type="dxa"/>
            <w:tcBorders>
              <w:top w:val="nil"/>
            </w:tcBorders>
          </w:tcPr>
          <w:p w:rsidR="00587BE8" w:rsidRPr="00BF4184" w:rsidRDefault="00587BE8" w:rsidP="00B120AF">
            <w:r>
              <w:t>153 (46.9)</w:t>
            </w:r>
          </w:p>
        </w:tc>
        <w:tc>
          <w:tcPr>
            <w:tcW w:w="1685" w:type="dxa"/>
            <w:tcBorders>
              <w:top w:val="nil"/>
            </w:tcBorders>
          </w:tcPr>
          <w:p w:rsidR="00587BE8" w:rsidRPr="00BF4184" w:rsidRDefault="00587BE8" w:rsidP="00B120AF">
            <w:r>
              <w:t>467 (30.4)</w:t>
            </w:r>
          </w:p>
        </w:tc>
        <w:tc>
          <w:tcPr>
            <w:tcW w:w="1490" w:type="dxa"/>
            <w:tcBorders>
              <w:top w:val="nil"/>
            </w:tcBorders>
          </w:tcPr>
          <w:p w:rsidR="00587BE8" w:rsidRDefault="00587BE8" w:rsidP="00B120AF">
            <w:r>
              <w:t>&lt; .001</w:t>
            </w:r>
          </w:p>
        </w:tc>
      </w:tr>
      <w:tr w:rsidR="00587BE8" w:rsidRPr="00BF4184" w:rsidTr="00B120AF">
        <w:tc>
          <w:tcPr>
            <w:tcW w:w="5423" w:type="dxa"/>
          </w:tcPr>
          <w:p w:rsidR="00587BE8" w:rsidRPr="00BF4184" w:rsidRDefault="00587BE8" w:rsidP="00B120AF">
            <w:r>
              <w:t xml:space="preserve">Current SES, score, </w:t>
            </w:r>
            <w:r w:rsidRPr="007D47D4">
              <w:rPr>
                <w:i/>
              </w:rPr>
              <w:t>M</w:t>
            </w:r>
            <w:r>
              <w:t xml:space="preserve"> (</w:t>
            </w:r>
            <w:r w:rsidRPr="007D47D4">
              <w:rPr>
                <w:i/>
              </w:rPr>
              <w:t>SD</w:t>
            </w:r>
            <w:r>
              <w:t>)</w:t>
            </w:r>
          </w:p>
        </w:tc>
        <w:tc>
          <w:tcPr>
            <w:tcW w:w="1662" w:type="dxa"/>
          </w:tcPr>
          <w:p w:rsidR="00587BE8" w:rsidRPr="0043265F" w:rsidRDefault="00587BE8" w:rsidP="00B120AF">
            <w:r>
              <w:t>3.65 (2.62)</w:t>
            </w:r>
          </w:p>
        </w:tc>
        <w:tc>
          <w:tcPr>
            <w:tcW w:w="1685" w:type="dxa"/>
          </w:tcPr>
          <w:p w:rsidR="00587BE8" w:rsidRPr="0043265F" w:rsidRDefault="00587BE8" w:rsidP="00B120AF">
            <w:r>
              <w:t>6.25 (0.07)</w:t>
            </w:r>
          </w:p>
        </w:tc>
        <w:tc>
          <w:tcPr>
            <w:tcW w:w="1490" w:type="dxa"/>
          </w:tcPr>
          <w:p w:rsidR="00587BE8" w:rsidRPr="00BF4184" w:rsidRDefault="00587BE8" w:rsidP="00B120AF">
            <w:r>
              <w:t>&lt; .001</w:t>
            </w:r>
          </w:p>
        </w:tc>
      </w:tr>
      <w:tr w:rsidR="00587BE8" w:rsidRPr="00BF4184" w:rsidTr="00B120AF">
        <w:tc>
          <w:tcPr>
            <w:tcW w:w="5423" w:type="dxa"/>
          </w:tcPr>
          <w:p w:rsidR="00587BE8" w:rsidRDefault="00587BE8" w:rsidP="00B120AF">
            <w:pPr>
              <w:ind w:left="341"/>
            </w:pPr>
            <w:r>
              <w:t xml:space="preserve">Participants without college education, </w:t>
            </w:r>
            <w:r w:rsidRPr="007D47D4">
              <w:rPr>
                <w:i/>
              </w:rPr>
              <w:t>n</w:t>
            </w:r>
            <w:r>
              <w:t xml:space="preserve"> (%)</w:t>
            </w:r>
          </w:p>
        </w:tc>
        <w:tc>
          <w:tcPr>
            <w:tcW w:w="1662" w:type="dxa"/>
          </w:tcPr>
          <w:p w:rsidR="00587BE8" w:rsidRDefault="00587BE8" w:rsidP="00B120AF">
            <w:r>
              <w:t>123 (37.7)</w:t>
            </w:r>
          </w:p>
        </w:tc>
        <w:tc>
          <w:tcPr>
            <w:tcW w:w="1685" w:type="dxa"/>
          </w:tcPr>
          <w:p w:rsidR="00587BE8" w:rsidRDefault="00587BE8" w:rsidP="00B120AF">
            <w:r>
              <w:t>297 (19.3)</w:t>
            </w:r>
          </w:p>
        </w:tc>
        <w:tc>
          <w:tcPr>
            <w:tcW w:w="1490" w:type="dxa"/>
          </w:tcPr>
          <w:p w:rsidR="00587BE8" w:rsidRDefault="00587BE8" w:rsidP="00B120AF">
            <w:r>
              <w:t>&lt; .001</w:t>
            </w:r>
          </w:p>
        </w:tc>
      </w:tr>
      <w:tr w:rsidR="00587BE8" w:rsidRPr="00BF4184" w:rsidTr="00B120AF">
        <w:tc>
          <w:tcPr>
            <w:tcW w:w="5423" w:type="dxa"/>
          </w:tcPr>
          <w:p w:rsidR="00587BE8" w:rsidRPr="00BF4184" w:rsidRDefault="00587BE8" w:rsidP="00B120AF">
            <w:pPr>
              <w:ind w:left="341"/>
            </w:pPr>
            <w:r>
              <w:t xml:space="preserve">Household income-to-poverty ratio &lt; 150%, </w:t>
            </w:r>
            <w:r w:rsidRPr="007D47D4">
              <w:rPr>
                <w:i/>
              </w:rPr>
              <w:t>n</w:t>
            </w:r>
            <w:r>
              <w:t xml:space="preserve"> (%) </w:t>
            </w:r>
          </w:p>
        </w:tc>
        <w:tc>
          <w:tcPr>
            <w:tcW w:w="1662" w:type="dxa"/>
          </w:tcPr>
          <w:p w:rsidR="00587BE8" w:rsidRPr="00BF4184" w:rsidRDefault="00587BE8" w:rsidP="00B120AF">
            <w:r>
              <w:t>108 (33.1)</w:t>
            </w:r>
          </w:p>
        </w:tc>
        <w:tc>
          <w:tcPr>
            <w:tcW w:w="1685" w:type="dxa"/>
          </w:tcPr>
          <w:p w:rsidR="00587BE8" w:rsidRPr="00BF4184" w:rsidRDefault="00587BE8" w:rsidP="00B120AF">
            <w:r>
              <w:t>150 (9.8)</w:t>
            </w:r>
          </w:p>
        </w:tc>
        <w:tc>
          <w:tcPr>
            <w:tcW w:w="1490" w:type="dxa"/>
          </w:tcPr>
          <w:p w:rsidR="00587BE8" w:rsidRDefault="00587BE8" w:rsidP="00B120AF">
            <w:r>
              <w:t>&lt; .001</w:t>
            </w:r>
          </w:p>
        </w:tc>
      </w:tr>
      <w:tr w:rsidR="00587BE8" w:rsidRPr="00BF4184" w:rsidTr="00B120AF">
        <w:tc>
          <w:tcPr>
            <w:tcW w:w="5423" w:type="dxa"/>
          </w:tcPr>
          <w:p w:rsidR="00587BE8" w:rsidRPr="00BF4184" w:rsidRDefault="00587BE8" w:rsidP="00B120AF">
            <w:pPr>
              <w:ind w:left="341"/>
            </w:pPr>
            <w:r>
              <w:t xml:space="preserve">Lower current financial status, </w:t>
            </w:r>
            <w:r w:rsidRPr="007D47D4">
              <w:rPr>
                <w:i/>
              </w:rPr>
              <w:t>n</w:t>
            </w:r>
            <w:r>
              <w:t xml:space="preserve"> (%)</w:t>
            </w:r>
          </w:p>
        </w:tc>
        <w:tc>
          <w:tcPr>
            <w:tcW w:w="1662" w:type="dxa"/>
          </w:tcPr>
          <w:p w:rsidR="00587BE8" w:rsidRPr="00BF4184" w:rsidRDefault="00587BE8" w:rsidP="00B120AF">
            <w:r>
              <w:t>193 (59.2)</w:t>
            </w:r>
          </w:p>
        </w:tc>
        <w:tc>
          <w:tcPr>
            <w:tcW w:w="1685" w:type="dxa"/>
          </w:tcPr>
          <w:p w:rsidR="00587BE8" w:rsidRPr="00BF4184" w:rsidRDefault="00587BE8" w:rsidP="00B120AF">
            <w:r>
              <w:t>435 (28.3)</w:t>
            </w:r>
          </w:p>
        </w:tc>
        <w:tc>
          <w:tcPr>
            <w:tcW w:w="1490" w:type="dxa"/>
          </w:tcPr>
          <w:p w:rsidR="00587BE8" w:rsidRDefault="00587BE8" w:rsidP="00B120AF">
            <w:r>
              <w:t>&lt; .001</w:t>
            </w:r>
          </w:p>
        </w:tc>
      </w:tr>
      <w:tr w:rsidR="00587BE8" w:rsidRPr="00BF4184" w:rsidTr="00B120AF">
        <w:tc>
          <w:tcPr>
            <w:tcW w:w="5423" w:type="dxa"/>
          </w:tcPr>
          <w:p w:rsidR="00587BE8" w:rsidRPr="00BF4184" w:rsidRDefault="00587BE8" w:rsidP="00B120AF">
            <w:pPr>
              <w:ind w:left="341"/>
            </w:pPr>
            <w:r>
              <w:t xml:space="preserve">Not enough money to meet needs, </w:t>
            </w:r>
            <w:r w:rsidRPr="007D47D4">
              <w:rPr>
                <w:i/>
              </w:rPr>
              <w:t>n</w:t>
            </w:r>
            <w:r>
              <w:t xml:space="preserve"> (%)</w:t>
            </w:r>
          </w:p>
        </w:tc>
        <w:tc>
          <w:tcPr>
            <w:tcW w:w="1662" w:type="dxa"/>
          </w:tcPr>
          <w:p w:rsidR="00587BE8" w:rsidRPr="00BF4184" w:rsidRDefault="00587BE8" w:rsidP="00B120AF">
            <w:r>
              <w:t>175 (53.7)</w:t>
            </w:r>
          </w:p>
        </w:tc>
        <w:tc>
          <w:tcPr>
            <w:tcW w:w="1685" w:type="dxa"/>
          </w:tcPr>
          <w:p w:rsidR="00587BE8" w:rsidRPr="00BF4184" w:rsidRDefault="00587BE8" w:rsidP="00B120AF">
            <w:r>
              <w:t>289 (18.8)</w:t>
            </w:r>
          </w:p>
        </w:tc>
        <w:tc>
          <w:tcPr>
            <w:tcW w:w="1490" w:type="dxa"/>
          </w:tcPr>
          <w:p w:rsidR="00587BE8" w:rsidRDefault="00587BE8" w:rsidP="00B120AF">
            <w:r>
              <w:t>&lt; .001</w:t>
            </w:r>
          </w:p>
        </w:tc>
      </w:tr>
      <w:tr w:rsidR="00587BE8" w:rsidRPr="00BF4184" w:rsidTr="00B120AF">
        <w:tc>
          <w:tcPr>
            <w:tcW w:w="5423" w:type="dxa"/>
          </w:tcPr>
          <w:p w:rsidR="00587BE8" w:rsidRPr="00BF4184" w:rsidRDefault="00587BE8" w:rsidP="00B120AF">
            <w:pPr>
              <w:ind w:left="341"/>
            </w:pPr>
            <w:r>
              <w:t xml:space="preserve">Hard to pay bills, </w:t>
            </w:r>
            <w:r w:rsidRPr="007D47D4">
              <w:rPr>
                <w:i/>
              </w:rPr>
              <w:t>n</w:t>
            </w:r>
            <w:r>
              <w:t xml:space="preserve"> (%)</w:t>
            </w:r>
          </w:p>
        </w:tc>
        <w:tc>
          <w:tcPr>
            <w:tcW w:w="1662" w:type="dxa"/>
          </w:tcPr>
          <w:p w:rsidR="00587BE8" w:rsidRDefault="00587BE8" w:rsidP="00B120AF">
            <w:r>
              <w:t>198 (60.7)</w:t>
            </w:r>
          </w:p>
        </w:tc>
        <w:tc>
          <w:tcPr>
            <w:tcW w:w="1685" w:type="dxa"/>
          </w:tcPr>
          <w:p w:rsidR="00587BE8" w:rsidRDefault="00587BE8" w:rsidP="00B120AF">
            <w:r>
              <w:t>421 (17.4)</w:t>
            </w:r>
          </w:p>
        </w:tc>
        <w:tc>
          <w:tcPr>
            <w:tcW w:w="1490" w:type="dxa"/>
          </w:tcPr>
          <w:p w:rsidR="00587BE8" w:rsidRDefault="00587BE8" w:rsidP="00B120AF">
            <w:r>
              <w:t>&lt; .001</w:t>
            </w:r>
          </w:p>
        </w:tc>
      </w:tr>
      <w:tr w:rsidR="00587BE8" w:rsidRPr="00BF4184" w:rsidTr="00B120AF">
        <w:tc>
          <w:tcPr>
            <w:tcW w:w="5423" w:type="dxa"/>
          </w:tcPr>
          <w:p w:rsidR="00587BE8" w:rsidRDefault="00587BE8" w:rsidP="00B120AF">
            <w:r>
              <w:t>Health-related risk factors</w:t>
            </w:r>
          </w:p>
        </w:tc>
        <w:tc>
          <w:tcPr>
            <w:tcW w:w="1662" w:type="dxa"/>
          </w:tcPr>
          <w:p w:rsidR="00587BE8" w:rsidRDefault="00587BE8" w:rsidP="00B120AF"/>
        </w:tc>
        <w:tc>
          <w:tcPr>
            <w:tcW w:w="1685" w:type="dxa"/>
          </w:tcPr>
          <w:p w:rsidR="00587BE8" w:rsidRDefault="00587BE8" w:rsidP="00B120AF"/>
        </w:tc>
        <w:tc>
          <w:tcPr>
            <w:tcW w:w="1490" w:type="dxa"/>
          </w:tcPr>
          <w:p w:rsidR="00587BE8" w:rsidRDefault="00587BE8" w:rsidP="00B120AF"/>
        </w:tc>
      </w:tr>
      <w:tr w:rsidR="00587BE8" w:rsidRPr="00BF4184" w:rsidTr="00B120AF">
        <w:tc>
          <w:tcPr>
            <w:tcW w:w="5423" w:type="dxa"/>
          </w:tcPr>
          <w:p w:rsidR="00587BE8" w:rsidRDefault="00587BE8" w:rsidP="00B120AF">
            <w:pPr>
              <w:ind w:left="341"/>
            </w:pPr>
            <w:r>
              <w:t xml:space="preserve">Obese, </w:t>
            </w:r>
            <w:r w:rsidRPr="007D47D4">
              <w:rPr>
                <w:i/>
              </w:rPr>
              <w:t>n</w:t>
            </w:r>
            <w:r>
              <w:t xml:space="preserve"> (%)</w:t>
            </w:r>
          </w:p>
        </w:tc>
        <w:tc>
          <w:tcPr>
            <w:tcW w:w="1662" w:type="dxa"/>
          </w:tcPr>
          <w:p w:rsidR="00587BE8" w:rsidRDefault="00587BE8" w:rsidP="00B120AF">
            <w:r>
              <w:t>197 (60.4)</w:t>
            </w:r>
          </w:p>
        </w:tc>
        <w:tc>
          <w:tcPr>
            <w:tcW w:w="1685" w:type="dxa"/>
          </w:tcPr>
          <w:p w:rsidR="00587BE8" w:rsidRDefault="00587BE8" w:rsidP="00B120AF">
            <w:r>
              <w:t>596 (38.8)</w:t>
            </w:r>
          </w:p>
        </w:tc>
        <w:tc>
          <w:tcPr>
            <w:tcW w:w="1490" w:type="dxa"/>
          </w:tcPr>
          <w:p w:rsidR="00587BE8" w:rsidRDefault="00587BE8" w:rsidP="00B120AF">
            <w:r>
              <w:t>&lt; .001</w:t>
            </w:r>
          </w:p>
        </w:tc>
      </w:tr>
      <w:tr w:rsidR="00587BE8" w:rsidRPr="00BF4184" w:rsidTr="00B120AF">
        <w:tc>
          <w:tcPr>
            <w:tcW w:w="5423" w:type="dxa"/>
          </w:tcPr>
          <w:p w:rsidR="00587BE8" w:rsidRDefault="00587BE8" w:rsidP="00B120AF">
            <w:pPr>
              <w:ind w:left="341"/>
            </w:pPr>
            <w:r>
              <w:t xml:space="preserve">Elevated BP, </w:t>
            </w:r>
            <w:r w:rsidRPr="007D47D4">
              <w:rPr>
                <w:i/>
              </w:rPr>
              <w:t>n</w:t>
            </w:r>
            <w:r>
              <w:t xml:space="preserve"> (%)</w:t>
            </w:r>
          </w:p>
        </w:tc>
        <w:tc>
          <w:tcPr>
            <w:tcW w:w="1662" w:type="dxa"/>
          </w:tcPr>
          <w:p w:rsidR="00587BE8" w:rsidRDefault="00587BE8" w:rsidP="00B120AF">
            <w:r>
              <w:t>199 (61.0)</w:t>
            </w:r>
          </w:p>
        </w:tc>
        <w:tc>
          <w:tcPr>
            <w:tcW w:w="1685" w:type="dxa"/>
          </w:tcPr>
          <w:p w:rsidR="00587BE8" w:rsidRDefault="00587BE8" w:rsidP="00B120AF">
            <w:r>
              <w:t>752 (49.0)</w:t>
            </w:r>
          </w:p>
        </w:tc>
        <w:tc>
          <w:tcPr>
            <w:tcW w:w="1490" w:type="dxa"/>
          </w:tcPr>
          <w:p w:rsidR="00587BE8" w:rsidRDefault="00587BE8" w:rsidP="00B120AF">
            <w:r>
              <w:t>&lt; .001</w:t>
            </w:r>
          </w:p>
        </w:tc>
      </w:tr>
      <w:tr w:rsidR="00587BE8" w:rsidRPr="00BF4184" w:rsidTr="00B120AF">
        <w:tc>
          <w:tcPr>
            <w:tcW w:w="5423" w:type="dxa"/>
          </w:tcPr>
          <w:p w:rsidR="00587BE8" w:rsidRDefault="00587BE8" w:rsidP="00B120AF">
            <w:pPr>
              <w:ind w:left="341"/>
            </w:pPr>
            <w:r>
              <w:t xml:space="preserve">Insulin resistance, </w:t>
            </w:r>
            <w:r w:rsidRPr="007D47D4">
              <w:rPr>
                <w:i/>
              </w:rPr>
              <w:t>n</w:t>
            </w:r>
            <w:r>
              <w:t xml:space="preserve"> (%)</w:t>
            </w:r>
          </w:p>
        </w:tc>
        <w:tc>
          <w:tcPr>
            <w:tcW w:w="1662" w:type="dxa"/>
          </w:tcPr>
          <w:p w:rsidR="00587BE8" w:rsidRDefault="00587BE8" w:rsidP="00B120AF">
            <w:r>
              <w:t>107 (32.8)</w:t>
            </w:r>
          </w:p>
        </w:tc>
        <w:tc>
          <w:tcPr>
            <w:tcW w:w="1685" w:type="dxa"/>
          </w:tcPr>
          <w:p w:rsidR="00587BE8" w:rsidRDefault="00587BE8" w:rsidP="00B120AF">
            <w:r>
              <w:t>229 (14.9)</w:t>
            </w:r>
          </w:p>
        </w:tc>
        <w:tc>
          <w:tcPr>
            <w:tcW w:w="1490" w:type="dxa"/>
          </w:tcPr>
          <w:p w:rsidR="00587BE8" w:rsidRDefault="00587BE8" w:rsidP="00B120AF">
            <w:r>
              <w:t>&lt; .001</w:t>
            </w:r>
          </w:p>
        </w:tc>
      </w:tr>
      <w:tr w:rsidR="00587BE8" w:rsidRPr="00BF4184" w:rsidTr="00B120AF">
        <w:tc>
          <w:tcPr>
            <w:tcW w:w="5423" w:type="dxa"/>
          </w:tcPr>
          <w:p w:rsidR="00587BE8" w:rsidRDefault="00587BE8" w:rsidP="00B120AF">
            <w:r>
              <w:t>eGFR, mL/min/1.73 m</w:t>
            </w:r>
            <w:r w:rsidRPr="007D47D4">
              <w:rPr>
                <w:vertAlign w:val="superscript"/>
              </w:rPr>
              <w:t>2</w:t>
            </w:r>
            <w:r>
              <w:t xml:space="preserve">, </w:t>
            </w:r>
            <w:r w:rsidRPr="007D47D4">
              <w:rPr>
                <w:i/>
              </w:rPr>
              <w:t>M</w:t>
            </w:r>
            <w:r>
              <w:t xml:space="preserve"> (</w:t>
            </w:r>
            <w:r w:rsidRPr="007D47D4">
              <w:rPr>
                <w:i/>
              </w:rPr>
              <w:t>SD</w:t>
            </w:r>
            <w:r>
              <w:t>)</w:t>
            </w:r>
          </w:p>
        </w:tc>
        <w:tc>
          <w:tcPr>
            <w:tcW w:w="1662" w:type="dxa"/>
          </w:tcPr>
          <w:p w:rsidR="00587BE8" w:rsidRDefault="00587BE8" w:rsidP="00B120AF">
            <w:r>
              <w:t>101.8 (23.4)</w:t>
            </w:r>
          </w:p>
        </w:tc>
        <w:tc>
          <w:tcPr>
            <w:tcW w:w="1685" w:type="dxa"/>
          </w:tcPr>
          <w:p w:rsidR="00587BE8" w:rsidRDefault="00587BE8" w:rsidP="00B120AF">
            <w:r>
              <w:t>88.7 (17.1)</w:t>
            </w:r>
          </w:p>
        </w:tc>
        <w:tc>
          <w:tcPr>
            <w:tcW w:w="1490" w:type="dxa"/>
          </w:tcPr>
          <w:p w:rsidR="00587BE8" w:rsidRDefault="00587BE8" w:rsidP="00B120AF">
            <w:r>
              <w:t>&lt; .001</w:t>
            </w:r>
          </w:p>
        </w:tc>
      </w:tr>
      <w:tr w:rsidR="00587BE8" w:rsidRPr="00BF4184" w:rsidTr="00B120AF">
        <w:tc>
          <w:tcPr>
            <w:tcW w:w="5423" w:type="dxa"/>
          </w:tcPr>
          <w:p w:rsidR="00587BE8" w:rsidRPr="007D47D4" w:rsidRDefault="00587BE8" w:rsidP="00B120AF">
            <w:pPr>
              <w:ind w:left="340"/>
            </w:pPr>
            <w:r>
              <w:t>eGFR &lt; 60 mL/min/1.73 m</w:t>
            </w:r>
            <w:r w:rsidRPr="007D47D4">
              <w:rPr>
                <w:vertAlign w:val="superscript"/>
              </w:rPr>
              <w:t>2</w:t>
            </w:r>
            <w:r>
              <w:t xml:space="preserve">, </w:t>
            </w:r>
            <w:r w:rsidRPr="007D47D4">
              <w:rPr>
                <w:i/>
              </w:rPr>
              <w:t>n</w:t>
            </w:r>
            <w:r>
              <w:t xml:space="preserve"> (%) </w:t>
            </w:r>
            <w:r w:rsidRPr="0030115E">
              <w:rPr>
                <w:i/>
                <w:iCs/>
                <w:vertAlign w:val="superscript"/>
              </w:rPr>
              <w:t>b</w:t>
            </w:r>
          </w:p>
        </w:tc>
        <w:tc>
          <w:tcPr>
            <w:tcW w:w="1662" w:type="dxa"/>
          </w:tcPr>
          <w:p w:rsidR="00587BE8" w:rsidRDefault="00587BE8" w:rsidP="00B120AF">
            <w:r>
              <w:t>17 (5.2)</w:t>
            </w:r>
          </w:p>
        </w:tc>
        <w:tc>
          <w:tcPr>
            <w:tcW w:w="1685" w:type="dxa"/>
          </w:tcPr>
          <w:p w:rsidR="00587BE8" w:rsidRDefault="00587BE8" w:rsidP="00B120AF">
            <w:r>
              <w:t>77 (5.0)</w:t>
            </w:r>
          </w:p>
        </w:tc>
        <w:tc>
          <w:tcPr>
            <w:tcW w:w="1490" w:type="dxa"/>
          </w:tcPr>
          <w:p w:rsidR="00587BE8" w:rsidRPr="00EF4AB9" w:rsidRDefault="00587BE8" w:rsidP="00B120AF">
            <w:pPr>
              <w:rPr>
                <w:i/>
              </w:rPr>
            </w:pPr>
            <w:proofErr w:type="spellStart"/>
            <w:r>
              <w:rPr>
                <w:i/>
              </w:rPr>
              <w:t>n.s</w:t>
            </w:r>
            <w:proofErr w:type="spellEnd"/>
            <w:r>
              <w:rPr>
                <w:i/>
              </w:rPr>
              <w:t>.</w:t>
            </w:r>
          </w:p>
        </w:tc>
      </w:tr>
      <w:tr w:rsidR="00587BE8" w:rsidRPr="00BF4184" w:rsidTr="00B120AF">
        <w:tc>
          <w:tcPr>
            <w:tcW w:w="5423" w:type="dxa"/>
          </w:tcPr>
          <w:p w:rsidR="00587BE8" w:rsidRDefault="00587BE8" w:rsidP="00B120AF">
            <w:pPr>
              <w:ind w:left="340"/>
            </w:pPr>
            <w:r>
              <w:t xml:space="preserve">eGFR </w:t>
            </w:r>
            <w:r>
              <w:rPr>
                <w:rFonts w:ascii="Times New Roman" w:eastAsia="Times New Roman" w:hAnsi="Times New Roman" w:cs="Times New Roman"/>
                <w:kern w:val="0"/>
                <w:lang w:eastAsia="zh-CN"/>
              </w:rPr>
              <w:t xml:space="preserve">&gt; 120 </w:t>
            </w:r>
            <w:r>
              <w:t>mL/min/1.73 m</w:t>
            </w:r>
            <w:r w:rsidRPr="007D47D4">
              <w:rPr>
                <w:vertAlign w:val="superscript"/>
              </w:rPr>
              <w:t>2</w:t>
            </w:r>
            <w:r>
              <w:t xml:space="preserve">, </w:t>
            </w:r>
            <w:r w:rsidRPr="007D47D4">
              <w:rPr>
                <w:i/>
              </w:rPr>
              <w:t>n</w:t>
            </w:r>
            <w:r>
              <w:t xml:space="preserve"> (%) </w:t>
            </w:r>
            <w:r w:rsidRPr="0030115E">
              <w:rPr>
                <w:i/>
                <w:iCs/>
                <w:vertAlign w:val="superscript"/>
              </w:rPr>
              <w:t>c</w:t>
            </w:r>
            <w:r w:rsidRPr="0030115E">
              <w:rPr>
                <w:i/>
                <w:iCs/>
              </w:rPr>
              <w:t xml:space="preserve"> </w:t>
            </w:r>
            <w:r w:rsidRPr="0030115E">
              <w:rPr>
                <w:rFonts w:ascii="Times New Roman" w:eastAsia="Times New Roman" w:hAnsi="Times New Roman" w:cs="Times New Roman"/>
                <w:i/>
                <w:iCs/>
                <w:kern w:val="0"/>
                <w:lang w:eastAsia="zh-CN"/>
              </w:rPr>
              <w:t xml:space="preserve"> </w:t>
            </w:r>
          </w:p>
        </w:tc>
        <w:tc>
          <w:tcPr>
            <w:tcW w:w="1662" w:type="dxa"/>
          </w:tcPr>
          <w:p w:rsidR="00587BE8" w:rsidRDefault="00587BE8" w:rsidP="00B120AF">
            <w:r>
              <w:t>85 (26.1)</w:t>
            </w:r>
          </w:p>
        </w:tc>
        <w:tc>
          <w:tcPr>
            <w:tcW w:w="1685" w:type="dxa"/>
          </w:tcPr>
          <w:p w:rsidR="00587BE8" w:rsidRDefault="00587BE8" w:rsidP="00B120AF">
            <w:r>
              <w:t>32 (2.1)</w:t>
            </w:r>
          </w:p>
        </w:tc>
        <w:tc>
          <w:tcPr>
            <w:tcW w:w="1490" w:type="dxa"/>
          </w:tcPr>
          <w:p w:rsidR="00587BE8" w:rsidRDefault="00587BE8" w:rsidP="00B120AF">
            <w:r>
              <w:t>&lt; .001</w:t>
            </w:r>
          </w:p>
        </w:tc>
      </w:tr>
      <w:tr w:rsidR="00587BE8" w:rsidRPr="00BF4184" w:rsidTr="00B120AF">
        <w:tc>
          <w:tcPr>
            <w:tcW w:w="5423" w:type="dxa"/>
          </w:tcPr>
          <w:p w:rsidR="00587BE8" w:rsidRDefault="00587BE8" w:rsidP="00B120AF">
            <w:r>
              <w:t xml:space="preserve">MIDUS 2, </w:t>
            </w:r>
            <w:r w:rsidRPr="007D47D4">
              <w:rPr>
                <w:i/>
              </w:rPr>
              <w:t>n</w:t>
            </w:r>
            <w:r>
              <w:t xml:space="preserve"> (%)</w:t>
            </w:r>
          </w:p>
        </w:tc>
        <w:tc>
          <w:tcPr>
            <w:tcW w:w="1662" w:type="dxa"/>
          </w:tcPr>
          <w:p w:rsidR="00587BE8" w:rsidRDefault="00587BE8" w:rsidP="00B120AF">
            <w:r>
              <w:t>183 (56.1)</w:t>
            </w:r>
          </w:p>
        </w:tc>
        <w:tc>
          <w:tcPr>
            <w:tcW w:w="1685" w:type="dxa"/>
          </w:tcPr>
          <w:p w:rsidR="00587BE8" w:rsidRDefault="00587BE8" w:rsidP="00B120AF">
            <w:r>
              <w:t>954 (62.1)</w:t>
            </w:r>
          </w:p>
        </w:tc>
        <w:tc>
          <w:tcPr>
            <w:tcW w:w="1490" w:type="dxa"/>
          </w:tcPr>
          <w:p w:rsidR="00587BE8" w:rsidRDefault="00587BE8" w:rsidP="00B120AF">
            <w:proofErr w:type="spellStart"/>
            <w:r>
              <w:rPr>
                <w:i/>
              </w:rPr>
              <w:t>n.s</w:t>
            </w:r>
            <w:proofErr w:type="spellEnd"/>
            <w:r>
              <w:rPr>
                <w:i/>
              </w:rPr>
              <w:t>.</w:t>
            </w:r>
          </w:p>
        </w:tc>
      </w:tr>
      <w:tr w:rsidR="00587BE8" w:rsidRPr="00BF4184" w:rsidTr="00B120AF">
        <w:tc>
          <w:tcPr>
            <w:tcW w:w="5423" w:type="dxa"/>
          </w:tcPr>
          <w:p w:rsidR="00587BE8" w:rsidRDefault="00587BE8" w:rsidP="00B120AF">
            <w:r>
              <w:t xml:space="preserve">Milwaukee Oversample, </w:t>
            </w:r>
            <w:r w:rsidRPr="007D47D4">
              <w:rPr>
                <w:i/>
              </w:rPr>
              <w:t>n</w:t>
            </w:r>
            <w:r>
              <w:t xml:space="preserve"> (%)</w:t>
            </w:r>
          </w:p>
        </w:tc>
        <w:tc>
          <w:tcPr>
            <w:tcW w:w="1662" w:type="dxa"/>
          </w:tcPr>
          <w:p w:rsidR="00587BE8" w:rsidRDefault="00587BE8" w:rsidP="00B120AF">
            <w:r>
              <w:t>245 (95)</w:t>
            </w:r>
          </w:p>
        </w:tc>
        <w:tc>
          <w:tcPr>
            <w:tcW w:w="1685" w:type="dxa"/>
          </w:tcPr>
          <w:p w:rsidR="00587BE8" w:rsidRDefault="00587BE8" w:rsidP="00B120AF">
            <w:r>
              <w:t>13 (5)</w:t>
            </w:r>
          </w:p>
        </w:tc>
        <w:tc>
          <w:tcPr>
            <w:tcW w:w="1490" w:type="dxa"/>
          </w:tcPr>
          <w:p w:rsidR="00587BE8" w:rsidRDefault="00587BE8" w:rsidP="00B120AF">
            <w:r>
              <w:t>&lt; .001</w:t>
            </w:r>
          </w:p>
        </w:tc>
      </w:tr>
    </w:tbl>
    <w:p w:rsidR="00587BE8" w:rsidRDefault="00587BE8" w:rsidP="00587BE8">
      <w:pPr>
        <w:ind w:firstLine="0"/>
      </w:pPr>
    </w:p>
    <w:p w:rsidR="00587BE8" w:rsidRDefault="00587BE8" w:rsidP="00587BE8">
      <w:pPr>
        <w:spacing w:line="240" w:lineRule="auto"/>
        <w:ind w:firstLine="0"/>
      </w:pPr>
      <w:r>
        <w:rPr>
          <w:rStyle w:val="Emphasis"/>
        </w:rPr>
        <w:t>Note</w:t>
      </w:r>
      <w:r w:rsidRPr="0030115E">
        <w:rPr>
          <w:rFonts w:cs="Times New Roman (Body CS)"/>
          <w:vertAlign w:val="superscript"/>
        </w:rPr>
        <w:t xml:space="preserve">:  </w:t>
      </w:r>
      <w:proofErr w:type="gramStart"/>
      <w:r w:rsidRPr="0030115E">
        <w:rPr>
          <w:rFonts w:cs="Times New Roman (Body CS)"/>
          <w:i/>
          <w:iCs/>
          <w:vertAlign w:val="superscript"/>
        </w:rPr>
        <w:t>a</w:t>
      </w:r>
      <w:proofErr w:type="gramEnd"/>
      <w:r>
        <w:t xml:space="preserve"> Significant difference between Black and </w:t>
      </w:r>
      <w:r w:rsidR="002B2484">
        <w:t>w</w:t>
      </w:r>
      <w:r>
        <w:t xml:space="preserve">hite participants. Significance of mean age, mean current SES, and mean eGFR based on t tests. Other comparisons were based on Chi-square tests. </w:t>
      </w:r>
      <w:r w:rsidRPr="0030115E">
        <w:rPr>
          <w:rFonts w:cs="Times New Roman (Body CS)"/>
          <w:i/>
          <w:iCs/>
          <w:vertAlign w:val="superscript"/>
        </w:rPr>
        <w:t>b</w:t>
      </w:r>
      <w:r>
        <w:t xml:space="preserve"> eGFR &lt; 60 mL/min/1.73 m</w:t>
      </w:r>
      <w:r w:rsidRPr="007D47D4">
        <w:rPr>
          <w:vertAlign w:val="superscript"/>
        </w:rPr>
        <w:t>2</w:t>
      </w:r>
      <w:r>
        <w:t xml:space="preserve"> is one of the clinical criterions for compromised renal clearance and an indicator of Stage 3 CKD when low. </w:t>
      </w:r>
      <w:proofErr w:type="spellStart"/>
      <w:r w:rsidRPr="0030115E">
        <w:rPr>
          <w:rFonts w:cs="Times New Roman (Body CS)"/>
          <w:i/>
          <w:iCs/>
          <w:vertAlign w:val="superscript"/>
        </w:rPr>
        <w:t>c</w:t>
      </w:r>
      <w:r>
        <w:t>eGFR</w:t>
      </w:r>
      <w:proofErr w:type="spellEnd"/>
      <w:r>
        <w:t xml:space="preserve"> </w:t>
      </w:r>
      <w:r>
        <w:rPr>
          <w:rFonts w:ascii="Times New Roman" w:eastAsia="Times New Roman" w:hAnsi="Times New Roman" w:cs="Times New Roman"/>
          <w:kern w:val="0"/>
          <w:lang w:eastAsia="zh-CN"/>
        </w:rPr>
        <w:t xml:space="preserve">&gt; 120 </w:t>
      </w:r>
      <w:r>
        <w:t>mL/min/1.73 m</w:t>
      </w:r>
      <w:r w:rsidRPr="007D47D4">
        <w:rPr>
          <w:vertAlign w:val="superscript"/>
        </w:rPr>
        <w:t>2</w:t>
      </w:r>
      <w:r>
        <w:t xml:space="preserve"> is commonly used as an indicator of renal hyperfiltration.</w:t>
      </w:r>
      <w:r w:rsidR="007932E7">
        <w:t xml:space="preserve"> eGFR = estimated glomerular filtration rate; MIDUS = Midlife in the United States.</w:t>
      </w:r>
    </w:p>
    <w:p w:rsidR="00587BE8" w:rsidRDefault="00587BE8" w:rsidP="00587BE8">
      <w:pPr>
        <w:spacing w:line="240" w:lineRule="auto"/>
        <w:ind w:firstLine="0"/>
      </w:pPr>
    </w:p>
    <w:p w:rsidR="00587BE8" w:rsidRDefault="00587BE8" w:rsidP="00587BE8">
      <w:pPr>
        <w:spacing w:line="240" w:lineRule="auto"/>
        <w:ind w:firstLine="0"/>
        <w:sectPr w:rsidR="00587BE8">
          <w:footnotePr>
            <w:pos w:val="beneathText"/>
          </w:footnotePr>
          <w:pgSz w:w="12240" w:h="15840"/>
          <w:pgMar w:top="1440" w:right="1440" w:bottom="1440" w:left="1440" w:header="720" w:footer="720" w:gutter="0"/>
          <w:cols w:space="720"/>
          <w:titlePg/>
          <w:docGrid w:linePitch="360"/>
          <w15:footnoteColumns w:val="1"/>
        </w:sectPr>
      </w:pPr>
    </w:p>
    <w:p w:rsidR="00587BE8" w:rsidRDefault="00587BE8" w:rsidP="00587BE8">
      <w:pPr>
        <w:pStyle w:val="TableFigure"/>
        <w:spacing w:line="240" w:lineRule="auto"/>
      </w:pPr>
      <w:r>
        <w:lastRenderedPageBreak/>
        <w:t xml:space="preserve">Table 2 </w:t>
      </w:r>
    </w:p>
    <w:p w:rsidR="00587BE8" w:rsidRDefault="00587BE8" w:rsidP="00587BE8">
      <w:pPr>
        <w:pStyle w:val="TableFigure"/>
        <w:spacing w:line="240" w:lineRule="auto"/>
      </w:pPr>
    </w:p>
    <w:p w:rsidR="00587BE8" w:rsidRDefault="00587BE8" w:rsidP="00587BE8">
      <w:pPr>
        <w:pStyle w:val="TableFigure"/>
        <w:spacing w:line="240" w:lineRule="auto"/>
      </w:pPr>
      <w:r>
        <w:t>Summary from linear regression analysis predicting eGFR among Black (</w:t>
      </w:r>
      <w:r w:rsidRPr="00496E52">
        <w:rPr>
          <w:i/>
        </w:rPr>
        <w:t>n</w:t>
      </w:r>
      <w:r>
        <w:t xml:space="preserve"> = </w:t>
      </w:r>
      <w:r>
        <w:rPr>
          <w:rFonts w:eastAsia="SimSun"/>
        </w:rPr>
        <w:t>326)</w:t>
      </w:r>
      <w:r>
        <w:t xml:space="preserve"> and white (</w:t>
      </w:r>
      <w:r w:rsidRPr="00496E52">
        <w:rPr>
          <w:i/>
        </w:rPr>
        <w:t>n</w:t>
      </w:r>
      <w:r>
        <w:t xml:space="preserve"> = 1,535) adults</w:t>
      </w:r>
    </w:p>
    <w:p w:rsidR="00587BE8" w:rsidRDefault="00587BE8" w:rsidP="00587BE8">
      <w:pPr>
        <w:pStyle w:val="TableFigure"/>
        <w:spacing w:line="240" w:lineRule="auto"/>
      </w:pPr>
    </w:p>
    <w:tbl>
      <w:tblPr>
        <w:tblStyle w:val="APAReport"/>
        <w:tblpPr w:leftFromText="180" w:rightFromText="180" w:vertAnchor="text" w:horzAnchor="margin" w:tblpX="-270" w:tblpY="106"/>
        <w:tblW w:w="13500" w:type="dxa"/>
        <w:tblLook w:val="04A0" w:firstRow="1" w:lastRow="0" w:firstColumn="1" w:lastColumn="0" w:noHBand="0" w:noVBand="1"/>
        <w:tblDescription w:val="Sample table with 5 columns"/>
      </w:tblPr>
      <w:tblGrid>
        <w:gridCol w:w="3960"/>
        <w:gridCol w:w="1530"/>
        <w:gridCol w:w="1530"/>
        <w:gridCol w:w="1530"/>
        <w:gridCol w:w="1530"/>
        <w:gridCol w:w="1530"/>
        <w:gridCol w:w="1890"/>
      </w:tblGrid>
      <w:tr w:rsidR="00587BE8" w:rsidRPr="00E9446A" w:rsidTr="00B120AF">
        <w:trPr>
          <w:cnfStyle w:val="100000000000" w:firstRow="1" w:lastRow="0" w:firstColumn="0" w:lastColumn="0" w:oddVBand="0" w:evenVBand="0" w:oddHBand="0" w:evenHBand="0" w:firstRowFirstColumn="0" w:firstRowLastColumn="0" w:lastRowFirstColumn="0" w:lastRowLastColumn="0"/>
          <w:trHeight w:val="384"/>
        </w:trPr>
        <w:tc>
          <w:tcPr>
            <w:tcW w:w="3960" w:type="dxa"/>
            <w:vMerge w:val="restart"/>
          </w:tcPr>
          <w:p w:rsidR="00587BE8" w:rsidRPr="00E9446A" w:rsidRDefault="00587BE8" w:rsidP="00B120AF">
            <w:pPr>
              <w:rPr>
                <w:rFonts w:cstheme="minorHAnsi"/>
                <w:sz w:val="22"/>
                <w:szCs w:val="22"/>
              </w:rPr>
            </w:pPr>
          </w:p>
        </w:tc>
        <w:tc>
          <w:tcPr>
            <w:tcW w:w="3060" w:type="dxa"/>
            <w:gridSpan w:val="2"/>
            <w:tcBorders>
              <w:top w:val="single" w:sz="4" w:space="0" w:color="auto"/>
              <w:bottom w:val="single" w:sz="4" w:space="0" w:color="auto"/>
            </w:tcBorders>
          </w:tcPr>
          <w:p w:rsidR="00587BE8" w:rsidRPr="00E9446A" w:rsidRDefault="00587BE8" w:rsidP="00B120AF">
            <w:pPr>
              <w:rPr>
                <w:rFonts w:cstheme="minorHAnsi"/>
                <w:sz w:val="22"/>
                <w:szCs w:val="22"/>
              </w:rPr>
            </w:pPr>
            <w:r>
              <w:rPr>
                <w:rFonts w:cstheme="minorHAnsi"/>
                <w:sz w:val="22"/>
                <w:szCs w:val="22"/>
              </w:rPr>
              <w:t>Model 1: Parental education and age-related decrement in eGFR</w:t>
            </w:r>
          </w:p>
        </w:tc>
        <w:tc>
          <w:tcPr>
            <w:tcW w:w="3060" w:type="dxa"/>
            <w:gridSpan w:val="2"/>
            <w:tcBorders>
              <w:top w:val="single" w:sz="4" w:space="0" w:color="auto"/>
              <w:bottom w:val="single" w:sz="4" w:space="0" w:color="auto"/>
            </w:tcBorders>
          </w:tcPr>
          <w:p w:rsidR="00587BE8" w:rsidRPr="00E9446A" w:rsidRDefault="00587BE8" w:rsidP="00B120AF">
            <w:pPr>
              <w:rPr>
                <w:rFonts w:cstheme="minorHAnsi"/>
                <w:sz w:val="22"/>
                <w:szCs w:val="22"/>
              </w:rPr>
            </w:pPr>
            <w:r>
              <w:rPr>
                <w:rFonts w:cstheme="minorHAnsi"/>
                <w:sz w:val="22"/>
                <w:szCs w:val="22"/>
              </w:rPr>
              <w:t>Model 2:  Parental education, race, and  age-related decrement in eGFR</w:t>
            </w:r>
          </w:p>
        </w:tc>
        <w:tc>
          <w:tcPr>
            <w:tcW w:w="3420" w:type="dxa"/>
            <w:gridSpan w:val="2"/>
            <w:tcBorders>
              <w:top w:val="single" w:sz="4" w:space="0" w:color="auto"/>
              <w:bottom w:val="single" w:sz="4" w:space="0" w:color="auto"/>
            </w:tcBorders>
          </w:tcPr>
          <w:p w:rsidR="00587BE8" w:rsidRPr="00E9446A" w:rsidRDefault="00587BE8" w:rsidP="00B120AF">
            <w:pPr>
              <w:rPr>
                <w:rFonts w:cstheme="minorHAnsi"/>
                <w:sz w:val="22"/>
                <w:szCs w:val="22"/>
              </w:rPr>
            </w:pPr>
            <w:r>
              <w:rPr>
                <w:rFonts w:cstheme="minorHAnsi"/>
                <w:sz w:val="22"/>
                <w:szCs w:val="22"/>
              </w:rPr>
              <w:t>Model 3: Full Model</w:t>
            </w:r>
          </w:p>
        </w:tc>
      </w:tr>
      <w:tr w:rsidR="00587BE8" w:rsidRPr="00E9446A" w:rsidTr="00B120AF">
        <w:trPr>
          <w:trHeight w:val="384"/>
        </w:trPr>
        <w:tc>
          <w:tcPr>
            <w:tcW w:w="3960" w:type="dxa"/>
            <w:vMerge/>
            <w:tcBorders>
              <w:right w:val="nil"/>
            </w:tcBorders>
          </w:tcPr>
          <w:p w:rsidR="00587BE8" w:rsidRPr="00E9446A" w:rsidRDefault="00587BE8" w:rsidP="00B120AF">
            <w:pPr>
              <w:rPr>
                <w:rFonts w:cstheme="minorHAnsi"/>
                <w:sz w:val="22"/>
                <w:szCs w:val="22"/>
              </w:rPr>
            </w:pPr>
          </w:p>
        </w:tc>
        <w:tc>
          <w:tcPr>
            <w:tcW w:w="1530" w:type="dxa"/>
            <w:tcBorders>
              <w:top w:val="single" w:sz="4" w:space="0" w:color="auto"/>
              <w:left w:val="nil"/>
              <w:bottom w:val="single" w:sz="4" w:space="0" w:color="auto"/>
              <w:right w:val="nil"/>
            </w:tcBorders>
          </w:tcPr>
          <w:p w:rsidR="00587BE8" w:rsidRPr="00E9446A" w:rsidRDefault="00587BE8" w:rsidP="00B120AF">
            <w:pPr>
              <w:rPr>
                <w:rFonts w:cstheme="minorHAnsi"/>
                <w:sz w:val="22"/>
                <w:szCs w:val="22"/>
              </w:rPr>
            </w:pPr>
            <w:r w:rsidRPr="00E9446A">
              <w:rPr>
                <w:rFonts w:cstheme="minorHAnsi"/>
                <w:i/>
                <w:sz w:val="22"/>
                <w:szCs w:val="22"/>
              </w:rPr>
              <w:t>B</w:t>
            </w:r>
            <w:r w:rsidRPr="00E9446A">
              <w:rPr>
                <w:rFonts w:cstheme="minorHAnsi"/>
                <w:sz w:val="22"/>
                <w:szCs w:val="22"/>
              </w:rPr>
              <w:t xml:space="preserve"> (</w:t>
            </w:r>
            <w:r w:rsidRPr="00E9446A">
              <w:rPr>
                <w:rFonts w:cstheme="minorHAnsi"/>
                <w:i/>
                <w:sz w:val="22"/>
                <w:szCs w:val="22"/>
              </w:rPr>
              <w:t>SE</w:t>
            </w:r>
            <w:r w:rsidRPr="00E9446A">
              <w:rPr>
                <w:rFonts w:cstheme="minorHAnsi"/>
                <w:sz w:val="22"/>
                <w:szCs w:val="22"/>
              </w:rPr>
              <w:t xml:space="preserve">) </w:t>
            </w:r>
          </w:p>
        </w:tc>
        <w:tc>
          <w:tcPr>
            <w:tcW w:w="1530" w:type="dxa"/>
            <w:tcBorders>
              <w:top w:val="single" w:sz="4" w:space="0" w:color="auto"/>
              <w:left w:val="nil"/>
              <w:bottom w:val="single" w:sz="4" w:space="0" w:color="auto"/>
              <w:right w:val="nil"/>
            </w:tcBorders>
          </w:tcPr>
          <w:p w:rsidR="00587BE8" w:rsidRPr="00E9446A" w:rsidRDefault="00587BE8" w:rsidP="00B120AF">
            <w:pPr>
              <w:rPr>
                <w:rFonts w:cstheme="minorHAnsi"/>
                <w:sz w:val="22"/>
                <w:szCs w:val="22"/>
              </w:rPr>
            </w:pPr>
            <w:r w:rsidRPr="00E9446A">
              <w:rPr>
                <w:rFonts w:cstheme="minorHAnsi"/>
                <w:sz w:val="22"/>
                <w:szCs w:val="22"/>
              </w:rPr>
              <w:t xml:space="preserve">95% </w:t>
            </w:r>
            <w:r w:rsidRPr="00E9446A">
              <w:rPr>
                <w:rFonts w:cstheme="minorHAnsi"/>
                <w:i/>
                <w:sz w:val="22"/>
                <w:szCs w:val="22"/>
              </w:rPr>
              <w:t>CI</w:t>
            </w:r>
          </w:p>
        </w:tc>
        <w:tc>
          <w:tcPr>
            <w:tcW w:w="1530" w:type="dxa"/>
            <w:tcBorders>
              <w:top w:val="single" w:sz="4" w:space="0" w:color="auto"/>
              <w:left w:val="nil"/>
              <w:bottom w:val="single" w:sz="4" w:space="0" w:color="auto"/>
              <w:right w:val="nil"/>
            </w:tcBorders>
          </w:tcPr>
          <w:p w:rsidR="00587BE8" w:rsidRPr="00E9446A" w:rsidRDefault="00587BE8" w:rsidP="00B120AF">
            <w:pPr>
              <w:rPr>
                <w:rFonts w:cstheme="minorHAnsi"/>
                <w:sz w:val="22"/>
                <w:szCs w:val="22"/>
              </w:rPr>
            </w:pPr>
            <w:r w:rsidRPr="00E9446A">
              <w:rPr>
                <w:rFonts w:cstheme="minorHAnsi"/>
                <w:i/>
                <w:sz w:val="22"/>
                <w:szCs w:val="22"/>
              </w:rPr>
              <w:t>B</w:t>
            </w:r>
            <w:r w:rsidRPr="00E9446A">
              <w:rPr>
                <w:rFonts w:cstheme="minorHAnsi"/>
                <w:sz w:val="22"/>
                <w:szCs w:val="22"/>
              </w:rPr>
              <w:t xml:space="preserve"> (</w:t>
            </w:r>
            <w:r w:rsidRPr="00E9446A">
              <w:rPr>
                <w:rFonts w:cstheme="minorHAnsi"/>
                <w:i/>
                <w:sz w:val="22"/>
                <w:szCs w:val="22"/>
              </w:rPr>
              <w:t>SE</w:t>
            </w:r>
            <w:r w:rsidRPr="00E9446A">
              <w:rPr>
                <w:rFonts w:cstheme="minorHAnsi"/>
                <w:sz w:val="22"/>
                <w:szCs w:val="22"/>
              </w:rPr>
              <w:t xml:space="preserve">) </w:t>
            </w:r>
          </w:p>
        </w:tc>
        <w:tc>
          <w:tcPr>
            <w:tcW w:w="1530" w:type="dxa"/>
            <w:tcBorders>
              <w:top w:val="single" w:sz="4" w:space="0" w:color="auto"/>
              <w:left w:val="nil"/>
              <w:bottom w:val="single" w:sz="4" w:space="0" w:color="auto"/>
              <w:right w:val="nil"/>
            </w:tcBorders>
          </w:tcPr>
          <w:p w:rsidR="00587BE8" w:rsidRPr="00975635" w:rsidRDefault="00587BE8" w:rsidP="00B120AF">
            <w:pPr>
              <w:rPr>
                <w:rFonts w:cstheme="minorHAnsi"/>
                <w:i/>
                <w:sz w:val="22"/>
                <w:szCs w:val="22"/>
              </w:rPr>
            </w:pPr>
            <w:r w:rsidRPr="00E9446A">
              <w:rPr>
                <w:rFonts w:cstheme="minorHAnsi"/>
                <w:sz w:val="22"/>
                <w:szCs w:val="22"/>
              </w:rPr>
              <w:t xml:space="preserve">95% </w:t>
            </w:r>
            <w:r w:rsidRPr="00E9446A">
              <w:rPr>
                <w:rFonts w:cstheme="minorHAnsi"/>
                <w:i/>
                <w:sz w:val="22"/>
                <w:szCs w:val="22"/>
              </w:rPr>
              <w:t>CI</w:t>
            </w:r>
          </w:p>
        </w:tc>
        <w:tc>
          <w:tcPr>
            <w:tcW w:w="1530" w:type="dxa"/>
            <w:tcBorders>
              <w:top w:val="single" w:sz="4" w:space="0" w:color="auto"/>
              <w:left w:val="nil"/>
              <w:bottom w:val="single" w:sz="4" w:space="0" w:color="auto"/>
              <w:right w:val="nil"/>
            </w:tcBorders>
          </w:tcPr>
          <w:p w:rsidR="00587BE8" w:rsidRPr="00E9446A" w:rsidRDefault="00587BE8" w:rsidP="00B120AF">
            <w:pPr>
              <w:rPr>
                <w:rFonts w:cstheme="minorHAnsi"/>
                <w:sz w:val="22"/>
                <w:szCs w:val="22"/>
              </w:rPr>
            </w:pPr>
            <w:r w:rsidRPr="00E9446A">
              <w:rPr>
                <w:rFonts w:cstheme="minorHAnsi"/>
                <w:i/>
                <w:sz w:val="22"/>
                <w:szCs w:val="22"/>
              </w:rPr>
              <w:t>B</w:t>
            </w:r>
            <w:r w:rsidRPr="00E9446A">
              <w:rPr>
                <w:rFonts w:cstheme="minorHAnsi"/>
                <w:sz w:val="22"/>
                <w:szCs w:val="22"/>
              </w:rPr>
              <w:t xml:space="preserve"> (</w:t>
            </w:r>
            <w:r w:rsidRPr="00E9446A">
              <w:rPr>
                <w:rFonts w:cstheme="minorHAnsi"/>
                <w:i/>
                <w:sz w:val="22"/>
                <w:szCs w:val="22"/>
              </w:rPr>
              <w:t>SE</w:t>
            </w:r>
            <w:r w:rsidRPr="00E9446A">
              <w:rPr>
                <w:rFonts w:cstheme="minorHAnsi"/>
                <w:sz w:val="22"/>
                <w:szCs w:val="22"/>
              </w:rPr>
              <w:t xml:space="preserve">) </w:t>
            </w:r>
          </w:p>
        </w:tc>
        <w:tc>
          <w:tcPr>
            <w:tcW w:w="1890" w:type="dxa"/>
            <w:tcBorders>
              <w:top w:val="single" w:sz="4" w:space="0" w:color="auto"/>
              <w:left w:val="nil"/>
              <w:bottom w:val="single" w:sz="4" w:space="0" w:color="auto"/>
              <w:right w:val="nil"/>
            </w:tcBorders>
          </w:tcPr>
          <w:p w:rsidR="00587BE8" w:rsidRPr="00E9446A" w:rsidRDefault="00587BE8" w:rsidP="00B120AF">
            <w:pPr>
              <w:rPr>
                <w:rFonts w:cstheme="minorHAnsi"/>
                <w:sz w:val="22"/>
                <w:szCs w:val="22"/>
              </w:rPr>
            </w:pPr>
            <w:r w:rsidRPr="00E9446A">
              <w:rPr>
                <w:rFonts w:cstheme="minorHAnsi"/>
                <w:sz w:val="22"/>
                <w:szCs w:val="22"/>
              </w:rPr>
              <w:t xml:space="preserve">95% </w:t>
            </w:r>
            <w:r w:rsidRPr="00E9446A">
              <w:rPr>
                <w:rFonts w:cstheme="minorHAnsi"/>
                <w:i/>
                <w:sz w:val="22"/>
                <w:szCs w:val="22"/>
              </w:rPr>
              <w:t>CI</w:t>
            </w:r>
          </w:p>
        </w:tc>
      </w:tr>
      <w:tr w:rsidR="00587BE8" w:rsidRPr="00E9446A" w:rsidTr="00B120AF">
        <w:tc>
          <w:tcPr>
            <w:tcW w:w="3960" w:type="dxa"/>
            <w:tcBorders>
              <w:top w:val="single" w:sz="12" w:space="0" w:color="auto"/>
              <w:bottom w:val="nil"/>
              <w:right w:val="nil"/>
            </w:tcBorders>
          </w:tcPr>
          <w:p w:rsidR="00587BE8" w:rsidRPr="00E9446A" w:rsidRDefault="00587BE8" w:rsidP="00B120AF">
            <w:pPr>
              <w:rPr>
                <w:rFonts w:cstheme="minorHAnsi"/>
                <w:sz w:val="22"/>
                <w:szCs w:val="22"/>
              </w:rPr>
            </w:pPr>
            <w:r w:rsidRPr="00E9446A">
              <w:rPr>
                <w:rFonts w:cstheme="minorHAnsi"/>
                <w:sz w:val="22"/>
                <w:szCs w:val="22"/>
              </w:rPr>
              <w:t>Intercept</w:t>
            </w:r>
          </w:p>
        </w:tc>
        <w:tc>
          <w:tcPr>
            <w:tcW w:w="1530" w:type="dxa"/>
            <w:tcBorders>
              <w:top w:val="single" w:sz="4" w:space="0" w:color="auto"/>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9</w:t>
            </w:r>
            <w:r>
              <w:rPr>
                <w:rFonts w:cstheme="minorHAnsi"/>
                <w:b/>
                <w:sz w:val="22"/>
                <w:szCs w:val="22"/>
              </w:rPr>
              <w:t>3</w:t>
            </w:r>
            <w:r w:rsidRPr="00D54904">
              <w:rPr>
                <w:rFonts w:cstheme="minorHAnsi"/>
                <w:b/>
                <w:sz w:val="22"/>
                <w:szCs w:val="22"/>
              </w:rPr>
              <w:t>.9</w:t>
            </w:r>
            <w:r>
              <w:rPr>
                <w:rFonts w:cstheme="minorHAnsi"/>
                <w:b/>
                <w:sz w:val="22"/>
                <w:szCs w:val="22"/>
              </w:rPr>
              <w:t>2</w:t>
            </w:r>
            <w:r w:rsidRPr="00D54904">
              <w:rPr>
                <w:rFonts w:cstheme="minorHAnsi"/>
                <w:b/>
                <w:sz w:val="22"/>
                <w:szCs w:val="22"/>
              </w:rPr>
              <w:t xml:space="preserve"> (</w:t>
            </w:r>
            <w:r>
              <w:rPr>
                <w:rFonts w:cstheme="minorHAnsi"/>
                <w:b/>
                <w:sz w:val="22"/>
                <w:szCs w:val="22"/>
              </w:rPr>
              <w:t>1</w:t>
            </w:r>
            <w:r w:rsidRPr="00D54904">
              <w:rPr>
                <w:rFonts w:cstheme="minorHAnsi"/>
                <w:b/>
                <w:sz w:val="22"/>
                <w:szCs w:val="22"/>
              </w:rPr>
              <w:t>.</w:t>
            </w:r>
            <w:r>
              <w:rPr>
                <w:rFonts w:cstheme="minorHAnsi"/>
                <w:b/>
                <w:sz w:val="22"/>
                <w:szCs w:val="22"/>
              </w:rPr>
              <w:t>22)</w:t>
            </w:r>
            <w:r w:rsidRPr="00D54904">
              <w:rPr>
                <w:rFonts w:cstheme="minorHAnsi"/>
                <w:b/>
                <w:sz w:val="22"/>
                <w:szCs w:val="22"/>
                <w:vertAlign w:val="superscript"/>
              </w:rPr>
              <w:t>***</w:t>
            </w:r>
          </w:p>
        </w:tc>
        <w:tc>
          <w:tcPr>
            <w:tcW w:w="1530" w:type="dxa"/>
            <w:tcBorders>
              <w:top w:val="single" w:sz="4" w:space="0" w:color="auto"/>
              <w:left w:val="nil"/>
              <w:bottom w:val="nil"/>
              <w:right w:val="nil"/>
            </w:tcBorders>
          </w:tcPr>
          <w:p w:rsidR="00587BE8" w:rsidRPr="00D54904" w:rsidRDefault="00587BE8" w:rsidP="00B120AF">
            <w:pPr>
              <w:rPr>
                <w:rFonts w:cstheme="minorHAnsi"/>
                <w:b/>
                <w:sz w:val="22"/>
                <w:szCs w:val="22"/>
              </w:rPr>
            </w:pPr>
            <w:r>
              <w:rPr>
                <w:rFonts w:cstheme="minorHAnsi"/>
                <w:b/>
                <w:sz w:val="22"/>
                <w:szCs w:val="22"/>
              </w:rPr>
              <w:t>91.53, 96.32</w:t>
            </w:r>
          </w:p>
        </w:tc>
        <w:tc>
          <w:tcPr>
            <w:tcW w:w="1530" w:type="dxa"/>
            <w:tcBorders>
              <w:top w:val="single" w:sz="4" w:space="0" w:color="auto"/>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9</w:t>
            </w:r>
            <w:r>
              <w:rPr>
                <w:rFonts w:cstheme="minorHAnsi"/>
                <w:b/>
                <w:sz w:val="22"/>
                <w:szCs w:val="22"/>
              </w:rPr>
              <w:t>8</w:t>
            </w:r>
            <w:r w:rsidRPr="00D54904">
              <w:rPr>
                <w:rFonts w:cstheme="minorHAnsi"/>
                <w:b/>
                <w:sz w:val="22"/>
                <w:szCs w:val="22"/>
              </w:rPr>
              <w:t>.</w:t>
            </w:r>
            <w:r>
              <w:rPr>
                <w:rFonts w:cstheme="minorHAnsi"/>
                <w:b/>
                <w:sz w:val="22"/>
                <w:szCs w:val="22"/>
              </w:rPr>
              <w:t>70</w:t>
            </w:r>
            <w:r w:rsidRPr="00D54904">
              <w:rPr>
                <w:rFonts w:cstheme="minorHAnsi"/>
                <w:b/>
                <w:sz w:val="22"/>
                <w:szCs w:val="22"/>
              </w:rPr>
              <w:t xml:space="preserve"> (1.</w:t>
            </w:r>
            <w:r>
              <w:rPr>
                <w:rFonts w:cstheme="minorHAnsi"/>
                <w:b/>
                <w:sz w:val="22"/>
                <w:szCs w:val="22"/>
              </w:rPr>
              <w:t>60</w:t>
            </w:r>
            <w:r w:rsidRPr="00D54904">
              <w:rPr>
                <w:rFonts w:cstheme="minorHAnsi"/>
                <w:b/>
                <w:sz w:val="22"/>
                <w:szCs w:val="22"/>
              </w:rPr>
              <w:t>)</w:t>
            </w:r>
            <w:r w:rsidRPr="00D54904">
              <w:rPr>
                <w:rFonts w:cstheme="minorHAnsi"/>
                <w:b/>
                <w:sz w:val="22"/>
                <w:szCs w:val="22"/>
                <w:vertAlign w:val="superscript"/>
              </w:rPr>
              <w:t>***</w:t>
            </w:r>
          </w:p>
        </w:tc>
        <w:tc>
          <w:tcPr>
            <w:tcW w:w="1530" w:type="dxa"/>
            <w:tcBorders>
              <w:top w:val="single" w:sz="4" w:space="0" w:color="auto"/>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9</w:t>
            </w:r>
            <w:r>
              <w:rPr>
                <w:rFonts w:cstheme="minorHAnsi"/>
                <w:b/>
                <w:sz w:val="22"/>
                <w:szCs w:val="22"/>
              </w:rPr>
              <w:t>5</w:t>
            </w:r>
            <w:r w:rsidRPr="00D54904">
              <w:rPr>
                <w:rFonts w:cstheme="minorHAnsi"/>
                <w:b/>
                <w:sz w:val="22"/>
                <w:szCs w:val="22"/>
              </w:rPr>
              <w:t>.</w:t>
            </w:r>
            <w:r>
              <w:rPr>
                <w:rFonts w:cstheme="minorHAnsi"/>
                <w:b/>
                <w:sz w:val="22"/>
                <w:szCs w:val="22"/>
              </w:rPr>
              <w:t>57</w:t>
            </w:r>
            <w:r w:rsidRPr="00D54904">
              <w:rPr>
                <w:rFonts w:cstheme="minorHAnsi"/>
                <w:b/>
                <w:sz w:val="22"/>
                <w:szCs w:val="22"/>
              </w:rPr>
              <w:t xml:space="preserve">, </w:t>
            </w:r>
            <w:r>
              <w:rPr>
                <w:rFonts w:cstheme="minorHAnsi"/>
                <w:b/>
                <w:sz w:val="22"/>
                <w:szCs w:val="22"/>
              </w:rPr>
              <w:t>101.84</w:t>
            </w:r>
          </w:p>
        </w:tc>
        <w:tc>
          <w:tcPr>
            <w:tcW w:w="1530" w:type="dxa"/>
            <w:tcBorders>
              <w:top w:val="single" w:sz="4" w:space="0" w:color="auto"/>
              <w:left w:val="nil"/>
              <w:bottom w:val="nil"/>
              <w:right w:val="nil"/>
            </w:tcBorders>
          </w:tcPr>
          <w:p w:rsidR="00587BE8" w:rsidRPr="00C24287" w:rsidRDefault="00587BE8" w:rsidP="00B120AF">
            <w:pPr>
              <w:rPr>
                <w:rFonts w:cstheme="minorHAnsi"/>
                <w:sz w:val="22"/>
                <w:szCs w:val="22"/>
              </w:rPr>
            </w:pPr>
            <w:r w:rsidRPr="00D54904">
              <w:rPr>
                <w:rFonts w:cstheme="minorHAnsi"/>
                <w:b/>
                <w:sz w:val="22"/>
                <w:szCs w:val="22"/>
              </w:rPr>
              <w:t>9</w:t>
            </w:r>
            <w:r>
              <w:rPr>
                <w:rFonts w:cstheme="minorHAnsi"/>
                <w:b/>
                <w:sz w:val="22"/>
                <w:szCs w:val="22"/>
              </w:rPr>
              <w:t>8</w:t>
            </w:r>
            <w:r w:rsidRPr="00D54904">
              <w:rPr>
                <w:rFonts w:cstheme="minorHAnsi"/>
                <w:b/>
                <w:sz w:val="22"/>
                <w:szCs w:val="22"/>
              </w:rPr>
              <w:t>.</w:t>
            </w:r>
            <w:r>
              <w:rPr>
                <w:rFonts w:cstheme="minorHAnsi"/>
                <w:b/>
                <w:sz w:val="22"/>
                <w:szCs w:val="22"/>
              </w:rPr>
              <w:t>03</w:t>
            </w:r>
            <w:r w:rsidRPr="00D54904">
              <w:rPr>
                <w:rFonts w:cstheme="minorHAnsi"/>
                <w:b/>
                <w:sz w:val="22"/>
                <w:szCs w:val="22"/>
              </w:rPr>
              <w:t xml:space="preserve"> (1.</w:t>
            </w:r>
            <w:r>
              <w:rPr>
                <w:rFonts w:cstheme="minorHAnsi"/>
                <w:b/>
                <w:sz w:val="22"/>
                <w:szCs w:val="22"/>
              </w:rPr>
              <w:t>77</w:t>
            </w:r>
            <w:r w:rsidRPr="00D54904">
              <w:rPr>
                <w:rFonts w:cstheme="minorHAnsi"/>
                <w:b/>
                <w:sz w:val="22"/>
                <w:szCs w:val="22"/>
              </w:rPr>
              <w:t>)</w:t>
            </w:r>
            <w:r w:rsidRPr="00D54904">
              <w:rPr>
                <w:rFonts w:cstheme="minorHAnsi"/>
                <w:b/>
                <w:sz w:val="22"/>
                <w:szCs w:val="22"/>
                <w:vertAlign w:val="superscript"/>
              </w:rPr>
              <w:t>***</w:t>
            </w:r>
          </w:p>
        </w:tc>
        <w:tc>
          <w:tcPr>
            <w:tcW w:w="1890" w:type="dxa"/>
            <w:tcBorders>
              <w:top w:val="single" w:sz="4" w:space="0" w:color="auto"/>
              <w:left w:val="nil"/>
              <w:bottom w:val="nil"/>
              <w:right w:val="nil"/>
            </w:tcBorders>
          </w:tcPr>
          <w:p w:rsidR="00587BE8" w:rsidRPr="00E9446A" w:rsidRDefault="00587BE8" w:rsidP="00B120AF">
            <w:pPr>
              <w:rPr>
                <w:rFonts w:cstheme="minorHAnsi"/>
                <w:b/>
                <w:sz w:val="22"/>
                <w:szCs w:val="22"/>
              </w:rPr>
            </w:pPr>
            <w:r w:rsidRPr="00D54904">
              <w:rPr>
                <w:rFonts w:cstheme="minorHAnsi"/>
                <w:b/>
                <w:sz w:val="22"/>
                <w:szCs w:val="22"/>
              </w:rPr>
              <w:t>94.</w:t>
            </w:r>
            <w:r>
              <w:rPr>
                <w:rFonts w:cstheme="minorHAnsi"/>
                <w:b/>
                <w:sz w:val="22"/>
                <w:szCs w:val="22"/>
              </w:rPr>
              <w:t>56</w:t>
            </w:r>
            <w:r w:rsidRPr="00D54904">
              <w:rPr>
                <w:rFonts w:cstheme="minorHAnsi"/>
                <w:b/>
                <w:sz w:val="22"/>
                <w:szCs w:val="22"/>
              </w:rPr>
              <w:t xml:space="preserve">, </w:t>
            </w:r>
            <w:r>
              <w:rPr>
                <w:rFonts w:cstheme="minorHAnsi"/>
                <w:b/>
                <w:sz w:val="22"/>
                <w:szCs w:val="22"/>
              </w:rPr>
              <w:t>101.49</w:t>
            </w:r>
          </w:p>
        </w:tc>
      </w:tr>
      <w:tr w:rsidR="00587BE8" w:rsidRPr="00E9446A" w:rsidTr="00B120AF">
        <w:tc>
          <w:tcPr>
            <w:tcW w:w="3960" w:type="dxa"/>
            <w:tcBorders>
              <w:top w:val="nil"/>
              <w:bottom w:val="nil"/>
              <w:right w:val="nil"/>
            </w:tcBorders>
          </w:tcPr>
          <w:p w:rsidR="00587BE8" w:rsidRPr="00E9446A" w:rsidRDefault="00587BE8" w:rsidP="00B120AF">
            <w:pPr>
              <w:rPr>
                <w:rFonts w:cstheme="minorHAnsi"/>
                <w:sz w:val="22"/>
                <w:szCs w:val="22"/>
              </w:rPr>
            </w:pPr>
            <w:r w:rsidRPr="00E9446A">
              <w:rPr>
                <w:rFonts w:cstheme="minorHAnsi"/>
                <w:sz w:val="22"/>
                <w:szCs w:val="22"/>
              </w:rPr>
              <w:t>Age (center</w:t>
            </w:r>
            <w:r>
              <w:rPr>
                <w:rFonts w:cstheme="minorHAnsi"/>
                <w:sz w:val="22"/>
                <w:szCs w:val="22"/>
              </w:rPr>
              <w:t>ed</w:t>
            </w:r>
            <w:r w:rsidRPr="00E9446A">
              <w:rPr>
                <w:rFonts w:cstheme="minorHAnsi"/>
                <w:sz w:val="22"/>
                <w:szCs w:val="22"/>
              </w:rPr>
              <w:t>)</w:t>
            </w:r>
          </w:p>
        </w:tc>
        <w:tc>
          <w:tcPr>
            <w:tcW w:w="1530" w:type="dxa"/>
            <w:tcBorders>
              <w:top w:val="nil"/>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w:t>
            </w:r>
            <w:r>
              <w:rPr>
                <w:rFonts w:cstheme="minorHAnsi"/>
                <w:b/>
                <w:sz w:val="22"/>
                <w:szCs w:val="22"/>
              </w:rPr>
              <w:t>1</w:t>
            </w:r>
            <w:r w:rsidRPr="00D54904">
              <w:rPr>
                <w:rFonts w:cstheme="minorHAnsi"/>
                <w:b/>
                <w:sz w:val="22"/>
                <w:szCs w:val="22"/>
              </w:rPr>
              <w:t>.</w:t>
            </w:r>
            <w:r>
              <w:rPr>
                <w:rFonts w:cstheme="minorHAnsi"/>
                <w:b/>
                <w:sz w:val="22"/>
                <w:szCs w:val="22"/>
              </w:rPr>
              <w:t>02</w:t>
            </w:r>
            <w:r w:rsidRPr="00D54904">
              <w:rPr>
                <w:rFonts w:cstheme="minorHAnsi"/>
                <w:b/>
                <w:sz w:val="22"/>
                <w:szCs w:val="22"/>
              </w:rPr>
              <w:t xml:space="preserve"> (0.0</w:t>
            </w:r>
            <w:r>
              <w:rPr>
                <w:rFonts w:cstheme="minorHAnsi"/>
                <w:b/>
                <w:sz w:val="22"/>
                <w:szCs w:val="22"/>
              </w:rPr>
              <w:t>5</w:t>
            </w:r>
            <w:r w:rsidRPr="00D54904">
              <w:rPr>
                <w:rFonts w:cstheme="minorHAnsi"/>
                <w:b/>
                <w:sz w:val="22"/>
                <w:szCs w:val="22"/>
              </w:rPr>
              <w:t>)</w:t>
            </w:r>
            <w:r w:rsidRPr="00D54904">
              <w:rPr>
                <w:rFonts w:cstheme="minorHAnsi"/>
                <w:b/>
                <w:sz w:val="22"/>
                <w:szCs w:val="22"/>
                <w:vertAlign w:val="superscript"/>
              </w:rPr>
              <w:t>***</w:t>
            </w:r>
          </w:p>
        </w:tc>
        <w:tc>
          <w:tcPr>
            <w:tcW w:w="1530" w:type="dxa"/>
            <w:tcBorders>
              <w:top w:val="nil"/>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w:t>
            </w:r>
            <w:r>
              <w:rPr>
                <w:rFonts w:cstheme="minorHAnsi"/>
                <w:b/>
                <w:sz w:val="22"/>
                <w:szCs w:val="22"/>
              </w:rPr>
              <w:t>1</w:t>
            </w:r>
            <w:r w:rsidRPr="00D54904">
              <w:rPr>
                <w:rFonts w:cstheme="minorHAnsi"/>
                <w:b/>
                <w:sz w:val="22"/>
                <w:szCs w:val="22"/>
              </w:rPr>
              <w:t>.</w:t>
            </w:r>
            <w:r>
              <w:rPr>
                <w:rFonts w:cstheme="minorHAnsi"/>
                <w:b/>
                <w:sz w:val="22"/>
                <w:szCs w:val="22"/>
              </w:rPr>
              <w:t>23</w:t>
            </w:r>
            <w:r w:rsidRPr="00D54904">
              <w:rPr>
                <w:rFonts w:cstheme="minorHAnsi"/>
                <w:b/>
                <w:sz w:val="22"/>
                <w:szCs w:val="22"/>
              </w:rPr>
              <w:t>, -0.</w:t>
            </w:r>
            <w:r>
              <w:rPr>
                <w:rFonts w:cstheme="minorHAnsi"/>
                <w:b/>
                <w:sz w:val="22"/>
                <w:szCs w:val="22"/>
              </w:rPr>
              <w:t>92</w:t>
            </w:r>
          </w:p>
        </w:tc>
        <w:tc>
          <w:tcPr>
            <w:tcW w:w="1530" w:type="dxa"/>
            <w:tcBorders>
              <w:top w:val="nil"/>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1.2</w:t>
            </w:r>
            <w:r>
              <w:rPr>
                <w:rFonts w:cstheme="minorHAnsi"/>
                <w:b/>
                <w:sz w:val="22"/>
                <w:szCs w:val="22"/>
              </w:rPr>
              <w:t>9</w:t>
            </w:r>
            <w:r w:rsidRPr="00D54904">
              <w:rPr>
                <w:rFonts w:cstheme="minorHAnsi"/>
                <w:b/>
                <w:sz w:val="22"/>
                <w:szCs w:val="22"/>
              </w:rPr>
              <w:t xml:space="preserve"> (0.11)</w:t>
            </w:r>
            <w:r w:rsidRPr="00D54904">
              <w:rPr>
                <w:rFonts w:cstheme="minorHAnsi"/>
                <w:b/>
                <w:sz w:val="22"/>
                <w:szCs w:val="22"/>
                <w:vertAlign w:val="superscript"/>
              </w:rPr>
              <w:t>***</w:t>
            </w:r>
          </w:p>
        </w:tc>
        <w:tc>
          <w:tcPr>
            <w:tcW w:w="1530" w:type="dxa"/>
            <w:tcBorders>
              <w:top w:val="nil"/>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1.5</w:t>
            </w:r>
            <w:r>
              <w:rPr>
                <w:rFonts w:cstheme="minorHAnsi"/>
                <w:b/>
                <w:sz w:val="22"/>
                <w:szCs w:val="22"/>
              </w:rPr>
              <w:t>1</w:t>
            </w:r>
            <w:r w:rsidRPr="00D54904">
              <w:rPr>
                <w:rFonts w:cstheme="minorHAnsi"/>
                <w:b/>
                <w:sz w:val="22"/>
                <w:szCs w:val="22"/>
              </w:rPr>
              <w:t>, -1.0</w:t>
            </w:r>
            <w:r>
              <w:rPr>
                <w:rFonts w:cstheme="minorHAnsi"/>
                <w:b/>
                <w:sz w:val="22"/>
                <w:szCs w:val="22"/>
              </w:rPr>
              <w:t>7</w:t>
            </w:r>
          </w:p>
        </w:tc>
        <w:tc>
          <w:tcPr>
            <w:tcW w:w="1530" w:type="dxa"/>
            <w:tcBorders>
              <w:top w:val="nil"/>
              <w:left w:val="nil"/>
              <w:bottom w:val="nil"/>
              <w:right w:val="nil"/>
            </w:tcBorders>
          </w:tcPr>
          <w:p w:rsidR="00587BE8" w:rsidRPr="00C24287" w:rsidRDefault="00587BE8" w:rsidP="00B120AF">
            <w:pPr>
              <w:rPr>
                <w:rFonts w:cstheme="minorHAnsi"/>
                <w:sz w:val="22"/>
                <w:szCs w:val="22"/>
              </w:rPr>
            </w:pPr>
            <w:r w:rsidRPr="00D54904">
              <w:rPr>
                <w:rFonts w:cstheme="minorHAnsi"/>
                <w:b/>
                <w:sz w:val="22"/>
                <w:szCs w:val="22"/>
              </w:rPr>
              <w:t>-</w:t>
            </w:r>
            <w:r>
              <w:rPr>
                <w:rFonts w:cstheme="minorHAnsi"/>
                <w:b/>
                <w:sz w:val="22"/>
                <w:szCs w:val="22"/>
              </w:rPr>
              <w:t>0</w:t>
            </w:r>
            <w:r w:rsidRPr="00D54904">
              <w:rPr>
                <w:rFonts w:cstheme="minorHAnsi"/>
                <w:b/>
                <w:sz w:val="22"/>
                <w:szCs w:val="22"/>
              </w:rPr>
              <w:t>.</w:t>
            </w:r>
            <w:r>
              <w:rPr>
                <w:rFonts w:cstheme="minorHAnsi"/>
                <w:b/>
                <w:sz w:val="22"/>
                <w:szCs w:val="22"/>
              </w:rPr>
              <w:t>96</w:t>
            </w:r>
            <w:r w:rsidRPr="00D54904">
              <w:rPr>
                <w:rFonts w:cstheme="minorHAnsi"/>
                <w:b/>
                <w:sz w:val="22"/>
                <w:szCs w:val="22"/>
              </w:rPr>
              <w:t xml:space="preserve"> (0.1</w:t>
            </w:r>
            <w:r>
              <w:rPr>
                <w:rFonts w:cstheme="minorHAnsi"/>
                <w:b/>
                <w:sz w:val="22"/>
                <w:szCs w:val="22"/>
              </w:rPr>
              <w:t>3</w:t>
            </w:r>
            <w:r w:rsidRPr="00D54904">
              <w:rPr>
                <w:rFonts w:cstheme="minorHAnsi"/>
                <w:b/>
                <w:sz w:val="22"/>
                <w:szCs w:val="22"/>
              </w:rPr>
              <w:t>)</w:t>
            </w:r>
            <w:r w:rsidRPr="00D54904">
              <w:rPr>
                <w:rFonts w:cstheme="minorHAnsi"/>
                <w:b/>
                <w:sz w:val="22"/>
                <w:szCs w:val="22"/>
                <w:vertAlign w:val="superscript"/>
              </w:rPr>
              <w:t>***</w:t>
            </w:r>
          </w:p>
        </w:tc>
        <w:tc>
          <w:tcPr>
            <w:tcW w:w="1890" w:type="dxa"/>
            <w:tcBorders>
              <w:top w:val="nil"/>
              <w:left w:val="nil"/>
              <w:bottom w:val="nil"/>
              <w:right w:val="nil"/>
            </w:tcBorders>
          </w:tcPr>
          <w:p w:rsidR="00587BE8" w:rsidRPr="00E9446A" w:rsidRDefault="00587BE8" w:rsidP="00B120AF">
            <w:pPr>
              <w:rPr>
                <w:rFonts w:cstheme="minorHAnsi"/>
                <w:b/>
                <w:sz w:val="22"/>
                <w:szCs w:val="22"/>
              </w:rPr>
            </w:pPr>
            <w:r w:rsidRPr="00D54904">
              <w:rPr>
                <w:rFonts w:cstheme="minorHAnsi"/>
                <w:b/>
                <w:sz w:val="22"/>
                <w:szCs w:val="22"/>
              </w:rPr>
              <w:t>-1.</w:t>
            </w:r>
            <w:r>
              <w:rPr>
                <w:rFonts w:cstheme="minorHAnsi"/>
                <w:b/>
                <w:sz w:val="22"/>
                <w:szCs w:val="22"/>
              </w:rPr>
              <w:t>22</w:t>
            </w:r>
            <w:r w:rsidRPr="00D54904">
              <w:rPr>
                <w:rFonts w:cstheme="minorHAnsi"/>
                <w:b/>
                <w:sz w:val="22"/>
                <w:szCs w:val="22"/>
              </w:rPr>
              <w:t>, -</w:t>
            </w:r>
            <w:r>
              <w:rPr>
                <w:rFonts w:cstheme="minorHAnsi"/>
                <w:b/>
                <w:sz w:val="22"/>
                <w:szCs w:val="22"/>
              </w:rPr>
              <w:t>0</w:t>
            </w:r>
            <w:r w:rsidRPr="00D54904">
              <w:rPr>
                <w:rFonts w:cstheme="minorHAnsi"/>
                <w:b/>
                <w:sz w:val="22"/>
                <w:szCs w:val="22"/>
              </w:rPr>
              <w:t>.</w:t>
            </w:r>
            <w:r>
              <w:rPr>
                <w:rFonts w:cstheme="minorHAnsi"/>
                <w:b/>
                <w:sz w:val="22"/>
                <w:szCs w:val="22"/>
              </w:rPr>
              <w:t>71</w:t>
            </w:r>
          </w:p>
        </w:tc>
      </w:tr>
      <w:tr w:rsidR="00587BE8" w:rsidRPr="00E9446A" w:rsidTr="00B120AF">
        <w:tc>
          <w:tcPr>
            <w:tcW w:w="3960" w:type="dxa"/>
            <w:tcBorders>
              <w:top w:val="nil"/>
              <w:bottom w:val="nil"/>
              <w:right w:val="nil"/>
            </w:tcBorders>
          </w:tcPr>
          <w:p w:rsidR="00587BE8" w:rsidRPr="00E9446A" w:rsidRDefault="00587BE8" w:rsidP="00B120AF">
            <w:pPr>
              <w:rPr>
                <w:rFonts w:cstheme="minorHAnsi"/>
                <w:sz w:val="22"/>
                <w:szCs w:val="22"/>
              </w:rPr>
            </w:pPr>
            <w:r w:rsidRPr="00E9446A">
              <w:rPr>
                <w:rFonts w:cstheme="minorHAnsi"/>
                <w:sz w:val="22"/>
                <w:szCs w:val="22"/>
              </w:rPr>
              <w:t>Sex</w:t>
            </w:r>
          </w:p>
        </w:tc>
        <w:tc>
          <w:tcPr>
            <w:tcW w:w="1530" w:type="dxa"/>
            <w:tcBorders>
              <w:top w:val="nil"/>
              <w:left w:val="nil"/>
              <w:bottom w:val="nil"/>
              <w:right w:val="nil"/>
            </w:tcBorders>
          </w:tcPr>
          <w:p w:rsidR="00587BE8" w:rsidRPr="00C24287" w:rsidRDefault="00587BE8" w:rsidP="00B120AF">
            <w:pPr>
              <w:rPr>
                <w:rFonts w:cstheme="minorHAnsi"/>
                <w:sz w:val="22"/>
                <w:szCs w:val="22"/>
              </w:rPr>
            </w:pPr>
            <w:r>
              <w:rPr>
                <w:rFonts w:cstheme="minorHAnsi"/>
                <w:sz w:val="22"/>
                <w:szCs w:val="22"/>
              </w:rPr>
              <w:t>-0.28 (0.74)</w:t>
            </w:r>
          </w:p>
        </w:tc>
        <w:tc>
          <w:tcPr>
            <w:tcW w:w="1530" w:type="dxa"/>
            <w:tcBorders>
              <w:top w:val="nil"/>
              <w:left w:val="nil"/>
              <w:bottom w:val="nil"/>
              <w:right w:val="nil"/>
            </w:tcBorders>
          </w:tcPr>
          <w:p w:rsidR="00587BE8" w:rsidRPr="00AA36A2" w:rsidRDefault="00587BE8" w:rsidP="00B120AF">
            <w:pPr>
              <w:rPr>
                <w:rFonts w:cstheme="minorHAnsi"/>
                <w:sz w:val="22"/>
                <w:szCs w:val="22"/>
              </w:rPr>
            </w:pPr>
            <w:r>
              <w:rPr>
                <w:rFonts w:cstheme="minorHAnsi"/>
                <w:sz w:val="22"/>
                <w:szCs w:val="22"/>
              </w:rPr>
              <w:t>-1.73, 1.17</w:t>
            </w:r>
          </w:p>
        </w:tc>
        <w:tc>
          <w:tcPr>
            <w:tcW w:w="153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0.43 (0.72)</w:t>
            </w:r>
          </w:p>
        </w:tc>
        <w:tc>
          <w:tcPr>
            <w:tcW w:w="153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0.99, 1.85</w:t>
            </w:r>
          </w:p>
        </w:tc>
        <w:tc>
          <w:tcPr>
            <w:tcW w:w="153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0.87 (0.74)</w:t>
            </w:r>
          </w:p>
        </w:tc>
        <w:tc>
          <w:tcPr>
            <w:tcW w:w="189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0.59, 2.32</w:t>
            </w:r>
          </w:p>
        </w:tc>
      </w:tr>
      <w:tr w:rsidR="00587BE8" w:rsidRPr="00E9446A" w:rsidTr="00B120AF">
        <w:tc>
          <w:tcPr>
            <w:tcW w:w="3960" w:type="dxa"/>
            <w:tcBorders>
              <w:top w:val="nil"/>
              <w:bottom w:val="nil"/>
              <w:right w:val="nil"/>
            </w:tcBorders>
          </w:tcPr>
          <w:p w:rsidR="00587BE8" w:rsidRPr="00E9446A" w:rsidRDefault="00587BE8" w:rsidP="00B120AF">
            <w:pPr>
              <w:rPr>
                <w:rFonts w:cstheme="minorHAnsi"/>
                <w:sz w:val="22"/>
                <w:szCs w:val="22"/>
              </w:rPr>
            </w:pPr>
            <w:r w:rsidRPr="00E9446A">
              <w:rPr>
                <w:rFonts w:cstheme="minorHAnsi"/>
                <w:sz w:val="22"/>
                <w:szCs w:val="22"/>
              </w:rPr>
              <w:t>Study wave</w:t>
            </w:r>
          </w:p>
        </w:tc>
        <w:tc>
          <w:tcPr>
            <w:tcW w:w="1530" w:type="dxa"/>
            <w:tcBorders>
              <w:top w:val="nil"/>
              <w:left w:val="nil"/>
              <w:bottom w:val="nil"/>
              <w:right w:val="nil"/>
            </w:tcBorders>
          </w:tcPr>
          <w:p w:rsidR="00587BE8" w:rsidRPr="00C24287" w:rsidRDefault="00587BE8" w:rsidP="00B120AF">
            <w:pPr>
              <w:rPr>
                <w:rFonts w:cstheme="minorHAnsi"/>
                <w:sz w:val="22"/>
                <w:szCs w:val="22"/>
              </w:rPr>
            </w:pPr>
            <w:r>
              <w:rPr>
                <w:rFonts w:cstheme="minorHAnsi"/>
                <w:sz w:val="22"/>
                <w:szCs w:val="22"/>
              </w:rPr>
              <w:t>-0.61 (0.76)</w:t>
            </w:r>
          </w:p>
        </w:tc>
        <w:tc>
          <w:tcPr>
            <w:tcW w:w="1530" w:type="dxa"/>
            <w:tcBorders>
              <w:top w:val="nil"/>
              <w:left w:val="nil"/>
              <w:bottom w:val="nil"/>
              <w:right w:val="nil"/>
            </w:tcBorders>
          </w:tcPr>
          <w:p w:rsidR="00587BE8" w:rsidRPr="00AA36A2" w:rsidRDefault="00587BE8" w:rsidP="00B120AF">
            <w:pPr>
              <w:rPr>
                <w:rFonts w:cstheme="minorHAnsi"/>
                <w:sz w:val="22"/>
                <w:szCs w:val="22"/>
              </w:rPr>
            </w:pPr>
            <w:r>
              <w:rPr>
                <w:rFonts w:cstheme="minorHAnsi"/>
                <w:sz w:val="22"/>
                <w:szCs w:val="22"/>
              </w:rPr>
              <w:t>-2.11, 0.88</w:t>
            </w:r>
          </w:p>
        </w:tc>
        <w:tc>
          <w:tcPr>
            <w:tcW w:w="153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1.09 (0.75)</w:t>
            </w:r>
          </w:p>
        </w:tc>
        <w:tc>
          <w:tcPr>
            <w:tcW w:w="153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2.55, 0.37</w:t>
            </w:r>
          </w:p>
        </w:tc>
        <w:tc>
          <w:tcPr>
            <w:tcW w:w="153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0.96 (0.76)</w:t>
            </w:r>
          </w:p>
        </w:tc>
        <w:tc>
          <w:tcPr>
            <w:tcW w:w="189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2.45, 0.53</w:t>
            </w:r>
          </w:p>
        </w:tc>
      </w:tr>
      <w:tr w:rsidR="00587BE8" w:rsidRPr="00E9446A" w:rsidTr="00B120AF">
        <w:tc>
          <w:tcPr>
            <w:tcW w:w="3960" w:type="dxa"/>
            <w:tcBorders>
              <w:top w:val="nil"/>
              <w:bottom w:val="nil"/>
              <w:right w:val="nil"/>
            </w:tcBorders>
          </w:tcPr>
          <w:p w:rsidR="00587BE8" w:rsidRPr="00E9446A" w:rsidRDefault="00587BE8" w:rsidP="00B120AF">
            <w:pPr>
              <w:ind w:left="-12"/>
              <w:rPr>
                <w:rFonts w:cstheme="minorHAnsi"/>
                <w:sz w:val="22"/>
                <w:szCs w:val="22"/>
              </w:rPr>
            </w:pPr>
            <w:r w:rsidRPr="00E9446A">
              <w:rPr>
                <w:rFonts w:cstheme="minorHAnsi"/>
                <w:sz w:val="22"/>
                <w:szCs w:val="22"/>
              </w:rPr>
              <w:t>Parental educ. (no HS=0, HS/higher=1)</w:t>
            </w:r>
          </w:p>
        </w:tc>
        <w:tc>
          <w:tcPr>
            <w:tcW w:w="1530" w:type="dxa"/>
            <w:tcBorders>
              <w:top w:val="nil"/>
              <w:left w:val="nil"/>
              <w:bottom w:val="nil"/>
              <w:right w:val="nil"/>
            </w:tcBorders>
          </w:tcPr>
          <w:p w:rsidR="00587BE8" w:rsidRPr="005544B0" w:rsidRDefault="00587BE8" w:rsidP="00B120AF">
            <w:pPr>
              <w:rPr>
                <w:rFonts w:cstheme="minorHAnsi"/>
                <w:b/>
                <w:sz w:val="22"/>
                <w:szCs w:val="22"/>
              </w:rPr>
            </w:pPr>
            <w:r w:rsidRPr="005544B0">
              <w:rPr>
                <w:rFonts w:cstheme="minorHAnsi"/>
                <w:b/>
                <w:sz w:val="22"/>
                <w:szCs w:val="22"/>
              </w:rPr>
              <w:t>-2.42 (0.82)</w:t>
            </w:r>
            <w:r w:rsidRPr="005544B0">
              <w:rPr>
                <w:rFonts w:cstheme="minorHAnsi"/>
                <w:b/>
                <w:sz w:val="22"/>
                <w:szCs w:val="22"/>
                <w:vertAlign w:val="superscript"/>
              </w:rPr>
              <w:t>**</w:t>
            </w:r>
          </w:p>
        </w:tc>
        <w:tc>
          <w:tcPr>
            <w:tcW w:w="1530" w:type="dxa"/>
            <w:tcBorders>
              <w:top w:val="nil"/>
              <w:left w:val="nil"/>
              <w:bottom w:val="nil"/>
              <w:right w:val="nil"/>
            </w:tcBorders>
          </w:tcPr>
          <w:p w:rsidR="00587BE8" w:rsidRPr="005544B0" w:rsidRDefault="00587BE8" w:rsidP="00B120AF">
            <w:pPr>
              <w:rPr>
                <w:rFonts w:cstheme="minorHAnsi"/>
                <w:b/>
                <w:sz w:val="22"/>
                <w:szCs w:val="22"/>
              </w:rPr>
            </w:pPr>
            <w:r w:rsidRPr="005544B0">
              <w:rPr>
                <w:rFonts w:cstheme="minorHAnsi"/>
                <w:b/>
                <w:sz w:val="22"/>
                <w:szCs w:val="22"/>
              </w:rPr>
              <w:t>-4.03, -0.82</w:t>
            </w:r>
          </w:p>
        </w:tc>
        <w:tc>
          <w:tcPr>
            <w:tcW w:w="1530" w:type="dxa"/>
            <w:tcBorders>
              <w:top w:val="nil"/>
              <w:left w:val="nil"/>
              <w:bottom w:val="nil"/>
              <w:right w:val="nil"/>
            </w:tcBorders>
          </w:tcPr>
          <w:p w:rsidR="00587BE8" w:rsidRPr="00975635" w:rsidRDefault="00587BE8" w:rsidP="00B120AF">
            <w:pPr>
              <w:rPr>
                <w:rFonts w:cstheme="minorHAnsi"/>
                <w:sz w:val="22"/>
                <w:szCs w:val="22"/>
              </w:rPr>
            </w:pPr>
            <w:r>
              <w:rPr>
                <w:rFonts w:cstheme="minorHAnsi"/>
                <w:sz w:val="22"/>
                <w:szCs w:val="22"/>
              </w:rPr>
              <w:t>0.99 (1.87)</w:t>
            </w:r>
          </w:p>
        </w:tc>
        <w:tc>
          <w:tcPr>
            <w:tcW w:w="1530" w:type="dxa"/>
            <w:tcBorders>
              <w:top w:val="nil"/>
              <w:left w:val="nil"/>
              <w:bottom w:val="nil"/>
              <w:right w:val="nil"/>
            </w:tcBorders>
          </w:tcPr>
          <w:p w:rsidR="00587BE8" w:rsidRPr="00975635" w:rsidRDefault="00587BE8" w:rsidP="00B120AF">
            <w:pPr>
              <w:rPr>
                <w:rFonts w:cstheme="minorHAnsi"/>
                <w:sz w:val="22"/>
                <w:szCs w:val="22"/>
              </w:rPr>
            </w:pPr>
            <w:r>
              <w:rPr>
                <w:rFonts w:cstheme="minorHAnsi"/>
                <w:sz w:val="22"/>
                <w:szCs w:val="22"/>
              </w:rPr>
              <w:t>-2.68, 4.67</w:t>
            </w:r>
          </w:p>
        </w:tc>
        <w:tc>
          <w:tcPr>
            <w:tcW w:w="1530" w:type="dxa"/>
            <w:tcBorders>
              <w:top w:val="nil"/>
              <w:left w:val="nil"/>
              <w:bottom w:val="nil"/>
              <w:right w:val="nil"/>
            </w:tcBorders>
          </w:tcPr>
          <w:p w:rsidR="00587BE8" w:rsidRPr="00C24287" w:rsidRDefault="00587BE8" w:rsidP="00B120AF">
            <w:pPr>
              <w:rPr>
                <w:rFonts w:cstheme="minorHAnsi"/>
                <w:sz w:val="22"/>
                <w:szCs w:val="22"/>
              </w:rPr>
            </w:pPr>
            <w:r w:rsidRPr="00D54904">
              <w:rPr>
                <w:rFonts w:cstheme="minorHAnsi"/>
                <w:b/>
                <w:sz w:val="22"/>
                <w:szCs w:val="22"/>
              </w:rPr>
              <w:t>-6.</w:t>
            </w:r>
            <w:r>
              <w:rPr>
                <w:rFonts w:cstheme="minorHAnsi"/>
                <w:b/>
                <w:sz w:val="22"/>
                <w:szCs w:val="22"/>
              </w:rPr>
              <w:t>24</w:t>
            </w:r>
            <w:r w:rsidRPr="00D54904">
              <w:rPr>
                <w:rFonts w:cstheme="minorHAnsi"/>
                <w:b/>
                <w:sz w:val="22"/>
                <w:szCs w:val="22"/>
              </w:rPr>
              <w:t xml:space="preserve"> (1.</w:t>
            </w:r>
            <w:r>
              <w:rPr>
                <w:rFonts w:cstheme="minorHAnsi"/>
                <w:b/>
                <w:sz w:val="22"/>
                <w:szCs w:val="22"/>
              </w:rPr>
              <w:t>53</w:t>
            </w:r>
            <w:r w:rsidRPr="00D54904">
              <w:rPr>
                <w:rFonts w:cstheme="minorHAnsi"/>
                <w:b/>
                <w:sz w:val="22"/>
                <w:szCs w:val="22"/>
              </w:rPr>
              <w:t>)</w:t>
            </w:r>
            <w:r w:rsidRPr="00D54904">
              <w:rPr>
                <w:rFonts w:cstheme="minorHAnsi"/>
                <w:b/>
                <w:sz w:val="22"/>
                <w:szCs w:val="22"/>
                <w:vertAlign w:val="superscript"/>
              </w:rPr>
              <w:t>***</w:t>
            </w:r>
          </w:p>
        </w:tc>
        <w:tc>
          <w:tcPr>
            <w:tcW w:w="1890" w:type="dxa"/>
            <w:tcBorders>
              <w:top w:val="nil"/>
              <w:left w:val="nil"/>
              <w:bottom w:val="nil"/>
              <w:right w:val="nil"/>
            </w:tcBorders>
          </w:tcPr>
          <w:p w:rsidR="00587BE8" w:rsidRPr="00E9446A" w:rsidRDefault="00587BE8" w:rsidP="00B120AF">
            <w:pPr>
              <w:rPr>
                <w:rFonts w:cstheme="minorHAnsi"/>
                <w:b/>
                <w:sz w:val="22"/>
                <w:szCs w:val="22"/>
              </w:rPr>
            </w:pPr>
            <w:r w:rsidRPr="00D54904">
              <w:rPr>
                <w:rFonts w:cstheme="minorHAnsi"/>
                <w:b/>
                <w:sz w:val="22"/>
                <w:szCs w:val="22"/>
              </w:rPr>
              <w:t>-9.</w:t>
            </w:r>
            <w:r>
              <w:rPr>
                <w:rFonts w:cstheme="minorHAnsi"/>
                <w:b/>
                <w:sz w:val="22"/>
                <w:szCs w:val="22"/>
              </w:rPr>
              <w:t>24</w:t>
            </w:r>
            <w:r w:rsidRPr="00D54904">
              <w:rPr>
                <w:rFonts w:cstheme="minorHAnsi"/>
                <w:b/>
                <w:sz w:val="22"/>
                <w:szCs w:val="22"/>
              </w:rPr>
              <w:t>, -3.</w:t>
            </w:r>
            <w:r>
              <w:rPr>
                <w:rFonts w:cstheme="minorHAnsi"/>
                <w:b/>
                <w:sz w:val="22"/>
                <w:szCs w:val="22"/>
              </w:rPr>
              <w:t>23</w:t>
            </w:r>
          </w:p>
        </w:tc>
      </w:tr>
      <w:tr w:rsidR="00587BE8" w:rsidRPr="00E9446A" w:rsidTr="00B120AF">
        <w:tc>
          <w:tcPr>
            <w:tcW w:w="3960" w:type="dxa"/>
            <w:tcBorders>
              <w:top w:val="nil"/>
              <w:bottom w:val="nil"/>
              <w:right w:val="nil"/>
            </w:tcBorders>
          </w:tcPr>
          <w:p w:rsidR="00587BE8" w:rsidRPr="00E9446A" w:rsidRDefault="00587BE8" w:rsidP="00B120AF">
            <w:pPr>
              <w:ind w:left="341"/>
              <w:rPr>
                <w:rFonts w:cstheme="minorHAnsi"/>
                <w:sz w:val="22"/>
                <w:szCs w:val="22"/>
              </w:rPr>
            </w:pPr>
            <w:r w:rsidRPr="00E9446A">
              <w:rPr>
                <w:rFonts w:cstheme="minorHAnsi"/>
                <w:sz w:val="22"/>
                <w:szCs w:val="22"/>
              </w:rPr>
              <w:t>Age*Parental education</w:t>
            </w:r>
          </w:p>
        </w:tc>
        <w:tc>
          <w:tcPr>
            <w:tcW w:w="1530" w:type="dxa"/>
            <w:tcBorders>
              <w:top w:val="nil"/>
              <w:left w:val="nil"/>
              <w:bottom w:val="nil"/>
              <w:right w:val="nil"/>
            </w:tcBorders>
          </w:tcPr>
          <w:p w:rsidR="00587BE8" w:rsidRPr="005544B0" w:rsidRDefault="00587BE8" w:rsidP="00B120AF">
            <w:pPr>
              <w:rPr>
                <w:rFonts w:cstheme="minorHAnsi"/>
                <w:b/>
                <w:sz w:val="22"/>
                <w:szCs w:val="22"/>
              </w:rPr>
            </w:pPr>
            <w:r w:rsidRPr="005544B0">
              <w:rPr>
                <w:rFonts w:cstheme="minorHAnsi"/>
                <w:b/>
                <w:sz w:val="22"/>
                <w:szCs w:val="22"/>
              </w:rPr>
              <w:t>0.24 (0.07)</w:t>
            </w:r>
            <w:r w:rsidRPr="005544B0">
              <w:rPr>
                <w:rFonts w:cstheme="minorHAnsi"/>
                <w:b/>
                <w:sz w:val="22"/>
                <w:szCs w:val="22"/>
                <w:vertAlign w:val="superscript"/>
              </w:rPr>
              <w:t>***</w:t>
            </w:r>
          </w:p>
        </w:tc>
        <w:tc>
          <w:tcPr>
            <w:tcW w:w="1530" w:type="dxa"/>
            <w:tcBorders>
              <w:top w:val="nil"/>
              <w:left w:val="nil"/>
              <w:bottom w:val="nil"/>
              <w:right w:val="nil"/>
            </w:tcBorders>
          </w:tcPr>
          <w:p w:rsidR="00587BE8" w:rsidRPr="005544B0" w:rsidRDefault="00587BE8" w:rsidP="00B120AF">
            <w:pPr>
              <w:rPr>
                <w:rFonts w:cstheme="minorHAnsi"/>
                <w:b/>
                <w:sz w:val="22"/>
                <w:szCs w:val="22"/>
              </w:rPr>
            </w:pPr>
            <w:r w:rsidRPr="005544B0">
              <w:rPr>
                <w:rFonts w:cstheme="minorHAnsi"/>
                <w:b/>
                <w:sz w:val="22"/>
                <w:szCs w:val="22"/>
              </w:rPr>
              <w:t>0.12, 0.37</w:t>
            </w:r>
          </w:p>
        </w:tc>
        <w:tc>
          <w:tcPr>
            <w:tcW w:w="1530" w:type="dxa"/>
            <w:tcBorders>
              <w:top w:val="nil"/>
              <w:left w:val="nil"/>
              <w:bottom w:val="nil"/>
              <w:right w:val="nil"/>
            </w:tcBorders>
          </w:tcPr>
          <w:p w:rsidR="00587BE8" w:rsidRDefault="00587BE8" w:rsidP="00B120AF">
            <w:pPr>
              <w:rPr>
                <w:rFonts w:cstheme="minorHAnsi"/>
                <w:sz w:val="22"/>
                <w:szCs w:val="22"/>
              </w:rPr>
            </w:pPr>
            <w:r w:rsidRPr="00D54904">
              <w:rPr>
                <w:rFonts w:cstheme="minorHAnsi"/>
                <w:b/>
                <w:sz w:val="22"/>
                <w:szCs w:val="22"/>
              </w:rPr>
              <w:t>0.38 (0.15)</w:t>
            </w:r>
            <w:r w:rsidRPr="00D54904">
              <w:rPr>
                <w:rFonts w:cstheme="minorHAnsi"/>
                <w:b/>
                <w:sz w:val="22"/>
                <w:szCs w:val="22"/>
                <w:vertAlign w:val="superscript"/>
              </w:rPr>
              <w:t>*</w:t>
            </w:r>
          </w:p>
        </w:tc>
        <w:tc>
          <w:tcPr>
            <w:tcW w:w="1530" w:type="dxa"/>
            <w:tcBorders>
              <w:top w:val="nil"/>
              <w:left w:val="nil"/>
              <w:bottom w:val="nil"/>
              <w:right w:val="nil"/>
            </w:tcBorders>
          </w:tcPr>
          <w:p w:rsidR="00587BE8" w:rsidRDefault="00587BE8" w:rsidP="00B120AF">
            <w:pPr>
              <w:rPr>
                <w:rFonts w:cstheme="minorHAnsi"/>
                <w:sz w:val="22"/>
                <w:szCs w:val="22"/>
              </w:rPr>
            </w:pPr>
            <w:r w:rsidRPr="00D54904">
              <w:rPr>
                <w:rFonts w:cstheme="minorHAnsi"/>
                <w:b/>
                <w:sz w:val="22"/>
                <w:szCs w:val="22"/>
              </w:rPr>
              <w:t>0.08, 0.68</w:t>
            </w:r>
          </w:p>
        </w:tc>
        <w:tc>
          <w:tcPr>
            <w:tcW w:w="1530" w:type="dxa"/>
            <w:tcBorders>
              <w:top w:val="nil"/>
              <w:left w:val="nil"/>
              <w:bottom w:val="nil"/>
              <w:right w:val="nil"/>
            </w:tcBorders>
          </w:tcPr>
          <w:p w:rsidR="00587BE8" w:rsidRPr="007C7860" w:rsidRDefault="00587BE8" w:rsidP="00B120AF">
            <w:pPr>
              <w:rPr>
                <w:rFonts w:cstheme="minorHAnsi"/>
                <w:sz w:val="22"/>
                <w:szCs w:val="22"/>
              </w:rPr>
            </w:pPr>
            <w:r w:rsidRPr="007C7860">
              <w:rPr>
                <w:rFonts w:cstheme="minorHAnsi"/>
                <w:sz w:val="22"/>
                <w:szCs w:val="22"/>
              </w:rPr>
              <w:t>0.25 (0.13)</w:t>
            </w:r>
          </w:p>
        </w:tc>
        <w:tc>
          <w:tcPr>
            <w:tcW w:w="1890" w:type="dxa"/>
            <w:tcBorders>
              <w:top w:val="nil"/>
              <w:left w:val="nil"/>
              <w:bottom w:val="nil"/>
              <w:right w:val="nil"/>
            </w:tcBorders>
          </w:tcPr>
          <w:p w:rsidR="00587BE8" w:rsidRPr="007C7860" w:rsidRDefault="00587BE8" w:rsidP="00B120AF">
            <w:pPr>
              <w:rPr>
                <w:rFonts w:cstheme="minorHAnsi"/>
                <w:sz w:val="22"/>
                <w:szCs w:val="22"/>
              </w:rPr>
            </w:pPr>
            <w:r w:rsidRPr="007C7860">
              <w:rPr>
                <w:rFonts w:cstheme="minorHAnsi"/>
                <w:sz w:val="22"/>
                <w:szCs w:val="22"/>
              </w:rPr>
              <w:t>-0.01, 0.51</w:t>
            </w:r>
          </w:p>
        </w:tc>
      </w:tr>
      <w:tr w:rsidR="00587BE8" w:rsidRPr="00E9446A" w:rsidTr="00B120AF">
        <w:tc>
          <w:tcPr>
            <w:tcW w:w="3960" w:type="dxa"/>
            <w:tcBorders>
              <w:top w:val="nil"/>
              <w:bottom w:val="nil"/>
              <w:right w:val="nil"/>
            </w:tcBorders>
          </w:tcPr>
          <w:p w:rsidR="00587BE8" w:rsidRPr="00E9446A" w:rsidRDefault="00587BE8" w:rsidP="00B120AF">
            <w:pPr>
              <w:ind w:left="-12"/>
              <w:rPr>
                <w:rFonts w:cstheme="minorHAnsi"/>
                <w:sz w:val="22"/>
                <w:szCs w:val="22"/>
              </w:rPr>
            </w:pPr>
            <w:r w:rsidRPr="00E9446A">
              <w:rPr>
                <w:rFonts w:cstheme="minorHAnsi"/>
                <w:sz w:val="22"/>
                <w:szCs w:val="22"/>
              </w:rPr>
              <w:t>Race (Black=0, white=1)</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6.</w:t>
            </w:r>
            <w:r>
              <w:rPr>
                <w:rFonts w:cstheme="minorHAnsi"/>
                <w:b/>
                <w:sz w:val="22"/>
                <w:szCs w:val="22"/>
              </w:rPr>
              <w:t>88</w:t>
            </w:r>
            <w:r w:rsidRPr="00D54904">
              <w:rPr>
                <w:rFonts w:cstheme="minorHAnsi"/>
                <w:b/>
                <w:sz w:val="22"/>
                <w:szCs w:val="22"/>
              </w:rPr>
              <w:t xml:space="preserve"> (1.48)</w:t>
            </w:r>
            <w:r w:rsidRPr="00D54904">
              <w:rPr>
                <w:rFonts w:cstheme="minorHAnsi"/>
                <w:b/>
                <w:sz w:val="22"/>
                <w:szCs w:val="22"/>
                <w:vertAlign w:val="superscript"/>
              </w:rPr>
              <w:t>***</w:t>
            </w:r>
          </w:p>
        </w:tc>
        <w:tc>
          <w:tcPr>
            <w:tcW w:w="1530" w:type="dxa"/>
            <w:tcBorders>
              <w:top w:val="nil"/>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9.</w:t>
            </w:r>
            <w:r>
              <w:rPr>
                <w:rFonts w:cstheme="minorHAnsi"/>
                <w:b/>
                <w:sz w:val="22"/>
                <w:szCs w:val="22"/>
              </w:rPr>
              <w:t>78</w:t>
            </w:r>
            <w:r w:rsidRPr="00D54904">
              <w:rPr>
                <w:rFonts w:cstheme="minorHAnsi"/>
                <w:b/>
                <w:sz w:val="22"/>
                <w:szCs w:val="22"/>
              </w:rPr>
              <w:t>, -3.</w:t>
            </w:r>
            <w:r>
              <w:rPr>
                <w:rFonts w:cstheme="minorHAnsi"/>
                <w:b/>
                <w:sz w:val="22"/>
                <w:szCs w:val="22"/>
              </w:rPr>
              <w:t>98</w:t>
            </w:r>
          </w:p>
        </w:tc>
        <w:tc>
          <w:tcPr>
            <w:tcW w:w="1530" w:type="dxa"/>
            <w:tcBorders>
              <w:top w:val="nil"/>
              <w:left w:val="nil"/>
              <w:bottom w:val="nil"/>
              <w:right w:val="nil"/>
            </w:tcBorders>
          </w:tcPr>
          <w:p w:rsidR="00587BE8" w:rsidRPr="00C24287" w:rsidRDefault="00587BE8" w:rsidP="00B120AF">
            <w:pPr>
              <w:rPr>
                <w:rFonts w:cstheme="minorHAnsi"/>
                <w:sz w:val="22"/>
                <w:szCs w:val="22"/>
              </w:rPr>
            </w:pPr>
            <w:r>
              <w:rPr>
                <w:rFonts w:cstheme="minorHAnsi"/>
                <w:sz w:val="22"/>
                <w:szCs w:val="22"/>
              </w:rPr>
              <w:t>1.73 (1.90)</w:t>
            </w:r>
          </w:p>
        </w:tc>
        <w:tc>
          <w:tcPr>
            <w:tcW w:w="1890" w:type="dxa"/>
            <w:tcBorders>
              <w:top w:val="nil"/>
              <w:left w:val="nil"/>
              <w:bottom w:val="nil"/>
              <w:right w:val="nil"/>
            </w:tcBorders>
          </w:tcPr>
          <w:p w:rsidR="00587BE8" w:rsidRPr="00E9446A" w:rsidRDefault="00587BE8" w:rsidP="00B120AF">
            <w:pPr>
              <w:rPr>
                <w:rFonts w:cstheme="minorHAnsi"/>
                <w:sz w:val="22"/>
                <w:szCs w:val="22"/>
              </w:rPr>
            </w:pPr>
            <w:r>
              <w:rPr>
                <w:rFonts w:cstheme="minorHAnsi"/>
                <w:sz w:val="22"/>
                <w:szCs w:val="22"/>
              </w:rPr>
              <w:t>-1.99, 5.46</w:t>
            </w:r>
          </w:p>
        </w:tc>
      </w:tr>
      <w:tr w:rsidR="00587BE8" w:rsidRPr="00E9446A" w:rsidTr="00B120AF">
        <w:tc>
          <w:tcPr>
            <w:tcW w:w="3960" w:type="dxa"/>
            <w:tcBorders>
              <w:top w:val="nil"/>
              <w:bottom w:val="nil"/>
              <w:right w:val="nil"/>
            </w:tcBorders>
          </w:tcPr>
          <w:p w:rsidR="00587BE8" w:rsidRPr="00E9446A" w:rsidRDefault="00587BE8" w:rsidP="00B120AF">
            <w:pPr>
              <w:ind w:left="341"/>
              <w:rPr>
                <w:rFonts w:cstheme="minorHAnsi"/>
                <w:sz w:val="22"/>
                <w:szCs w:val="22"/>
              </w:rPr>
            </w:pPr>
            <w:r w:rsidRPr="00E9446A">
              <w:rPr>
                <w:rFonts w:cstheme="minorHAnsi"/>
                <w:sz w:val="22"/>
                <w:szCs w:val="22"/>
              </w:rPr>
              <w:t>Age*Race</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0.41 (0.13)</w:t>
            </w:r>
            <w:r w:rsidRPr="00D54904">
              <w:rPr>
                <w:rFonts w:cstheme="minorHAnsi"/>
                <w:b/>
                <w:sz w:val="22"/>
                <w:szCs w:val="22"/>
                <w:vertAlign w:val="superscript"/>
              </w:rPr>
              <w:t>**</w:t>
            </w:r>
          </w:p>
        </w:tc>
        <w:tc>
          <w:tcPr>
            <w:tcW w:w="1530" w:type="dxa"/>
            <w:tcBorders>
              <w:top w:val="nil"/>
              <w:left w:val="nil"/>
              <w:bottom w:val="nil"/>
              <w:right w:val="nil"/>
            </w:tcBorders>
          </w:tcPr>
          <w:p w:rsidR="00587BE8" w:rsidRPr="00D54904" w:rsidRDefault="00587BE8" w:rsidP="00B120AF">
            <w:pPr>
              <w:rPr>
                <w:rFonts w:cstheme="minorHAnsi"/>
                <w:b/>
                <w:sz w:val="22"/>
                <w:szCs w:val="22"/>
              </w:rPr>
            </w:pPr>
            <w:r w:rsidRPr="00D54904">
              <w:rPr>
                <w:rFonts w:cstheme="minorHAnsi"/>
                <w:b/>
                <w:sz w:val="22"/>
                <w:szCs w:val="22"/>
              </w:rPr>
              <w:t>0.16, 0.66</w:t>
            </w:r>
          </w:p>
        </w:tc>
        <w:tc>
          <w:tcPr>
            <w:tcW w:w="1530" w:type="dxa"/>
            <w:tcBorders>
              <w:top w:val="nil"/>
              <w:left w:val="nil"/>
              <w:bottom w:val="nil"/>
              <w:right w:val="nil"/>
            </w:tcBorders>
          </w:tcPr>
          <w:p w:rsidR="00587BE8" w:rsidRPr="007C7860" w:rsidRDefault="00587BE8" w:rsidP="00B120AF">
            <w:pPr>
              <w:rPr>
                <w:rFonts w:cstheme="minorHAnsi"/>
                <w:sz w:val="22"/>
                <w:szCs w:val="22"/>
              </w:rPr>
            </w:pPr>
            <w:r w:rsidRPr="007C7860">
              <w:rPr>
                <w:rFonts w:cstheme="minorHAnsi"/>
                <w:sz w:val="22"/>
                <w:szCs w:val="22"/>
              </w:rPr>
              <w:t>0.29 (0.16)</w:t>
            </w:r>
          </w:p>
        </w:tc>
        <w:tc>
          <w:tcPr>
            <w:tcW w:w="1890" w:type="dxa"/>
            <w:tcBorders>
              <w:top w:val="nil"/>
              <w:left w:val="nil"/>
              <w:bottom w:val="nil"/>
              <w:right w:val="nil"/>
            </w:tcBorders>
          </w:tcPr>
          <w:p w:rsidR="00587BE8" w:rsidRPr="007C7860" w:rsidRDefault="00587BE8" w:rsidP="00B120AF">
            <w:pPr>
              <w:rPr>
                <w:rFonts w:cstheme="minorHAnsi"/>
                <w:sz w:val="22"/>
                <w:szCs w:val="22"/>
              </w:rPr>
            </w:pPr>
            <w:r>
              <w:rPr>
                <w:rFonts w:cstheme="minorHAnsi"/>
                <w:sz w:val="22"/>
                <w:szCs w:val="22"/>
              </w:rPr>
              <w:t>-</w:t>
            </w:r>
            <w:r w:rsidRPr="007C7860">
              <w:rPr>
                <w:rFonts w:cstheme="minorHAnsi"/>
                <w:sz w:val="22"/>
                <w:szCs w:val="22"/>
              </w:rPr>
              <w:t>0.</w:t>
            </w:r>
            <w:r>
              <w:rPr>
                <w:rFonts w:cstheme="minorHAnsi"/>
                <w:sz w:val="22"/>
                <w:szCs w:val="22"/>
              </w:rPr>
              <w:t>02</w:t>
            </w:r>
            <w:r w:rsidRPr="007C7860">
              <w:rPr>
                <w:rFonts w:cstheme="minorHAnsi"/>
                <w:sz w:val="22"/>
                <w:szCs w:val="22"/>
              </w:rPr>
              <w:t>, 0.</w:t>
            </w:r>
            <w:r>
              <w:rPr>
                <w:rFonts w:cstheme="minorHAnsi"/>
                <w:sz w:val="22"/>
                <w:szCs w:val="22"/>
              </w:rPr>
              <w:t>59</w:t>
            </w:r>
          </w:p>
        </w:tc>
      </w:tr>
      <w:tr w:rsidR="00587BE8" w:rsidRPr="00E9446A" w:rsidTr="00B120AF">
        <w:tc>
          <w:tcPr>
            <w:tcW w:w="3960" w:type="dxa"/>
            <w:tcBorders>
              <w:right w:val="nil"/>
            </w:tcBorders>
          </w:tcPr>
          <w:p w:rsidR="00587BE8" w:rsidRDefault="00587BE8" w:rsidP="00B120AF">
            <w:pPr>
              <w:rPr>
                <w:rFonts w:cstheme="minorHAnsi"/>
                <w:sz w:val="22"/>
                <w:szCs w:val="22"/>
              </w:rPr>
            </w:pPr>
            <w:r>
              <w:rPr>
                <w:rFonts w:cstheme="minorHAnsi"/>
                <w:sz w:val="22"/>
                <w:szCs w:val="22"/>
              </w:rPr>
              <w:t>Three-way interaction</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Default="00587BE8" w:rsidP="00B120AF">
            <w:pPr>
              <w:rPr>
                <w:rFonts w:cstheme="minorHAnsi"/>
                <w:sz w:val="22"/>
                <w:szCs w:val="22"/>
              </w:rPr>
            </w:pPr>
          </w:p>
        </w:tc>
        <w:tc>
          <w:tcPr>
            <w:tcW w:w="1530" w:type="dxa"/>
            <w:tcBorders>
              <w:top w:val="nil"/>
              <w:left w:val="nil"/>
              <w:bottom w:val="nil"/>
              <w:right w:val="nil"/>
            </w:tcBorders>
          </w:tcPr>
          <w:p w:rsidR="00587BE8" w:rsidRPr="00D54904" w:rsidRDefault="00587BE8" w:rsidP="00B120AF">
            <w:pPr>
              <w:rPr>
                <w:rFonts w:cstheme="minorHAnsi"/>
                <w:sz w:val="22"/>
                <w:szCs w:val="22"/>
              </w:rPr>
            </w:pP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890" w:type="dxa"/>
            <w:tcBorders>
              <w:top w:val="nil"/>
              <w:left w:val="nil"/>
              <w:bottom w:val="nil"/>
              <w:right w:val="nil"/>
            </w:tcBorders>
          </w:tcPr>
          <w:p w:rsidR="00587BE8" w:rsidRPr="00E9446A" w:rsidRDefault="00587BE8" w:rsidP="00B120AF">
            <w:pPr>
              <w:rPr>
                <w:rFonts w:cstheme="minorHAnsi"/>
                <w:b/>
                <w:sz w:val="22"/>
                <w:szCs w:val="22"/>
              </w:rPr>
            </w:pPr>
          </w:p>
        </w:tc>
      </w:tr>
      <w:tr w:rsidR="00587BE8" w:rsidRPr="00E9446A" w:rsidTr="00B120AF">
        <w:tc>
          <w:tcPr>
            <w:tcW w:w="3960" w:type="dxa"/>
            <w:tcBorders>
              <w:right w:val="nil"/>
            </w:tcBorders>
          </w:tcPr>
          <w:p w:rsidR="00587BE8" w:rsidRPr="00E9446A" w:rsidRDefault="00587BE8" w:rsidP="00B120AF">
            <w:pPr>
              <w:ind w:left="348"/>
              <w:rPr>
                <w:rFonts w:cstheme="minorHAnsi"/>
                <w:sz w:val="22"/>
                <w:szCs w:val="22"/>
              </w:rPr>
            </w:pPr>
            <w:r>
              <w:rPr>
                <w:rFonts w:cstheme="minorHAnsi"/>
                <w:sz w:val="22"/>
                <w:szCs w:val="22"/>
              </w:rPr>
              <w:t>Race</w:t>
            </w:r>
            <w:r w:rsidRPr="00E9446A">
              <w:rPr>
                <w:rFonts w:cstheme="minorHAnsi"/>
                <w:sz w:val="22"/>
                <w:szCs w:val="22"/>
              </w:rPr>
              <w:t>*Parental education</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D54904" w:rsidRDefault="00587BE8" w:rsidP="00B120AF">
            <w:pPr>
              <w:rPr>
                <w:rFonts w:cstheme="minorHAnsi"/>
                <w:sz w:val="22"/>
                <w:szCs w:val="22"/>
              </w:rPr>
            </w:pPr>
            <w:r>
              <w:rPr>
                <w:rFonts w:cstheme="minorHAnsi"/>
                <w:sz w:val="22"/>
                <w:szCs w:val="22"/>
              </w:rPr>
              <w:t>-2.30 (2.09)</w:t>
            </w:r>
          </w:p>
        </w:tc>
        <w:tc>
          <w:tcPr>
            <w:tcW w:w="1530" w:type="dxa"/>
            <w:tcBorders>
              <w:top w:val="nil"/>
              <w:left w:val="nil"/>
              <w:bottom w:val="nil"/>
              <w:right w:val="nil"/>
            </w:tcBorders>
          </w:tcPr>
          <w:p w:rsidR="00587BE8" w:rsidRPr="00D54904" w:rsidRDefault="00587BE8" w:rsidP="00B120AF">
            <w:pPr>
              <w:rPr>
                <w:rFonts w:cstheme="minorHAnsi"/>
                <w:sz w:val="22"/>
                <w:szCs w:val="22"/>
              </w:rPr>
            </w:pPr>
            <w:r w:rsidRPr="00D54904">
              <w:rPr>
                <w:rFonts w:cstheme="minorHAnsi"/>
                <w:sz w:val="22"/>
                <w:szCs w:val="22"/>
              </w:rPr>
              <w:t>-6.</w:t>
            </w:r>
            <w:r>
              <w:rPr>
                <w:rFonts w:cstheme="minorHAnsi"/>
                <w:sz w:val="22"/>
                <w:szCs w:val="22"/>
              </w:rPr>
              <w:t>40</w:t>
            </w:r>
            <w:r w:rsidRPr="00D54904">
              <w:rPr>
                <w:rFonts w:cstheme="minorHAnsi"/>
                <w:sz w:val="22"/>
                <w:szCs w:val="22"/>
              </w:rPr>
              <w:t>, 1.</w:t>
            </w:r>
            <w:r>
              <w:rPr>
                <w:rFonts w:cstheme="minorHAnsi"/>
                <w:sz w:val="22"/>
                <w:szCs w:val="22"/>
              </w:rPr>
              <w:t>80</w:t>
            </w:r>
          </w:p>
        </w:tc>
        <w:tc>
          <w:tcPr>
            <w:tcW w:w="1530" w:type="dxa"/>
            <w:tcBorders>
              <w:top w:val="nil"/>
              <w:left w:val="nil"/>
              <w:bottom w:val="nil"/>
              <w:right w:val="nil"/>
            </w:tcBorders>
          </w:tcPr>
          <w:p w:rsidR="00587BE8" w:rsidRPr="00C24287" w:rsidRDefault="00587BE8" w:rsidP="00B120AF">
            <w:pPr>
              <w:rPr>
                <w:rFonts w:cstheme="minorHAnsi"/>
                <w:sz w:val="22"/>
                <w:szCs w:val="22"/>
              </w:rPr>
            </w:pPr>
            <w:r>
              <w:rPr>
                <w:rFonts w:cstheme="minorHAnsi"/>
                <w:sz w:val="22"/>
                <w:szCs w:val="22"/>
              </w:rPr>
              <w:t>-2.51 (2.12)</w:t>
            </w:r>
          </w:p>
        </w:tc>
        <w:tc>
          <w:tcPr>
            <w:tcW w:w="1890" w:type="dxa"/>
            <w:tcBorders>
              <w:top w:val="nil"/>
              <w:left w:val="nil"/>
              <w:bottom w:val="nil"/>
              <w:right w:val="nil"/>
            </w:tcBorders>
          </w:tcPr>
          <w:p w:rsidR="00587BE8" w:rsidRPr="00E9446A" w:rsidRDefault="00587BE8" w:rsidP="00B120AF">
            <w:pPr>
              <w:rPr>
                <w:rFonts w:cstheme="minorHAnsi"/>
                <w:b/>
                <w:sz w:val="22"/>
                <w:szCs w:val="22"/>
              </w:rPr>
            </w:pPr>
            <w:r w:rsidRPr="00D54904">
              <w:rPr>
                <w:rFonts w:cstheme="minorHAnsi"/>
                <w:sz w:val="22"/>
                <w:szCs w:val="22"/>
              </w:rPr>
              <w:t>-6.</w:t>
            </w:r>
            <w:r>
              <w:rPr>
                <w:rFonts w:cstheme="minorHAnsi"/>
                <w:sz w:val="22"/>
                <w:szCs w:val="22"/>
              </w:rPr>
              <w:t>67</w:t>
            </w:r>
            <w:r w:rsidRPr="00D54904">
              <w:rPr>
                <w:rFonts w:cstheme="minorHAnsi"/>
                <w:sz w:val="22"/>
                <w:szCs w:val="22"/>
              </w:rPr>
              <w:t>, 1.</w:t>
            </w:r>
            <w:r>
              <w:rPr>
                <w:rFonts w:cstheme="minorHAnsi"/>
                <w:sz w:val="22"/>
                <w:szCs w:val="22"/>
              </w:rPr>
              <w:t>64</w:t>
            </w:r>
          </w:p>
        </w:tc>
      </w:tr>
      <w:tr w:rsidR="00587BE8" w:rsidRPr="00E9446A" w:rsidTr="00B120AF">
        <w:tc>
          <w:tcPr>
            <w:tcW w:w="3960" w:type="dxa"/>
            <w:tcBorders>
              <w:right w:val="nil"/>
            </w:tcBorders>
          </w:tcPr>
          <w:p w:rsidR="00587BE8" w:rsidRPr="00E9446A" w:rsidRDefault="00587BE8" w:rsidP="00B120AF">
            <w:pPr>
              <w:ind w:left="348"/>
              <w:rPr>
                <w:rFonts w:cstheme="minorHAnsi"/>
                <w:sz w:val="22"/>
                <w:szCs w:val="22"/>
              </w:rPr>
            </w:pPr>
            <w:r w:rsidRPr="00E9446A">
              <w:rPr>
                <w:rFonts w:cstheme="minorHAnsi"/>
                <w:sz w:val="22"/>
                <w:szCs w:val="22"/>
              </w:rPr>
              <w:t>Age*Race*Parental education</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E9446A" w:rsidRDefault="00587BE8" w:rsidP="00B120AF">
            <w:pPr>
              <w:rPr>
                <w:rFonts w:cstheme="minorHAnsi"/>
                <w:sz w:val="22"/>
                <w:szCs w:val="22"/>
              </w:rPr>
            </w:pPr>
            <w:r>
              <w:rPr>
                <w:rFonts w:cstheme="minorHAnsi"/>
                <w:sz w:val="22"/>
                <w:szCs w:val="22"/>
              </w:rPr>
              <w:t>-0.22 (0.17)</w:t>
            </w:r>
          </w:p>
        </w:tc>
        <w:tc>
          <w:tcPr>
            <w:tcW w:w="1530" w:type="dxa"/>
            <w:tcBorders>
              <w:top w:val="nil"/>
              <w:left w:val="nil"/>
              <w:bottom w:val="nil"/>
              <w:right w:val="nil"/>
            </w:tcBorders>
          </w:tcPr>
          <w:p w:rsidR="00587BE8" w:rsidRPr="00E9446A" w:rsidRDefault="00587BE8" w:rsidP="00B120AF">
            <w:pPr>
              <w:rPr>
                <w:rFonts w:cstheme="minorHAnsi"/>
                <w:sz w:val="22"/>
                <w:szCs w:val="22"/>
              </w:rPr>
            </w:pPr>
            <w:r>
              <w:rPr>
                <w:rFonts w:cstheme="minorHAnsi"/>
                <w:sz w:val="22"/>
                <w:szCs w:val="22"/>
              </w:rPr>
              <w:t>-0.55, 0.12</w:t>
            </w:r>
          </w:p>
        </w:tc>
        <w:tc>
          <w:tcPr>
            <w:tcW w:w="1530" w:type="dxa"/>
            <w:tcBorders>
              <w:top w:val="nil"/>
              <w:left w:val="nil"/>
              <w:bottom w:val="nil"/>
              <w:right w:val="nil"/>
            </w:tcBorders>
          </w:tcPr>
          <w:p w:rsidR="00587BE8" w:rsidRPr="00C24287" w:rsidRDefault="00587BE8" w:rsidP="00B120AF">
            <w:pPr>
              <w:rPr>
                <w:rFonts w:cstheme="minorHAnsi"/>
                <w:sz w:val="22"/>
                <w:szCs w:val="22"/>
              </w:rPr>
            </w:pPr>
            <w:r>
              <w:rPr>
                <w:rFonts w:cstheme="minorHAnsi"/>
                <w:sz w:val="22"/>
                <w:szCs w:val="22"/>
              </w:rPr>
              <w:t>-0.19 (0.17)</w:t>
            </w:r>
          </w:p>
        </w:tc>
        <w:tc>
          <w:tcPr>
            <w:tcW w:w="1890" w:type="dxa"/>
            <w:tcBorders>
              <w:top w:val="nil"/>
              <w:left w:val="nil"/>
              <w:bottom w:val="nil"/>
              <w:right w:val="nil"/>
            </w:tcBorders>
          </w:tcPr>
          <w:p w:rsidR="00587BE8" w:rsidRPr="00E9446A" w:rsidRDefault="00587BE8" w:rsidP="00B120AF">
            <w:pPr>
              <w:rPr>
                <w:rFonts w:cstheme="minorHAnsi"/>
                <w:sz w:val="22"/>
                <w:szCs w:val="22"/>
              </w:rPr>
            </w:pPr>
            <w:r>
              <w:rPr>
                <w:rFonts w:cstheme="minorHAnsi"/>
                <w:sz w:val="22"/>
                <w:szCs w:val="22"/>
              </w:rPr>
              <w:t>-0.52, 0.15</w:t>
            </w:r>
          </w:p>
        </w:tc>
      </w:tr>
      <w:tr w:rsidR="00587BE8" w:rsidRPr="00E9446A" w:rsidTr="00B120AF">
        <w:tc>
          <w:tcPr>
            <w:tcW w:w="3960" w:type="dxa"/>
            <w:tcBorders>
              <w:right w:val="nil"/>
            </w:tcBorders>
          </w:tcPr>
          <w:p w:rsidR="00587BE8" w:rsidRPr="00E9446A" w:rsidRDefault="00587BE8" w:rsidP="00B120AF">
            <w:pPr>
              <w:rPr>
                <w:rFonts w:cstheme="minorHAnsi"/>
                <w:sz w:val="22"/>
                <w:szCs w:val="22"/>
              </w:rPr>
            </w:pPr>
            <w:r w:rsidRPr="00E9446A">
              <w:rPr>
                <w:rFonts w:cstheme="minorHAnsi"/>
                <w:sz w:val="22"/>
                <w:szCs w:val="22"/>
              </w:rPr>
              <w:t>Current SES</w:t>
            </w:r>
            <w:r>
              <w:rPr>
                <w:rFonts w:cstheme="minorHAnsi"/>
                <w:sz w:val="22"/>
                <w:szCs w:val="22"/>
              </w:rPr>
              <w:t xml:space="preserve"> (centered)</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E9446A" w:rsidRDefault="00587BE8" w:rsidP="00B120AF">
            <w:pPr>
              <w:rPr>
                <w:rFonts w:cstheme="minorHAnsi"/>
                <w:sz w:val="22"/>
                <w:szCs w:val="22"/>
              </w:rPr>
            </w:pPr>
          </w:p>
        </w:tc>
        <w:tc>
          <w:tcPr>
            <w:tcW w:w="1530" w:type="dxa"/>
            <w:tcBorders>
              <w:top w:val="nil"/>
              <w:left w:val="nil"/>
              <w:bottom w:val="nil"/>
              <w:right w:val="nil"/>
            </w:tcBorders>
          </w:tcPr>
          <w:p w:rsidR="00587BE8" w:rsidRPr="00975635" w:rsidRDefault="00587BE8" w:rsidP="00B120AF">
            <w:pPr>
              <w:rPr>
                <w:rFonts w:cstheme="minorHAnsi"/>
                <w:sz w:val="22"/>
                <w:szCs w:val="22"/>
              </w:rPr>
            </w:pPr>
          </w:p>
        </w:tc>
        <w:tc>
          <w:tcPr>
            <w:tcW w:w="1530" w:type="dxa"/>
            <w:tcBorders>
              <w:top w:val="nil"/>
              <w:left w:val="nil"/>
              <w:bottom w:val="nil"/>
              <w:right w:val="nil"/>
            </w:tcBorders>
          </w:tcPr>
          <w:p w:rsidR="00587BE8" w:rsidRPr="00C24287" w:rsidRDefault="00587BE8" w:rsidP="00B120AF">
            <w:pPr>
              <w:rPr>
                <w:rFonts w:cstheme="minorHAnsi"/>
                <w:sz w:val="22"/>
                <w:szCs w:val="22"/>
              </w:rPr>
            </w:pPr>
            <w:r>
              <w:rPr>
                <w:rFonts w:cstheme="minorHAnsi"/>
                <w:sz w:val="22"/>
                <w:szCs w:val="22"/>
              </w:rPr>
              <w:t>-0.26 (0.15)</w:t>
            </w:r>
          </w:p>
        </w:tc>
        <w:tc>
          <w:tcPr>
            <w:tcW w:w="1890" w:type="dxa"/>
            <w:tcBorders>
              <w:top w:val="nil"/>
              <w:left w:val="nil"/>
              <w:bottom w:val="nil"/>
              <w:right w:val="nil"/>
            </w:tcBorders>
          </w:tcPr>
          <w:p w:rsidR="00587BE8" w:rsidRPr="00E9446A" w:rsidRDefault="00587BE8" w:rsidP="00B120AF">
            <w:pPr>
              <w:rPr>
                <w:rFonts w:cstheme="minorHAnsi"/>
                <w:sz w:val="22"/>
                <w:szCs w:val="22"/>
              </w:rPr>
            </w:pPr>
            <w:r>
              <w:rPr>
                <w:rFonts w:cstheme="minorHAnsi"/>
                <w:sz w:val="22"/>
                <w:szCs w:val="22"/>
              </w:rPr>
              <w:t>-0.55, 0.02</w:t>
            </w:r>
          </w:p>
        </w:tc>
      </w:tr>
      <w:tr w:rsidR="00587BE8" w:rsidRPr="00E9446A" w:rsidTr="00B120AF">
        <w:tc>
          <w:tcPr>
            <w:tcW w:w="3960" w:type="dxa"/>
            <w:tcBorders>
              <w:right w:val="nil"/>
            </w:tcBorders>
          </w:tcPr>
          <w:p w:rsidR="00587BE8" w:rsidRPr="00E9446A" w:rsidRDefault="00587BE8" w:rsidP="00B120AF">
            <w:pPr>
              <w:ind w:left="341"/>
              <w:rPr>
                <w:rFonts w:cstheme="minorHAnsi"/>
                <w:sz w:val="22"/>
                <w:szCs w:val="22"/>
              </w:rPr>
            </w:pPr>
            <w:r>
              <w:rPr>
                <w:rFonts w:cstheme="minorHAnsi"/>
                <w:sz w:val="22"/>
                <w:szCs w:val="22"/>
              </w:rPr>
              <w:t>Age*Current SES</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E9446A" w:rsidRDefault="00587BE8" w:rsidP="00B120AF">
            <w:pPr>
              <w:rPr>
                <w:rFonts w:cstheme="minorHAnsi"/>
                <w:sz w:val="22"/>
                <w:szCs w:val="22"/>
              </w:rPr>
            </w:pPr>
          </w:p>
        </w:tc>
        <w:tc>
          <w:tcPr>
            <w:tcW w:w="1530" w:type="dxa"/>
            <w:tcBorders>
              <w:top w:val="nil"/>
              <w:left w:val="nil"/>
              <w:bottom w:val="nil"/>
              <w:right w:val="nil"/>
            </w:tcBorders>
          </w:tcPr>
          <w:p w:rsidR="00587BE8" w:rsidRPr="00975635" w:rsidRDefault="00587BE8" w:rsidP="00B120AF">
            <w:pPr>
              <w:rPr>
                <w:rFonts w:cstheme="minorHAnsi"/>
                <w:sz w:val="22"/>
                <w:szCs w:val="22"/>
              </w:rPr>
            </w:pPr>
          </w:p>
        </w:tc>
        <w:tc>
          <w:tcPr>
            <w:tcW w:w="1530" w:type="dxa"/>
            <w:tcBorders>
              <w:top w:val="nil"/>
              <w:left w:val="nil"/>
              <w:bottom w:val="nil"/>
              <w:right w:val="nil"/>
            </w:tcBorders>
          </w:tcPr>
          <w:p w:rsidR="00587BE8" w:rsidRPr="007C7860" w:rsidRDefault="00587BE8" w:rsidP="00B120AF">
            <w:pPr>
              <w:rPr>
                <w:rFonts w:cstheme="minorHAnsi"/>
                <w:b/>
                <w:sz w:val="22"/>
                <w:szCs w:val="22"/>
              </w:rPr>
            </w:pPr>
            <w:r w:rsidRPr="007C7860">
              <w:rPr>
                <w:rFonts w:cstheme="minorHAnsi"/>
                <w:b/>
                <w:sz w:val="22"/>
                <w:szCs w:val="22"/>
              </w:rPr>
              <w:t>0.03 (0.01)</w:t>
            </w:r>
            <w:r w:rsidRPr="007C7860">
              <w:rPr>
                <w:rFonts w:cstheme="minorHAnsi"/>
                <w:b/>
                <w:sz w:val="22"/>
                <w:szCs w:val="22"/>
                <w:vertAlign w:val="superscript"/>
              </w:rPr>
              <w:t>*</w:t>
            </w:r>
          </w:p>
        </w:tc>
        <w:tc>
          <w:tcPr>
            <w:tcW w:w="1890" w:type="dxa"/>
            <w:tcBorders>
              <w:top w:val="nil"/>
              <w:left w:val="nil"/>
              <w:bottom w:val="nil"/>
              <w:right w:val="nil"/>
            </w:tcBorders>
          </w:tcPr>
          <w:p w:rsidR="00587BE8" w:rsidRPr="007C7860" w:rsidRDefault="00587BE8" w:rsidP="00B120AF">
            <w:pPr>
              <w:rPr>
                <w:rFonts w:cstheme="minorHAnsi"/>
                <w:b/>
                <w:sz w:val="22"/>
                <w:szCs w:val="22"/>
              </w:rPr>
            </w:pPr>
            <w:r w:rsidRPr="007C7860">
              <w:rPr>
                <w:rFonts w:cstheme="minorHAnsi"/>
                <w:b/>
                <w:sz w:val="22"/>
                <w:szCs w:val="22"/>
              </w:rPr>
              <w:t>0.01, 0.05</w:t>
            </w:r>
          </w:p>
        </w:tc>
      </w:tr>
      <w:tr w:rsidR="00587BE8" w:rsidRPr="00E9446A" w:rsidTr="00B120AF">
        <w:tc>
          <w:tcPr>
            <w:tcW w:w="3960" w:type="dxa"/>
            <w:tcBorders>
              <w:right w:val="nil"/>
            </w:tcBorders>
          </w:tcPr>
          <w:p w:rsidR="00587BE8" w:rsidRPr="00E9446A" w:rsidRDefault="00587BE8" w:rsidP="00B120AF">
            <w:pPr>
              <w:rPr>
                <w:rFonts w:cstheme="minorHAnsi"/>
                <w:sz w:val="22"/>
                <w:szCs w:val="22"/>
              </w:rPr>
            </w:pPr>
            <w:r w:rsidRPr="00E9446A">
              <w:rPr>
                <w:rFonts w:cstheme="minorHAnsi"/>
                <w:sz w:val="22"/>
                <w:szCs w:val="22"/>
              </w:rPr>
              <w:t>Obese</w:t>
            </w:r>
            <w:r>
              <w:rPr>
                <w:rFonts w:cstheme="minorHAnsi"/>
                <w:sz w:val="22"/>
                <w:szCs w:val="22"/>
              </w:rPr>
              <w:t xml:space="preserve"> (0 = No, 1 = yes)</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E9446A" w:rsidRDefault="00587BE8" w:rsidP="00B120AF">
            <w:pPr>
              <w:rPr>
                <w:rFonts w:cstheme="minorHAnsi"/>
                <w:sz w:val="22"/>
                <w:szCs w:val="22"/>
              </w:rPr>
            </w:pPr>
          </w:p>
        </w:tc>
        <w:tc>
          <w:tcPr>
            <w:tcW w:w="1530" w:type="dxa"/>
            <w:tcBorders>
              <w:top w:val="nil"/>
              <w:left w:val="nil"/>
              <w:bottom w:val="nil"/>
              <w:right w:val="nil"/>
            </w:tcBorders>
          </w:tcPr>
          <w:p w:rsidR="00587BE8" w:rsidRPr="00975635" w:rsidRDefault="00587BE8" w:rsidP="00B120AF">
            <w:pPr>
              <w:rPr>
                <w:rFonts w:cstheme="minorHAnsi"/>
                <w:sz w:val="22"/>
                <w:szCs w:val="22"/>
              </w:rPr>
            </w:pPr>
          </w:p>
        </w:tc>
        <w:tc>
          <w:tcPr>
            <w:tcW w:w="1530" w:type="dxa"/>
            <w:tcBorders>
              <w:top w:val="nil"/>
              <w:left w:val="nil"/>
              <w:bottom w:val="nil"/>
              <w:right w:val="nil"/>
            </w:tcBorders>
          </w:tcPr>
          <w:p w:rsidR="00587BE8" w:rsidRPr="00C24287" w:rsidRDefault="00587BE8" w:rsidP="00B120AF">
            <w:pPr>
              <w:rPr>
                <w:rFonts w:cstheme="minorHAnsi"/>
                <w:sz w:val="22"/>
                <w:szCs w:val="22"/>
              </w:rPr>
            </w:pPr>
            <w:r>
              <w:rPr>
                <w:rFonts w:cstheme="minorHAnsi"/>
                <w:sz w:val="22"/>
                <w:szCs w:val="22"/>
              </w:rPr>
              <w:t>0.43 (0.77)</w:t>
            </w:r>
          </w:p>
        </w:tc>
        <w:tc>
          <w:tcPr>
            <w:tcW w:w="1890" w:type="dxa"/>
            <w:tcBorders>
              <w:top w:val="nil"/>
              <w:left w:val="nil"/>
              <w:bottom w:val="nil"/>
              <w:right w:val="nil"/>
            </w:tcBorders>
          </w:tcPr>
          <w:p w:rsidR="00587BE8" w:rsidRPr="00E9446A" w:rsidRDefault="00587BE8" w:rsidP="00B120AF">
            <w:pPr>
              <w:rPr>
                <w:rFonts w:cstheme="minorHAnsi"/>
                <w:sz w:val="22"/>
                <w:szCs w:val="22"/>
              </w:rPr>
            </w:pPr>
            <w:r>
              <w:rPr>
                <w:rFonts w:cstheme="minorHAnsi"/>
                <w:sz w:val="22"/>
                <w:szCs w:val="22"/>
              </w:rPr>
              <w:t>-1.08, 1.95</w:t>
            </w:r>
          </w:p>
        </w:tc>
      </w:tr>
      <w:tr w:rsidR="00587BE8" w:rsidRPr="00E9446A" w:rsidTr="00B120AF">
        <w:tc>
          <w:tcPr>
            <w:tcW w:w="3960" w:type="dxa"/>
            <w:tcBorders>
              <w:right w:val="nil"/>
            </w:tcBorders>
          </w:tcPr>
          <w:p w:rsidR="00587BE8" w:rsidRPr="00E9446A" w:rsidRDefault="00587BE8" w:rsidP="00B120AF">
            <w:pPr>
              <w:ind w:left="341"/>
              <w:rPr>
                <w:rFonts w:cstheme="minorHAnsi"/>
                <w:sz w:val="22"/>
                <w:szCs w:val="22"/>
              </w:rPr>
            </w:pPr>
            <w:r>
              <w:rPr>
                <w:rFonts w:cstheme="minorHAnsi"/>
                <w:sz w:val="22"/>
                <w:szCs w:val="22"/>
              </w:rPr>
              <w:t>Age*Obese</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E9446A" w:rsidRDefault="00587BE8" w:rsidP="00B120AF">
            <w:pPr>
              <w:rPr>
                <w:rFonts w:cstheme="minorHAnsi"/>
                <w:sz w:val="22"/>
                <w:szCs w:val="22"/>
              </w:rPr>
            </w:pPr>
          </w:p>
        </w:tc>
        <w:tc>
          <w:tcPr>
            <w:tcW w:w="1530" w:type="dxa"/>
            <w:tcBorders>
              <w:top w:val="nil"/>
              <w:left w:val="nil"/>
              <w:bottom w:val="nil"/>
              <w:right w:val="nil"/>
            </w:tcBorders>
          </w:tcPr>
          <w:p w:rsidR="00587BE8" w:rsidRPr="00975635" w:rsidRDefault="00587BE8" w:rsidP="00B120AF">
            <w:pPr>
              <w:rPr>
                <w:rFonts w:cstheme="minorHAnsi"/>
                <w:sz w:val="22"/>
                <w:szCs w:val="22"/>
              </w:rPr>
            </w:pPr>
          </w:p>
        </w:tc>
        <w:tc>
          <w:tcPr>
            <w:tcW w:w="153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0.02 (0.06)</w:t>
            </w:r>
          </w:p>
        </w:tc>
        <w:tc>
          <w:tcPr>
            <w:tcW w:w="1890" w:type="dxa"/>
            <w:tcBorders>
              <w:top w:val="nil"/>
              <w:left w:val="nil"/>
              <w:bottom w:val="nil"/>
              <w:right w:val="nil"/>
            </w:tcBorders>
          </w:tcPr>
          <w:p w:rsidR="00587BE8" w:rsidRDefault="00587BE8" w:rsidP="00B120AF">
            <w:pPr>
              <w:rPr>
                <w:rFonts w:cstheme="minorHAnsi"/>
                <w:sz w:val="22"/>
                <w:szCs w:val="22"/>
              </w:rPr>
            </w:pPr>
            <w:r>
              <w:rPr>
                <w:rFonts w:cstheme="minorHAnsi"/>
                <w:sz w:val="22"/>
                <w:szCs w:val="22"/>
              </w:rPr>
              <w:t>-0.14, 0.11</w:t>
            </w:r>
          </w:p>
        </w:tc>
      </w:tr>
      <w:tr w:rsidR="00587BE8" w:rsidRPr="00E9446A" w:rsidTr="00B120AF">
        <w:tc>
          <w:tcPr>
            <w:tcW w:w="3960" w:type="dxa"/>
            <w:tcBorders>
              <w:right w:val="nil"/>
            </w:tcBorders>
          </w:tcPr>
          <w:p w:rsidR="00587BE8" w:rsidRPr="00E9446A" w:rsidRDefault="00587BE8" w:rsidP="00B120AF">
            <w:pPr>
              <w:rPr>
                <w:rFonts w:cstheme="minorHAnsi"/>
                <w:sz w:val="22"/>
                <w:szCs w:val="22"/>
              </w:rPr>
            </w:pPr>
            <w:r w:rsidRPr="00E9446A">
              <w:rPr>
                <w:rFonts w:cstheme="minorHAnsi"/>
                <w:sz w:val="22"/>
                <w:szCs w:val="22"/>
              </w:rPr>
              <w:t>Elevated BP</w:t>
            </w:r>
            <w:r>
              <w:rPr>
                <w:rFonts w:cstheme="minorHAnsi"/>
                <w:sz w:val="22"/>
                <w:szCs w:val="22"/>
              </w:rPr>
              <w:t xml:space="preserve"> (0 = No, 1 = yes)</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E9446A" w:rsidRDefault="00587BE8" w:rsidP="00B120AF">
            <w:pPr>
              <w:rPr>
                <w:rFonts w:cstheme="minorHAnsi"/>
                <w:b/>
                <w:sz w:val="22"/>
                <w:szCs w:val="22"/>
              </w:rPr>
            </w:pPr>
          </w:p>
        </w:tc>
        <w:tc>
          <w:tcPr>
            <w:tcW w:w="1530" w:type="dxa"/>
            <w:tcBorders>
              <w:top w:val="nil"/>
              <w:left w:val="nil"/>
              <w:bottom w:val="nil"/>
              <w:right w:val="nil"/>
            </w:tcBorders>
          </w:tcPr>
          <w:p w:rsidR="00587BE8" w:rsidRPr="00975635" w:rsidRDefault="00587BE8" w:rsidP="00B120AF">
            <w:pPr>
              <w:rPr>
                <w:rFonts w:cstheme="minorHAnsi"/>
                <w:sz w:val="22"/>
                <w:szCs w:val="22"/>
              </w:rPr>
            </w:pPr>
          </w:p>
        </w:tc>
        <w:tc>
          <w:tcPr>
            <w:tcW w:w="1530" w:type="dxa"/>
            <w:tcBorders>
              <w:top w:val="nil"/>
              <w:left w:val="nil"/>
              <w:bottom w:val="nil"/>
              <w:right w:val="nil"/>
            </w:tcBorders>
          </w:tcPr>
          <w:p w:rsidR="00587BE8" w:rsidRPr="004028F8" w:rsidRDefault="00587BE8" w:rsidP="00B120AF">
            <w:pPr>
              <w:rPr>
                <w:rFonts w:cstheme="minorHAnsi"/>
                <w:b/>
                <w:sz w:val="22"/>
                <w:szCs w:val="22"/>
              </w:rPr>
            </w:pPr>
            <w:r>
              <w:rPr>
                <w:rFonts w:cstheme="minorHAnsi"/>
                <w:b/>
                <w:sz w:val="22"/>
                <w:szCs w:val="22"/>
              </w:rPr>
              <w:t>-1.83 (0.80)</w:t>
            </w:r>
            <w:r w:rsidRPr="00D54904">
              <w:rPr>
                <w:rFonts w:cstheme="minorHAnsi"/>
                <w:b/>
                <w:sz w:val="22"/>
                <w:szCs w:val="22"/>
                <w:vertAlign w:val="superscript"/>
              </w:rPr>
              <w:t>*</w:t>
            </w:r>
          </w:p>
        </w:tc>
        <w:tc>
          <w:tcPr>
            <w:tcW w:w="1890" w:type="dxa"/>
            <w:tcBorders>
              <w:top w:val="nil"/>
              <w:left w:val="nil"/>
              <w:bottom w:val="nil"/>
              <w:right w:val="nil"/>
            </w:tcBorders>
          </w:tcPr>
          <w:p w:rsidR="00587BE8" w:rsidRPr="004028F8" w:rsidRDefault="00587BE8" w:rsidP="00B120AF">
            <w:pPr>
              <w:rPr>
                <w:rFonts w:cstheme="minorHAnsi"/>
                <w:b/>
                <w:sz w:val="22"/>
                <w:szCs w:val="22"/>
              </w:rPr>
            </w:pPr>
            <w:r>
              <w:rPr>
                <w:rFonts w:cstheme="minorHAnsi"/>
                <w:b/>
                <w:sz w:val="22"/>
                <w:szCs w:val="22"/>
              </w:rPr>
              <w:t>-3.40, -0.26</w:t>
            </w:r>
          </w:p>
        </w:tc>
      </w:tr>
      <w:tr w:rsidR="00587BE8" w:rsidRPr="00E9446A" w:rsidTr="00B120AF">
        <w:tc>
          <w:tcPr>
            <w:tcW w:w="3960" w:type="dxa"/>
            <w:tcBorders>
              <w:right w:val="nil"/>
            </w:tcBorders>
          </w:tcPr>
          <w:p w:rsidR="00587BE8" w:rsidRPr="00E9446A" w:rsidRDefault="00587BE8" w:rsidP="00B120AF">
            <w:pPr>
              <w:ind w:left="341"/>
              <w:rPr>
                <w:rFonts w:cstheme="minorHAnsi"/>
                <w:sz w:val="22"/>
                <w:szCs w:val="22"/>
              </w:rPr>
            </w:pPr>
            <w:r>
              <w:rPr>
                <w:rFonts w:cstheme="minorHAnsi"/>
                <w:sz w:val="22"/>
                <w:szCs w:val="22"/>
              </w:rPr>
              <w:t>Age*Elevated BP</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E9446A" w:rsidRDefault="00587BE8" w:rsidP="00B120AF">
            <w:pPr>
              <w:rPr>
                <w:rFonts w:cstheme="minorHAnsi"/>
                <w:b/>
                <w:sz w:val="22"/>
                <w:szCs w:val="22"/>
              </w:rPr>
            </w:pPr>
          </w:p>
        </w:tc>
        <w:tc>
          <w:tcPr>
            <w:tcW w:w="1530" w:type="dxa"/>
            <w:tcBorders>
              <w:top w:val="nil"/>
              <w:left w:val="nil"/>
              <w:bottom w:val="nil"/>
              <w:right w:val="nil"/>
            </w:tcBorders>
          </w:tcPr>
          <w:p w:rsidR="00587BE8" w:rsidRPr="00975635" w:rsidRDefault="00587BE8" w:rsidP="00B120AF">
            <w:pPr>
              <w:rPr>
                <w:rFonts w:cstheme="minorHAnsi"/>
                <w:sz w:val="22"/>
                <w:szCs w:val="22"/>
              </w:rPr>
            </w:pPr>
          </w:p>
        </w:tc>
        <w:tc>
          <w:tcPr>
            <w:tcW w:w="1530" w:type="dxa"/>
            <w:tcBorders>
              <w:top w:val="nil"/>
              <w:left w:val="nil"/>
              <w:bottom w:val="nil"/>
              <w:right w:val="nil"/>
            </w:tcBorders>
          </w:tcPr>
          <w:p w:rsidR="00587BE8" w:rsidRPr="007C7860" w:rsidRDefault="00587BE8" w:rsidP="00B120AF">
            <w:pPr>
              <w:rPr>
                <w:rFonts w:cstheme="minorHAnsi"/>
                <w:sz w:val="22"/>
                <w:szCs w:val="22"/>
              </w:rPr>
            </w:pPr>
            <w:r w:rsidRPr="007C7860">
              <w:rPr>
                <w:rFonts w:cstheme="minorHAnsi"/>
                <w:sz w:val="22"/>
                <w:szCs w:val="22"/>
              </w:rPr>
              <w:t>-0.13 (0.06)</w:t>
            </w:r>
          </w:p>
        </w:tc>
        <w:tc>
          <w:tcPr>
            <w:tcW w:w="1890" w:type="dxa"/>
            <w:tcBorders>
              <w:top w:val="nil"/>
              <w:left w:val="nil"/>
              <w:bottom w:val="nil"/>
              <w:right w:val="nil"/>
            </w:tcBorders>
          </w:tcPr>
          <w:p w:rsidR="00587BE8" w:rsidRPr="007C7860" w:rsidRDefault="00587BE8" w:rsidP="00B120AF">
            <w:pPr>
              <w:rPr>
                <w:rFonts w:cstheme="minorHAnsi"/>
                <w:sz w:val="22"/>
                <w:szCs w:val="22"/>
              </w:rPr>
            </w:pPr>
            <w:r w:rsidRPr="007C7860">
              <w:rPr>
                <w:rFonts w:cstheme="minorHAnsi"/>
                <w:sz w:val="22"/>
                <w:szCs w:val="22"/>
              </w:rPr>
              <w:t>-0.25, 0.01</w:t>
            </w:r>
          </w:p>
        </w:tc>
      </w:tr>
      <w:tr w:rsidR="00587BE8" w:rsidRPr="00E9446A" w:rsidTr="00B120AF">
        <w:tc>
          <w:tcPr>
            <w:tcW w:w="3960" w:type="dxa"/>
            <w:tcBorders>
              <w:right w:val="nil"/>
            </w:tcBorders>
          </w:tcPr>
          <w:p w:rsidR="00587BE8" w:rsidRPr="00E9446A" w:rsidRDefault="00587BE8" w:rsidP="00B120AF">
            <w:pPr>
              <w:rPr>
                <w:rFonts w:cstheme="minorHAnsi"/>
                <w:sz w:val="22"/>
                <w:szCs w:val="22"/>
              </w:rPr>
            </w:pPr>
            <w:r w:rsidRPr="00E9446A">
              <w:rPr>
                <w:rFonts w:cstheme="minorHAnsi"/>
                <w:sz w:val="22"/>
                <w:szCs w:val="22"/>
              </w:rPr>
              <w:t>Insulin resistance</w:t>
            </w:r>
            <w:r>
              <w:rPr>
                <w:rFonts w:cstheme="minorHAnsi"/>
                <w:sz w:val="22"/>
                <w:szCs w:val="22"/>
              </w:rPr>
              <w:t xml:space="preserve"> (0 = No, 1 = yes)</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E9446A" w:rsidRDefault="00587BE8" w:rsidP="00B120AF">
            <w:pPr>
              <w:rPr>
                <w:rFonts w:cstheme="minorHAnsi"/>
                <w:sz w:val="22"/>
                <w:szCs w:val="22"/>
              </w:rPr>
            </w:pPr>
          </w:p>
        </w:tc>
        <w:tc>
          <w:tcPr>
            <w:tcW w:w="1530" w:type="dxa"/>
            <w:tcBorders>
              <w:top w:val="nil"/>
              <w:left w:val="nil"/>
              <w:bottom w:val="nil"/>
              <w:right w:val="nil"/>
            </w:tcBorders>
          </w:tcPr>
          <w:p w:rsidR="00587BE8" w:rsidRPr="00975635" w:rsidRDefault="00587BE8" w:rsidP="00B120AF">
            <w:pPr>
              <w:rPr>
                <w:rFonts w:cstheme="minorHAnsi"/>
                <w:sz w:val="22"/>
                <w:szCs w:val="22"/>
              </w:rPr>
            </w:pPr>
          </w:p>
        </w:tc>
        <w:tc>
          <w:tcPr>
            <w:tcW w:w="1530" w:type="dxa"/>
            <w:tcBorders>
              <w:top w:val="nil"/>
              <w:left w:val="nil"/>
              <w:bottom w:val="nil"/>
              <w:right w:val="nil"/>
            </w:tcBorders>
          </w:tcPr>
          <w:p w:rsidR="00587BE8" w:rsidRPr="007C7860" w:rsidRDefault="00587BE8" w:rsidP="00B120AF">
            <w:pPr>
              <w:rPr>
                <w:rFonts w:cstheme="minorHAnsi"/>
                <w:b/>
                <w:sz w:val="22"/>
                <w:szCs w:val="22"/>
              </w:rPr>
            </w:pPr>
            <w:r w:rsidRPr="007C7860">
              <w:rPr>
                <w:rFonts w:cstheme="minorHAnsi"/>
                <w:b/>
                <w:sz w:val="22"/>
                <w:szCs w:val="22"/>
              </w:rPr>
              <w:t>2.85 (1.03)</w:t>
            </w:r>
            <w:r w:rsidRPr="007C7860">
              <w:rPr>
                <w:rFonts w:cstheme="minorHAnsi"/>
                <w:b/>
                <w:sz w:val="22"/>
                <w:szCs w:val="22"/>
                <w:vertAlign w:val="superscript"/>
              </w:rPr>
              <w:t>*</w:t>
            </w:r>
          </w:p>
        </w:tc>
        <w:tc>
          <w:tcPr>
            <w:tcW w:w="1890" w:type="dxa"/>
            <w:tcBorders>
              <w:top w:val="nil"/>
              <w:left w:val="nil"/>
              <w:bottom w:val="nil"/>
              <w:right w:val="nil"/>
            </w:tcBorders>
          </w:tcPr>
          <w:p w:rsidR="00587BE8" w:rsidRPr="007C7860" w:rsidRDefault="00587BE8" w:rsidP="00B120AF">
            <w:pPr>
              <w:rPr>
                <w:rFonts w:cstheme="minorHAnsi"/>
                <w:b/>
                <w:sz w:val="22"/>
                <w:szCs w:val="22"/>
              </w:rPr>
            </w:pPr>
            <w:r w:rsidRPr="007C7860">
              <w:rPr>
                <w:rFonts w:cstheme="minorHAnsi"/>
                <w:b/>
                <w:sz w:val="22"/>
                <w:szCs w:val="22"/>
              </w:rPr>
              <w:t>0.84, 4.87</w:t>
            </w:r>
          </w:p>
        </w:tc>
      </w:tr>
      <w:tr w:rsidR="00587BE8" w:rsidRPr="00E9446A" w:rsidTr="00B120AF">
        <w:trPr>
          <w:trHeight w:val="343"/>
        </w:trPr>
        <w:tc>
          <w:tcPr>
            <w:tcW w:w="3960" w:type="dxa"/>
            <w:tcBorders>
              <w:right w:val="nil"/>
            </w:tcBorders>
          </w:tcPr>
          <w:p w:rsidR="00587BE8" w:rsidRPr="00E9446A" w:rsidRDefault="00587BE8" w:rsidP="00B120AF">
            <w:pPr>
              <w:ind w:left="341"/>
              <w:rPr>
                <w:rFonts w:cstheme="minorHAnsi"/>
                <w:sz w:val="22"/>
                <w:szCs w:val="22"/>
              </w:rPr>
            </w:pPr>
            <w:r>
              <w:rPr>
                <w:rFonts w:cstheme="minorHAnsi"/>
                <w:sz w:val="22"/>
                <w:szCs w:val="22"/>
              </w:rPr>
              <w:t>Age*Insulin resistance</w:t>
            </w:r>
          </w:p>
        </w:tc>
        <w:tc>
          <w:tcPr>
            <w:tcW w:w="1530" w:type="dxa"/>
            <w:tcBorders>
              <w:top w:val="nil"/>
              <w:left w:val="nil"/>
              <w:bottom w:val="nil"/>
              <w:right w:val="nil"/>
            </w:tcBorders>
          </w:tcPr>
          <w:p w:rsidR="00587BE8" w:rsidRPr="00C24287" w:rsidRDefault="00587BE8" w:rsidP="00B120AF">
            <w:pPr>
              <w:rPr>
                <w:rFonts w:cstheme="minorHAnsi"/>
                <w:sz w:val="22"/>
                <w:szCs w:val="22"/>
              </w:rPr>
            </w:pPr>
          </w:p>
        </w:tc>
        <w:tc>
          <w:tcPr>
            <w:tcW w:w="1530" w:type="dxa"/>
            <w:tcBorders>
              <w:top w:val="nil"/>
              <w:left w:val="nil"/>
              <w:bottom w:val="nil"/>
              <w:right w:val="nil"/>
            </w:tcBorders>
          </w:tcPr>
          <w:p w:rsidR="00587BE8" w:rsidRPr="00AA36A2" w:rsidRDefault="00587BE8" w:rsidP="00B120AF">
            <w:pPr>
              <w:rPr>
                <w:rFonts w:cstheme="minorHAnsi"/>
                <w:sz w:val="22"/>
                <w:szCs w:val="22"/>
              </w:rPr>
            </w:pPr>
          </w:p>
        </w:tc>
        <w:tc>
          <w:tcPr>
            <w:tcW w:w="1530" w:type="dxa"/>
            <w:tcBorders>
              <w:top w:val="nil"/>
              <w:left w:val="nil"/>
              <w:bottom w:val="nil"/>
              <w:right w:val="nil"/>
            </w:tcBorders>
          </w:tcPr>
          <w:p w:rsidR="00587BE8" w:rsidRPr="00E9446A" w:rsidRDefault="00587BE8" w:rsidP="00B120AF">
            <w:pPr>
              <w:rPr>
                <w:rFonts w:cstheme="minorHAnsi"/>
                <w:sz w:val="22"/>
                <w:szCs w:val="22"/>
              </w:rPr>
            </w:pPr>
          </w:p>
        </w:tc>
        <w:tc>
          <w:tcPr>
            <w:tcW w:w="1530" w:type="dxa"/>
            <w:tcBorders>
              <w:top w:val="nil"/>
              <w:left w:val="nil"/>
              <w:bottom w:val="nil"/>
              <w:right w:val="nil"/>
            </w:tcBorders>
          </w:tcPr>
          <w:p w:rsidR="00587BE8" w:rsidRPr="00975635" w:rsidRDefault="00587BE8" w:rsidP="00B120AF">
            <w:pPr>
              <w:rPr>
                <w:rFonts w:cstheme="minorHAnsi"/>
                <w:sz w:val="22"/>
                <w:szCs w:val="22"/>
              </w:rPr>
            </w:pPr>
          </w:p>
        </w:tc>
        <w:tc>
          <w:tcPr>
            <w:tcW w:w="1530" w:type="dxa"/>
            <w:tcBorders>
              <w:top w:val="nil"/>
              <w:left w:val="nil"/>
              <w:bottom w:val="nil"/>
              <w:right w:val="nil"/>
            </w:tcBorders>
          </w:tcPr>
          <w:p w:rsidR="00587BE8" w:rsidRPr="007C7860" w:rsidRDefault="00587BE8" w:rsidP="00B120AF">
            <w:pPr>
              <w:rPr>
                <w:rFonts w:cstheme="minorHAnsi"/>
                <w:b/>
                <w:sz w:val="22"/>
                <w:szCs w:val="22"/>
              </w:rPr>
            </w:pPr>
            <w:r w:rsidRPr="007C7860">
              <w:rPr>
                <w:rFonts w:cstheme="minorHAnsi"/>
                <w:b/>
                <w:sz w:val="22"/>
                <w:szCs w:val="22"/>
              </w:rPr>
              <w:t>-0.30 (0.08)</w:t>
            </w:r>
            <w:r w:rsidRPr="007C7860">
              <w:rPr>
                <w:rFonts w:cstheme="minorHAnsi"/>
                <w:b/>
                <w:sz w:val="22"/>
                <w:szCs w:val="22"/>
                <w:vertAlign w:val="superscript"/>
              </w:rPr>
              <w:t>***</w:t>
            </w:r>
          </w:p>
        </w:tc>
        <w:tc>
          <w:tcPr>
            <w:tcW w:w="1890" w:type="dxa"/>
            <w:tcBorders>
              <w:top w:val="nil"/>
              <w:left w:val="nil"/>
              <w:bottom w:val="nil"/>
              <w:right w:val="nil"/>
            </w:tcBorders>
          </w:tcPr>
          <w:p w:rsidR="00587BE8" w:rsidRPr="007C7860" w:rsidRDefault="00587BE8" w:rsidP="00B120AF">
            <w:pPr>
              <w:rPr>
                <w:rFonts w:cstheme="minorHAnsi"/>
                <w:b/>
                <w:sz w:val="22"/>
                <w:szCs w:val="22"/>
              </w:rPr>
            </w:pPr>
            <w:r w:rsidRPr="007C7860">
              <w:rPr>
                <w:rFonts w:cstheme="minorHAnsi"/>
                <w:b/>
                <w:sz w:val="22"/>
                <w:szCs w:val="22"/>
              </w:rPr>
              <w:t>-0.47, -0.14</w:t>
            </w:r>
          </w:p>
        </w:tc>
      </w:tr>
      <w:tr w:rsidR="00587BE8" w:rsidRPr="00E9446A" w:rsidTr="00B120AF">
        <w:tc>
          <w:tcPr>
            <w:tcW w:w="3960" w:type="dxa"/>
            <w:tcBorders>
              <w:top w:val="single" w:sz="4" w:space="0" w:color="auto"/>
              <w:right w:val="nil"/>
            </w:tcBorders>
          </w:tcPr>
          <w:p w:rsidR="00587BE8" w:rsidRPr="007933C5" w:rsidRDefault="00587BE8" w:rsidP="00B120AF">
            <w:pPr>
              <w:rPr>
                <w:rFonts w:cstheme="minorHAnsi"/>
                <w:i/>
                <w:sz w:val="22"/>
                <w:szCs w:val="22"/>
              </w:rPr>
            </w:pPr>
            <w:r w:rsidRPr="007933C5">
              <w:rPr>
                <w:rFonts w:cstheme="minorHAnsi"/>
                <w:i/>
                <w:sz w:val="22"/>
                <w:szCs w:val="22"/>
              </w:rPr>
              <w:t xml:space="preserve">F </w:t>
            </w:r>
          </w:p>
        </w:tc>
        <w:tc>
          <w:tcPr>
            <w:tcW w:w="1530" w:type="dxa"/>
            <w:tcBorders>
              <w:top w:val="single" w:sz="4" w:space="0" w:color="auto"/>
              <w:left w:val="nil"/>
              <w:bottom w:val="nil"/>
              <w:right w:val="nil"/>
            </w:tcBorders>
          </w:tcPr>
          <w:p w:rsidR="00587BE8" w:rsidRPr="00E9446A" w:rsidRDefault="00587BE8" w:rsidP="00B120AF">
            <w:pPr>
              <w:rPr>
                <w:rFonts w:cstheme="minorHAnsi"/>
                <w:sz w:val="22"/>
                <w:szCs w:val="22"/>
              </w:rPr>
            </w:pPr>
            <w:r>
              <w:rPr>
                <w:rFonts w:cstheme="minorHAnsi"/>
                <w:sz w:val="22"/>
                <w:szCs w:val="22"/>
              </w:rPr>
              <w:t>170.02</w:t>
            </w:r>
          </w:p>
        </w:tc>
        <w:tc>
          <w:tcPr>
            <w:tcW w:w="1530" w:type="dxa"/>
            <w:tcBorders>
              <w:top w:val="single" w:sz="4" w:space="0" w:color="auto"/>
              <w:left w:val="nil"/>
              <w:bottom w:val="nil"/>
              <w:right w:val="nil"/>
            </w:tcBorders>
          </w:tcPr>
          <w:p w:rsidR="00587BE8" w:rsidRPr="00E9446A" w:rsidRDefault="00587BE8" w:rsidP="00B120AF">
            <w:pPr>
              <w:rPr>
                <w:rFonts w:cstheme="minorHAnsi"/>
                <w:sz w:val="22"/>
                <w:szCs w:val="22"/>
              </w:rPr>
            </w:pPr>
          </w:p>
        </w:tc>
        <w:tc>
          <w:tcPr>
            <w:tcW w:w="1530" w:type="dxa"/>
            <w:tcBorders>
              <w:top w:val="single" w:sz="4" w:space="0" w:color="auto"/>
              <w:left w:val="nil"/>
              <w:bottom w:val="nil"/>
              <w:right w:val="nil"/>
            </w:tcBorders>
          </w:tcPr>
          <w:p w:rsidR="00587BE8" w:rsidRPr="00E9446A" w:rsidRDefault="00587BE8" w:rsidP="00B120AF">
            <w:pPr>
              <w:rPr>
                <w:rFonts w:cstheme="minorHAnsi"/>
                <w:sz w:val="22"/>
                <w:szCs w:val="22"/>
              </w:rPr>
            </w:pPr>
            <w:r>
              <w:rPr>
                <w:rFonts w:cstheme="minorHAnsi"/>
                <w:sz w:val="22"/>
                <w:szCs w:val="22"/>
              </w:rPr>
              <w:t>110.33</w:t>
            </w:r>
          </w:p>
        </w:tc>
        <w:tc>
          <w:tcPr>
            <w:tcW w:w="1530" w:type="dxa"/>
            <w:tcBorders>
              <w:top w:val="single" w:sz="4" w:space="0" w:color="auto"/>
              <w:left w:val="nil"/>
              <w:bottom w:val="nil"/>
              <w:right w:val="nil"/>
            </w:tcBorders>
          </w:tcPr>
          <w:p w:rsidR="00587BE8" w:rsidRPr="00E9446A" w:rsidRDefault="00587BE8" w:rsidP="00B120AF">
            <w:pPr>
              <w:rPr>
                <w:rFonts w:cstheme="minorHAnsi"/>
                <w:sz w:val="22"/>
                <w:szCs w:val="22"/>
              </w:rPr>
            </w:pPr>
          </w:p>
        </w:tc>
        <w:tc>
          <w:tcPr>
            <w:tcW w:w="1530" w:type="dxa"/>
            <w:tcBorders>
              <w:top w:val="single" w:sz="4" w:space="0" w:color="auto"/>
              <w:left w:val="nil"/>
              <w:bottom w:val="nil"/>
              <w:right w:val="nil"/>
            </w:tcBorders>
          </w:tcPr>
          <w:p w:rsidR="00587BE8" w:rsidRPr="00E9446A" w:rsidRDefault="00587BE8" w:rsidP="00B120AF">
            <w:pPr>
              <w:rPr>
                <w:rFonts w:cstheme="minorHAnsi"/>
                <w:sz w:val="22"/>
                <w:szCs w:val="22"/>
              </w:rPr>
            </w:pPr>
            <w:r>
              <w:rPr>
                <w:rFonts w:cstheme="minorHAnsi"/>
                <w:sz w:val="22"/>
                <w:szCs w:val="22"/>
              </w:rPr>
              <w:t>58.71</w:t>
            </w:r>
          </w:p>
        </w:tc>
        <w:tc>
          <w:tcPr>
            <w:tcW w:w="1890" w:type="dxa"/>
            <w:tcBorders>
              <w:top w:val="single" w:sz="4" w:space="0" w:color="auto"/>
              <w:left w:val="nil"/>
              <w:bottom w:val="nil"/>
              <w:right w:val="nil"/>
            </w:tcBorders>
          </w:tcPr>
          <w:p w:rsidR="00587BE8" w:rsidRPr="00E9446A" w:rsidRDefault="00587BE8" w:rsidP="00B120AF">
            <w:pPr>
              <w:rPr>
                <w:rFonts w:cstheme="minorHAnsi"/>
                <w:sz w:val="22"/>
                <w:szCs w:val="22"/>
              </w:rPr>
            </w:pPr>
          </w:p>
        </w:tc>
      </w:tr>
      <w:tr w:rsidR="00587BE8" w:rsidRPr="00E9446A" w:rsidTr="00B120AF">
        <w:tc>
          <w:tcPr>
            <w:tcW w:w="3960" w:type="dxa"/>
            <w:tcBorders>
              <w:right w:val="nil"/>
            </w:tcBorders>
          </w:tcPr>
          <w:p w:rsidR="00587BE8" w:rsidRPr="00E9446A" w:rsidRDefault="00587BE8" w:rsidP="00B120AF">
            <w:pPr>
              <w:rPr>
                <w:rFonts w:cstheme="minorHAnsi"/>
                <w:sz w:val="22"/>
                <w:szCs w:val="22"/>
              </w:rPr>
            </w:pPr>
            <w:r w:rsidRPr="00E9446A">
              <w:rPr>
                <w:rFonts w:cstheme="minorHAnsi"/>
                <w:sz w:val="22"/>
                <w:szCs w:val="22"/>
              </w:rPr>
              <w:t xml:space="preserve">Adj. </w:t>
            </w:r>
            <w:r w:rsidRPr="007933C5">
              <w:rPr>
                <w:rFonts w:cstheme="minorHAnsi"/>
                <w:i/>
                <w:sz w:val="22"/>
                <w:szCs w:val="22"/>
              </w:rPr>
              <w:t>R</w:t>
            </w:r>
            <w:r w:rsidRPr="00E9446A">
              <w:rPr>
                <w:rFonts w:cstheme="minorHAnsi"/>
                <w:sz w:val="22"/>
                <w:szCs w:val="22"/>
                <w:vertAlign w:val="superscript"/>
              </w:rPr>
              <w:t>2</w:t>
            </w:r>
          </w:p>
        </w:tc>
        <w:tc>
          <w:tcPr>
            <w:tcW w:w="1530" w:type="dxa"/>
            <w:tcBorders>
              <w:top w:val="nil"/>
              <w:left w:val="nil"/>
              <w:bottom w:val="single" w:sz="4" w:space="0" w:color="auto"/>
              <w:right w:val="nil"/>
            </w:tcBorders>
          </w:tcPr>
          <w:p w:rsidR="00587BE8" w:rsidRPr="00E9446A" w:rsidRDefault="00587BE8" w:rsidP="00B120AF">
            <w:pPr>
              <w:rPr>
                <w:rFonts w:cstheme="minorHAnsi"/>
                <w:sz w:val="22"/>
                <w:szCs w:val="22"/>
              </w:rPr>
            </w:pPr>
            <w:r>
              <w:rPr>
                <w:rFonts w:cstheme="minorHAnsi"/>
                <w:sz w:val="22"/>
                <w:szCs w:val="22"/>
              </w:rPr>
              <w:t>0.31</w:t>
            </w:r>
          </w:p>
        </w:tc>
        <w:tc>
          <w:tcPr>
            <w:tcW w:w="1530" w:type="dxa"/>
            <w:tcBorders>
              <w:top w:val="nil"/>
              <w:left w:val="nil"/>
              <w:bottom w:val="single" w:sz="4" w:space="0" w:color="auto"/>
              <w:right w:val="nil"/>
            </w:tcBorders>
          </w:tcPr>
          <w:p w:rsidR="00587BE8" w:rsidRPr="00E9446A" w:rsidRDefault="00587BE8" w:rsidP="00B120AF">
            <w:pPr>
              <w:rPr>
                <w:rFonts w:cstheme="minorHAnsi"/>
                <w:sz w:val="22"/>
                <w:szCs w:val="22"/>
              </w:rPr>
            </w:pPr>
          </w:p>
        </w:tc>
        <w:tc>
          <w:tcPr>
            <w:tcW w:w="1530" w:type="dxa"/>
            <w:tcBorders>
              <w:top w:val="nil"/>
              <w:left w:val="nil"/>
              <w:bottom w:val="single" w:sz="4" w:space="0" w:color="auto"/>
              <w:right w:val="nil"/>
            </w:tcBorders>
          </w:tcPr>
          <w:p w:rsidR="00587BE8" w:rsidRPr="00E9446A" w:rsidRDefault="00587BE8" w:rsidP="00B120AF">
            <w:pPr>
              <w:rPr>
                <w:rFonts w:cstheme="minorHAnsi"/>
                <w:sz w:val="22"/>
                <w:szCs w:val="22"/>
              </w:rPr>
            </w:pPr>
            <w:r>
              <w:rPr>
                <w:rFonts w:cstheme="minorHAnsi"/>
                <w:sz w:val="22"/>
                <w:szCs w:val="22"/>
              </w:rPr>
              <w:t>0.34</w:t>
            </w:r>
          </w:p>
        </w:tc>
        <w:tc>
          <w:tcPr>
            <w:tcW w:w="1530" w:type="dxa"/>
            <w:tcBorders>
              <w:top w:val="nil"/>
              <w:left w:val="nil"/>
              <w:bottom w:val="single" w:sz="4" w:space="0" w:color="auto"/>
              <w:right w:val="nil"/>
            </w:tcBorders>
          </w:tcPr>
          <w:p w:rsidR="00587BE8" w:rsidRPr="00E9446A" w:rsidRDefault="00587BE8" w:rsidP="00B120AF">
            <w:pPr>
              <w:rPr>
                <w:rFonts w:cstheme="minorHAnsi"/>
                <w:sz w:val="22"/>
                <w:szCs w:val="22"/>
              </w:rPr>
            </w:pPr>
          </w:p>
        </w:tc>
        <w:tc>
          <w:tcPr>
            <w:tcW w:w="1530" w:type="dxa"/>
            <w:tcBorders>
              <w:top w:val="nil"/>
              <w:left w:val="nil"/>
              <w:bottom w:val="single" w:sz="4" w:space="0" w:color="auto"/>
              <w:right w:val="nil"/>
            </w:tcBorders>
          </w:tcPr>
          <w:p w:rsidR="00587BE8" w:rsidRPr="00E9446A" w:rsidRDefault="00587BE8" w:rsidP="00B120AF">
            <w:pPr>
              <w:rPr>
                <w:rFonts w:cstheme="minorHAnsi"/>
                <w:sz w:val="22"/>
                <w:szCs w:val="22"/>
              </w:rPr>
            </w:pPr>
            <w:r>
              <w:rPr>
                <w:rFonts w:cstheme="minorHAnsi"/>
                <w:sz w:val="22"/>
                <w:szCs w:val="22"/>
              </w:rPr>
              <w:t>0.35</w:t>
            </w:r>
          </w:p>
        </w:tc>
        <w:tc>
          <w:tcPr>
            <w:tcW w:w="1890" w:type="dxa"/>
            <w:tcBorders>
              <w:top w:val="nil"/>
              <w:left w:val="nil"/>
              <w:bottom w:val="single" w:sz="4" w:space="0" w:color="auto"/>
              <w:right w:val="nil"/>
            </w:tcBorders>
          </w:tcPr>
          <w:p w:rsidR="00587BE8" w:rsidRPr="00E9446A" w:rsidRDefault="00587BE8" w:rsidP="00B120AF">
            <w:pPr>
              <w:rPr>
                <w:rFonts w:cstheme="minorHAnsi"/>
                <w:sz w:val="22"/>
                <w:szCs w:val="22"/>
              </w:rPr>
            </w:pPr>
          </w:p>
        </w:tc>
      </w:tr>
    </w:tbl>
    <w:p w:rsidR="00587BE8" w:rsidRDefault="00587BE8" w:rsidP="00587BE8">
      <w:pPr>
        <w:spacing w:line="240" w:lineRule="auto"/>
        <w:ind w:firstLine="0"/>
      </w:pPr>
    </w:p>
    <w:p w:rsidR="00587BE8" w:rsidRDefault="00587BE8" w:rsidP="00587BE8">
      <w:pPr>
        <w:spacing w:line="240" w:lineRule="auto"/>
        <w:ind w:firstLine="0"/>
      </w:pPr>
      <w:r>
        <w:t>Note: *</w:t>
      </w:r>
      <w:r w:rsidRPr="007933C5">
        <w:rPr>
          <w:i/>
        </w:rPr>
        <w:t>p</w:t>
      </w:r>
      <w:r>
        <w:t xml:space="preserve"> &lt; .05; ** </w:t>
      </w:r>
      <w:r w:rsidRPr="007933C5">
        <w:rPr>
          <w:i/>
        </w:rPr>
        <w:t>p</w:t>
      </w:r>
      <w:r>
        <w:t xml:space="preserve"> &lt; .01; ***</w:t>
      </w:r>
      <w:r w:rsidRPr="007933C5">
        <w:rPr>
          <w:i/>
        </w:rPr>
        <w:t>p</w:t>
      </w:r>
      <w:r>
        <w:t xml:space="preserve"> &lt; .001</w:t>
      </w:r>
    </w:p>
    <w:p w:rsidR="003E1B42" w:rsidRDefault="003E1B42" w:rsidP="00587BE8">
      <w:pPr>
        <w:spacing w:line="240" w:lineRule="auto"/>
        <w:ind w:firstLine="0"/>
        <w:sectPr w:rsidR="003E1B42" w:rsidSect="003E1B42">
          <w:footnotePr>
            <w:pos w:val="beneathText"/>
          </w:footnotePr>
          <w:pgSz w:w="15840" w:h="12240" w:orient="landscape"/>
          <w:pgMar w:top="1440" w:right="1440" w:bottom="1440" w:left="1440" w:header="720" w:footer="720" w:gutter="0"/>
          <w:cols w:space="720"/>
          <w:titlePg/>
          <w:docGrid w:linePitch="360"/>
          <w15:footnoteColumns w:val="1"/>
        </w:sectPr>
      </w:pPr>
    </w:p>
    <w:p w:rsidR="003E1B42" w:rsidRPr="003E1B42" w:rsidRDefault="00A12632" w:rsidP="00A12632">
      <w:pPr>
        <w:spacing w:line="240" w:lineRule="auto"/>
        <w:ind w:firstLine="0"/>
      </w:pPr>
      <w:r>
        <w:rPr>
          <w:noProof/>
        </w:rPr>
        <w:lastRenderedPageBreak/>
        <mc:AlternateContent>
          <mc:Choice Requires="wpg">
            <w:drawing>
              <wp:anchor distT="0" distB="0" distL="114300" distR="114300" simplePos="0" relativeHeight="251657728" behindDoc="0" locked="0" layoutInCell="1" allowOverlap="1">
                <wp:simplePos x="0" y="0"/>
                <wp:positionH relativeFrom="column">
                  <wp:posOffset>312516</wp:posOffset>
                </wp:positionH>
                <wp:positionV relativeFrom="paragraph">
                  <wp:posOffset>173620</wp:posOffset>
                </wp:positionV>
                <wp:extent cx="5336878" cy="6352998"/>
                <wp:effectExtent l="0" t="0" r="0" b="0"/>
                <wp:wrapNone/>
                <wp:docPr id="36" name="Group 36"/>
                <wp:cNvGraphicFramePr/>
                <a:graphic xmlns:a="http://schemas.openxmlformats.org/drawingml/2006/main">
                  <a:graphicData uri="http://schemas.microsoft.com/office/word/2010/wordprocessingGroup">
                    <wpg:wgp>
                      <wpg:cNvGrpSpPr/>
                      <wpg:grpSpPr>
                        <a:xfrm>
                          <a:off x="0" y="0"/>
                          <a:ext cx="5336878" cy="6352998"/>
                          <a:chOff x="0" y="0"/>
                          <a:chExt cx="5336878" cy="6352998"/>
                        </a:xfrm>
                      </wpg:grpSpPr>
                      <wps:wsp>
                        <wps:cNvPr id="10" name="Text Box 10"/>
                        <wps:cNvSpPr txBox="1"/>
                        <wps:spPr>
                          <a:xfrm>
                            <a:off x="23150" y="4456253"/>
                            <a:ext cx="504254" cy="341873"/>
                          </a:xfrm>
                          <a:prstGeom prst="rect">
                            <a:avLst/>
                          </a:prstGeom>
                          <a:solidFill>
                            <a:schemeClr val="lt1"/>
                          </a:solidFill>
                          <a:ln w="6350">
                            <a:noFill/>
                          </a:ln>
                        </wps:spPr>
                        <wps:txbx>
                          <w:txbxContent>
                            <w:p w:rsidR="00A12632" w:rsidRPr="008755BB" w:rsidRDefault="00A12632" w:rsidP="00A12632">
                              <w:pPr>
                                <w:ind w:firstLine="0"/>
                                <w:rPr>
                                  <w:b/>
                                </w:rPr>
                              </w:pPr>
                              <w:r w:rsidRPr="008755BB">
                                <w:rPr>
                                  <w:b/>
                                </w:rPr>
                                <w:t>(</w:t>
                              </w:r>
                              <w:r>
                                <w:rPr>
                                  <w:b/>
                                </w:rPr>
                                <w:t>B</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0"/>
                            <a:ext cx="504254" cy="341873"/>
                          </a:xfrm>
                          <a:prstGeom prst="rect">
                            <a:avLst/>
                          </a:prstGeom>
                          <a:solidFill>
                            <a:schemeClr val="lt1"/>
                          </a:solidFill>
                          <a:ln w="6350">
                            <a:noFill/>
                          </a:ln>
                        </wps:spPr>
                        <wps:txbx>
                          <w:txbxContent>
                            <w:p w:rsidR="00A12632" w:rsidRPr="008755BB" w:rsidRDefault="00A12632" w:rsidP="00A12632">
                              <w:pPr>
                                <w:ind w:firstLine="0"/>
                                <w:rPr>
                                  <w:b/>
                                </w:rPr>
                              </w:pPr>
                              <w:r w:rsidRPr="008755BB">
                                <w:rPr>
                                  <w:b/>
                                </w:rPr>
                                <w:t>(</w:t>
                              </w:r>
                              <w:r>
                                <w:rPr>
                                  <w:b/>
                                </w:rPr>
                                <w:t>A</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636608" y="4456253"/>
                            <a:ext cx="4700270" cy="1896745"/>
                          </a:xfrm>
                          <a:prstGeom prst="rect">
                            <a:avLst/>
                          </a:prstGeom>
                        </pic:spPr>
                      </pic:pic>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972274" y="0"/>
                            <a:ext cx="3946525" cy="3966845"/>
                          </a:xfrm>
                          <a:prstGeom prst="rect">
                            <a:avLst/>
                          </a:prstGeom>
                        </pic:spPr>
                      </pic:pic>
                    </wpg:wgp>
                  </a:graphicData>
                </a:graphic>
              </wp:anchor>
            </w:drawing>
          </mc:Choice>
          <mc:Fallback>
            <w:pict>
              <v:group id="Group 36" o:spid="_x0000_s1026" style="position:absolute;margin-left:24.6pt;margin-top:13.65pt;width:420.25pt;height:500.25pt;z-index:251657728" coordsize="53368,63529"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MAAAA1AAAAPAAAADsAAAA8AAAANAAAAA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OAAAA2QAAAPMAAADyAAAA8wAAANUA&#13;&#10;AAAS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wAAAOcAAAD/AAAA/wAAAP8AAADkAAAAE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4AAADkAAAA/wAAAP8AAAD/AAAA4QAAAB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wAAAAwAAAAL&#13;&#10;AAAAAgAAAAAAAAAJAAAABwAAAAAAAAAAAAAAAAAAAAAAAAABAAAACgAAAAMAAAAAAAAAAAAAAAAA&#13;&#10;AAAAAAAAAAAAAAAAAAAAAAAAAAAAAAAAAAAAAAAAAAAAAAAAAAAAAAAAAAAAAAAAAAAAAAAAAAAA&#13;&#10;AAAAAAAAAAAAAAAAAAAAAAAAAAAAAAAAAAAAAAAAAAAAAAAAAAAAAAAAAAAAAAAAAAAAAAAAAAAA&#13;&#10;AAAAAAAAAAAAAAAABQAAAAs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AAAAjAAAAFg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AAAADAAAAAsAAAABAAAAAQAAAAsAAAAEAAAAAAAAAAAAAAAAAAAAAAAAAAQAAAAM&#13;&#10;AAAABAAAAAAAAAAAAAAAAAAAAAAAAAAAAAAAAAAAAAAAAAAAAAAAAAAAAAAAAAAAAAAAAAAAAAAA&#13;&#10;AAAAAAAAAAAAAAAAAAAAAAAAAAAAAAAAAAAAAAAAAAAAAAAAAAAAAAAAAAAAAAAAAAAAAAAAAAAA&#13;&#10;AAAAAAAAAAAAAAAAAAAAAAAAAAAAAAAAAAAAAAAEAAAACwAAAA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OAAAA&#13;&#10;5AAAAP8AAAD/AAAA/wAAAOEA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wAAAC0AAAA6AAAAOwAAABIAAAABAAAAAAAAAAAA&#13;&#10;AAAAAAAAAAAAAAAAAAAAAAAAAAAAAAAAAAAAAAAAAAAAAAAAAAAAAAAAAAAAAAAAAAAAAAAAAAAA&#13;&#10;AAAAAAAAAAAAAAAAAAAAAAAAAAAAAAAAAAAAAAAgAAAAsQAAAHEAAAA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gAAAOQAAAD/AAAA/wAAAP8AAADhAAAAE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MAAADI&#13;&#10;AAAA+AAAAPgAAABOAAAAAgAAAAAAAAAAAAAAAAAAAAAAAAAAAAAAAAAAAAAAAAAAAAAAAAAAAAAA&#13;&#10;AAAAAAAAAAAAAAAAAAAAAAAAAAAAAAAAAAAAAAAAAAAAAAAAAAAAAAAAAAAAAAAAAAAAAAAAWAAA&#13;&#10;AOoAAAC7AAAAJ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4AAADkAAAA/wAA&#13;&#10;AP8AAAD/AAAA4Q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iAAAA0wAAAP8AAAD/AAAAUQAAAAIAAAAAAAAAAAAAAAAAAAAA&#13;&#10;AAAAAAAAAAAAAAAAAAAAAAAAAAAAAAAAAAAAAAAAAAAAAAAAAAAAAAAAAAAAAAAAAAAAAAAAAAAA&#13;&#10;AAAAAAAAAAAAAAAAAAAAAAAACwAAALUAAAD/AAAA/wAAAGUAAAA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AAAA5AAAAP8AAAD/AAAA/wAAAOEAAAAT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HQAAAKUAAADNAAAA&#13;&#10;zQAAAEEAAAABAAAAAAAAAAAAAAAAAAAAAAAAAAAAAAAAAAAAAAAAAAAAAAAAAAAAAAAAAAAAAAAA&#13;&#10;AAAAAAAAAAAAAAAAAAAAAAAAAAAAAAAAAAAAAAAAAAAAAAAAAAAAAAAAADYAAADdAAAA8AAAAPsA&#13;&#10;AAC0AAAAH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gAAAOQAAAD/AAAA/wAAAP8A&#13;&#10;AADhAAAAE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4AAADkAAAA/wAAAP8AAAD/AAAA4QAAAB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OAAAA5AAAAP8AAAD/AAAA/wAAAOEAAAAT&#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gAAAOQAAAD/AAAA/wAAAP8AAADhAAAAE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4AAADkAAAA/wAAAP8AAAD/AAAA4QAAAB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&#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OAAAA5AAA&#13;&#10;AP8AAAD/AAAA/wAAAOEAAAA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AAAOQAAAD/AAAA/wAAAP8AAADh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AAADkAAAA/wAAAP8A&#13;&#10;AAD/AAAA4QAAAB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AA5AAAAP8AAAD/AAAA/wAAAOEAAAA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gAAAOQAAAD/AAAA/wAAAP8AAADh&#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DkAAAA/wAAAP8AAAD/AAAA4QAAAB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&#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AAAA5AAAAP8AAAD/AAAA/wAAAOEAAAAT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OQAAAD/AAAA/wAAAP8AAADhAAAAE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wAAABKAAAAXwAAAF8AAAAdAAAAAQAAAAAAAAAA&#13;&#10;AAAAAAAAAAAAAAAAAAAAAAAAAAAAAAAAAAAAAAAAAAAAAAAAAAAAAAAAAAAAAAAAAAAAAAAAAAAA&#13;&#10;AAAAAAAAAAAAAAAAAAAAAAAAAAAAAAAAAAAAAAAAAAAAAAAAAAAAAAAAAAAAAAAAAAAAAAAAAAAA&#13;&#10;AAAAAAAAAAAAAAAAAA8AAACJAAAA7gAAAGwAAAAAAAAAAAAAAAAAAAAAAAAAAAAAAAYAAACsAAAA&#13;&#10;k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4AAADkAAAA/wAAAP8AAAD/AAAA4QAAAB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FwAAABQAAAAqAAAAzwAAAI8AAAAIAAAA&#13;&#10;AAAAAAAAAAAAAAAAAAAAAAAAAAAwAAAA0QAAAPAAAAA2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uAAAAP8AAADMAAAAUQAA&#13;&#10;ACAAAAAZAAAAGgAAAEAAAACcAAAAvAAAAC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YAAAAXAAAAFgAAACkAAADDAAAAlgAAABQAAAAAAAAAAAAAAAAAAAAAAAAA&#13;&#10;AAAAABcAAADYAAAA7AAAAF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5AAAAP8A&#13;&#10;AAD/AAAA/wAAAOEAAAA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DAAAAgAAA&#13;&#10;AOUAAADQAAAA4gAAANkAAAAnAAAAAAAAAAAAAAAAAAAAAAAAAAAAAAAAAAAAOQAAAN4AAAD1AAAA&#13;&#10;P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QAAAE8AAADNAAAA7wAAAPYAAADzAAAA6gAAAOIAAADaAAAAngAAAC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AAABMAAAA5QAAAN8AAADeAAAAwQAA&#13;&#10;AD0AAAABAAAAAAAAAAAAAAAAAAAAAAAAAAAAAAAlAAAA3wAAAPMAAAB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OQAAAD/AAAA/wAAAP8AAADhAAAAE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YAAABbAAAAWwAAAD4AAAAAAAAA&#13;&#10;AAAAAAAAAAAAAAAAAAAAAAAAAAAAAAAAAAAAAAAAAAAAAAAAAAAAAAAAAAAAAAAAAAAAAAAAAAAA&#13;&#10;AAAAAAAAAAAAAAAAAAAAAAAAAAAAAAAAAAAAAAAAAAAAAAAAAAAAAAAAAAAAAAAAAAAAAAAAAAAA&#13;&#10;AAAAAAAAAAAAAAAAAAAAAAAABAAAAI0AAAD1AAAA/AAAANMAAABIAAAAAgAAAAAAAAAAAAAAAAAA&#13;&#10;AAAAAAAIAAAAPQAAAJMAAAD5AAAA+QAAAJcAAAA0AAAAB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wAAABJAAAAXAAA&#13;&#10;AFwAAAAcAAAAAQAAAAAAAAAAAAAAAAAAAAAAAAAAAAAAAAAAAAAAAAAAAAAAAAAAAAAAAAAAAAAA&#13;&#10;AAAAAAAAAAAAAAAAAAAAAAAAAAAAAAAAAAAAAAAAAAAAAAAAAAAAAAAAAAAAAAAAAAAAAAAAAAAA&#13;&#10;AAAAAAAAAAAAAAAAAAAAAAAAAAAAAAAAAAAAAAAAAAAAAAAAAAAAFQAAAF8AAACXAAAApgAAAJgA&#13;&#10;AAB8AAAARAAAAA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AAADkAAAA/wAAAP8AAAD/&#13;&#10;AAAA4QAAAB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AAAA2AAAAP8AAAD/AAAAUw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KAAAANoAAAD/AAAA/wAA&#13;&#10;AE4AAAACAAAAAAAAAAAAAAAAAAAAAAAAAAAAAAAAAAAAAAAAAAAAAAAAAAAAAAAAAAAAAAAAAAAA&#13;&#10;AAAAAAAAAAAAAAAAAAAAAAAAAAAAAAAAAAAAAAAAAAAAAAAAAAAAAAAAAAAAAAAAAAAAAAAAAAAA&#13;&#10;AAAAAAAAAAAAAAAAAAAAAAAAAAAAAAAAAAAAAAAAABAAAABkAAAAfwAAADoAAAADAAAAAAAAAAAA&#13;&#10;AAAAAAAAAAAAAAAAAAAEAAAASAAAAJEAAACDAAAAgQAAAIoAAAB0AAAAI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OAAAA5AAAAP8AAAD/AAAA/wAAAOEAAAA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zwAAAP8AAAD/AAAAu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QAAANYAAAD/AAAA/wAAAFM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AAADYAAAA/wAAAP8AAABN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gAAAOQAAAD/AAAA/wAAAP8AAADhAAAA&#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oA&#13;&#10;AACIAAAAhwAAA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IAAABtAAAAigAAAIsAAAAqAAAA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VAAAAbwAAAIoAAACLAAAAKAAAAA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AAADkAAAA/wAAAP8AAAD/AAAA4QAAAB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AAAACgAAAAoAAAAG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AAACAAAAAoAAAALA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AgAAAAKAAAACwAAAA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OAAAA5AAAAP8AAAD/AAAA/wAAAOE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AAAOQA&#13;&#10;AAD/AAAA/wAAAP8AAADh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AAAAArAAAAKwAAAB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UAAAAjAAAAKwAAACwAAAAM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GAAAA&#13;&#10;IwAAACsAAAAsAAAAD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4AAADkAAAA/wAAAP8AAAD/AAAA4QAAAB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EAAAA/wAAAP8AAAC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AAAA0gAA&#13;&#10;AP8AAAD/AAAAU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NQAAAD/AAAA/wAAAEs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5AAAAP8AAAD/&#13;&#10;AAAA/wAAAOEAAAAT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xwAAAP8AAAD/AAAAs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IwAAANIAAAD/AAAA/wAAAFEAAAA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cAAADUAAAA/wAA&#13;&#10;AP8AAABL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gAAAOQAAAD/AAAA/wAAAP8AAADhAAAAE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IAAADkAAAA4gAAAK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8AAAC4AAAA5gAAAOcA&#13;&#10;AABIAAAAA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AAAAugAAAOYAAADnAAAAQw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4AAADkAAAA/wAAAP8AAAD/AAAA&#13;&#10;4QAAAB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iAAAALgAAAC4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AAAAJQAAAC8AAAAxAAAAD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wAAACUAAAAvAAAAMQAAAA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5AAAAP8AAAD/AAAA/wAAAOEAAAAT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gAAAOQAAAD/AAAA/wAAAP8AAADhAAAAE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4A&#13;&#10;AADkAAAA/wAAAP8AAAD/AAAA4QAAAB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4QAAAOAAAACY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dAAAAtQAAAOcAAADrAAAARQ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IQAAALcAAADnAAAA7AAAAEE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OAAAA5AAAAP8AAAD/AAAA/wAAAOEAAAAT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wAAAP8AAAD/AAAA&#13;&#10;r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IgAA&#13;&#10;ANAAAAD/AAAA/wAAAE8AAAA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SAAAA/wAAAP8AAABK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gAAAOQAAAD/&#13;&#10;AAAA/wAAAP8AAADhAAAAE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L0AAADxAAAA8AAAAK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EAAADDAAAA8wAAAPQAAABM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lAAAAxQAA&#13;&#10;APMAAAD0AAAARw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4AAADkAAAA/wAAAP8AAAD/AAAA4QAAAB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RAAAAbAAAAGwAAABJ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VwAAAHAA&#13;&#10;AAByAAAAIQAAAA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wAAAFgAAABwAAAAcgAAAB8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OAAAA5AAAAP8AAAD/AAAA&#13;&#10;/wAAAOEAAAAT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gAAAOQAAAD/AAAA/wAAAP8AAADh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4AAADkAAAA/wAAAP8AAAD/AAAA4QAA&#13;&#10;AB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E&#13;&#10;AAAAsAAAAK8AAAB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XAAAAjQAAALYAAAC5AAAANg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GQAAAI8AAAC2AAAAuQAAADI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AAAA5AAAAP8AAAD/AAAA/wAAAOEAAAA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gAAAP8AAAD/AAAAr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IQAAAM8AAAD/AAAA/wAAAE8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UAAADRAAAA/wAAAP8AAABK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gAAAOQAAAD/AAAA/wAAAP8AAADhAAAAE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QAAAD8AAAA&#13;&#10;+gAAAL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IAAADMAAAA/QAAAP0AAABPAAAAA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zQAAAP0AAAD9AAAASg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4AAADk&#13;&#10;AAAA/wAAAP8AAAD/AAAA4QAAAB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wAAAAlQAAAJQAAAB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TAAAAeAAAAJkAAACcAAAALg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FgAA&#13;&#10;AHkAAACZAAAAnAAAACs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OAAAA5AAAAP8AAAD/AAAA/wAAAOEAAAAT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gAAAOQAAAD/AAAA&#13;&#10;/wAAAP8AAADhAAAAE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IAAABQ&#13;&#10;AAAAVwAAAB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4AAADkAAAA/wAAAP8AAAD/AAAA4QAAAB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lAAAAhgAAAIUAAABaAAAAAAAAAAAA&#13;&#10;AAAAAAAAAAAAAAAAAAAAAAAAAAAAAAAAAAAAAAAAAAAAAAAAAAAAAAAAAAAAAAAAAAAAAAAAAAAA&#13;&#10;AAAAAAAAAAAAAAAAAAAAAAAAAAAAAAAAAAAAAAAAAAAAAAAAAAAAAAAAAAAAAAAAAAAAAAAAAAAA&#13;&#10;AAAAAAAAAAAAAAAAAAAAAAAAAAA2AAAAzAAAAPoAAADEAAAAbgAAAB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RAAAAbAAAAIsAAACN&#13;&#10;AAAAKQAAAA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FAAAAG0AAACKAAAAjgAAACcA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OAAAA5AAAAP8AAAD/AAAA/wAA&#13;&#10;AOEAAAA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QAAAP4AAAD9AAAArAAAAAAAAAAAAAAAAAAAAAAAAAAAAAAAAAAAAAAAAAAAAAAAAAAAAAAA&#13;&#10;AAAAAAAAAAAAAAAAAAAAAAAAAAAAAAAAAAAAAAAAAAAAAAAAAAAAAAAAAAAAAAAAAAAAAAAAAAAA&#13;&#10;AAAAAAAAAAAAAAAAAAAAAAAAAAAAAAAAAAAAAAAAAAAAAAAAAAAAAAAFAAAAjwAAAPsAAAD/AAAA&#13;&#10;/wAAAO8AAAC0AAAATg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IQAAAM0AAAD/AAAA/wAAAE8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PAAAA/wAAAP8AAABK&#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OQAAAD/AAAA/wAAAP8AAADhAAAA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MgAAAD/AAAA/wAAALMAAAAAAAAAAAAAAAAAAAAA&#13;&#10;AAAAAAAAAAAAAAAAAAAAAAAAAAAAAAAAAAAAAAAAAAAAAAAAAAAAAAAAAAAAAAAAAAAAAAAAAAAA&#13;&#10;AAAAAAAAAAAAAAAAAAAAAAAAAAAAAAAAAAAAAAAAAAAAAAAAAAAAAAAAAAAAAAAAAAAAAAAAAAAA&#13;&#10;AAAAAAAAAAAAAgAAADkAAACwAAAA9AAAAP8AAAD/AAAA/wAAAOcAAAChAAAANQ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IAAADQAAAA/wAAAP8AAABRAAAA&#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nAAAA0gAAAP8AAAD/AAAASw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4AAADkAAAA/wAAAP8AAAD/AAAA4QAAAB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UAAAA&#13;&#10;wwAAAMIAAACFAAAAAAAAAAAAAAAAAAAAAAAAAAAAAAAAAAAAAAAAAAAAAAAAAAAAAAAAAAAAAAAA&#13;&#10;AAAAAAAAAAAAAAAAAAAAAAAAAAAAAAAAAAAAAAAAAAAAAAAAAAAAAAAAAAAAAAAAAAAAAAAAAAAA&#13;&#10;AAAAAAAAAAAAAAAAAAAAAAAAAAAAAAAAAAAAAAAAAAAAAAAAAAAAAAAAEAAAAF4AAAC/AAAA+AAA&#13;&#10;AP8AAAD/AAAA/QAAAOIAAAB0AAAAI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ZAAAAnQAAAMgAAADLAAAAP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HQAAAJ8AAADIAAAAywAAADg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O&#13;&#10;AAAA5AAAAP8AAAD/AAAA/wAAAOEAAA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AAAAYAAAAIAAAACQ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AAAAHAAAACAAAAAkAAAA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gAAAOQAAAD/AAAA/wAAAP8AAADhAAAAE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HAAAAGgA&#13;&#10;AADOAAAA9gAAAP8AAAD/AAAA/AAAALwAAAA3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4AAADkAAAA&#13;&#10;/wAAAP8AAAD/AAAA4QAAAB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MgAAADIAAAAiAAAAAAAAAAAAAAAAAAAAAAAAAAAAAAAAAAAAAAAA&#13;&#10;AAAAAAAAAAAAAAAAAAAAAAAAAAAAAAAAAAAAAAAAAAAAAAAAAAAAAAAAAAAAAAAAAAAAAAAAAAAA&#13;&#10;AAAAAAAAAAAAAAAAAAAAAAAAAAAAAAAAAAAAAAAAAAAAAAAAAAAAAAAAAAAAAAAAAAAAAAAAAAAA&#13;&#10;AAAAAAAAAAAAAAAAAAAAAAAAAAAAAAAAAAAAKQAAAIQAAADiAAAA/wAAAP8AAAC7AAAAG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GAAAAKQAAADQAAAA2AAAAEA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wAAACkA&#13;&#10;AAA0AAAANgAAAA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AAAA5AAAAP8AAAD/AAAA/wAAAOEAAAA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sQAAAOkAAADoAAAAnwAAAAAA&#13;&#10;AAAAAAAAAAAAAAAAAAAAAAAAAAAAAAAAAAAAAAAAAAAAAAAAAAAAAAAAAAAAAAAAAAAAAAAAAAAA&#13;&#10;AAAAAAAAAAAAAAAAAAAAAAAAAAAAAAAAAAAAAAAAAAAAAAAAAAAAAAAAAAAAAAAAAAAAAAAAAAAA&#13;&#10;AAAAAAAAAAAAAAAAAAAAAAAAAAAAAAAAAAAAAAAAAAAAAAAAAAAAAAAAAAAAAAAAAAAAAAAAAAAH&#13;&#10;AAAASwAAALEAAADMAAAAT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HgAAAL0AAADu&#13;&#10;AAAA8QAAAEgAAAA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IAAAC+AAAA7gAAAPEAAABEAAAAA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gAAAOQAAAD/AAAA/wAA&#13;&#10;AP8AAADhAAAAE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MkAAAD/AAAA/wAAALMAAAAAAAAAAAAAAAAAAAAAAAAAAAAAAAAAAAAAAAAAAAAAAAAA&#13;&#10;AAAAAAAAAAAAAAAAAAAAAAAAAAAAAAAAAAAAAAAAAAAAAAAAAAAAAAAAAAAAAAAAAAAAAAAAAAAA&#13;&#10;AAAAAAAAAAAAAAAAAAAAAAAAAAAAAAAAAAAAAAAAAAAAAAAAAAAAAAAAAAAAAAAAAAAAAAAAAAAA&#13;&#10;AAAAAAAAAAAAAAAAAAAAAAAAAAAAAAAAAAAAAAAAAAAIAAAAJAAAAA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IAAADSAAAA/wAAAP8AAABR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1AAAAP8AAAD/&#13;&#10;AAAAT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IAAAAOwAAAD8AAAABAAAAAAAAAAAAAAAAAAAAAAAAAAEAAAAnAAAAWgAAAGQAAAA2AAAA&#13;&#10;CAAAAAAAAAAAAAAAAAAAAAAAAAAAAAAADQAAADwAAABkAAAAQgAAAAwAAAAAAAAAAAAAAAAAAAAA&#13;&#10;AAAAAAAAAAAAAAAAAAAAAAAAAAAAAAAAAAAAAAAAAAAAAAAAAAAAAAAAAAAAAAAAAAAAAAAAAAAA&#13;&#10;AAAAAAAAAAAAAA4AAADkAAAA/wAAAP8AAAD/AAAA4QAAAB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uAAAA5AAAAOMAAAC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AAAAuAAAAOkAAADsAAAA&#13;&#10;RgAAAA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IgAAALoAAADpAAAA7AAAAEI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QAAACcAAAAnAAAAG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NQAAAGYAAAA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AAAB8AAAAoAAAAKQAAAAw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YAAAAgAAAAKAAAACkAAAA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wAAAAcwAAAMkA&#13;&#10;AAD+AAAAnQAAAAQAAAAAAAAAAAAAAAAAAAA8AAAA0gAAALkAAACGAAAAnwAAAO0AAAD4AAAAbQAA&#13;&#10;AAkAAAAAAAAACgAAAH8AAADlAAAATgAAABEAAABUAAAA7AAAAJEAAAACAAAAAAAAAAAAAAAAAAAA&#13;&#10;AAAAAAAAAAAAAAAAAAAAAAAAAAAAAAAAAAAAAAAAAAAAAAAAAAAAAAAAAAAAAAAAAAAAAAAAAAAA&#13;&#10;AAAADgAAAOQAAAD/AAAA/wAAAP8AAADhAAAAE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wAAALgAAADwAAAAoAAAAEMAAAA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AQAAABiAAAA7AAAAJsAAAAEAAAAAAAAAAAAAAAQAAAAewAAAIYA&#13;&#10;AAAIAAAAAwAAAAQAAACBAAAA+QAAAMMAAAAfAAAAAAAAAD0AAADqAAAAlAAAAAkAAAAAAAAAEwAA&#13;&#10;AJsAAADtAAAANgAAAAAAAAAAAAAAAAAAAAAAAAAAAAAAAAAAAAAAAAAAAAAAAAAAAAAAAAAAAAAA&#13;&#10;AAAAAAAAAAAAAAAAAAAAAAAAAAAAAAAAAAAAAA4AAADkAAAA/wAAAP8AAAD/AAAA4QAAAB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NAAAAEQAA&#13;&#10;ABEAAAAM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HkAAAD3AAAA/wAAAP4AAADxAAAAsQAAAEwAAAA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DgAAABIAAAASAAAAB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4AAAASAAAAEgAAAA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AOsAAACb&#13;&#10;AAAABAAAAAAAAAAAAAAACgAAAC4AAAAUAAAAAAAAAAAAAAAAAAAATQAAAOUAAAC/AAAAHAAAAAMA&#13;&#10;AAB6AAAA9QAAAGMAAAAAAAAAAAAAAAEAAABpAAAA/wAAAGsAAAAGAAAAAAAAAAAAAAAAAAAAAAAA&#13;&#10;AAAAAAAAAAAAAAAAAAAAAAAAAAAAAAAAAAAAAAAAAAAAAAAAAAAAAAAAAAAAAAAAAAAAAAAGAAAA&#13;&#10;4wAAAP8AAAD/AAAA/wAAAOAAAAA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gAAAM8AAADOAAAAj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0AAAAqAAAAOoAAAD/AAAA/wAAAP8AAADpAAAAnQAA&#13;&#10;ADkAAAAG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GwAAAKcAAADUAAAA1wAAAE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8A&#13;&#10;AACoAAAA1AAAANgAAAA8AA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kAAAD/AAAA/wAAAL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wA&#13;&#10;AABUAAAAyAAAAPcAAAD/AAAA/wAAAP8AAADhAAAAcgAAAB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IAAADR&#13;&#10;AAAA/wAAAP8AAABR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oAAAA0wAAAP8AAAD/AAAAT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XAAAA6wAAAJsAAAAEAAAA&#13;&#10;AAAAAAAAAAAAAAAAAAAAAAAAAAAAAAAAAAAAAAAAAACHAAAA5wAAAEsAAAABAAAAEwAAAMYAAAD1&#13;&#10;AAAASAAAAAAAAAAAAAAAAAAAAFQAAAD9AAAApQAAABwAAAAAAAAAAAAAAAAAAAAAAAAAAAAAAAAA&#13;&#10;AAAAAAAAAAAAAAAAAAAAAAAAAAAAAAAAAAAAAAAAaAAAAPAAAAD/AAAA/wAAAP8AAAD/AAAA/wAA&#13;&#10;AP8AAAD/AAAA/wAAAP8AAAD/AAAA/wAAAP8AAAD/AAAA/wAAAP8AAAD/AAAAYgAAAA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A/AAAAPsAAAC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EAAAB+AAAA0AAAAP4AAAD/AAAA/wAAAP8A&#13;&#10;AAC1AAAAVwAAABU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AAAAzAAAAP8AAAD/AAAATgAA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gAAAM4AAAD/&#13;&#10;AAAA/wAAAEkAAAA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NwAAAEkAAABJAAAAM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8AAABoAAAAyQAAAPwAAAD/AAAA/wAAAPgAAAC8AAAAI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gAAADsAAABLAAAA&#13;&#10;TQAAABY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sAAAA7AAAASwAAAE0AAAAV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cAAADrAAAAmwAAAAQAAAAAAAAAAAAA&#13;&#10;AAAAAAAAAAAAAAAAAAAAAAAMAAAAogAAAJMAAAAaAAAAAAAAAAAAAAARAAAAugAAAPQAAABFAAAA&#13;&#10;AAAAAAAAAAAAAAAAWgAAAP8AAACgAAAAGwAAAAAAAAAAAAAAAAAAAAAAAAAAAAAAAAAAAAAAAAAA&#13;&#10;AAAAAAAAAAAAAAAAAAAAAAAAAAAAAAAAAAAAAAAAAAAAAAAAAAAAAQAAAOIAAAD/AAAA/wAAAP8A&#13;&#10;AADfAAAAB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C8AAACDAAAA6AAAAP8AAAD/&#13;&#10;AAAAqwAAAB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XAAAA6wAAAJsAAAAEAAAAAAAAAAAAAAAAAAAAAAAAAAAAAAAOAAAAdQAAAJ4AAAAmAAAAAAAA&#13;&#10;AAAAAAAAAAAACQAAAJIAAAD1AAAAUwAAAAAAAAAAAAAAAQAAAGkAAAD/AAAAewAAAA0AAAAAAAAA&#13;&#10;AAAAAAAAAAAAAAAAAAAAAAAAAAAAAAAAAAAAAAAAAAAAAAAAAAAAAAAAAAAAAAAAAAAAAAAAAAAA&#13;&#10;AAAAAAAAAA4AAADkAAAA/wAAAP8AAAD/AAAA4QAAAB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wAAADsAAACdAAAAuAAAADk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wAAAOsAAACbAAAABAAAAAAAAAAAAAAAAAAAAAAA&#13;&#10;AAANAAAAbwAAAK8AAAAnAAAAAAAAAAAAAAADAAAAGgAAAAQAAABRAAAA9QAAAHsAAAADAAAAAAAA&#13;&#10;AAwAAACIAAAA/AAAAEoAAAABAAAAAAAAAAAAAAAAAAAAAAAAAAAAAAAAAAAAAAAAAAAAAAAAAAAA&#13;&#10;AAAAAAAAAAAAAAAAAAAAAAAAAAAAAAAAAAAAAAAAAAAOAAAA5AAAAP8AAAD/AAAA/wAAAOEAAAAT&#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wAA&#13;&#10;AKMAAACjAAAAb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GQAAACIAAAA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QAAAIQAAACpAAAAqwAAADM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gAAACFAAAAqAAAAKsAAAAvAA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oAAADt&#13;&#10;AAAAnwAAAAEAAAAAAAAAAAAAAAAAAAARAAAAewAAAMYAAABXAAAAGQAAAB0AAAApAAAAiQAAAG8A&#13;&#10;AAAJAAAAHQAAAL0AAADCAAAAHQAAAAAAAAAwAAAA1AAAAMYAAAAbAAAAAAAAAAAAAAAAAAAAAAAA&#13;&#10;AAAAAAAAAAAAAAAAAAAAAAAAAAAAAAAAAAAAAAAAAAAAAAAAAAAAAAAAAAAAAAAAAAAAAAAAAAAA&#13;&#10;DgAAAOQAAAD/AAAA/wAAAP8AAADhAAAAE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MYAAAD/AAAA/QAAAL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A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MAAADOAAAA/wAAAP8AAABQAAAAA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nAAAAzwAAAP8AAAD/AAAASw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AAAACEAAACUAAAA+gAAAMsAAAAyAAAAEgAAAAAAAAAPAAAAhwAAAP4AAAD/&#13;&#10;AAAA9AAAAPQAAAD2AAAA+AAAAP4AAABHAAAAAQAAAAIAAAA+AAAA2wAAAIUAAAA8AAAAmQAAANcA&#13;&#10;AABVAAAAAAAAAAAAAAAAAAAAAAAAAAAAAAAAAAAAAAAAAAAAAAAAAAAAAAAAAAAAAAAAAAAAAAAA&#13;&#10;AAAAAAAAAAAAAAAAAAAAAAAAAAAAAAAAAA4AAADkAAAA/wAAAP8AAAD/AAAA4QAAAB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DAAAA/wAAAP8A&#13;&#10;AACu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AAADEAAABeAAAAG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AAAAzwAAAP8AAAD/AAAATw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NIAAAD/AAAA/wAAAEo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kAAABtAAAAoAAAAKIAAACjAAAA&#13;&#10;hwAAADEAAAAAAAAAHAAAAJkAAAClAAAAogAAAKQAAAClAAAApAAAAKcAAACJAAAAFwAAAAAAAAAA&#13;&#10;AAAAAQAAAE4AAACiAAAAsgAAAJ0AAAA+AAAAAAAAAAAAAAAAAAAAAAAAAAAAAAAAAAAAAAAAAAAA&#13;&#10;AAAAAAAAAAAAAAAAAAAAAAAAAAAAAAAAAAAAAAAAAAAAAAAAAAAAAAAAAAAAAAAAAAAOAAAA5AAA&#13;&#10;AP8AAAD/AAAA/wAAAOEAAAA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QAAAKEAAACgAAAAb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wAAACuAAAA/wAA&#13;&#10;ALwAAABBAAAAC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QAAAIIAAACmAAAAqQAAADIAAAA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cAAACD&#13;&#10;AAAApgAAAKkAAAAuAA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0AAAAAAAAAAAAAAAAAAAAA&#13;&#10;AAAAAAAAAAAAAAAAAAAAAAAAAAAAAAAAAAAAAAAAAAAAAAAAAAAAAAAAAAAAAAAAAAAAAAAAAAAA&#13;&#10;AAAAAAAAAAAAAAAAAAAAAAAADgAAAOQAAAD/AAAA/wAAAP8AAADh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QAAABdAAAA/wAAAP8AAAD/AAAA2AAAAIIAAAAvAAAAB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AAADkAAAA/wAAAP8A&#13;&#10;AAD/AAAA4QAAAB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AAAANgAAAKcAAADuAAAA/wAAAP8A&#13;&#10;AAD/AAAA3gAAAJAAAAAz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AA5AAAAP8AAAD/AAAA/wAAAOEAAAA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gAAAHgAAAB3AAAAU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AAAAYAAAASgAAAJoAAAD2AAAA/wAAAP8AAAD4AAAA1QAAAI4AAAA4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EAAAAGAAAAB7AAAAfQAA&#13;&#10;ACU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IAAABhAAAAewAAAH0AAAAj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gAAAOQAAAD/AAAA/wAAAP8AAADh&#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AAAAD2AAAA9AAAAKw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SAAAAagAAANMAAAD/&#13;&#10;AAAA/wAAAP8AAAD6AAAA0QAAAG8AAAA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EAAADGAAAA9gAAAPcAAABN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lAAAAxwAAAPYAAAD3AAAAS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DkAAAA/wAAAP8AAAD/AAAA4QAAAB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DAAAA/wAAAP8AAACv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UAAAAkAAAAewAAAOIAAAD9AAAA/wAAAP8AAADzAAAAvgAAAC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iAAAA0AAAAP8AAAD/AAAATw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AAANEAAAD/AAAA/wAAAEo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AAAA5AAAAP8AAAD/AAAA/wAAAOEAAAAT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ngAAANIA&#13;&#10;AADRAAAAj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AAAAoAAAA&#13;&#10;lgAAAOMAAAD+AAAA/gAAALAAAAAU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GwAAAKkAAADYAAAA2wAAAEEAAAAC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8AAACqAAAA2AAAANwAAAA8AAAA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OQAAAD/AAAA/wAAAP8AAADhAAAAE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BAAAAqwAAAM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4AAADkAAAA/wAAAP8AAAD/AAAA4QAAAB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gAAAA4AAAAC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5AAAAP8A&#13;&#10;AAD/AAAA/wAAAOEAAAA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wAAADUAAAA1AAAAJ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gAAACsAAAA3AAAAOAAAAB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AAAArAAAA&#13;&#10;NwAAADgAAAAP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OQAAAD/AAAA/wAAAP8AAADhAAAAE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YAAADpAAAA5wAAAK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UAAAAbwAAAB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AAAAC8AAAA6gAA&#13;&#10;AOsAAABJ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kAAAAvgAAAOoAAADrAAAAR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AAADkAAAA/wAAAP8AAAD/&#13;&#10;AAAA4QAAAB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GAAAA/wAAAP8AAAC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AAAAvgAAAPIAAAC6AAAAYQAAAA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AAAA0QAAAP8AAAD/AAAAUA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wAAANMAAAD/AAAA/wAA&#13;&#10;AEs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OAAAA5AAAAP8AAAD/AAAA/wAAAOEAAAA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vgAAAPwAAAD7AAAAq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ggAAAPUAAAD/AAAA/wAAAOwAAACxAAAAN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AAAAMwAAAD/AAAA/wAAAE4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UAAADOAAAA/wAAAP8AAABJ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gAAAOQAAAD/AAAA/wAAAP8AAADhAAAA&#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QA&#13;&#10;AAAaAAAAGgAAAB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8AAAC3&#13;&#10;AAAA8QAAAP8AAAD/AAAA/gAAAOkAAACOAAAAJQAAAA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MAAAAVAAAAGwAAABsAAAA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FAAAAFQAAABsAAAAbAAAAC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AAADkAAAA/wAAAP8AAAD/AAAA4QAAAB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wAAAGAAAADBAAAA9AAAAP8AAAD/AAAA/wAAAN8AAABx&#13;&#10;AAAAIgAAAA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OAAAA5AAAAP8AAAD/AAAA/wAAAOE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gAAAA4AAAAO&#13;&#10;AAAAC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GgAAAHgAAADLAAAA+wAAAP8AAAD/AAAA/wAAAMQAAABiAAAAHgAA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AAAAsAAAAOAAAADwAAAA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IAAAALAAAADgAAAA8AAAA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AAAAAMAAAAAAAAAAAAAAAAAAAAAAAAAAAAA&#13;&#10;AAAAAAAAAAAAAAAAAAUAAAAHAAAAA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AAAOQA&#13;&#10;AAD/AAAA/wAAAP8AAADh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HMAAACTAAAAkgAAAGc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NgAAAJQAAADXAAAA/QAAAP8AAAD/AAAA&#13;&#10;+AAAAJwAAAAU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QAAAB3AAAAlQAAAJYAAAAuAAAAA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WAAAA&#13;&#10;eAAAAJUAAACWAAAAKw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YAAAAPAAAADoAAAA4AAAAPgAAADEAAAANAAAA&#13;&#10;AAAAACMAAAA+AAAAOQAAADgAAAA7AAAANAAAABEAAAAAAAAAAAAAAAAAAAAAAAAAAAAAAAAAAAAA&#13;&#10;AAAAAAAAAAAAAAAAAAAAAAAAAAAAAAAAAAAAAAAAAAAAAAAAAAAAAAAAAAwAAAA0AAAAXwAAAHwA&#13;&#10;AAAkAAAAAAAAAAAAAAAAAAAAAAAAAAAAAAAAAAAAEgAAADwAAAB1AAAAYwAAAB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4AAADkAAAA/wAAAP8AAAD/AAAA4QAAAB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OAAAA/wAAAP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GAAAAOwAAAJwAAADjAAAA/wAAAP8AAADHAAAAF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kAAAA1QAA&#13;&#10;AP8AAAD/AAAAUw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AAAANcAAAD/AAAA/wAAAE0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MAAA&#13;&#10;AKEAAADZAAAA3wAAALoAAABrAAAAGgAAAAEAAABHAAAAkgAAAN0AAADeAAAAwAAAAGwAAAAkAAAA&#13;&#10;AAAAAAAAAAAAAAAAAAAAAAAAAAAAAAAAAAAAAAAAAAAAAAAAAAAAAAAAAAAAAAAAAAAAAAAAAAAA&#13;&#10;AAAAAAAAAAAAAAAdAAAAigAAAOwAAAD4AAAAQwAAAAEAAAAAAAAAAAAAAAUAAAAJAAAAAAAAACwA&#13;&#10;AACfAAAA/wAAAL4AAAA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5AAAAP8AAAD/&#13;&#10;AAAA/wAAAOEAAAAT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ywAAAP8AAAD/AAAAt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AAAAOgAAAJQAAADNAAAAb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IwAAANgAAAD/AAAA/wAAAFMAAAA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gAAADbAAAA/wAA&#13;&#10;AP8AAABO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MAAAA/AAAAzgAAAP8AAABlAAAADAAAAAIAAAAAAAAABgAA&#13;&#10;AB4AAADcAAAA+gAAAIcAAAAIAAAAAwAAAAAAAAAAAAAAAAAAAAAAAAAAAAAAAAAAAAAAAAAAAAAA&#13;&#10;AAAAAAAAAAAAAAAAAAAAAAAAAAAAAAAAAAAAAAAAAAAAAAAAAwAAABgAAAC+AAAA8AAAAD8AAAAB&#13;&#10;AAAAAAAAAA0AAABjAAAAOwAAAAAAAAAEAAAAPAAAAOkAAAC4AAAAI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gAAAOQAAAD/AAAA/wAAAP8AAADhAAAAE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DoAAABMAAAATAAAAD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RAAAALAAAAB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kAAAA9AAAATQAAAE0A&#13;&#10;AAAY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AAAAPgAAAE0AAABNAAAAF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wAAALsA&#13;&#10;AAD/AAAARgAAAAAAAAAAAAAAAAAAAAAAAAANAAAAyAAAAPAAAABrAAAAAAAAAAAAAAAAAAAAAAAA&#13;&#10;AAAAAAAAAAAAAAAAAAAAAAAAAAAAAAAAAAAAAAAAAAAAAAAAAAAAAAAAAAAAAAAAAAAAAAAAAAAA&#13;&#10;AAAAAAAAAAAGAAAAqAAAAO0AAABAAAAAAQAAAAAAAABHAAAAywAAAEMAAAAAAAAAAAAAACYAAADd&#13;&#10;AAAAuQAAAC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4AAADkAAAA/wAAAP8AAAD/AAAA&#13;&#10;4QAAAB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5AAAAP8AAAD/AAAA/wAAAOEAAAAT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AAAAMAAAAD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wAAAEsA&#13;&#10;AAAV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AAAADAAAAAw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AAAAwAAAAM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gAAAOQAAAD/AAAA/wAAAP8AAADhAAAAE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MAAABs&#13;&#10;AAAAagAAAE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GgAAALYAAAD6AAAAogAAAEYAAAAS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BWAAAAbQAAAG4AAAAiAAAA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QAAAAWAAAAG0AAABvAAAAIA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4A&#13;&#10;AADkAAAA/wAAAP8AAAD/AAAA4QAAAB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OAAAA/wAAAP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HUAAAD/AAAA/wAAAP8AAAD0&#13;&#10;AAAArgAAAE8AAAAN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1AAAAP8AAAD/AAAAUw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NYAAAD/AAAA/wAAAE0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QAAANI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OAAAA5AAAAP8AAAD/AAAA/wAAAOEAAAAT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ygAAAP8AAAD/AAAA&#13;&#10;t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IAAAAuAAAAO8AAAD/AAAA/wAAAP8AAADgAAAAiQAAACY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IwAA&#13;&#10;ANcAAAD/AAAA/wAAAFIAAAA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cAAADZAAAA/wAAAP8AAABN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K&#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gAAAOQAAAD/&#13;&#10;AAAA/wAAAP8AAADhAAAAE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wAAAB2AAAAdQAAAF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wAAABNAAAApgAAAPkAAAD/AAAA&#13;&#10;/wAAAP8AAADWAAAAiQAAAC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AAAABfAAAAdgAAAHYAAAAl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SAAAAYAAA&#13;&#10;AHYAAAB2AAAAIgAAAA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y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4AAADkAAAA/wAAAP8AAAD/AAAA4QAAAB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cAAABgAAAAwgAAAP8AAAD/AAAA/wAAAPoAAADOAAAAcgAAABU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OAAAA5AAAAP8AAAD/AAAA&#13;&#10;/wAAAOEAAAAT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EAAAB0AAAA3gAA&#13;&#10;AP8AAAD/AAAA/wAAAPIAAAC8AAAAMw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gAAAOQAAAD/AAAA/wAAAP8AAADh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4AAAA9AAAAPAAAAC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gAAAC8AAACnAAAA7QAAAP8AAAD/AAAAzAAAAC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gAAAAxAAAAPwAAAEAAAAAT&#13;&#10;AAA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JAAAAMgAAAD8AAABAAAAAE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AAAAYAAAAgQAAAOgAAAD/&#13;&#10;AAAAnQAAAD0AAAANAAAAAAAAACcAAABkAAAA9wAAAP0AAACzAAAAMgAAABEAAAATAAAApQAAAPoA&#13;&#10;AAD1AAAA5gAAAOgAAADGAAAAKgAAAA0AAAC4AAAA/AAAANcAAACoAAAAwwAAAPYAAADlAAAAmAAA&#13;&#10;ACUAAAA6AAAA3AAAAP4AAACAAAAAHwAAAAcAAACEAAAA/QAAAN4AAACdAAAAUgAAAF0AAAD1AAAA&#13;&#10;4gAAAFoAAAAVAAAAQwAAANcAAAD/AAAAdQAAABoAAAAAAAAAAAAAAAAAAAA7AAAA4gAAALAAAAAF&#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4AAADkAAAA/wAAAP8AAAD/AAAA4QAA&#13;&#10;AB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D&#13;&#10;AAAA9gAAAPUAAACv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AAAAFgA&#13;&#10;AAC3AAAA4gAAAFsAAAAF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iAAAAxwAAAPYAAAD2AAAATg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MkAAAD2AAAA9gAAAEkAAAAC&#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AAAA5AAAAP8AAAD/AAAA/wAAAOEAAAA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xgAAAP8AAAD/AAAAs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EAAAADAAAAAJ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IgAAANMAAAD/AAAA/wAAAFE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cAAADVAAAA/wAAAP8AAABL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AG&#13;&#10;AAAAAAAAAAAAAAAAAAAAAAAAAAAAAAAAAAAAAAAAAAAAAAAAAAAAAAAAAAAAAAAAAAAAAAAAAAAA&#13;&#10;AAAAAAAAAAAAAAAAAAAAAAAAAAAAAAAAAAAAAAAAAAAAAAAAAAAAAAAAAAAAAAAAAAAAAAAAAAAA&#13;&#10;AAAAAAAAAAAAAAAAAAAAAAAAAAAAAAAAAAIAAAAFAAAACAAAAG4AAACuAAAAH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gAAAOQAAAD/AAAA/wAAAP8AAADhAAAAE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KEAAADMAAAA&#13;&#10;ygAAAJ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wAAAClAAAAzAAAAMwAAABBAAA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gAAAApgAAAMwAAADMAAAAPA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gAAABYAAAAbgAA&#13;&#10;AG8AAACtAAAAW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4AAADk&#13;&#10;AAAA/wAAAP8AAAD/AAAA4QAAAB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EQAAABEAAAA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8AAABJAAAAD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DgAAABIAAAATAAAAB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wAA&#13;&#10;AA4AAAASAAAAEwAAAA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XAAAA2gAAAP8AAADpAAAAiAAAAA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OAAAA5AAAAP8AAAD/AAAA/wAAAOEAAAAT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MAAACSAAAA9gAAALcAAABWAAAAD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gAAAEUAAABrAAAAQgAAAA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gAAAOQAAAD/AAAA&#13;&#10;/wAAAP8AAADhAAAAE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UAAAAdAAAAHQAAAB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AAABNAAAA&#13;&#10;4AAAAP8AAAD/AAAA5gAAAKMAAAA9AAAAB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MAAAAXAAAAHQAAAB4AAAAJ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FwAAAB0A&#13;&#10;AAAfAAAAC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4AAADkAAAA/wAAAP8AAAD/AAAA4QAAAB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sAAAA2AAAANYAAA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AAAMwAAAKgAAADzAAAA/wAAAP8AAAD+AAAA4gAAAIsAAAAm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AAAArgAAANgAAADY&#13;&#10;AAAARQ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IgAAALAAAADYAAAA2QAAAE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OAAAA5AAAAP8AAAD/AAAA/wAA&#13;&#10;AOEAAAA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xQAAAP8AAAD/AAAAs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MAAAAaAAAAaAAA&#13;&#10;ANMAAAD6AAAA/wAAAP8AAAD5AAAAwwAAAGIAAAAZ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IgAAANIAAAD/AAAA/wAAAFA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UAAAA/wAAAP8AAABL&#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OQAAAD/AAAA/wAAAP8AAADhAAAA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L0AAADuAAAA7AAAAK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AAAAeAAAAaQAAANMAAAD5AAAA/wAAAP8AAAD6AAAAywAA&#13;&#10;AG8AAAAQAAAAB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EAAADAAAAA7gAAAO4AAABLAAAA&#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lAAAAwgAAAO4AAADuAAAARw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4AAADkAAAA/wAAAP8AAAD/AAAA4QAAAB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hAAAA&#13;&#10;LAAAACwAAAAe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A&#13;&#10;AAAjAAAAggAAANoAAAD+AAAA/wAAAP8AAAD2AAAAuAAAAD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FAAAAJAAAAC0AAAAuAAAAD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gAAACMAAAAtAAAALgAAAA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O&#13;&#10;AAAA5AAAAP8AAAD/AAAA/wAAAOEAAA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vAAAApgAAAOgAAAD/AAAA/wAAANEA&#13;&#10;AAA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gAAAOQAAAD/AAAA/wAAAP8AAADhAAAAE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IAAAADAAAAAw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gAAABaAAAAtQAAAOYAAAB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wAAAAQ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MAAAAE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4AAADkAAAA&#13;&#10;/wAAAP8AAAD/AAAA4QAAAB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tgAAALUAAAC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AAAA3AAAAB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ZAAAAkwAAALcAAAC3AAAAOg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HAAAAJQA&#13;&#10;AAC3AAAAtwAAADU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AAAA5AAAAP8AAAD/AAAA/wAAAOEAAAA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ygAAAP8AAAD/AAAAt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IwAAANYAAAD/&#13;&#10;AAAA/wAAAFIAAAA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cAAADYAAAA/wAAAP8AAABN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gAAAOQAAAD/AAAA/wAA&#13;&#10;AP8AAADhAAAAE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M0AAAD/AAAA/wAAAL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YAAAAB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QAAADSAAAA/wAAAP8AAABS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1AAAAP8AAAD/&#13;&#10;AAAATQ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4AAADkAAAA/wAAAP8AAAD/AAAA4QAAAB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EAAAAWAAAAFcAAAA9AAAAAAAAAAAAAAAA&#13;&#10;AAAAAAAAAAAAAAAAAAAAAAAAAAAAAAAAAAAAAAAAAAAAAAAAAAAAAAAAAAAAAAAAAAAAAAAAAAAA&#13;&#10;AAAAAAAAAAAAAAAAAAAAAAAAAAAAAAAAAAAAAAAAMQAAAFsAAAArAAAABQ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NAAAAogAAAO0AAAC1AAAA&#13;&#10;TwAAAA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RwAAAFoAAABaAAAA&#13;&#10;HAAAAA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QAAAEgAAABaAAAAWgAAAB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OAAAA5AAAAP8AAAD/AAAA/wAAAOEA&#13;&#10;AAA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IUA&#13;&#10;AADoAAAA3gAAAL8AAAB8AAAAPAAAABIAAAAJ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gAAAOkAAAD/AAAA/wAAAOkAAACiAAAAMAAAAA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gAAAOQAAAD/AAAA/wAAAP8AAADhAAAAE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kAAAC6AAAA/wAAAP8AAAD/AAAA/gAAAPMAAADOAAAAjQAAAE8A&#13;&#10;AAApAAAAFAAAAA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QAAAC2AAAA9AAAAP8AAAD/AAAA/wAA&#13;&#10;AOUAAACDAAAAJgAAAA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4AAADkAAAA/wAAAP8AAAD/AAAA4QAAAB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KAAAAXwAA&#13;&#10;AF8AAABDAAAAAAAAAAAAAAAAAAAAAAAAAAAAAAAAAAAAAAAAAAAAAAAAAAAAAAAAAAAAAAAAAAAA&#13;&#10;AAAAAAAAAAAAAAAAAAAAAAAAAAAAAAAAAAAAAAAAAAAAAAAAAAAAAAAAAAAeAAAAkAAAANEAAADy&#13;&#10;AAAA/QAAAP8AAAD/AAAA/wAAAP8AAAD/AAAA5AAAAKQAAABmAAAAPAAAABgAAAA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wAAAE0AAABgAAAAYAAAABw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OAAAA&#13;&#10;5AAAAP8AAAD/AAAA/wAAAOEA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zQAAAP8AAAD/AAAAuQAAAAAAAAAAAAAAAAAAAAAAAAAAAAAAAAAA&#13;&#10;AAAAAAAAAAAAAAAAAAAAAAAAAAAAAAAAAAAAAAAAAAAAAAAAAAAAAAAAAAAAAAAAAAAAAAAAAAAA&#13;&#10;AAAAAAAAAAAAAAAAAAAAAAsAAAA6AAAAbgAAAJUAAADFAAAA6AAAAPkAAAD/AAAA/wAAAP8AAAD/&#13;&#10;AAAA/wAAANsAAAClAAAAfAAAAE8AAAAiAAAADA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AAAAIgAAADcAAAA/QAAAP8A&#13;&#10;AAD/AAAA+wAAAK8AAABYAAAAEAAAAAEAAAAAAAAAAAAAAAAAAAAAAAAAAAAAAAAAAAAAAAAAAAAA&#13;&#10;AAAAAAAAAAAAAAAAAAAAAAAAAAAAAAAAAAAAAAAAAAAAAAAAAAAAAAAAAAAAAAAAAAAAAAAAAAAA&#13;&#10;AAAAAAAAAAAAAAAAAAAAAAAAAAAAAAAAAAAAAAAAAAAAAAAAAAAAAAAAAAAAAAAAAAAAAAAAAAAA&#13;&#10;AAAAAAAAAAAAAAAAAAAAAAAAAAAAAAAAAAAAIwAAANgAAAD/AAAA/wAAAFM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gA&#13;&#10;AADaAAAA/wAAAP8AAABN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gAAAOQAAAD/AAAA/wAAAP8AAADhAAAAE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8AAAD/AAAA/wAAALoA&#13;&#10;AAAAAAAAAAAAAAAAAAAAAAAAAAAAAAAAAAAAAAAAAAAAAAAAAAAAAAAAAAAAAAAAAAAAAAAAAAAA&#13;&#10;AAAAAAAAAAAAAAAAAAAAAAAAAAAAAAAAAAAAAAAAAAAAAAAAAAAAAAAAAAAAAAAAAAAAAAAAAAAA&#13;&#10;HQAAADcAAABoAAAAogAAAMwAAADrAAAA/wAAAP8AAAD/AAAA/wAAAP8AAADwAAAA1QAAALcAAAB6&#13;&#10;AAAARQAAAB8AAAA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pAAAA2AAAAP8AAAD/AAAATg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4AAADkAAAA/wAA&#13;&#10;AP8AAAD/AAAA4Q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nAAAAhQAAAIQAAABdAAAAAAAAAAAAAAAAAAAAAAAAAAAAAAAAAAAAAAAAAAAA&#13;&#10;AAAAAAAAAAAAAAAAAAAAAAAAAAAAAAAAAAAAAAAAAAAAAAAAAAAAAAAAAAAAAAAAAAAAAAAAAAAA&#13;&#10;AAAAAAAAAAAAAAAAAAAAAAAAAAAAAAAAAAAAAAAAAAAABQAAABcAAAApAAAASgAAAG8AAACfAAAA&#13;&#10;2gAAAP8AAAD/AAAA/wAAAP8AAAD/AAAA8QAAAOAAAADEAAAAnQAAAHkAAABIAAAAE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NwAAAIMAAADW&#13;&#10;AAAA/wAAAP8AAACwAAAAHgAAAAAAAAAAAAAAAAAAAAAAAAAAAAAAAAAAAAAAAAAAAAAAAAAAAAAA&#13;&#10;AAAAAAAAAAAAAAAAAAAAAAAAAAAAAAAAAAAAAAAAAAAAAAAAAAAAAAAAAAAAAAAAAAAAAAAAAAAA&#13;&#10;AAAAAAAAAAAAAAAAAAAAAAAAAAAAAAAAAAAAAAAAAAAAAAAAAAAAAAAAAAAAAAAAAAAAAAAAAAAA&#13;&#10;AAAAAAAAAAAAAAAAAAAAAAAAAAASAAAAawAAAIcAAACIAAAAKgAAAA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FAAAAGwAAACH&#13;&#10;AAAAiAAAACc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AAAA5AAAAP8AAAD/AAAA/wAAAOEAAAAT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gAAAAkAAAAJAAAABgAAAAAAAAAA&#13;&#10;AAAAAAAAAAAAAAAAAAAAAAAAAAAAAAAAAAAAAAAAAAAAAAAAAAAAAAAAAAAAAAAAAAAAAAAAAAAA&#13;&#10;AAAAAAAAAAAAAAAAAAAAAAAAAAAAAAAAAAAAAAAAAAAAAAAAAAAAAAAAAAAAAAAAAAAAAAAAAAAA&#13;&#10;AAAAAAAAAAAAAAAAAAAAAAAFAAAAFQAAADkAAABcAAAAjQAAAM0AAAD/AAAA/wAAAP8AAAD/AAAA&#13;&#10;/wAAAP0AAAD1AAAA3QAAALkAAACVAAAASQAAAA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EAAAAHAAAACQAAAAoA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gAAAOQAAAD/AAAA/wAAAP8A&#13;&#10;AADhAAAAE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AwAAAAhAAAAPAAAAHoAAAC/AAAA7QAAAPsAAAD/AAAA/wAAAP8AAAD/AAAA/AAAAOUAAADQAAAA&#13;&#10;pAAAAGAAAAAgAAAABw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WAAAA&#13;&#10;MQAAAA0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4AAADkAAAA/wAAAP8AAAD/AAAA4QAAAB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LgAAAC4AAAAfAAAAAAAAAAAAAAAAAAAA&#13;&#10;AAAAAAAAAAAAAAAAAAAAAAAAAAAAAAAAAAAAAAAAAAAAAAAAAAAAAAAAAAAAAAAAAAAAAAAAAAAA&#13;&#10;AAAAAAAAAAAAAAAAAAAAAAAAAAAAAAAAAAAAAAAAAAAAAAAAAAAAAAAAAAAAAAAAAAAAAAAAAAAA&#13;&#10;AAAAAAAAAAAAAAAAAAAAAAAAAAAAAAAAAAAAAAAAAAAAAAAAAAAFAAAACwAAACIAAABsAAAArQAA&#13;&#10;ANgAAADrAAAA+gAAAP8AAAD/AAAA/wAAAP4AAAD4AAAA7wAAALoAAAB0AAAAOgAAABwAAAA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GAAAAJQAAAC4AAAAvAAAAD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gAAACUAAAAuAAAALwAAAA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OAAAA5AAAAP8AAAD/AAAA/wAAAOEAAAAT&#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HAAAAE8AAAAXAAAAAAAAAAAAAAAAAAAA&#13;&#10;AAAAAAAAAAAAAAAAAAAAAAAAAAAAAAAAAAAAAAAAAAAAAAAAAAAAAAAAAAAAAAAAAAAAAAAAAAAA&#13;&#10;AAAAAAAAAAAAAAAAAAAAAAAAAAAAAAAAAAAAAAAAAAAAAAAAAAAAAAAAAAAAAAAAAAAAAAAAAAAA&#13;&#10;AAAAAAAAIgAAANMAAAD/AAAA/wAAAFA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cAAADVAAAA/wAAAP8AAABL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gAAAOQAAAD/AAAA/wAAAP8AAADhAAAAE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MkAAAD/AAAA/wAAAL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AAAAFEAAACBAAAAqwAAANcAAADwAAAA/AAAAP8AAAD/AAAA/wAAAP8AAAD/AAAA0QAA&#13;&#10;AJwAAAByAAAAOwAAABgAAAAH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QAA&#13;&#10;AIwAAAD8AAAAnAAAADoAAAAJAAAAAAAAAAAAAAAAAAAAAAAAAAAAAAAAAAAAAAAAAAAAAAAAAAAA&#13;&#10;AAAAAAAAAAAAAAAAAAAAAAAAAAAAAAAAAAAAAAAAAAAAAAAAAAAAAAAAAAAAAAAAAAAAAAAAAAAA&#13;&#10;AAAAAAAAAAAAAAAAAAAAAAAAAAAAAAAAAAAAAAAAACMAAADUAAAA/wAAAP8AAABSAAAAA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nAAAA1gAAAP8AAAD/AAAATA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4AAADkAAAA/wAAAP8AAAD/AAAA4QAAAB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eAAAAyQAAAMcA&#13;&#10;AACO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YAAABEAAAAaQAAAJQA&#13;&#10;AAC8AAAA1AAAAPIAAAD/AAAA/wAAAP8AAAD/AAAA/wAAAM8AAACkAAAAfQAAAFQAAAA2AAAAH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AAAD4AAAD0AAAA/wAAAP8AAADQAAAAgwAAAD8AAAADAAAAAAAA&#13;&#10;AAAAAAAAAAAAAAAAAAAAAAAAAAAAAAAAAAAAAAAAAAAAAAAAAAAAAAAAAAAAAAAAAAAAAAAAAAAA&#13;&#10;AAAAAAAAAAAAAAAAAAAAAAAAAAAAAAAAAAAAAAAAAAAAAAAAAAAAAAAAAAAAAAAAAAAAAAAAAAAc&#13;&#10;AAAAogAAAMoAAADLAAAAQ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HwAAAKQAAADKAAAAywAAADs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OAAAA5AAA&#13;&#10;AP8AAAD/AAAA/wAAAOEAAAA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AAAABYAAAAVAAAAD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AAADgAAACEAAABXAAAAgwAAALAAAADkAAAA/wAAAP8A&#13;&#10;AAD/AAAA/wAAAP8AAAD3AAAA6QAAAMIAAACTAAAAagAAADA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xAAAAoAAAAO4A&#13;&#10;AAD/AAAA/wAAAP8AAADqAAAAkgAAADgAAAAAAAAAAAAAAAAAAAAAAAAAAAAAAAAAAAAAAAAAAAAA&#13;&#10;AAAAAAAAAAAAAAAAAAAAAAAAAAAAAAAAAAAAAAAAAAAAAAAAAAAAAAAAAAAAAAAAAAAAAAAAAAAA&#13;&#10;AAAAAAAAAAAAAAAAAAAAAAAAAAAAAAAAAwAAABEAAAAWAAAAFwAAAA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MAAAAS&#13;&#10;AAAAFgAAABcAAAAG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AAAOQAAAD/AAAA/wAAAP8AAADh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AkAAAAfAAAARgAAAGoAAACcAAAA5wAAAP8AAAD/AAAA/wAAAP8AAAD/AAAA+wAAAO8A&#13;&#10;AADJAAAAogAAAHkAAAA6AAAAB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wAAABUAAABWAAAAswAAAP8AAAD/AAAA/wAAAPoAAADQAAAAggAAAC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AAADkAAAA/wAAAP8A&#13;&#10;AAD/AAAA4QAAAB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AAAABAAAAAQ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DAAAAEgAAAC4AAABY&#13;&#10;AAAAmQAAANkAAAD5AAAA/wAAAP8AAAD/AAAA/wAAAP4AAAD1AAAA3AAAAMIAAACTAAAATwAAAA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B4AAABv&#13;&#10;AAAA1AAAAP8AAAD/AAAA/wAAAPcAAADPAAAAXQAAAAsAAAAAAAAAAAAAAAAAAAAAAAAAAAAAAAAA&#13;&#10;AAAAAAAAAAAAAAAAAAAAAAAAAAAAAAAAAAAAAAAAAAAAAAAAAAAAAAAAAAAAAAAAAAAAAAAAAAAA&#13;&#10;AAAAAAAAAAAAAAAAAAAAAAAAAAAAAwAAAAQAAAAE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AAAAEAAAA&#13;&#10;BAAAAA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AA5AAAAP8AAAD/AAAA/wAAAOEAAAA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rQAAAOUAAADkAAAAm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AoAAAASAAAAPQAAAIIAAADDAAAA4wAAAPYAAAD/&#13;&#10;AAAA/wAAAP8AAAD/AAAA+wAAAPMAAADVAAAAmgAAAFQAAAAmAAAAEwAAAA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AAAACEAAAB9AAAA5gAAAP0AAAD/AAAA/wAAAPUAAAC4&#13;&#10;AAAAJQAAAAAAAAAAAAAAAAAAAAAAAAAAAAAAAAAAAAAAAAAAAAAAAAAAAAAAAAAAAAAAAAAAAAAA&#13;&#10;AAAAAAAAAAAAAAAAAAAAAAAAAAAAAAAAAAAAAAAAAAAAAAAAAAAAAAAAHgAAALkAAADrAAAA6wAA&#13;&#10;AEc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EAAAC7AAAA6wAAAOsAAABCAAAAA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gAAAOQAAAD/AAAA/wAAAP8AAADh&#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MAAAD/AAAA/wAAAL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AAAAgAAACUAAAB2AAAAqgAAAMwAAADpAAAA+gAAAP8AAAD/AAAA/wAAAP8AAAD+&#13;&#10;AAAA7gAAALEAAABwAAAARQAAACAAAAAIAAAA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EAAACpAAAA6gAAAP0AAAD/AAAA2QAAACgAAAAAAAAAAAAAAAAAAAAAAAAAAAAAAAAAAAAA&#13;&#10;AAAAAAAAAAAAAAAAAAAAAAAAAAAAAAAAAAAAAAAAAAAAAAAAAAAAAAAAAAAAAAAAAAAAAAAAAAAA&#13;&#10;AAAAAAAAAAAAACIAAADQAAAA/wAAAP8AAABP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0gAAAP8AAAD/AAAASg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DkAAAA/wAAAP8AAAD/AAAA4QAAAB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9AAAA8QAAAO8AAACq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AAAA&#13;&#10;XQAAAI0AAAC6AAAA3wAAAPYAAAD/AAAA/wAAAP8AAAD/AAAA/wAAAPkAAAC2AAAAhQAAAFgAAAAu&#13;&#10;AAAADwAAAA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wAAAFgAAAC0AAAA6wAAAGIAAAAFAAAA&#13;&#10;AAAAAAAAAAAAAAAAAAAAAAAAAAAAAAAAAAAAAAAAAAAAAAAAAAAAAAAAAAAAAAAAAAAAAAAAAAAA&#13;&#10;AAAAAAAAAAAAAAAAAAAAAAAAAAAAAAAAAAAAAAAAAAAAAAAiAAAAwgAAAPIAAADzAAAATA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QAAAMQAAADyAAAA8wAAAEc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AAAA5AAAAP8AAAD/AAAA/wAAAOEAAAAT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wAAAGoA&#13;&#10;AABqAAAAR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IAAAAEwAAAB+AAAAqwAAAMoAAADhAAAA&#13;&#10;+AAAAP8AAAD/AAAA/wAAAP8AAADyAAAAwgAAAJcAAAByAAAASAAAACwAAAAP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wAAAFoAAAAYAAAAAAAAAAAAAAAAAAAAAAAAAAAAAAAAAAAAAAAAAAAAAAAAAAAA&#13;&#10;AAAAAAAAAAAAAAAAAAAAAAAAAAAAAAAAAAAAAAAAAAAAAAAAAAAAAAAAAAAAAAAAAAAAAAAAAAAA&#13;&#10;AAAADgAAAFUAAABtAAAAcAAAACE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8AAABWAAAAbQAAAHAAAAAeAAAA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OQAAAD/AAAA/wAAAP8AAADhAAAAE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8AAAAlAAAAUQAAAIsAAAC5AAAA2QAAAP0AAAD/AAAA/wAAAP8AAAD/AAAA&#13;&#10;/gAAAOkAAADMAAAAiQAAAFMAAAAzAAAAF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4AAADkAAAA/wAAAP8AAAD/AAAA4QAAAB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CwAA&#13;&#10;ACoAAABaAAAAgAAAALcAAADwAAAA/wAAAP8AAAD/AAAA/wAAAP8AAAD6AAAA5AAAAL0AAACWAAAA&#13;&#10;ZgAAAC0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wAAABVAAAAD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5AAAAP8A&#13;&#10;AAD/AAAA/wAAAOEAAAA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hwAAALMAAACzAAAAe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YAAAAhAAAAPgAAAGkAAACrAAAA4wAA&#13;&#10;AP4AAAD/AAAA/wAAAP8AAAD/AAAA/wAAAOwAAADRAAAArQAAAHIAAAAwAAAAB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oAAACnAAAA6AAAALEAAABLAAAABgAAAAAAAAAAAAAAAAAAAAAAAAAAAAAAAAAA&#13;&#10;AAAAAAAAAAAAAAAAAAAAAAAAAAAAFwAAAJEAAAC5AAAAvAAAADg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oAAACRAAAA&#13;&#10;uQAAAL0AAAAzAAAAA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OQAAAD/AAAA/wAAAP8AAADhAAAAE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MAAAD/AAAA/wAAAK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EQAAACAAAABMAAAApwAAANgAAADuAAAA/QAAAP8AAAD/AAAA/wAA&#13;&#10;AP8AAAD0AAAA5QAAAMkAAACGAAAARwAAAB4AAAAH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8AAAA8AAAAP8AAAD/AAAA7AAAAJMA&#13;&#10;AAAuAAAABAAAAAAAAAAAAAAAAAAAAAAAAAAAAAAAAAAAAAAAAAAAAAAAAAAAACIAAADRAAAA/wAA&#13;&#10;AP8AAABQ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0wAAAP8AAAD/AAAASg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AAADkAAAA/wAAAP8AAAD/&#13;&#10;AAAA4QAAAB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FAAAA/AAAAPoAAACx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AAAAkA&#13;&#10;AAARAAAARgAAAIkAAAC7AAAA2gAAAPYAAAD+AAAA/wAAAP8AAAD/AAAA+wAAAPUAAADeAAAAiQAA&#13;&#10;AFQAAAAwAAAAEwAAAAQ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OQAAAMYAAAD2AAAA/wAAAP8AAAD8AAAA4QAAAHkAAAAnAAAAAgAAAAAAAAAAAAAAAAAAAAAA&#13;&#10;AAAAAAAAAAAAAAAAAAAiAAAAzAAAAPwAAAD9AAAATw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gAAAM0AAAD8AAAA/QAA&#13;&#10;AEo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AAAAAAAAAAAAAAAAAAAAAAAAAAAAAAAAAAAAAAAAAAAAAAAAwAAAAEA&#13;&#10;AAAAAAAAAAAAAAAAAAAAAAAAAAAAAAAAAAAAAAAAAAAAAAMAAAACAAAAAAAAAAAAAAAAAAAAAAAA&#13;&#10;AAAAAAAAAAAAAAAAAAAAAAAAAAAAAAAAAAAAAAAAAAAAAAAAAAAAAAAAAAAAAAAAAAAAAAAAAAAA&#13;&#10;AAAAAAAAAAAOAAAA5AAAAP8AAAD/AAAA/wAAAOEAAAA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gAAAJEAAACRAAAAY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AAADkAAABwAAAAowAAAMkA&#13;&#10;AADpAAAA8gAAAP0AAAD/AAAA/wAAAP8AAAD/AAAA3wAAAKMAAAByAAAASgAAACYAAAARAAAA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iAAAAfAAAAMwAAADwAAAA/wAAAP8AAAD/&#13;&#10;AAAAxQAAAGMAAAAfAAAABgAAAAAAAAAAAAAAAAAAAAAAAAAAAAAAEwAAAHQAAACVAAAAlwAAAC0A&#13;&#10;A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UAAAB2AAAAlQAAAJgAAAAqAAAA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AAAALQAA&#13;&#10;ACgAAABHAAAAvgAAAGwAAAA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AAALwAAAE4AAAAIAAAAAAAAAAAAAAAA&#13;&#10;AAAAAAAAAAAAAAAEAAAALQAAAF0AAABRAAAAHQAAAAAAAAAAAAAAAAAAAAAAAAAAAAAACgAAADEA&#13;&#10;AABfAAAAUwAAAB0AAAAAAAAAAAAAAAAAAAAAAAAAAAAAAAAAAAAAAAAAAAAAAAAAAAAAAAAAAAAA&#13;&#10;AAAAAAAAAAAAAAAAAAAAAAAAAAAAAAAAAAAAAAAAAAAADgAAAOQAAAD/AAAA/wAAAP8AAADhAAAA&#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AAAOwAAAGgAAACpAAAA1gAAAOkAAAD/AAAA/wAAAP8A&#13;&#10;AAD/AAAA/wAAAPQAAADWAAAArQAAAHIAAAA4AAAAHQAAAA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ZgAAAM4AAAD7AAAA/wAAAP8AAAD/AAAAyAAAAG0AAAAcA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AAAANcAAADlAAAA3wAAAIcAAAAQ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QAAAAzAAAA&#13;&#10;gwAAANgAAAC7AAAAEQAAAAAAAAAAAAAAAAAAAAAAAAAJAAAAVAAAAMMAAAClAAAAwAAAAKoAAAAt&#13;&#10;AAAAAQAAAAAAAAAAAAAAEgAAAHUAAADFAAAApgAAALEAAACxAAAAJwAAAAEAAAAAAAAAAAAAAAAA&#13;&#10;AAAAAAAAAAAAAAAAAAAAAAAAAAAAAAAAAAAAAAAAAAAAAAAAAAAAAAAAAAAAAAAAAAAAAAAAAAAA&#13;&#10;AA4AAADkAAAA/wAAAP8AAAD/AAAA4QAAAB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EwAAACkAAABaAAAAqwAAAMwAAADmAAAA/wAAAP8AAAD/AAAA/wAAAP8AAAD1AAAA4AAAALsA&#13;&#10;AAB8AAAASQAAACoAAAA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wAAAAlQAAAN0AAAD/AAAA&#13;&#10;/wAAAP8AAADzAAAArwAAAC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IAAACyAAAAyAAAAIoA&#13;&#10;A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AAAASwAAAIMAAAD6AAAAyAAAABIAAAAAAAAAAAAAAAAAAAACAAAA&#13;&#10;WAAAAOYAAAB2AAAAEAAAACgAAADNAAAAyAAAABYAAAAAAAAABQAAAIYAAADrAAAAbAAAAAoAAAAs&#13;&#10;AAAAugAAALEAAAAfAAAAAAAAAAAAAAAAAAAAAAAAAAAAAAAAAAAAAAAAAAAAAAAAAAAAAAAAAAAA&#13;&#10;AAAAAAAAAAAAAAAAAAAAAAAAAAAAAAAAAAAOAAAA5AAAAP8AAAD/AAAA/wAAAOE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IoAAACK&#13;&#10;AAAAX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MAAAAVAAAAOwAAAGIAAACQ&#13;&#10;AAAAxQAAAPUAAAD/AAAA/wAAAP8AAAD/AAAA/wAAAPgAAADeAAAAsQAAAIAAAABPAAAAG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AAAAwAAAAgwAAAOAAAAD/AAAA/wAAANIAAAArAAAAAAAAAAAAAAAAAAAA&#13;&#10;EgAAAG8AAACPAAAAkgAAACs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QAAABxAAAAjwAAAJIAAAAo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wAAAAw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ZAAAA7wAA&#13;&#10;AMUAAAASAAAAAAAAAAAAAAAAAAAAHgAAALEAAADuAAAALQAAAAAAAAAAAAAAhwAAAPYAAABnAAAA&#13;&#10;BAAAACUAAADaAAAA2gAAABoAAAAAAAAAAQAAAG8AAADvAAAAVgAAAAIAAAAAAAAAAAAAAAAAAAAA&#13;&#10;AAAAAAAAAAAAAAAAAAAAAAAAAAAAAAAAAAAAAAAAAAAAAAAAAAAAAAAAAAAAAAAAAAAADgAAAOQA&#13;&#10;AAD/AAAA/wAAAP8AAADh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MMAAAD/AAAA/wAAAK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QAAACsAAABJAAAAggAAAMAAAADyAAAA/wAAAP8AAAD/&#13;&#10;AAAA/wAAAP8AAAD7AAAA4QAAAMMAAACcAAAAXwAAACUAAAA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gAAABCAAAAowAA&#13;&#10;AO0AAACHAAAABQAAAAAAAAAAAAAAAAAAACEAAADQAAAA/wAAAP8AAABP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0gAAAP8AAAD/AAAASg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QAAAO4AAADFAAAAEgAAAAAAAAAAAAAAAAAAAEIAAADyAAAAyQAA&#13;&#10;ABwAAAAAAAAAAAAAAFMAAADrAAAAwgAAAAsAAABMAAAA/AAAAKsAAAAMAAAAAAAAAAAAAABIAAAA&#13;&#10;9AAAAIoAAAAMAAAAAAAAAAAAAAAAAAAAAAAAAAAAAAAAAAAAAAAAAAAAAAAAAAAAAAAAAAAAAAAA&#13;&#10;AAAAAAAAAAAAAAAAAAAAAAAAAAUAAADjAAAA/wAAAP8AAAD/AAAA3wAAAA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JAAAA/wAAAP8AAAC0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gAAAAeAAAANQAAAHEAAACyAAAA3wAAAPQAAAD/AAAA/wAAAP8AAAD/AAAA/wAAAOwAAADY&#13;&#10;AAAArAAAAGoAAAAwAAAAEgAAAA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QAAAA4AAAAIgAAAAAAAAAAAAAAAAAAAAAAAAAjAAAA0QAA&#13;&#10;AP8AAAD/AAAAUQ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AAAANIAAAD/AAAA/wAAAEw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AAADuAAAAxQAAABIA&#13;&#10;AAAAAAAAAAAAAAAAAABfAAAA/wAAALYAAAAUAAAAAAAAAAAAAAA4AAAA4wAAAOIAAAAQAAAAawAA&#13;&#10;APwAAACRAAAACAAAAAAAAAAAAAAANwAAAOkAAACeAAAAFAAAAAAAAAAAAAAAAAAAAAAAAAAAAAAA&#13;&#10;AAAAAAAAAAAAAAAAAAAAAAAAAAAEAAAAIwAAAEMAAABBAAAAQQAAAEAAAABKAAAA6wAAAP8AAAD/&#13;&#10;AAAA/wAAAOgAAABNAAAAPwAAAEEAAABBAAAAQQAAAEMAAAAmAAAAB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kQAAAL4AAAC+AAAAg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GAAAAEgAAACMAAABdAAAA&#13;&#10;oAAAAM8AAADsAAAA/gAAAP8AAAD/AAAA/wAAAP8AAADzAAAA5gAAAL0AAAB7AAAARQAAACYAAAAM&#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GQAAAJkAAADDAAAAxgAAADc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wAAACbAAAAwgAA&#13;&#10;AMYAAAA3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AAAAJAAAACQAAAA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AAAAcAAAAhAAAAWQAAAI0AAAC3AAAA3gAAAPMAAAD6AAAA&#13;&#10;/wAAAP8AAAD/AAAA+gAAAPMAAADQAAAAkQAAAF8AAAAwAAAAEgAAAAgAAAAC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AHAAAACgAAAAkA&#13;&#10;AAAfAAAAPAAAAAw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CAAAAAoAAAAKA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gAAAO4AAADFAAAAEgAAAAAAAAAA&#13;&#10;AAAABwAAAHkAAAD/AAAAowAAAAoAAAAAAAAAAAAAADAAAADfAAAA6QAAADcAAACCAAAA9wAAAHYA&#13;&#10;AAACAAAAAAAAAAAAAAAxAAAA4wAAALoAAAAlAAAAAAAAAAAAAAAAAAAAAAAAAAAAAAAAAAAAAAAA&#13;&#10;AAAAAAAAAAAAAAAAAAMAAAAmAAAASQAAAEcAAABHAAAARgAAAFAAAADrAAAA/wAAAP8AAAD/AAAA&#13;&#10;6QAAAFMAAABFAAAARwAAAEcAAABHAAAASQAAACkAAAAF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AAAACgAAABHAAAAhwAAAMUAAADnAAAA9QAAAP8AAAD/AAAA/wAAAP8AAAD+AAAA&#13;&#10;4wAAAMYAAACXAAAAWQAAACQAAAARA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DAAAAmgAAAOkAAACzAAAASgAAAA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DuAAAAxQAAABIAAAAAAAAAAAAAAAIAAABnAAAA/wAAAKcAAAAMAAAAAAAAAAAAAAA5&#13;&#10;AAAA4wAAAOgAAAAfAAAAcgAAAPgAAAB8AAAAAwAAAAAAAAAAAAAANwAAAOgAAACuAAAAGwAAAAAA&#13;&#10;AAAAAAAAAAAAAAAAAAAAAAAAAAAAAAAAAAAAAAAAAAAAAAAAAAAAAAAAAAAAAAAAAAAAAAAAAAAA&#13;&#10;AAAAAAAEAAAA4gAAAP8AAAD/AAAA/wAAAN8AAAA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DMAAAAzAAAAI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AAAAaAAAAOAAA&#13;&#10;AHkAAAC2AAAA1gAAAO0AAAD/AAAA/wAAAP8AAAD/AAAA/wAAAO8AAADdAAAApgAAAGQAAAAxAAAA&#13;&#10;GwAAAA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gAAACkAAAA0AAAAZAAAAOkAAAD/&#13;&#10;AAAA/wAAAOYAAACZAAAANAAAAA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gAAAApAAAANQAAADYAAAAO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AAAA7gAAAMUAAAASAAAAAAAAAAAAAAAAAAAA&#13;&#10;UQAAAP0AAAC1AAAAEwAAAAAAAAAAAAAATAAAAOgAAADZAAAADQAAAFwAAAD9AAAAkAAAAAcAAAAA&#13;&#10;AAAAAAAAAEQAAADzAAAAmwAAABMAAAAAAAAAAAAAAAAAAAAAAAAAAAAAAAAAAAAAAAAAAAAAAAAA&#13;&#10;AAAAAAAAAAAAAAAAAAAAAAAAAAAAAAAAAAAAAAAADgAAAOQAAAD/AAAA/wAAAP8AAADhAAAAF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LYAAADv&#13;&#10;AAAA7gAAAK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wAAACkAAABmAAAAnQAAAMcAAADtAAAA/wAA&#13;&#10;AP8AAAD/AAAA/wAAAP8AAAD6AAAA6QAAALIAAAB1AAAARQAAACYAAAA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8AAADBAAAA8wAAAPkAAADgAAAA+AAAAP8AAAD/AAAA/wAAANkAAABuAAAAJ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kAAAAwwAAAPQAAAD4AAAARQ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O4AAADFAAAAEgAAAAAAAAAAAAAAAAAAACoAAADHAAAA3gAAACYAAAAAAAAAAAAAAHkAAAD3AAAA&#13;&#10;jAAAAAYAAAAxAAAA6QAAAMoAAAAQAAAAAAAAAAEAAABjAAAA+gAAAG0AAAAEAAAAAAAAAAAAAAAA&#13;&#10;AAAAAAAAAAAAAAAAAAAAAAAAAAAAAAAAAAAAAAAAAAAAAAAAAAAAAAAAAAAAAAAAAAAAAAAAAA4A&#13;&#10;AADkAAAA/wAAAP8AAAD/AAAA4QAAAB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JAAAA/wAAAP8AAAC0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RAAAAOwAAAF0AAACUAAAAzQAAAPIAAAD+AAAA/wAAAP8AAAD/AAAA/wAA&#13;&#10;APsAAADbAAAAuAAAAIwAAABHAAAAFgAAAA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jAAAA0gAAAP8AAAD/AAAAYwAAAFAAAAC2AAAA&#13;&#10;+gAAAP8AAAD/AAAA/wAAANkAAACLAAAAL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NQAAAD/AAAA/wAAAEw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oAAADuAAAAxAAAAA0AAAAAAAAAAAAAAAAAAAAGAAAAdwAA&#13;&#10;APgAAABLAAAAAAAAAA4AAAC9AAAA6wAAADEAAAABAAAADQAAAKkAAADuAAAAPQAAAAAAAAARAAAA&#13;&#10;owAAANQAAAA1AAAAAAAAAAAAAAAAAAAAAAAAAAAAAAAAAAAAAAAAAAAAAAAAAAAAAAAAAAAAAAAA&#13;&#10;AAAAAAAAAAAAAAAAAAAAAAAAAAAAAAAOAAAA5AAAAP8AAAD/AAAA/wAAAOEAAAAT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QAAAN8AAADe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AAAACsA&#13;&#10;AABGAAAAigAAAMYAAADoAAAA+gAAAP8AAAD/AAAA/wAAAP8AAAD/AAAA3QAAAMYAAACUAAAAVQAA&#13;&#10;ACYAAAA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HQAA&#13;&#10;ALQAAADkAAAA5gAAAEEAAAAAAAAAIQAAAG0AAADTAAAA/AAAAP8AAAD/AAAA+wAAAMoAAABXAAAA&#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EAAAC1AAAA5AAAAOcAAABBAAAAA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gAAABmAAAA+wAAAOwA&#13;&#10;AABkAAAAFgAAAAAAAAAAAAAAAAAAAB4AAACgAAAAuwAAAFIAAACNAAAA4gAAAHEAAAAFAAAAAAAA&#13;&#10;AAAAAAAyAAAAwgAAALsAAABLAAAAggAAAN4AAABhAAAABwAAAAAAAAAAAAAAAAAAAAAAAAAAAAAA&#13;&#10;AAAAAAAAAAAAAAAAAAAAAAAAAAAAAAAAAAAAAAAAAAAAAAAAAAAAAAAAAAAAAAAADgAAAOQAAAD/&#13;&#10;AAAA/wAAAP8AAADhAAAAE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0AAAAnAAAAJwAAAB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0AAAAfAAAAPgAAAH0AAAC3AAAA2gAAAPYA&#13;&#10;AAD/AAAA/wAAAP8AAAD/AAAA+wAAAOkAAADaAAAAnwAAAF8AAAA0AAAAF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UAAAAgAAAAKQAAACkAAAAMAAAAAAAAAAAAAAAFAAAAKwAA&#13;&#10;AIwAAADqAAAA/wAAAP8AAAD/AAAA6gAAAKYAAAAn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GAAAAIAAA&#13;&#10;ACkAAAAqAAAAC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8AAAAZwAAAHIAAABzAAAAZQAAACEAAAAAAAAAAAAAAAAAAAAAAAAAGAAAAGYA&#13;&#10;AACHAAAAgQAAAEMAAAAKAAAAAAAAAAAAAAAAAAAAAgAAACcAAABpAAAAhQAAAH8AAABJAAAABgAA&#13;&#10;AAAAAAAAAAAAAAAAAAAAAAAAAAAAAAAAAAAAAAAAAAAAAAAAAAAAAAAAAAAAAAAAAAAAAAAAAAAA&#13;&#10;AAAAAAAAAAAAAAAAAAAAAA4AAADkAAAA/wAAAP8AAAD/AAAA4QAAAB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IAAAAEQAAACMAAABMAAAAcgAAAKgAAADrAAAA/gAAAP8AAAD/AAAA/wAAAPwA&#13;&#10;AADyAAAA6QAAAMUAAACcAAAAcAAAADYAAAALAAAA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NgAAAIcAAADeAAAA/wAAAP8AAADUAAAAN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wAAAAQAAAADAAAAAwAAAAQAAAAC&#13;&#10;AAAAAAAAAAAAAAAAAAAAAAAAAAAAAAADAAAACwAAAAcAAAAAAAAAAAAAAAAAAAAAAAAAAAAAAAAA&#13;&#10;AAAAAAAAAwAAAAkAAAAHAAAAAQAAAAAAAAAAAAAAAAAAAAAAAAAAAAAAAAAAAAAAAAAAAAAAAAAA&#13;&#10;AAAAAAAAAAAAAAAAAAAAAAAAAAAAAAAAAAAAAAAAAAAAAAAAAAAAAAAOAAAA5AAAAP8AAAD/AAAA&#13;&#10;/wAAAOEAAAAT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AAAABAAAAAQAAAAC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NAAAAEQAAABEA&#13;&#10;AAA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gAAAOQAAAD/AAAA/wAAAP8AAADh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KEAAADVAAAA1AAAAJ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AAAArQAAANoAAADdAAAAPg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4AAADkAAAA/wAAAP8AAAD/AAAA4QAA&#13;&#10;AB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I&#13;&#10;AAAA/wAAAP8AAACz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AAAANMAAAD/AAAA/wAAAEwAAAAC&#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AAAA5AAAAP8AAAD/AAAA/wAAAOEAAAA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gAAAPkAAAD4AAAAq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UAAADLAAAA/AAAAP4AAABI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gAAAOQAAAD/AAAA/wAAAP8AAADhAAAAE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UAAABHAAAA&#13;&#10;R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&#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OgAAAEoAAABLAAAAF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4AAADk&#13;&#10;AAAA/wAAAP8AAAD/AAAA4QAAAB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FgAAACsAAABUAAAAjwAAAMUAAADlAAAA/wAAAP8AAAD/AAAA&#13;&#10;/wAAAP8AAAD2AAAA3wAAAMYAAACEAAAATgAAACgAAAAM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D4AAADyAAAA/wAAAP8AAADkAAAAnAAAAC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OAAAA5AAAAP8AAAD/AAAA/wAAAOEAAAAT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gAAAOQAAAD/AAAA&#13;&#10;/wAAAP8AAADhAAAAE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H4AAACoAAAApwAAAH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YAAAAiQAAAK4A&#13;&#10;AACwAAAAMAAAAA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oAAAAG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4AAADkAAAA/wAAAP8AAAD/AAAA4QAAAB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FAAAA/wAAAP0AAAC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wAAAM8AAAD/AAAA/wAAAEo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oAAACFAAAAS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OAAAA5AAAAP8AAAD/AAAA/wAA&#13;&#10;AOEAAAA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gAAAP8AAAD+AAAAr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QAAAA/wAAAP8AAABJ&#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BIAAAA2QAAAF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OQAAAD/AAAA/wAAAP8AAADhAAAA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HUAAACcAAAAnAAAAG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XAAAAfwAAAKEAAAClAAAALQ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oAAAASAAAAEAAAAAUAAAAAAAAAAAAAAAAAAAAAAAAAAAAAAAAAAAAAAAAAAAAAAAwAAABU&#13;&#10;AAAAxwAAAPEAAAB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4AAADkAAAA/wAAAP8AAAD/AAAA4QAAAB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gAAAD4AAABuAAAAmAAAAM0AAADrAAAA+gAAAP8A&#13;&#10;AAD/AAAA/wAAAP8AAAD/AAAA2wAAAKYAAAB8AAAATAAAAB8AAAALAAAAAAAAAAAAAAAAAAAAAAAA&#13;&#10;AAAAAAAAAAAAAAAAAAAAAAAAAAAAAAAAAAAAAAAAAAAAAAAAAAAAAAAAAAAAAAAAAAAAAAAAAAAA&#13;&#10;AAAAAAAAAAAAAAAAAAAAAAAAAAAAAAAAAAAAAAAAAAAAAAAAAAAAAAAAAAAAAAAAAAAAAAAAAAAA&#13;&#10;AAAAAAAAAAAAAAAAAAAAFgAAAGYAAADAAAAA8gAAAJ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AAALAAAAH8AAAC1AAAAxgAAAMQAAACnAAAAZgAAABAAAAAAAAAA&#13;&#10;AAAAAAAAAAAAAAAAAgAAAFUAAACwAAAA7wAAAP8AAADrAAAAU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O&#13;&#10;AAAA5AAAAP8AAAD/AAAA/wAAAOEAAA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AAAAhAAAAOAAAAFgAAACKAAAAsAAAANoAAAD/AAAA/wAAAP8AAAD/AAAA/wAAAO0A&#13;&#10;AADTAAAAvAAAAI8AAABkAAAAPwAAABQAAAAAAAAAAAAAAAAAAAAAAAAAAAAAAAAAAAAAAAAAAAAA&#13;&#10;AAAAAAAAAAAAAAAAAAAAAAAAAAAAAAAAAAAAAAAAAAAAAAAAAAAAAAAAAAAAAAAAAAAAAAAAAAAA&#13;&#10;AAAAAAAAAAAAAAAAAAAAAAAAAAAAAAAAAAAAAAAAAAAAAAAAAAAAAAAAAAAAAAAAGgAAAEkAAAAS&#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MAAAALUAAAD2AAAA/wAA&#13;&#10;AP8AAAD/AAAA/wAAAO0AAACGAAAADAAAAAAAAAAAAAAADAAAAHIAAADiAAAA/wAAAP8AAAD/AAAA&#13;&#10;6wAAAF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gAAAOQAAAD/AAAA/wAAAP8AAADhAAAAE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0AAAB7AAAAewAA&#13;&#10;AF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wAAAB8AAABH&#13;&#10;AAAAcgAAAKIAAADZAAAA/wAAAP8AAAD/AAAA/wAAAP8AAAD7AAAA7gAAANQAAACmAAAAbQAAAEsA&#13;&#10;AABtAAAAfgAAAIIAAAAlAA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SAAAAZAAAAH8AAACCAAAAJAAAAA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AAAAKIAAAD8AAAA/wAAAP8AAAD/AAAA/wAAAP8AAAD/AAAA9QAAAEwAAAAAAAAALgAA&#13;&#10;AKgAAADwAAAA/wAAAP8AAAD/AAAA/wAAAO4AAABV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4AAADkAAAA&#13;&#10;/wAAAP8AAAD/AAAA4QAAAB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AAAA9gAAAPUAAAC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AUAAAAWAAAAOQAAAFsAAACSAAAA0gAAAP8AAAD/&#13;&#10;AAAA/wAAAP8AAAD/AAAA/QAAAPEAAADfAAAA7wAAAPcAAAD4AAAATQAAAAAAAAAAAAAAAAAAAAAA&#13;&#10;AAAAAAAAAAAAAAAAAAAAAAAAAAAAAAAAAAAAAAAAAAAAAAAAAAAAAAAAAAAAAAAAAAAAAAAAAAAA&#13;&#10;AAAAAAAAAAAAAAAAAAAAAAAAAAAAAAAAAAAAAAAAAAAAAAAAAAAAAAAAAAAAAAAAAAAAAAAAAAAA&#13;&#10;AAAAAAAAAAAAAAAAAAAAAAAAAAAAAAAAAAAAAB0AAAA2AAAAC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MgA&#13;&#10;AAD3AAAA+AAAAEg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AAAAE4AAADmAAAA/wAAAP8AAAD/AAAA/wAAAP8A&#13;&#10;AAD/AAAA/wAAAP8AAACuAAAAbgAAANoAAAD9AAAA/wAAAP8AAAD/AAAA/wAAAP4AAAC6AAAAL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AAAA5AAAAP8AAAD/AAAA/wAAAOEAAAA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wAAAP8AAAD/AAAAr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RAAAA/wAAAP8AAABK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sAAACB&#13;&#10;AAAA+QAAAP8AAAD5AAAA5wAAANwAAADiAAAA8wAAAP4AAAD/AAAA/AAAAPkAAAD/AAAA/wAAAP8A&#13;&#10;AAD/AAAA/wAAAO8AAACgAAAAGwAAAA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gAAAOQAAAD/AAAA/wAA&#13;&#10;AP8AAADhAAAAE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sAAADOAAAAzQAAAI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AAAALAAAA&#13;&#10;JgAAAGcAAACqAAAA2gAAAO4AAAD8AAAA/wAAAP8AAAD/AAAA/gAAAPgAAADsAAAAuwAAAHEAAAAz&#13;&#10;AAAAHQAAAAsAAAABAAAAAAAAAAAAAAAAAAAAAAAAAAAAAAAAAAAAAAAAAAAAAAAAAAAAAAAAAAAA&#13;&#10;AAAAAAAAAAAAAAAAAAAAAAAAAAAAAAAAAAAAAAAAAAAAAAAAAAAAAAAAAAAAAAAAAAAAAAAAAAAA&#13;&#10;AAAAAAAAAAAAAAAAAAAAAABEAAAA1wAAAP8AAAD/AAAA7wAAAI8AAAArAAAAB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dAAAAqAAAANQAAADX&#13;&#10;AAAAOwAAAA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RAAAAogAAAP8AAADrAAAAlwAAAEsAAAAmAAAAOQAAAG4AAADD&#13;&#10;AAAA+gAAAP8AAAD/AAAA/wAAAP8AAAD/AAAA+gAAAM0AAABkAAAAB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4AAADkAAAA/wAAAP8AAAD/AAAA4QAAAB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AAAABfAAAAlAAAAMAAAADjAAAA&#13;&#10;9wAAAP4AAAD/AAAA/wAAAP8AAAD/AAAA/gAAAMcAAACIAAAAWAAAACsAAAAPAAAABAAAAAAAAAAA&#13;&#10;AAAAAAAAAAAAAAAAAAAAAAAAAAAAAAAAAAAAAAAAAAAAAAAAAAAAAAAAAAAAAAAAAAAAAAAAAAAA&#13;&#10;AAAAAAAAAAAAAAAAAAAAAAAAAAAAAAAAAAAAAAAAAAAAAAAAAAAAAAAATwAAALoAAAD0AAAA/wAA&#13;&#10;AP8AAAD/AAAA3QAAAHQAAAAoAAA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AAAALMAAAD4AAAA&#13;&#10;gQAAAAEAAAAAAAAAAAAAAAAAAAAAAAAALgAAAMcAAAD9AAAA/wAAAP8AAAD/AAAA8AAAAJwAAAAz&#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OAAAA5AAAAP8AAAD/AAAA/wAAAOEA&#13;&#10;AAA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QAAAASQAAAHoAAACrAAAA2QAAAPEAAAD9AAAA/wAAAP8AAAD/AAAA&#13;&#10;/wAAAP8AAADHAAAAlAAAAGYAAAA4AAAAFwAAAAgAAAAAAAAAAAAAAAAAAAAAAAAAAAAAAAAAAAAA&#13;&#10;AAAAAAAAAAAAAAAAAAAAAAAAAAAAAAAAAAAAAAAAAAAAAAAAAAAAAAAAAAAAAAAAAAAAAAAAAAAA&#13;&#10;AAAAAAAAAAAAAAAAAAAgAAAAgQAAANgAAAD8AAAA/wAAAP8AAAD/AAAAvQAAAFMAAAAS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YAAAC+AAAA2wAAACUAAAAAAAAAAAAAAAAAAAAAAAAAAAAAAAAAAABwAAAA&#13;&#10;8AAAAP8AAAD/AAAAzQAAAHgAAAATAAAAAAAAAAAAAAABAAAALQAAAB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gAAAOQAAAD/AAAA/wAAAP8AAADhAAAAE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kAAAA2AAAANgAAAC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AAAAsAAAANQAAADIAAAAFAAAAGQAA&#13;&#10;AEYAAABtAAAAlQAAAL0AAADZAAAA8gAAAP8AAAD/AAAA/wAAAP8AAAD2AAAAywAAAKMAAAB+AAAA&#13;&#10;UgAAADMAAAAaAAAAAQAAAAAAAAAAAAAAAAAAAAAAAAAAAAAAAAAAAAAAAAAAAAAAAAAAAAAAAAAA&#13;&#10;AAAAAAAAAAAAAAAAAAAAAAAAAAAAAAAAAAAAAAAAAAAAAAAAAAAAAAAAAAUAAABEAAAAkQAAANIA&#13;&#10;AAD/AAAA/wAAAP8AAADmAAAAmQAAAFAAAAAZ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IAAAALAAAADgAAAA6AAAAE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YAAAAwwAAAMEAAAANAAAAAAAA&#13;&#10;AAAAAAAAAAAAAAAAAAAAAAAAAAAAPAAAAOIAAADkAAAAfQAAAB4AAAAAAAAAAAAAAAAAAAAAAAAA&#13;&#10;AgAAAJwAAAB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4AAADkAAAA/wAAAP8AAAD/AAAA4QAAAB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3AAAA6gAA&#13;&#10;AOgAAAC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gAAAAvQAAAOwAAADtAAAASQAAAAAAAAAAAAAAAAAAAAEAAAAPAAAAKAAAAFYAAACBAAAArAAA&#13;&#10;AO0AAAD/AAAA/wAAAP8AAAD/AAAA/wAAAPcAAADmAAAAwAAAAJEAAABiAAAAMgAAAAMAAAAAAAAA&#13;&#10;AAAAAAAAAAAAAAAAAAAAAAAAAAAAAAAAAAAAAAAAAAAAAAAAAAAAAAAAAAAAAAAAAAAAAAAAAAAA&#13;&#10;AAAAAAAAAAAAAAAAAAAAAAAAAAAAAAAkAAAAeAAAANMAAAD/AAAA/wAAAP8AAAD0AAAAvQAAAE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AAAAL8AAADsAAAA7QAAAEU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AAAAMEAAACuAAAAAAAAAAAAAAAAAAAAAAAAAAAAAAAAAAAAAAAAACUAAADbAAAAdgAA&#13;&#10;AAAAAAAAAAAAAAAAAAAAAAAAAAAAAAAAAC8AAADNAAAAX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OAAAA&#13;&#10;5AAAAP8AAAD/AAAA/wAAAOEA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xgAAAP8AAAD/AAAAs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cA&#13;&#10;AADTAAAA/wAAAP8AAABL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YAAAC+AAAA7wAAAMAAAAC9AAAAvQAAAL0A&#13;&#10;AAC9AAAAvQAAAL0AAADIAAAA9gAAANMAAAC7AAAAvQAAAL0AAAC9AAAAvgAAAMEAAADZAAAA6QAA&#13;&#10;AF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gAAAOQAAAD/AAAA/wAAAP8AAADhAAAAE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sAAAD4AAAA9wAAAK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AAAADI&#13;&#10;AAAA/gAAAP8AAABNAAAAAgAAAAAAAAAAAAAAAAAAAAAAAAAAAAAAAAAAAAAAAAAAAAAAAAAAAAMA&#13;&#10;AAAZAAAAMAAAAFgAAACZAAAA3AAAAPsAAAD/AAAA/wAAAP8AAAD/AAAA/wAAAPQAAADeAAAAvgAA&#13;&#10;AIoAAAA+AAAADgAAAAIAAAAAAAAAAAAAAAAAAAAAAAAAAAAAAAAAAAAAAAAAAAAAAAAAAAAAAAAA&#13;&#10;AAAAAAAAAAAAAAAAAAAAAAAAAAAAAAAAAAAAAA4AAABPAAAAuAAAAPYAAACYAAAAC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lAAAAygAAAP4AAAD/AAAAS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W&#13;&#10;AAAAvgAAAP8AAAD/AAAA/wAAAP8AAAD/AAAA/wAAAP8AAAD/AAAA/wAAAP8AAAD/AAAA/wAAAP8A&#13;&#10;AAD/AAAA/wAAAP8AAAD/AAAA/wAAAOsAAAB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4AAADkAAAA/wAA&#13;&#10;AP8AAAD/AAAA4Q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RAAAAFwAAABcAAAAQ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AAAABMAAAAY&#13;&#10;AAAAGQAAAAY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gAAAL4AAAD/AAAA/wAAAP8AAAD/AAAA/wAAAP8AAAD/&#13;&#10;AAAA/wAAAP8AAAD/AAAA/wAAAP8AAAD/AAAA/wAAAP8AAAD/AAAA/wAAAP8AAADrAAAAU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AAAA5AAAAP8AAAD/AAAA/wAAAOEAAAAT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AAHAAAAMgAAAHMAAACoAAAAzQAAAOoAAAD7AAAA/wAAAP8A&#13;&#10;AAD/AAAA/wAAAP0AAADuAAAArQAAAG8AAAA+AAAAHwAAAAgAAAA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YAAAC+AAAA&#13;&#10;/wAAAP8AAAD/AAAA/wAAAP8AAAD/AAAA/wAAAP8AAAD/AAAA/wAAAP8AAAD/AAAA/wAAAP8AAAD/&#13;&#10;AAAA/wAAAP8AAAD/AAAA6wAAAF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gAAAOQAAAD/AAAA/wAAAP8A&#13;&#10;AADhAAAAE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oAAAAPAAAADwAAAA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DAAAAA8AAAAQAAAA&#13;&#10;B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WAAAAwAAAAP8AAADdAAAA0QAAANEAAADQAAAA0AAAANAAAADQAAAA&#13;&#10;0AAAANAAAADQAAAA0AAAANAAAADQAAAA0AAAANAAAADTAAAA6AAAAO0AAABS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4AAADkAAAA/wAAAP8AAAD/AAAA4QAAAB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0AAAAlwAAAJUAAABp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AAAAHoAAACYAAAAmgAAACwAAAA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AAAAMAAAADEAAAARQAA&#13;&#10;AC0AAAArAAAAKwAAACsAAAArAAAAKwAAACsAAAArAAAAKwAAACsAAAArAAAAKwAAACsAAAArAAAA&#13;&#10;MAAAAGYAAADZAAAAW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OAAAA5AAAAP8AAAD/AAAA/wAAAOEAAAAT&#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zgAA&#13;&#10;AP8AAAD/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gAAADXAAAA/wAAAP8AAABN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wAAAC4AAAAWAAAAAAAAAAAAAAAAAAAAAAAAAAAAAAAAAAAAAAAAAAAAAAAAAAA&#13;&#10;AAAAAAAAAAAAAAAAAAAAAAAAAAAAAAAAAAAAAAAEAAAAqQ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gAAAOQAAAD/AAAA/wAAAP8AAADhAAAAE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MkAAAD/AAAA/wAAAL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nAAAA2QAAAP8AAAD/AAAATQ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OAAAAVwAAACAAAAAAAAAAAAAAAAAA&#13;&#10;AAAAAAAAAAAAAAAAAAAAAAAAAAAAAAAAAAAAAAAAAAAAAAAAAAAAAAAAAAAAAAAAAAAAAAAAAgAA&#13;&#10;AEwAAAAq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4AAADkAAAA/wAAAP8AAAD/AAAA4QAAAB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3AAAASAAAAEgA&#13;&#10;AAAx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wAAADsAAABJAAAASgAAAB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QAAAE4AAABoAAAAYQAAAGIAAABoAAAAXwAAAB4AAAAAAAAAAAAAAAAAAAAAAAAAAAAAAAAA&#13;&#10;AAAAAAAAAAAAAAAAAAAAAAAAAAAAAAAAAAAE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OAAAA5AAA&#13;&#10;AP8AAAD/AAAA/wAAAOEAAAA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UAAAAUAAAAKQAAAF0AAAChAAAA1wAAAO0AAAD9AAAA&#13;&#10;/wAAAP8AAAD/AAAA/wAAAPQAAADlAAAAyQAAAHwAAAA6AAAAGQAAAAkAAAAAAAAAAAAAAAAAAAAB&#13;&#10;AAAAHgAAAIIAAADhAAAA/wAAAP8AAAD/AAAA+AAAALIAAABIAAAAD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YAAAC7AAAA9wAAAPcAAADxAAAA2AAAAKEAAAAv&#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AAAOQAAAD/AAAA/wAAAP8AAADh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AAAADAAAAAw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MAAAADAAA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WAAAA&#13;&#10;vgAAAP8AAADsAAAAkg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AAADkAAAA/wAAAP8A&#13;&#10;AAD/AAAA4QAAAB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VAAAAbwAAAG4AAAB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QAAAFoAAABwAAAA&#13;&#10;cgAAACA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FgAAAMAAAAD7AAAAiwAAAAUAAAAAAAAAGwAAACIAAAAdAAAA&#13;&#10;HAAAABwAAAAcAAAAHAAAAB0AAAAfAAAAIgAAABI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AA5AAAAP8AAAD/AAAA/wAAAOEAAAA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zgAAAP8AAAD/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AAAANMAAAD/AAAA/wAA&#13;&#10;AFM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BsAAAA7AAAAaAAAALIAAADaAAAA7gAA&#13;&#10;AP8AAAD/AAAA/wAAAP8AAAD/AAAA8wAAANAAAACrAAAAbgAAAC8AAAAbAAAAPgAAALQAAADgAAAA&#13;&#10;cgAAAA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gAAADVAAAA/wAAAP8AAABNAAAAA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YAAADDAAAA4QAA&#13;&#10;ADkAAAAAAAAAAgAAAHwAAAC9AAAAwwAAAL4AAAC7AAAAuwAAALwAAADCAAAAvgAAAKYAAABKAAAA&#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gAAAOQAAAD/AAAA/wAAAP8AAADh&#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kAAAD/AAAA/wAAAL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IAAADXAAAA/wAAAP8AAABS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TAAAAMwAAAGkAAACmAAAAywAAAOcAAAD/AAAA/wAAAP8AAAD/AAAA/wAA&#13;&#10;APYAAADiAAAAuAAAAHcAAABgAAAAdAAAAC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nAAAA2QAAAP8AAAD/AAAATQ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XAAAAxQAAANMAAAAXAAAAAAAAAAAAAABAAAAAgAAAAMEAAAD8AAAA/wAA&#13;&#10;AP8AAAD/AAAA2gAAAJIAAABiAAAAI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DkAAAA/wAAAP8AAAD/AAAA4QAAAB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BAAAAqAAAAKgAAAB0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WAAAAiAAAAKkAAACpAAAANQAAAA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AAACQAAACUA&#13;&#10;AABdAAAAlQAAALsAAADfAAAA/wAAAP8AAAD/AAAA/wAAAP8AAAD7AAAA4QAAALcAAACBAAAAUwAA&#13;&#10;AC8AAAAM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QAAAIkAAACpAAAAqQAAADEAAAA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FwAAAMQAAADKAAAAEQAAAAAA&#13;&#10;AAAAAAAAAAAAAAAAAAAPAAAAfAAAAOwAAAD/AAAAuQAAACQAAAAAAAAAAAAAAAAAAAAAAAAAAAAA&#13;&#10;AAIAAABGAAAAK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AAAA5AAAAP8AAAD/AAAA/wAAAOEAAAAT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LAAAAKwAAAFAAAACFAAAAwgAAAO8A&#13;&#10;AAD/AAAA/wAAAP8AAAD/AAAA/wAAAP4AAADiAAAAwwAAAJoAAABeAAAAHAAAAAMAAAAAAAAAEwAA&#13;&#10;AD4AAAA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cAAADDAAAAwgAAAA4AAAAAAAAAAAAAAAAAAAAAAAAAAAAAABEAAADCAAAA/gAAAEEA&#13;&#10;AAAAAAAAAAAAAAAAAAAAAAAAAAAAAAAAAAAFAAAAmwAAAF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OQAAAD/AAAA/wAAAP8AAADhAAAAE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QAAACAAAAA5AAAAbwAAAK0AAADjAAAA9wAAAP8AAAD/AAAA/wAAAP8A&#13;&#10;AAD/AAAA6wAAANIAAACoAAAAZwAAAHgAAADgAAAAswAAAD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XAAAAwwAAAMgAAAAaAAAACQAAAAwAAAAM&#13;&#10;AAAADAAAAAwAAAAAAAAAsAAAAPEAAAAdAAAADAAAAAwAAAAMAAAADAAAAAwAAAANAAAANQAAAMcA&#13;&#10;AAB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4AAADkAAAA/wAAAP8AAAD/AAAA4QAAAB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xAAAAQgAAAEIAAAAs&#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JAAAA&#13;&#10;NgAAAEQAAABFAAAAFA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UAAAAS&#13;&#10;AAAAMgAAAGsAAACnAAAAzgAAAOwAAAD+AAAA/wAAAP8AAAD/AAAA/wAAAPIAAADzAAAA/wAAAP8A&#13;&#10;AADSAAAAdwAAACk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QAAADYAAABEAAAARQAAAB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FwAAAMEAAADvAAAAnAAAAJMAAACWAAAAlgAAAJYAAACWAAAAjQAAANUAAADwAAAAnAAAAJYAAACW&#13;&#10;AAAAlgAAAJYAAACWAAAAmwAAAMcAAADsAAAAU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5AAAAP8A&#13;&#10;AAD/AAAA/wAAAOEAAAA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gAAAPUAAADzAAAAr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IgAAAMYAAAD1AAAA9QAAAE4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DAAAACAAAACMAAABaAAAAjwAAALkAAADe&#13;&#10;AAAA9gAAAPsAAAD/AAAA/wAAAP8AAAD/AAAA/wAAAPkAAADIAAAAdgAAADwAAAAQAAAACA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IAAAA&#13;&#10;9QAAAPUAAABJ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YAAAC+AAAA/wAAAP8AAAD/AAAA/wAAAP8AAAD/AAAA&#13;&#10;/wAAAP8AAAD/AAAA/wAAAP8AAAD/AAAA/wAAAP8AAAD/AAAA/wAAAP8AAAD/AAAA6wAAAF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OQAAAD/AAAA/wAAAP8AAADhAAAAE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UAAAD/AAAA/wAAAL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IAAADTAAAA/wAA&#13;&#10;AP8AAABQ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NAAAAKQAAAFAAAACJAAAAxwAAAOgAAAD1AAAA/wAAAP8AAAD/&#13;&#10;AAAA/wAAAP8AAADsAAAAxgAAAJkAAABZAAAAGwAAABAA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1AAAAP8AAAD/AAAASw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WAAAAvgAA&#13;&#10;AP8AAAD/AAAA/wAAAP8AAAD/AAAA/wAAAP8AAAD/AAAA/wAAAP8AAAD/AAAA/wAAAP8AAAD/AAAA&#13;&#10;/wAAAP8AAAD/AAAA/wAAAOsAAABS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AAADkAAAA/wAAAP8AAAD/&#13;&#10;AAAA4QAAAB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fAAAAzAAAAMoAAACP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pQAAAMwAAADMAAAAQA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gAAABkAAAA5AAAAeQAAALQAAADeAAAA+gAAAP8AAAD/AAAA/wAAAP8AAAD/AAAA8AAAANcAAACi&#13;&#10;AAAAYQAAAC8AAAAaAAAAB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HwAAAKUAAADMAAAAzAAA&#13;&#10;ADw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gAAAL4AAAD/AAAA/wAAAP8AAAD/AAAA/wAAAP8AAAD/AAAA/wAA&#13;&#10;AP8AAAD/AAAA/wAAAP8AAAD/AAAA/wAAAP8AAAD/AAAA/wAAAP8AAADrAAAAU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OAAAA5AAAAP8AAAD/AAAA/wAAAOEAAAA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AAAAAsAAAALAAAAB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AAAAkAAAAMAAAADAAAAA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AAAAPQAAAIYAAAC9AAAA&#13;&#10;8AAAAP8AAAD/AAAA/wAAAP8AAAD/AAAA/wAAAPoAAADoAAAAsQAAAHcAAABIAAAAHQAAAA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AAAAJAAAADAAAAAw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cAAAC/AAAA/wAAAOsA&#13;&#10;AADcAAAA2QAAANkAAADZAAAA2QAAANkAAADZAAAA2QAAANkAAADZAAAA2QAAANkAAADZAAAA2QAA&#13;&#10;AOAAAADzAAAA7AAAAF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gAAAOQAAAD/AAAA/wAAAP8AAADhAAAA&#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AAAAD4AAACRAAAA6QAAAP8AAAD/AAAA/QAAAP4AAAD/AAAA&#13;&#10;/wAAAP8AAAD/AAAA+wAAANEAAACyAAAAhAAAAEsAAAAZAAAAB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YAAAAvwAAAL0AAAA+AAAANAAAADIAAAAyAAAAMgAAADIAAAAyAAAAMgAAADIA&#13;&#10;AAAyAAAAMgAAADIAAAAyAAAAMgAAADIAAAA1AAAAXwAAANcAAABY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AAADkAAAA/wAAAP8AAAD/AAAA4QAAAB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ZAAAAIwAAACI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AAAHAAAACQAAAAlAAAACw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AAA&#13;&#10;AEkAAACyAAAA6wAAAKIAAACLAAAAxgAAAOkAAAD7AAAA/wAAAP8AAAD/AAAA/wAAAPoAAADfAAAA&#13;&#10;xgAAAJQAAABXAAAAIQAAAA0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QAAABwAAAAkAAAAJQAAAA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HQAAAL8AAABmAAAAAAAAAAAAAAAA&#13;&#10;AAAAAAAAAAAAAAAAAAAAAAAAAAAAAAAAAAAAAAAAAAAAAAAAAAAAAAAAAAAAAAAAAAAAAAAAAAgA&#13;&#10;AAC0AAAAY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OAAAA5AAAAP8AAAD/AAAA/wAAAOE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qwAAANgAAADX&#13;&#10;AAAAm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gAAAK4AAADYAAAA2QAAAEU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GQAAAFQAAAAoAAAADgAAACAAAAA+AAAAfwAA&#13;&#10;ALQAAADaAAAA/wAAAP8AAAD/AAAA/wAAAP8AAAD7AAAA6QAAANIAAACbAAAAXgAAADIAAAAU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IAAACwAAAA2AAAANkAAABA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8AAABeAAAAJAAAAAAAAAAAAAAAAAAAAAAAAAAAAAAAAAAAAAAAAAAAAAAAAAAAAAAAAAAB&#13;&#10;AAAAAAAAAAAAAAAAAAAAAAAAAAAAAAACAAAATwAAAC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AAAOQA&#13;&#10;AAD/AAAA/wAAAP8AAADh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MUAAAD/AAAA/wAAAL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IAAADSAAAA/wAAAP8AAABQ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AAAAAAAAAAAAAAAAAAAAAAkAAAARAAAAJAAAAFcAAAB/AAAAsAAAAOgAAAD9AAAA/wAA&#13;&#10;AP8AAAD/AAAA+wAAAPEAAADkAAAAwgAAAJwAAABzAAAAOA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1AAAAP8AAAD/AAAASw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AAAAAAAAAAAAAAAAAAAAAAAAAAAAAA&#13;&#10;AAAAAAAAAAAAAAAAAAAAAAAAAAA4AAAAhQAAAAAAAAAAAAAAAAAAAAAAAAAAAAAAAAAAAAI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4AAADkAAAA/wAAAP8AAAD/AAAA4QAAAB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9AAAA7wAAAO4AAACq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iAAAAwQAA&#13;&#10;APAAAADwAAAATA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AAAwAAADEAAABnAAAAawAAAKAAAADdAAAA9AAAAPwAAAD/AAAA/wAAAP8AAAD9AAAA9gAA&#13;&#10;ANoAAACtAAAAdwAAADcAAAARAAAAB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QAAAMMAAADwAAAA8AAAAEY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AUAAAAFAAAABQAAAAUAAAAFAAAABgAAAAYAAAABAAAAAAAAAAAAAAAAAAAAUQAAANYAAAAcAAAA&#13;&#10;BQAAAAUAAAAFAAAABQAAAA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5AAAAP8AAAD/&#13;&#10;AAAA/wAAAOEAAAAT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QAAACYAAAAmAAAAG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QAAAB4AAAAnAAAAKAAAAA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QAAAB2AAAA1wAAAJ8AAABBAAAAJgAAAE8A&#13;&#10;AACWAAAA0QAAAOgAAAD4AAAA/wAAAP8AAAD/AAAA/wAAAPkAAADoAAAAywAAAI0AAABKAAAAHwAA&#13;&#10;AA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UAAAAfAAAAJwAA&#13;&#10;ACgAAAA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8AAABwAAAAdgAAAHMAAABzAAAAdQAAAHsAAABpAAAAGAAA&#13;&#10;AAAAAAAAAAAAAAAAAEwAAAD5AAAAvAAAAHQAAABzAAAAcwAAAHUAAABtAAAAG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gAAAOQAAAD/AAAA/wAAAP8AAADhAAAAE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8&#13;&#10;AAAA1AAAAP8AAAD/AAAA5QAAAIIAAAAjAAAAAQAAAAgAAAA/AAAAgQAAALYAAADVAAAA7wAAAP8A&#13;&#10;AAD/AAAA/wAAAP8AAAD/AAAA+wAAANgAAACZAAAAXAAAADUAAAAYA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ArAAAAugAAAP8A&#13;&#10;AAD/AAAA/wAAAP8AAADmAAAAmQAAAB4AAAAAAAAAAAAAAAAAAABMAAAA/QAAAP8AAAD/AAAA/wAA&#13;&#10;AP8AAAD/AAAA/wAAAFoAAAA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4AAADkAAAA/wAAAP8AAAD/AAAA&#13;&#10;4QAAAB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AAAABgAAAAY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AAABQAAAAcAAAAHAAAA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QAAAMYAAAD5AAAA/wAAAP8AAAD/AAAAwgAAAGMAAAAZ&#13;&#10;AAAAAAAAAAAAAAAAAAAALQAAAGkAAACkAAAAygAAAO0AAAD8AAAA/wAAAP8AAAD/AAAA/wAAAP8A&#13;&#10;AADjAAAAqQAAAHUAAABOAAAAJwAAAA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AAAAUAAAAHAAAABw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sAAADXAAAA/wAAAPQAAACXAAAALAAAAAMAAAAAAAAAAAAAAAAA&#13;&#10;AAAAAAAATAAAAP0AAAD/AAAA/wAAAP8AAAD/AAAA/wAAAP8AAAChAAAAG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5AAAAP8AAAD/AAAA/wAAAOEAAAAT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gAAALgAAAC3AAAAg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GgAAAJUAAAC5AAAAuQAAADo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fAAAA&#13;&#10;ZQAAAMYAAAD5AAAA/wAAAP8AAAD/AAAAyAAAAHIAAAAcAAAAAAAAAAAAAAAAAAAAAAAAAB0AAAA7&#13;&#10;AAAAZAAAAJ0AAADOAAAA7AAAAP8AAAD/AAAA/wAAAP8AAAD/AAAA+AAAANYAAACsAAAAewAAAEIA&#13;&#10;AAAeAAAAC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0AAACWAAAAuQAAALkAAAA2AAAA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MAAABGAAAA5wAAAPUAAACJ&#13;&#10;AAAAFAAAAAAAAAAAAAAAAAAAAAAAAAAAAAAAAAAAAEwAAAD9AAAA/wAAAP8AAAD/AAAA/wAAAP8A&#13;&#10;AAD/AAAA1QAAADg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gAAAOQAAAD/AAAA/wAAAP8AAADhAAAAE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MoAAAD/&#13;&#10;AAAA/wAAALY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MAAADWAAAA/wAAAP8AAABS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MAAAAoAAAAhwAAANoAAAD/AAAA/wAAAP8AAADvAAAA&#13;&#10;tgAAAFEAAAAPAAAAAAAAAAAAAAAAAAAAAAAAAAAAAAAWAAAAKwAAAF8AAACaAAAAyAAAAOcAAAD/&#13;&#10;AAAA/wAAAP8AAAD/AAAA/wAAAPMAAADbAAAAvQAAAIUAAABOAAAAJAAAAAg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nAAAA2AAAAP8AAAD/AAAATQ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QAAAAnAAAAPcAAACSAAAADwAAAAAAAAAAAAAAAAAAAAAAAAAAAAAAAAAAAAAAAABM&#13;&#10;AAAA/gAAAP8AAAD/AAAA/wAAAP8AAAD/AAAA/wAAAPAAAABc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4A&#13;&#10;AADkAAAA/wAAAP8AAAD/AAAA4QAAAB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NAAAA/wAAAP8AAAC4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0wAAAP8AAAD/AAAAUg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0AAAAyAAAAigAAAOcAAAD/AAAA/wAAAP8AAADnAAAAtQAAAFMAAAAAAAAAAAAAAAAAAAAAAAAA&#13;&#10;AAAAAAAAAAADAAAAEgAAACAAAAA+AAAAZQAAAI4AAADEAAAA8wAAAP8AAAD/AAAA/wAAAP8AAAD1&#13;&#10;AAAA5wAAANAAAACqAAAAhQAAAF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NUAAAD/AAAA/wAAAE0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IQAAANIAAADXAAAAKAAAAAAAAAAAAAAA&#13;&#10;AAAAAAAAAAAAAAAAAAAAAAAAAAAAAAAATQAAAO8AAACJAAAATAAAAEsAAABLAAAARwAAAHQAAADm&#13;&#10;AAAAewAAAA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OAAAA5AAAAP8AAAD/AAAA/wAAAOEAAAAT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QAAAFQAAABTAAAA&#13;&#10;O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wAA&#13;&#10;AEQAAABVAAAAVgAAABo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oAAABBAAAAoQAAAPoAAAD/AAAA/wAA&#13;&#10;APIAAAB2AAAAAAAAAAAAAAAAAAAAAAAAAAAAAAAAAAAAAAAAAAAAAAAAAAAAAAAAAAMAAAAMAAAA&#13;&#10;JgAAAEkAAACHAAAAxQAAAPUAAAD9AAAA/wAAAP8AAAD/AAAA/gAAAPgAAADlAAAAxAAAAJ8AAABk&#13;&#10;AAAAJQAAAAM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0AAABEAAAAVQAAAFYAAAAY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QAAADdAAAAmgAAAAcAAAAAAAAAAAAAAAAAAAAAAAAAAAAAAAAAAAAAAAAAAAAAAE8AAADHAAAA&#13;&#10;BwAAAAAAAAAAAAAAAAAAAAAAAAAbAAAAzQAAAJYAAAAS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gAAAOQAAAD/&#13;&#10;AAAA/wAAAP8AAADhAAAAE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AAAABNAAAAvgAAAPMAAACwAAAAKgAAAAAAAAAAAAAAAAAAAAAAAAAAAAAAAAAA&#13;&#10;AAAAAAAAAAAAAAAAAAAAAAAAAAAAAAAAAAAAAAABAAAACQAAABgAAAAwAAAAaQAAALAAAADjAAAA&#13;&#10;9AAAAP0AAAD/AAAA/wAAAP8AAAD9AAAA8gAAAN4AAAC6AAAAagAAACoAAAAQAAAAB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AAABBAAAA4QAAAHEAAAAAAAAAAAAAAAAAAAAAAAAAAAAA&#13;&#10;AAAAAAAAAAAAAAAAAAAAAAAwAAAAdQAAAAAAAAAAAAAAAAAAAAAAAAAAAAAACgAAAMIAAACtAAAA&#13;&#10;G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4AAADkAAAA/wAAAP8AAAD/AAAA4QAAAB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QAAABUAAAARAAAAAAA&#13;&#10;AAAAAAAAAAAAAAAAAAAAAAAAAAAAAAAAAAAAAAAAAAAAAAAAAAAAAAAAAAAAAAAAAAAAAAAAAAAA&#13;&#10;AAAAAAAAAAAAAAAAAAAAAAAEAAAAFAAAAFsAAACdAAAAygAAAOMAAAD5AAAA/wAAAP8AAAD/AAAA&#13;&#10;/wAAAP0AAAD1AAAAyAAAAIQAAABKAAAAKQAAAA4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SAAAAOcA&#13;&#10;AABsAAAAAAAAAAAAAAAAAAAAAAAAAAAAAAAAAAAAAAAAAAAAAAAAAAAAAAAAAAAAAAAAAAAAAAAA&#13;&#10;AAAAAAAAAAAAAAAAAAoAAADDAAAAuQAAAB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OAAAA5AAAAP8AAAD/AAAA&#13;&#10;/wAAAOEAAAAT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TgAAAGQAAABjAAAAR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QAAAFAAAABlAAAAZQAAACAA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0AAABJAAAAhAAAAK8AAADTAAAA8QAAAP0AAAD/AAAA/wAAAP8AAAD/AAAA/wAAANoAAACTAAAA&#13;&#10;YwAAAD0AAAAYAAAAB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8AAABRAAAAZQAAAGUA&#13;&#10;AAAeAAAA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EQAAADqAAAAkwAAAAMAAAAAAAAAAAAAAAAAAAAAAAAAAAAAAAAA&#13;&#10;AAAAAAAAAAAAAAAAAAAAAAAAAAAAAAAAAAAAAAAAAAAAAAAAAAAbAAAA1AAAAK4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gAAAOQAAAD/AAAA/wAAAP8AAADh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8AAAD/AAAA/wAAAL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QAAADYAAAA/wAAAP8AAABT&#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GAAAAKAAAAAkAAAAAAAAAAAAAAAAAAAAAAAAAAAAAAAAA&#13;&#10;AAAAAAAAAAAAAAAAAAAAAAAAAAAAAAAAAAAAAAAAAAAAAAAAAAAJAAAAPgAAAG4AAACcAAAA0wAA&#13;&#10;AO0AAAD7AAAA/wAAAP8AAAD/AAAA/wAAAP8AAADYAAAApAAAAHkAAABJAAAAIQAAAA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AA2gAAAP8AAAD/AAAATg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wAAAA4AAAAN4AAABJ&#13;&#10;AAAAAAAAAAAAAAAAAAAAAAAAAAAAAAAAAAAAAAAAAAAAAAAAAAAAAAAAAAAAAAAAAAAAAAAAAAAA&#13;&#10;AAABAAAAXwAAAPcAAACQ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4AAADkAAAA/wAAAP8AAAD/AAAA4QAA&#13;&#10;AB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P&#13;&#10;AAAA/wAAAP8AAAC6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kAAAA1wAAAP8AAAD/AAAAUw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QAAANcAAACs&#13;&#10;AAAAWAAAABEAAAAAAAAAAAAAAAAAAAAAAAAAAAAAAAAAAAAAAAAAAAAAAAAAAAAAAAAAAAAAAAAA&#13;&#10;AAAAAAAAAAAAAAAAAAAAAAAABAAAACQAAAA7AAAAYAAAAIoAAACsAAAA1wAAAP8AAAD/AAAA/wAA&#13;&#10;AP8AAAD/AAAA7AAAANIAAAC2AAAAjgAAAF8AAAA3AAAAC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QAAANkAAAD/AAAA/wAAAE4AAAAC&#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GwAAAMcAAAD/AAAAxQAAAD8AAAAAAAAAAAAAAAAAAAAAAAAAAAAAAAAAAAAA&#13;&#10;AAAAAAAAAAAAAAAAAAAAAAAAAAAAAAAAAAAAPwAAAM8AAAD3AAAAZgAAAA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AAAA5AAAAP8AAAD/AAAA/wAAAOEAAAA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ZAAAAIEAAACAAAAAW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EQAAAGgAAACDAAAAgwAAACk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QQAAAOAAAAD/AAAA/wAAAOQAAACcAAAAQgAAAAEAAAAAAAAAAAAAAAAAAAAA&#13;&#10;AAAAAAAAAAAAAAAAAAAAAAAAAAAAAAAAAAAAAAAAAAAAAAAAAAAAAAAAAAAAAAAAAAAAAAAAAAAA&#13;&#10;AAALAAAAGgAAAEQAAAB4AAAApgAAANwAAAD/AAAA/wAAAP8AAAD/AAAA/wAAAPsAAADrAAAAygAA&#13;&#10;AJ0AAAB0AAAAQgAAAA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QAAABpAAAAgwAAAIMAAAAmAAAA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AAAACXAAAA/wAAAP0AAADUAAAA&#13;&#10;ewAAABUAAAAAAAAAAAAAAAAAAAAAAAAAAAAAAAAAAAAAAAAAAAAAAAAAAAAeAAAAegAAANEAAAD/&#13;&#10;AAAA3gAAAD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gAAAOQAAAD/AAAA/wAAAP8AAADhAAAAE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UAAAAIAAAA&#13;&#10;CAAAAA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AAAAGAAAACAAAAAgAAAA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YAAADBAAAA/wAAAP8AAAD/AAAA&#13;&#10;+wAAANwAAACJAAAADwAAAAAAAAAAAAAAAAAAAAAAAAAAAAAAAAAAAAAAAAAAAAAAAAAAAAAAAAAA&#13;&#10;AAAAAAAAAAAAAAAAAAAAAAAAAAAAAAAAAAAAAAAAAAAAAAAAAAAABgAAABgAAAA6AAAAXwAAAJYA&#13;&#10;AADWAAAA/wAAAP8AAAD/AAAA/wAAAP8AAAD8AAAA9AAAANkAAACyAAAAhQAAAEcAAAA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AAABgAAAAgAAAAI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AAAPwAAAN4AAAD/AAAA/wAAAPUAAADUAAAAtwAAAJUAAAB2AAAAWAAAAEQAAABLAAAA&#13;&#10;WgAAAHsAAACuAAAA2gAAAPQAAAD/AAAA/wAAAIgAAAA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4AAADk&#13;&#10;AAAA/wAAAP8AAAD/AAAA4QAAAB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DAAAAIAAAAGsAAADbAAAA/QAAAP8AAAD/AAAA+AAAAL4AAABWAAAADgAAAAAAAAAAAAAA&#13;&#10;AAAAAAAAAAAAAAAAAAAAAAAAAAAAAAAAAAAAAAAAAAAAAAAAAAAAAAAAAAAAAAAAAAAAAAAAAAAA&#13;&#10;AAAAAAAAAAAAAAAAAAAAAAAAAAIAAAAOAAAAIgAAAEEAAACCAAAAxAAAAPQAAAD8AAAA/wAAAP8A&#13;&#10;AAD/AAAA/wAAAPkAAADlAAAAzgAAAJ8AAABXAAAAHgAAAAYAAAA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8AAACBAAAA9wAAAP8AAAD/AAAA/wAA&#13;&#10;AP8AAAD9AAAA+gAAAPgAAAD2AAAA9wAAAPgAAAD7AAAA/wAAAP8AAAD/AAAA/wAAANsAAAAs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OAAAA5AAAAP8AAAD/AAAA/wAAAOEAAAAT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wAAADMAAAAzAAAAI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gAAACkA&#13;&#10;AAA0AAAANAAAAA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HwAAAIoAAADiAAAA+wAA&#13;&#10;AP8AAAD/AAAA+gAAALQAAABGAAAADgAAAAIAAAAAAAAAAAAAAAAAAAAAAAAAAAAAAAAAAAAAAAAA&#13;&#10;AAAAAAAAAAAAAAAAAAAAAAAAAAAAAAAAAAAAAAAAAAAAAAAAAAAAAAAAAAAAAAAAAAAAAAAAAAAA&#13;&#10;AAAABAAAAAgAAAAwAAAAdAAAALUAAADXAAAA7AAAAPwAAAD/AAAA/wAAAP8AAAD/AAAA+gAAAOkA&#13;&#10;AACxAAAAbgAAADEAAAAZAAAACAAAAA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gAAAAqAAAANAAAADQAAAAP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gAAAJ0AAAD6AAAA/wAAAP8AAAD/AAAA/wAAAP8AAAD/AAAA/wAAAP8AAAD/AAAA/wAA&#13;&#10;AP8AAAD/AAAA/wAAAPMAAAB9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gAAAOQAAAD/AAAA&#13;&#10;/wAAAP8AAADhAAAAE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gAAAD/AAAA/wAAAL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MAAADSAAAA/wAAAP8AAABR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nAAAA1AAAAP8A&#13;&#10;AAD/AAAASw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oAAAAPQAAAD/AAAA/wAAAP8A&#13;&#10;AAD/AAAA/wAAAP8AAAD/AAAA/wAAAP8AAAD/AAAA/wAAAOoAAACIAAAAG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4AAADkAAAA/wAAAP8AAAD/AAAA4QAAAB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JAAAA/wAAAP8AAAC1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jAAAA1AAAAP8AAAD/&#13;&#10;AAAAUg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TQAAAMYA&#13;&#10;AAD1AAAA/wAAAP8AAAD/AAAAaAAAAAUAAAAAAAAAAAAAAAAAAAAAAAAAAAAAAAAAAAAAAAAAAAAA&#13;&#10;AAAAAAAAAAAAAAAAAAAAAAAAAAAAAAAAAAAAAAAAAAAAAAAAAAAAAAAAAAAAAAAAAAAAAAAAAAAA&#13;&#10;AAAAAAAAAAAAAAAAAAAAAAAAAAAAAAAAAAAAABoAAABSAAAAgQAAALAAAADaAAAA8QAAAP8AAAD/&#13;&#10;AAAA/wAAAP8AAAD/AAAA+wAAAMsAAACRAAAAZwAAADgAAAAVAAAAB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wAAANYAAAD/AAAA/wAAAEw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oAAAB8AAAA0wAAAPgAAAD/AAAA/wAAAP8AAAD/AAAA/wAAAP8AAAD/AAAA+AAAAMQA&#13;&#10;AABnAAAAD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OAAAA5AAAAP8AAAD/AAAA/wAA&#13;&#10;AOEAAAA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ngAAAMgAAADGAAAAj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HAAAAKEAAADIAAAAyQAAAD8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&#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QAAABeAAAAkgAAALMAAADG&#13;&#10;AAAA0QAAAMYAAACxAAAAkwAAAF4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OQAAAD/AAAA/wAAAP8AAADhAAAA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4AAAAUAAAAEwAAAA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QAAAAFAAAABUAAAA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AAAA4AAAAiAAAALgAAADQAAAApAAAAGgAAAA0AAAA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4AAADkAAAA/wAAAP8AAAD/AAAA4QAAAB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KAAAAJAAAAEcAAAB1AAAArQAAAOoAAAD/AAAA&#13;&#10;/wAAAP8AAAD/AAAA/wAAAPsAAADtAAAAxAAAAKAAAABvAAAAM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dAAAA&#13;&#10;RwAAAFMAAAAPAAAAAAAAABEAAABKAAAAH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O&#13;&#10;AAAA5AAAAP8AAAD/AAAA/wAAAOEAAA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gAAAAgAAAAIAAAAB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AAAAcAAAAIAAAACQAAAA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gAAAFUAAADCAAAA6wAAAPIAAADRAAAAMwAAAAAAAAAbAAAAqQAAAMwAAABcAAAA&#13;&#10;A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gAAAOQAAAD/AAAA/wAAAP8AAADhAAAAE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8AAADoAAAA5wAA&#13;&#10;AJ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4A&#13;&#10;AAC8AAAA6QAAAOkAAABH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gAAAJcAAAD2AAAA/wAAAP8AAAD/AAAA2gAA&#13;&#10;ADUAAAAAAAAAAQAAABoAAACeAAAA7gAAAFQA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4AAADkAAAA&#13;&#10;/wAAAP8AAAD/AAAA4QAAAB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EAAAA/wAAAP8AAACx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iAAAA0QAAAP8AAAD/AAAAU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AAAAGYA&#13;&#10;AADuAAAA/gAAAPEAAADsAAAA8gAAANkAAAA1AAAAAAAAAAAAAAAAAAAAMQAAAOAAAADPAAAANQAA&#13;&#10;A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AAAA5AAAAP8AAAD/AAAA/wAAAOEAAAA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sgAAAOEAAADgAAAAo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IAAAALYAAADi&#13;&#10;AAAA4gAAAEcAAAA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sAAADEAAAA7gAAAKwAAAB0AAAAXgAAAI8AAADcAAAANQAAAAAA&#13;&#10;AAAAAAAAAAAAACIAAADBAAAA/gAAAHcAAAA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gAAAOQAAAD/AAAA/wAA&#13;&#10;AP8AAADhAAAAE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sAAAA6AAAAOQAAACY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AAAAuAAAAOwAAAD0AAAARAAA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tAAAA2QAAAIwAAAAa&#13;&#10;AAAAAwAAAAAAAABKAAAA3QAAADQAAAAAAAAAAAAAAAAAAABYAAAA6wAAAP8AAACaAAAAG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4AAADkAAAA/wAAAP8AAAD/AAAA4QAAAB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AAAANEAAACdAAAAGQAAAAAAAAAAAAAARgAAANwAAAAtAAAAAAAAACwAAACM&#13;&#10;AAAA4wAAAP8AAAD7AAAAkgAAAB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OAAAA5AAAAP8AAAD/AAAA/wAAAOEA&#13;&#10;AAA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EAAAClAAAA7wAAAMsAAACSAAAA&#13;&#10;bgAAAI0AAADuAAAAowAAAKYAAADTAAAA+QAAAP8AAAD/AAAA8gAAAGgAAAAG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gAAAOQAAAD/AAAA/wAAAP8AAADhAAAAE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IoAAAC4AAAAtwAAAH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gAAACVAAAAvQAAAMAAAAA4AA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CAAAARwAAAN4AAAD/AAAA+wAAAPMAAADzAAAA/gAAAPsAAAD/AAAA/wAAAP8AAAD/AAAA&#13;&#10;/wAAANcAAAA4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4AAADkAAAA/wAAAP8AAAD/AAAA4QAAAB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DAAAA/wAA&#13;&#10;AP8AAAC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iAAAA0gAAAP8AAAD/AAAAUA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wAAAFkAAADGAAAA9AAAALcAAAA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gAAABYAAAAmAAAAXwAAAKQAAADZ&#13;&#10;AAAA7gAAAP0AAAD/AAAA/wAAAP8AAAD/AAAA8QAAAOIAAADEAAAAegAAADoAAAAbAAAACQAAAAAA&#13;&#10;AAAAAAAAAAAAAAAAAAAAAAAAAAAAAAAAAAAAAAAAJgAAANQAAAD/AAAA/wAAAEs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MAAAB8AAAA7gAAAP8AAAD/AAAA/wAA&#13;&#10;AP8AAAD/AAAA/wAAAP8AAAD/AAAA/wAAAPAAAABgAAAAB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OAAAA&#13;&#10;5AAAAP8AAAD/AAAA/wAAAOEA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xgAAAPwAAAD6AAAAs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IgAAAMwAAAD8AAAA/QAAAFA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EwAAAGwAAAA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MAAAAKAAAAFAAAAE8AAACPAAAAwgAAAN8AAAD3AAAA/gAAAP8AAAD/&#13;&#10;AAAA/wAAAPkAAADyAAAAzgAAAI0AAABSAAAALwAAABEAAAACAAAAAAAAAAAAAAAAAAAAAAAAACcA&#13;&#10;AADOAAAA/AAAAP0AAABK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EwAAAGgAAAC/AAAA6wAAAPIAAAD3AAAA+wAAAPkAAAD1AAAA7gAAANIAAAB6AAAAC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gAAAOQAAAD/AAAA/wAAAP8AAADhAAAAE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sAAACOAAAAjQ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IAAABy&#13;&#10;AAAAkgAAAJQAAAAsAA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A8AAABDAAAAeQAAAKMAAADTAAAA6wAAAPQAAAD/AAAA/wAAAP8AAAD/AAAA/AAAANYAAACd&#13;&#10;AAAAaAAAAEQAAAAhAAAAEAAAAAQAAAASAAAAcAAAAJAAAACUAAAAKQ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EwAAAEUAAABnAAAAhgAAAJwA&#13;&#10;AACTAAAAdAAAAE8A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4AAADkAAAA/wAA&#13;&#10;AP8AAAD/AAAA4Q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kAAAAsAAAA&#13;&#10;D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IAAAAEAAAABwAAAA&#13;&#10;uAAAANwAAADuAAAA/wAAAP8AAAD/AAAA/wAAAP8AAADwAAAA0wAAAKwAAABiAAAALwAAAB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AAAANAAAACg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AAAA5AAAAP8AAAD/AAAA/wAAAOEAAAAT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LAAAA1AAAAIwAAAAx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BMAAAAxAAAAagAAAKgAAADNAAAA6QAAAP8AAAD/AAAA&#13;&#10;/wAAAP8AAAD/AAAA8wAAAN8AAAC1AAAAcAAAAD8AAAAkAAAAC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gAAAOQAAAD/AAAA/wAAAP8A&#13;&#10;AADhAAAAE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EAAABXAAAAVgAAAD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sAAABGAAAAWgAAAFsAAAAb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twAAAP8AAAD+AAAA0AAA&#13;&#10;AG0AAAA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AAAAKAAAAJgAAAGAAAACWAAAAwgAAAOQAAAD/AAAA/wAAAP8AAAD/AAAA/wAAAPoAAADrAAAA&#13;&#10;vAAAAIIAAABPAAAALAAAAA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4AAADkAAAA/wAAAP8AAAD/AAAA4QAAAB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EAAAA/wAAAP8AAAC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iAAAA0gAAAP8AAAD/AAAAUA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wAAALYAAAD5AAAA/wAAAP8AAAD/AAAA1QAAAIAAAAAe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AAAAAuAAAATwAA&#13;&#10;AIEAAADMAAAA8wAAAP8AAAD/AAAA/wAAAP8AAAD/AAAA/gAAAOAAAADAAAAAjgAAAFUAAAAfAAAA&#13;&#10;B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OAAAA5AAAAP8AAAD/AAAA/wAAAOEAAAAT&#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ygAA&#13;&#10;AP8AAAD/AAAAt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IwAAANIAAAD/AAAA/wAAAFE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UAAAAgAAAAagAAANcAAAD/AAAA/wAAAP8A&#13;&#10;AAD3AAAAyAAAAGUAAAA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IAAAAJAAAAFgAAADgAAAA/wAAAP8AAAD9AAAA/wAA&#13;&#10;AP8AAAD/AAAA/wAAAP0AAADoAAAA0gAAAKwAAABqAAAAKQAAAB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gAAAOQAAAD/AAAA/wAAAP8AAADhAAAAE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I0AAAC5AAAAuQAAAH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gAAACWAAAAvgAAAMAAAAA5AAAA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UAAAAxAAAAlwAAAOIAAAD/AAAA/wAAAP8AAADtAAAAqQAAAEcAAAAH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YAAAAlgAAAL4AAAC9AAAAjAAAAKYAAADQAAAA7QAAAP8AAAD/AAAA/wAAAP8AAAD/AAAA8gAA&#13;&#10;AOEAAAC1AAAAbgAAAD4AAAAgAAAAA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4AAADkAAAA/wAAAP8AAAD/AAAA4QAAAB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IAAAACgAAAAoA&#13;&#10;AAA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AAACAAAAAsAAAALA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AzAAAAhwAAAOUAAAD9&#13;&#10;AAAA/wAAAP0AAADuAAAApwAAADc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QAAAAgAAAALAAAACwAAAAYAAAAJAAAAGgAAAD4A&#13;&#10;AABmAAAAoAAAANcAAAD2AAAA+wAAAP8AAAD/AAAA/wAAAPgAAADyAAAA0wAAAK0AAAB/AAAARQAA&#13;&#10;ABIAAAAH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OAAAA5AAA&#13;&#10;AP8AAAD/AAAA/wAAAOEAAAA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YAAABCAAAApgAAAO8AAAD/AAAA/wAAAPAAAABQ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EAAAAsAAAAUAAAAIoAAADHAAAA6wAAAPcA&#13;&#10;AAD/AAAA/wAAAP8AAAD/AAAA/AAAAOEAAADDAAAAlQAAAEsAAAAbAAAAEAAAAA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AAAOQAAAD/AAAA/wAAAP8AAADh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AzAAAAMwAAAC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AAAApAAAA&#13;&#10;NQAAADYAAAAQ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8AAABXAAAA&#13;&#10;yQAAAPEAAACWAAAAF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AAAAKQAAADQAAAA2AAAADwAAAAAAAAAAAAAAAAAAAAAAAAAA&#13;&#10;AAAAAAAAAAAAAAAGAAAAFgAAAEUAAACBAAAAwQAAANwAAADyAAAA/wAAAP8AAAD/AAAA/wAAAP8A&#13;&#10;AADvAAAA2QAAAKMAAABiAAAAMgAAAB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AAADkAAAA/wAAAP8A&#13;&#10;AAD/AAAA4QAAAB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6AAAA9gAAAPUAAAC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gAAAAxgAAAPsAAAD+AAAAT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EAAABuAAAAN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AAAAMgAAAD6AAAA&#13;&#10;/gAAAEcAAAABAAAAAAAAAAAAAAAAAAAAAAAAAAAAAAAAAAAAAAAAAAAAAAAAAAAAAAAAAAsAAAA0&#13;&#10;AAAAcQAAAKgAAADNAAAA7QAAAP8AAAD/AAAA/wAAAP8AAAD/AAAA/QAAAOoAAACrAAAAagAAAEAA&#13;&#10;AAAhAAAAB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AA5AAAAP8AAAD/AAAA/wAAAOEAAAA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ygAAAP8AAAD/AAAAt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IgAAANIAAAD/AAAA/wAA&#13;&#10;AFE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gAAADUAAAA/wAAAP8AAABMAAAAAgAAAAAAAAAAAAAAAAAAAAAAAAAAAAAA&#13;&#10;AAAAAAAAAAAAAAAAAAAAAAAAAAAAAAAAAAAAAAAAAAAAAAAAGAAAADsAAABeAAAAlQAAANQAAADy&#13;&#10;AAAA/QAAAP8AAAD/AAAA/wAAAP8AAAD2AAAA1AAAALQAAACCAAAASAAAABkAAAAH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gAAAOQAAAD/AAAA/wAAAP8AAADh&#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KYAAADZAAAA2AAAAJ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0AAACvAAAA3gAAAOAAAABE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DkAAAA/wAAAP8AAAD/AAAA4QAAAB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dAAAAJwAAAC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FAAAAIAAAACkAAAApAAAAD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AAAA5AAAAP8AAAD/AAAA/wAAAOEAAAAT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QAAAMQA&#13;&#10;AAD/AAAA+gAAAN4AAACTAAAAN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wAAABQAAAAvAAAAVAAAAHwAAAC0AAAA&#13;&#10;7AAAAP8AAAD/AAAA/wAAAP8AAAD7AAAA8AAAAOMAAAC7AAAAkgAAAGEAAAApAAAAB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OQAAAD/AAAA/wAAAP8AAADhAAAAE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sAAAAPAAAADwAAAA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IAAAAMAAAADwAAABAAAAA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4AAADkAAAA/wAAAP8AAAD/AAAA4QAAAB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lAAAA2gAAANkAAACU&#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rwAAAN8AAADjAAAAQw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5AAAAP8A&#13;&#10;AAD/AAAA/wAAAOEAAAA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yAAAAP8AAAD/AAAAs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IgAAANEAAAD/AAAA/wAAAFE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OQAAAD/AAAA/wAAAP8AAADhAAAAE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0AAAD3AAAA9QAAAK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EAAADGAAAA+QAA&#13;&#10;APoAAABN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AAADkAAAA/wAAAP8AAAD/&#13;&#10;AAAA4QAAAB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0AAAARQAAAEUAAAAv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AAAAOAAAAEgAAABJAAAAFgAAAA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OAAAA5AAAAP8AAAD/AAAA/wAAAOEAAAA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cAAAAVAAAAKEAAAD5AAAAqAAAAB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AAABgAAAAxAAAATwAAAHsA&#13;&#10;AAChAAAAzgAAAPgAAAD/AAAA/wAAAP8AAAD/AAAA8gAAANsAAADFAAAAmgAAAG0AAABFAAAAF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gAAAOQAAAD/AAAA/wAAAP8AAADhAAAA&#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VAAAAYwAAAC0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AAAAFQAAADcAAABhAAAAlAAAANEAAAD/AAAA/wAAAP8A&#13;&#10;AAD/AAAA/wAAAPwAAADyAAAA2gAAAK4AAACDAAAAUAAAAB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AAADkAAAA/wAAAP8AAAD/AAAA4QAAAB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CAAAArQAAAKwAAAB1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WAAAAjAAAALIAAAC2AAAANg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QAAAABAAAAAAAAAAAAAAAAAAAAAAAAAAAAAAAAAAAAAAAAAAAAAAAAAAAAAAAA&#13;&#10;AAAAAAAAAAAAAAAAAAAAAAAAAAAAAAAAAAAAAAAAAAAAAAAAAAAAAAAAAAAAAAAAAAAAAAAAAAAA&#13;&#10;AAAAAAAAAAAAAAAAAAAAAAAAAAAAAAAAAAAAAAAAAAAAAAAAAAAAAAAAAAAAAAAAAAAAAAAAAAAA&#13;&#10;AAAAGgAAAI0AAACyAAAAtgAAADE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wAAAA8AAAAtAAAATwAAAIEAAADDAAAA+AAAAP4AAAD/AAAA/wAAAP8AAAD9AAAA+AAAAOUA&#13;&#10;AADFAAAAowAAAFUAAAATAAAAAgAAAA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OAAAA5AAAAP8AAAD/AAAA/wAAAOE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xQAAAP8AAAD9&#13;&#10;AAAAs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IgAAAM0AAAD/AAAA/wAAAE8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gAAABYAAAAJAAAAAAAAAAAAAAAAAAAAAAAAAAAAAAAAAAAAAAAA&#13;&#10;AAAAAAAAAAAAAAAAAAAAAAAAAAAAAAAAAAAAAAAAAAAAAAAAAAAAAAAAAAAAAAAAAAAAAAAAAAAA&#13;&#10;AAAAAAAAAAAAAAAAAAAAAAAAAAAAAAAAAAAAACcAAADPAAAA/wAAAP8AAABK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AAAAIAAAAGAAAAC8AAABs&#13;&#10;AAAAsQAAAOgAAAD0AAAA/QAAAP8AAAD/AAAA/wAAAP4AAADuAAAA3QAAALEAAABtAAAAKgAAABEA&#13;&#10;AAAG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AAAOQA&#13;&#10;AAD/AAAA/wAAAP8AAADh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MIAAAD9AAAA/AAAAK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EAAADMAAAA/wAAAP8AAABO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sAAADOAAAAjAAAADEA&#13;&#10;AAAFAAAAAAAAAAAAAAAAAAAAAAAAAAAAAAAAAAAAAAAAAAAAAAAAAAAAAAAAAAAAAAAAAAAAAAAA&#13;&#10;AAAAAAAAAAAAAAAAAAAAAAAAAAAAAAAAAAAAAAAAAAAAAAAAAAAAAAAAAAAAAAAAAAAAAAAmAAAA&#13;&#10;zgAAAP8AAAD/AAAASg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QAAAAfAAAAXQAAAJ8AAADLAAAA4wAAAPcAAAD/&#13;&#10;AAAA/wAAAP8AAAD/AAAA/gAAAPYAAADHAAAAgwAAAEMAAAAnAAAADw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4AAADkAAAA/wAAAP8AAAD/AAAA4QAAAB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zAAAAmAAAAJcAAABm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egAA&#13;&#10;AJ0AAACgAAAALgAAAA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QAAACZAAAA/wAAAP8AAADZAAAAbQAAAB8AAAADAAAAAAAAAAAAAAAAAAAAAAAAAAAA&#13;&#10;AAAAAAAAAAAAAAAAAAAAAAAAAAAAAAAAAAAAAAAAAAAAAAAAAAAAAAAAAAAAAAAAAAAAAAAAAAAA&#13;&#10;AAAAAAAAAAAAAAAAAAAAAAAAAAAAFgAAAHwAAACdAAAAoAAAACwAAA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gAAAEsAAACDAAAAqwAAAN0AAAD1AAAA/QAAAP8AAAD/AAAA/wAAAP8AAAD/&#13;&#10;AAAA0AAAAJIAAABhAAAAOwAAABgAAAAG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5AAAAP8AAAD/&#13;&#10;AAAA/wAAAOEAAAAT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pAAAAuAAAAP8AAAD/AAAA/wAAAPoAAACx&#13;&#10;AAAAWgAAAB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UAAABKAAAA&#13;&#10;dwAAAKEAAADRAAAA7QAAAPsAAAD/AAAA/wAAAP8AAAD/AAAA/wAAANYAAACkAAAAewAAAD4AAAAZ&#13;&#10;AAAAC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gAAAOQAAAD/AAAA/wAAAP8AAADhAAAAE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gAAACUAAABvAAAAvQAAAP4AAAD/AAAA/wAAAPIAAADDAAAAdQAAACY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IAAAAIwAAADoAAABhAAAAigAAALUAAADhAAAA&#13;&#10;/wAAAP8AAAD/AAAA/wAAAP8AAADlAAAAzAAAALAAAACHAAAAYQAAADcAAAA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4AAADkAAAA/wAAAP8AAAD/AAAA&#13;&#10;4QAAAB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gAAAAfwAAAH8AAAB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RAAAAZwAAAIQAAACGAAAAJw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wAAACwAAAB4AAAA4wAAAP8AAAD/AAAA&#13;&#10;/wAAAPIAAAC4AAAAXgAAAAwAAAAAAAAAAAAAAAAAAAAAAAAAAAAAAAAAAAAAAAAAAAAAAAAAAAAA&#13;&#10;AAAAAAAAAAAAAAAAAAAAAAAAAAAAAAAAAAAAAAAAAAAAAAAAAAAAEwAAAGgAAACEAAAAhgAAACUA&#13;&#10;A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sAAAAiAAAATgAAAHoAAACoAAAA4AAAAP8AAAD/AAAA/wAAAP8AAAD/AAAA&#13;&#10;+gAAAOwAAADKAAAAnQAAAHMAAAA3AAAAB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5AAAAP8AAAD/AAAA/wAAAOEAAAAT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APgAAAD2AAAAr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IQAAAMcAAAD5AAAA+gAAAE4AAAAC&#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AAAAD0AAACbAAAA9gAAAP8AAAD/AAAA/wAAAOsAAAClAAAAOQAAAAEAAAAAAAAA&#13;&#10;AAAAAAAAAAAAAAAAAAAAAAAAAAAAAAAAAAAAAAAAAAAAAAAAAAAAAAAAAAAAAAAAAAAAAAAAAAAA&#13;&#10;AAAAAAAAACYAAADJAAAA+QAAAPoAAABIAAAA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GAAAAGAAA&#13;&#10;ADsAAABeAAAAkAAAAOQAAAD/AAAA/wAAAP8AAAD/AAAA/wAAAPwAAAD0AAAA0gAAALAAAACDAAAA&#13;&#10;QwAAAA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gAAAOQAAAD/AAAA/wAAAP8AAADhAAAAE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MMAAAD/&#13;&#10;AAAA/wAAAK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EAAADPAAAA/wAAAP8AAABP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EAAAAEQAAAC3AAAA9gAA&#13;&#10;AP8AAAD/AAAA6wAAAGMAAAAAAAAAAAAAAAAAAAAAAAAAAAAAAAAAAAAAAAAAAAAAAAAAAAAAAAAA&#13;&#10;AAAAAAAAAAAAAAAAAAAAAAAAAAAAAAAAAAAAAAAAAAAmAAAA0QAAAP8AAAD/AAAASg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AwAAAAmAAAATAAAAIsAAADQAAAA8gAA&#13;&#10;APsAAAD/AAAA/wAAAP8AAAD/AAAA+AAAAOYAAADPAAAAogAAAFgAAAATAAAABw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4A&#13;&#10;AADkAAAA/wAAAP8AAAD/AAAA4QAAAB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AAAAyQAAAMgAAAC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ogAAAM8AAADTAAAAPg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AAAGAAAADLAAAA9wAAAMQAAAAcAAAAAAAAAAAAAAAAAAAAAAAA&#13;&#10;AAAAAAAAAAAAAAAAAAAAAAAAAAAAAAAAAAAAAAAAAAAAAAAAAAAAAAAAAAAAAAAAAAAAAAAAAAAA&#13;&#10;HQAAAKQAAADOAAAA0wAAADo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AAAACAAAADAAAAB0AAAAswAAANYAAADvAAAA/QAAAP8AAAD/AAAA/wAA&#13;&#10;AP8AAAD7AAAA4gAAAKkAAABjAAAAMwAAABsAAAAH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OAAAA5AAAAP8AAAD/AAAA/wAAAOEAAAAT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gAAAHoA&#13;&#10;AAB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AAAAZwAAAJwAAADBAAAA5AAAAPgAAAD9AAAA/wAAAP8AAAD/AAAA/wAAAPUAAAC8AAAAfgAA&#13;&#10;AFIAAAAqAAAADAAAAA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gAAAOQAAAD/&#13;&#10;AAAA/wAAAP8AAADhAAAAE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wAAAFUAAACDAAAArgAAANkA&#13;&#10;AAD0AAAA/wAAAP8AAAD/AAAA/wAAAP8AAAD8AAAAwQAAAI8AAABjAAAANQAAABQAAAAG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4AAADkAAAA/wAAAP8AAAD/AAAA4QAAAB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qAAAAOAAAADgAAAA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AAAALQAAADoA&#13;&#10;AAA8AAAAE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nAAAACwAAAAAAAAAAAAAAAAAAAAAA&#13;&#10;AAAAAAAAAAAAAAAAAAAAAAAACAAAAC4AAAA6AAAAPAAAAB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wAAABIAAAAeAAAAKAAAADCAAAA3AAAAPcAAAD/AAAA/wAAAP8A&#13;&#10;AAD/AAAA8wAAAMcAAACfAAAAegAAAFEAAAAxAAAA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OAAAA5AAAAP8AAAD/AAAA&#13;&#10;/wAAAOEAAAAT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OwAAADrAAAAp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IAAAAL8AAADuAAAA8AAAAEo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O&#13;&#10;AAAA0wAAAKQAAABHAAAAAAAAAAAAAAAAAAAAAAAAAAAAAAAAAAAAAAAAACQAAADAAAAA7gAAAPAA&#13;&#10;AABFAAAAA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AAAEQAAAC8AAABcAAAAhgAAALUAAADxAAAA/wAAAP8AAAD/AAAA/wAAAP8AAAD3AAAA5AAAALUA&#13;&#10;AACIAAAAXQAAAC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gAAAOQAAAD/AAAA/wAAAP8AAADh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YAAAD/AAAA/wAAAL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IAAADRAAAA/wAAAP8AAABQ&#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tQAAAP8AAAD+AAAA2QAAAIwAAAApAAAAAAAAAAAAAAAA&#13;&#10;AAAAAAAAAAAAAAAmAAAA0wAAAP8AAAD/AAAASw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AAAAkAAAAkAAAATgAAAHcAAACx&#13;&#10;AAAA7QAAAP8AAAD/AAAA/wAAAP8AAAD/AAAA+wAAAOgAAADFAAAAoQAAAHIAAAAr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4AAADkAAAA/wAAAP8AAAD/AAAA4QAA&#13;&#10;AB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3&#13;&#10;AAAA8wAAAPIAAAC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fAAAAxAAAAPkAAAD9AAAASw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wAAAMYAAAD9AAAA&#13;&#10;/wAAAP8AAAD6AAAAzwAAAGgAAAAPAAAAAAAAAAAAAAAAAAAAIwAAAMYAAAD5AAAA/QAAAEYAAAAC&#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FAAAAGgAAADEAAABcAAAAnwAAANsAAAD6AAAA/wAAAP8AAAD/&#13;&#10;AAAA/wAAAP8AAADyAAAA2AAAALsAAAB+AAAAOQAAAAoA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AAAA5AAAAP8AAAD/AAAA/wAAAOEAAAA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EQAAABcAAAAWAAAAD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wAAABIAAAAXAAAAGAAAAA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UAAAAaAAAAfwAAANsAAAD+AAAA/wAAAP8AAAD1AAAAxAAAAFcAAAASAAAA&#13;&#10;AAAAAAMAAAASAAAAFwAAABgAAAAH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AsAAAAYAAAARQAAAJgAAADMAAAA5gAAAPkAAAD/AAAA/wAAAP8AAAD/AAAA+QAAAO8AAADU&#13;&#10;AAAAkwAAAFQAAAApAAAADQ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gAAAOQAAAD/AAAA/wAAAP8AAADhAAAAE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IAAAAvAAAAmwAA&#13;&#10;AOMAAAD+AAAA/wAAAP8AAAD1AAAArwAAADgAAAA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DAAAACgAAADwAAAB9AAAA&#13;&#10;rgAAAM8AAADzAAAA/AAAAP8AAAD/AAAA/wAAAP8AAAD8AAAA6QAAAJkAAABiAAAAPAAAABoAAAAI&#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4AAADk&#13;&#10;AAAA/wAAAP8AAAD/AAAA4QAAAB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WAAAAHQAAAB0AAAAU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EAAAAGAAAAB8AAAAfAAAAC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RAAAAqgAAAOkAAAD+AAAA/wAAAP8AAADbAAAAgQAA&#13;&#10;ADUAAAAeAAAAHwAAAAg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bQAAAJcAAAC9AAAA4AAAAO0AAAD8AAAA&#13;&#10;/wAAAP8AAAD/AAAA/wAAAOUAAACvAAAAfgAAAFgAAAAqAAAAGAAAAA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OAAAA5AAAAP8AAAD/AAAA/wAAAOEAAAAT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QAAAMcAAADGAAAAi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gAAAKAA&#13;&#10;AADLAAAAzQAAAD4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A&#13;&#10;AABRAAAArwAAAOwAAAD/AAAA/wAAAP8AAADlAAAAygAAAM0AAAA6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gAAADMAAABiAAAAnwAAAMwAAADjAAAA/wAAAP8AAAD/AAAA/wAAAP8AAAD5AAAA&#13;&#10;2gAAALUAAAB8AAAAQQAAACQAAAA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gAAAOQAAAD/AAAA&#13;&#10;/wAAAP8AAADhAAAAE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sAAAD/AAAA/wAAAL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MAAADTAAAA/wAAAP8AAABS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sAAABoAAAAxQAAAPwAAADmAAAA9wAAAP8A&#13;&#10;AAD/AAAATA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AAAAAlAAAAUgAA&#13;&#10;AKIAAADEAAAA4gAAAP8AAAD/AAAA/wAAAP8AAAD/AAAA9gAAAOMAAADAAAAAhAAAAFEAAAAyAAAA&#13;&#10;E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4AAADkAAAA/wAAAP8AAAD/AAAA4QAAAB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FAAAA/wAAAP8AAACx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iAAAA1AAAAP8AAAD/&#13;&#10;AAAAU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kAAABaAAAAWwAAANkAAAD/AAAA/wAAAEs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AAAEQAAADQAAABaAAAAhgAAAL8AAAD6AAAA/wAA&#13;&#10;AP8AAAD/AAAA/wAAAP8AAAD6AAAA5QAAAIUAAAAF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OAAAA5AAAAP8AAAD/AAAA/wAA&#13;&#10;AOEAAAA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wAAAEMAAABDAAAAL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AAAADYAAABFAAAARgAAABU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A2AAAARQAAAEYAAAAU&#13;&#10;AAA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kAAAAiAAAARAAAAHcAAAC5AAAA7gAAAPwAAAD/AAAA/wAAAPcAAACH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OQAAAD/AAAA/wAAAP8AAADhAAAA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FAAAAGwAAAA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GAAAAFwAAACkA&#13;&#10;AABlAAAApwAAANwAAADJAAAAR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4AAADkAAAA/wAAAP8AAAD/AAAA4QAAAB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AwAAAAM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MAAAADAAA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ADAAAAAwAAAAEAAAAAAAAA&#13;&#10;AAAAAAAAAAABAAAAPAAAAMQAAACPAAAALAAAAA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wAAAAsAAAAdAAAAOAAAAB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EAAAACkAAAA2AAAAPQAAADMAAAAi&#13;&#10;AAAACwAAAAEAAAADAAAAKAAAABUAAAAAAAAACAAAABAAAAAOAAAADQAAAA0AAAANAAAADQAAAA8A&#13;&#10;AAAOAAAABgAAAAAAAAAGAAAADQAAAA4AAAANAAAADQAAAA0AAAAOAAAAEAAAAAUAAAAAAAAAAgAA&#13;&#10;AAwAAAAQAAAADgAAAA0AAAANAAAADQAAAA0AAAANAAAADAAAAAYAAAAEAAAAAw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O&#13;&#10;AAAA5AAAAP8AAAD/AAAA/wAAAOEAAA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wAAAHIAAABxAAAAT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wAAAFsAAAB0AAAAdQAAACM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EAAABdAAAAdAAAAHUAAAAhAAAAAQAAAAAAAAAAAAAAFgAAAKwAAAD/AAAA/gAAANMAAABzAAAA&#13;&#10;HgAAAA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gAAAAtAAAA&#13;&#10;ZgAAAKEAAADGAAAA1gAAAN4AAADSAAAAugAAAI4AAABUAAAATwAAAMMAAABWAAAAAAAAAEMAAACI&#13;&#10;AAAAlwAAAJkAAACYAAAAmAAAAJkAAACXAAAAfwAAADIAAAAAAAAAKwAAAHkAAACXAAAAmQAAAJgA&#13;&#10;AACcAAAAmQAAAI8AAAA4AAAAAAAAABUAAABpAAAAlgAAAJkAAACYAAAAmAAAAJkAAACdAAAAnQAA&#13;&#10;AJkAAACQAAAAgwAAAHcAAABlAAAAQgAAACAAAAAM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gAAAOQAAAD/AAAA/wAAAP8AAADhAAAAE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wAAAD/AAAA/wAA&#13;&#10;AL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QA&#13;&#10;AADTAAAA/wAAAP8AAABS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oAAAA1QAAAP8AAAD/AAAATAAAAAIAAAAAAAAAAAAA&#13;&#10;ACcAAADHAAAA9wAAAP8AAAD/AAAA/wAAAMoAAABrAAAAH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4AAADkAAAA&#13;&#10;/wAAAP8AAAD/AAAA4QAAAB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IAAAA/wAAAP8AAAC0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iAAAA1wAAAP8AAAD/AAAAUg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wAAANkA&#13;&#10;AAD/AAAA/wAAAEwAAAACAAAAAAAAAAAAAAAGAAAALAAAAIgAAADZAAAA/wAAAP8AAAD/AAAA+AAA&#13;&#10;AKwAAABKAAAAD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kAAACbAAAA9gAAAP4AAACtAAAALwAA&#13;&#10;AAMAAAAAAAAAAAAAAAAAAAAAAAAAGwAAAHYAAAD0AAAA/wAAAHEAAAAGAAAAAAAAAAAAAAASAAAA&#13;&#10;yQAAAP8AAAD4AAAAkgAAAAAAAAAAAAAAAAAAAAAAAAAAAAAAEgAAALkAAAD/AAAA0wAAAFsAAAAI&#13;&#10;AAAAAAAAAAAAAAAAAAAAAAAAAAAAAAAAAAAAVAAAAPcAAAD/AAAAywAAADgAAAARAAAADQAAABAA&#13;&#10;AAAcAAAAPwAAAKgAAADxAAAA/wAAAP8AAADJAAAAS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AAAA5AAAAP8AAAD/AAAA/wAAAOEAAAA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fQAAAKcAAACmAAAAc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FgAAAIcAAACn&#13;&#10;AAAAqAAAADM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gAAACIAAAApwAAAKgAAAAwAAAAAQAAAAAAAAAAAAAAAAAAAAAA&#13;&#10;AAAGAAAAPQAAAJ4AAADkAAAA/wAAAP8AAAD/AAAA6gAAAJQAAAA6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gAAAOQAAAD/AAAA/wAA&#13;&#10;AP8AAADhAAAAE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DAAAAMQAAAJ8AAADsAAAA/wAAAP8A&#13;&#10;AAD/AAAA6QAAAKcAAAA9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4AAADkAAAA/wAAAP8AAAD/AAAA4QAAAB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TQAAALsAAAD5AAAA/wAAAP8AAAD/AAAAg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7AAAAywAAAP8AAAD/&#13;&#10;AAAAkgAAAAkAAAAAAAAAAAAAAAAAAAAAAAAAAAAAAAAAAAAAAAAAAAAAAAAAAAAEAAAAlAAAAJkA&#13;&#10;AAAZAAAAAAAAAAAAAAAJAAAAugAAAP8AAADzAAAAdwAAAAAAAAAAAAAAEgAAALIAAAD/AAAAngAA&#13;&#10;AB0AAAAAAAAAAAAAAAAAAAAAAAAAAAAAAAAAAAAAAAAAAAAAAAAAAAAAAAAAPwAAAO8AAAD/AAAA&#13;&#10;xQAAACIAAAAAAAAAAAAAAAAAAAAAAAAAAAAAAAAAAAAAAAAADgAAAIYAAAD/AAAA/wAAAOwAAABM&#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OAAAA5AAAAP8AAAD/AAAA/wAAAOEA&#13;&#10;AAA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NQAAAEYAAABFAAAAL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QAAADgAAABIAAAASgAAABUAAAA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oAAAA5AAAASAAAAEoAAAAUAAAA&#13;&#10;AQAAAAAAAAAAAAAAAAAAAAAAAAAAAAAAAAAAAAAAAAAAAAAAAAAAAAAAAAAbAAAAcwAAAMwAAAD+&#13;&#10;AAAA2gAAAC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AAABAAAAAEAAAAAAAAAAAAA&#13;&#10;AAAAAAAAAAAAAgAAAAEAAAAAAAAAAAAAAAAAAAAAAAAAAAAAAAAAAAAAAAAAAAAAAAAAAAAAAAAA&#13;&#10;AAAAAAAAAAAAAAAAAAAAAAAAAAAAAAAAAAAAAAAAAAAAAAAAAAAAAAAAAAAAAAAAAAAAAAAAAAAA&#13;&#10;AAAADgAAAOQAAAD/AAAA/wAAAP8AAADhAAAAE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EAAAD0AAAA8gAAAK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IAAADFAAAA9AAAAPQAAABN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xwAAAPQAAAD0AAAASAAAAAIAAAAAAAAAAAAAAAAAAAAAAAAAAAAAAAAAAAAAAAAA&#13;&#10;AAAAAAAAAAAAAAAAAAAAAAUAAAAeAAAAYwAAAEY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QAAAJ0AAAD9AAAA/wAAAOcAAAAoAAAA&#13;&#10;AAAAAAAAAAAAAAAAAAAAAAAAAAAAAAAAAAAAAAAAAAAAAAAAAAAAAAAAAAACAAAAAwAAAAEAAAAA&#13;&#10;AAAAAAAAAAkAAAC6AAAA/wAAAPIAAAB2AAAAMgAAAMIAAAD3AAAAeAAAAA8AAAAAAAAAAAAAAAAA&#13;&#10;AAAAAAAAAAAAAAAAAAAAAAAAAAAAAAAAAAAAAAAAAAAAAAAAAAA/AAAA7wAAAP8AAADFAAAAIgAA&#13;&#10;AAAAAAAAAAAAAAAAAAAAAAAAAAAAAAAAAAAAAAAAAAAAFQAAAJoAAAD/AAAA/wAAALwAAAA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MA&#13;&#10;AAAqAAAATgAAAEYAAAAOAAAAAAAAAAAAAAAHAAAAHgAAAFUAAABJAAAAEAAAAAAAAAAAAAAAAAAA&#13;&#10;AAAAAAAAAAAAAAAAAAAAAAAAAAAAAAAAAAAAAAAAAAAAAAAAAAAAAAAAAAAAAAAAAAAAAAAAAAAA&#13;&#10;AAAAAAAAAAAAAAAAAAAAAAAAAAAAAAAAAAAAAA4AAADkAAAA/wAAAP8AAAD/AAAA4QAAAB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FAAAA/wAA&#13;&#10;AP8AAACx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iAAAA0gAAAP8AAAD/AAAAUA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NQAAAD/AAAA/wAAAEs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AAAAEsAAACxAAAAvQAAAIcAAAA+AAAACQAAAAAAAAAKAAAAbwAAAMgA&#13;&#10;AACpAAAAtAAAAKUAAAAlAAAAAAAAAAAAAAAAAAAAAAAAAAAAAAAAAAAAAAAAAAAAAAAAAAAAAAAA&#13;&#10;AAAAAAAAAAAAAAAAAAAAAAAAAAAAAAAAAAAAAAAAAAAAAAAAAAAAAAAAAAAAAAAAAAAAAAAOAAAA&#13;&#10;5AAAAP8AAAD/AAAA/wAAAOEA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gAAAMwAAADKAAAAj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GwAAAKQAAADMAAAAzAAAAD8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8A&#13;&#10;AACmAAAAzAAAAMwAAAA7AAAAAgAAAAAAAAAAAAAAAAAAAAAAAAAAAAAAAAAAAAAAAAAAAAAAAAAA&#13;&#10;AAAAAAAAAAAAAAAAAAAAAAAAAAAAAAAAAAAAAAAAAAAAAAAAAAAAAAAAAAAAAAAAAAAAAAAAAAAA&#13;&#10;BQAAABgAAAAH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wAAAHUAAADmAAAApwAAADMAAAAB&#13;&#10;AAAAAQAAAAAAAAAAAAAAZAAAAO0AAACAAAAADAAAADEAAADgAAAArQAAAA4AAAAAAAAAAAAAAAAA&#13;&#10;AAAAAAAAAAAAAAAAAAAAAAAAAAAAAAAAAAAAAAAAAAAAAAAAAAAAAAAAAAAAAAAAAAAAAAAAAAAA&#13;&#10;AAAAAAAAAAAAAAAAAAAAAAAAAAAADgAAAOQAAAD/AAAA/wAAAP8AAADhAAAAE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MAAAAFAAAABQAAAA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E&#13;&#10;AAAABgAAAAY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AAABAAAAAYAAAAGAAAAAgAAAAAAAAAAAAAAAAAAAAAA&#13;&#10;AAAAAAAAAAAAAAAAAAAAAAAAAAAAAAAAAAAAAAAAAAAAAAAAAAAAAAAAAAAAAAAAAAAAAAAAAAAA&#13;&#10;AAAAAAAAAAAAAAAAAAAAAAAAAAAAAAAAADoAAACoAAAAfAAAACkAAA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AAAAGUAAADxAAAAqwAAABQAAAAAAAAAAAAAAAAAAAAAAAAAGgAAAMUAAADrAAAAHAAAAAAAAAAF&#13;&#10;AAAAnQAAAPMAAABVAAAAAAAAAAAAAAAAAAAAAAAAAAAAAAAAAAAAAAAAAAAAAAAAAAAAAAAAAAAA&#13;&#10;AAAAAAAAAAAAAAAAAAAAAAAAAAAAAAAAAAAAAAAAAAAAAAAAAAAAAAAAAAAAAA4AAADkAAAA/wAA&#13;&#10;AP8AAAD/AAAA4Q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gAAACaAAAA+gAA&#13;&#10;AP8AAADAAAAAZgAAABg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IAAAA+QAAAJwAAAAOAAAAAAAAAAAAAAAu&#13;&#10;AAAAwQAAAN4AAAAmAAAAfAAAAP0AAACaAAAADAAAAAAAAAADAAAAWwAAAPEAAADOAAAADQAAAAAA&#13;&#10;AAAAAAAAAAAAAAAAAAAAAAAAAAAAAAAAAAAAAAAAAAAAAAAAAAAAAAAAAAAAAAAAAAAAAAAAAAAA&#13;&#10;AAAAAAAAAAAAAAAAAAAAAAAAAAAAAAAAAAsAAADjAAAA/wAAAP8AAAD/AAAA4AAAAA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gAAAGYAAADSAAAA+gAAANUAAAA4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gAAAOEAAADFAAAAGAAAAAAAAAAAAAAAGwAAAKoAAADQAAAAIwAAAEQAAADmAAAAyAAAAA8AAAAA&#13;&#10;AAAABQAAAH0AAAD5AAAAmQAAAAEAAAAAAAAAAAAAAAAAAAAAAAAAAAAAAAAAAAAAAAAAAAAAAAAA&#13;&#10;AAAAAAAAAAAAAAAAAAAAAAAAAAAAAAAAAAAAAAAAAAAAAAAAAAAAAAAAAAAAAAAAAAAOAAAA5AAA&#13;&#10;AP8AAAD/AAAA/wAAAOEAAAA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wAAAAkAAAAJAAAAB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AcAAAAKAAAACgAAAA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AAAAH&#13;&#10;AAAACgAAAAoAAAACAAAAAAAAAAAAAAAAAAAAAAAAAAAAAAAAAAAAAAAAAAAAAAAAAAAAAAAAAAAA&#13;&#10;AAAAAAAAAAAAAAAAAAAAAAAAAAAAAAAAAAAAAAAAAAAAAAAAAAAAAAAAAAAAAAAAAAAAAAAAAAAA&#13;&#10;AAAAAAAAAAAAAAAAAAAAAAAAAAAAAAAAAAAAAAAAAAAALAAAAIcAAAB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QAAAGEAAAC7AAAA6wAAAP8A&#13;&#10;AAD/AAAA4gAAAMgAAADDAAAA2gAAAOQAAAC0AAAALAAAAAAAAAAAAAAAAAAAAEAAAACBAAAAwgAA&#13;&#10;APgAAAD2AAAA9gAAAPIAAAC6AAAAeQAAAC8AAAAAAAAAAwAAAF0AAADIAAAA8wAAAPYAAAD2AAAA&#13;&#10;9gAAAPsAAAD+AAAAzwAAAJEAAABpAAAAmgAAANsAAAD2AAAA9gAAAPkAAAD/AAAA+AAAAOUAAADs&#13;&#10;AAAA+QAAAO4AAADNAAAAqAAAAHQAAAA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0AAACBAAAA9wAAAGEAAAAAAAAAAAAAADwAAADTAAAA&#13;&#10;fwAAAAwAAAAFAAAAmgAAAPwAAAA8AAAAAAAAAA0AAADMAAAA3wAAAC8AAAAAAAAAAAAAAAAAAAAA&#13;&#10;AAAAAAAAAAAAAAAAAAAAAAAAAAAAAAAAAAAAAAAAAAAAAAAAAAAAAAAAAAAAAAAAAAAAAAAAAAAA&#13;&#10;AAAAAAAAAAAAAAAAAAAAAAAADgAAAOQAAAD/AAAA/wAAAP8AAADh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QAAAC6AAAAugAAAI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oAAACXAAAA&#13;&#10;uwAAALwAAAA7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dAAAAmAAAALsAAAC8AAAANwAAAA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FQAAADkAAABcAAAAfAAAAJAAAACPAAAAegAAAFsAAAAzAAAACgAAAAAA&#13;&#10;AAAAAAAAAAAAAAAAAAAuAAAAUAAAAEwAAABFAAAARQAAAEUAAABGAAAATwAAAE0AAAAjAAAAAAAA&#13;&#10;AAQAAAA3AAAASwAAAEUAAABFAAAARQAAAEUAAABFAAAARQAAAEsAAABLAAAASAAAAFIAAABJAAAA&#13;&#10;RQAAAEUAAABFAAAARQAAAEYAAABJAAAARQAAADoAAAAyAAAAHgAAAA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IQAA&#13;&#10;ALYAAADjAAAAfQAAAGoAAACqAAAApAAAABwAAAAAAAAAAAAAACAAAACqAAAAvwAAAHkAAACbAAAA&#13;&#10;zgAAAFoAAAACAAAAAAAAAAAAAAAAAAAAAAAAAAAAAAAAAAAAAAAAAAAAAAAAAAAAAAAAAAAAAAAA&#13;&#10;AAAAAAAAAAAAAAAAAAAAAAAAAAAAAAAAAAAAAAAAAAAAAAAAAAAAAAAAAA4AAADkAAAA/wAAAP8A&#13;&#10;AAD/AAAA4QAAAB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KAAAA/wAAAP8AAAC2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jAAAA1gAAAP8AAAD/AAAAUg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wAAANgAAAD/AAAA&#13;&#10;/wAAAE0AAAACAAAAAAAAAAAAAAAAAAAAAAAAAAAAAAAAAAAAAAAAAAAAAAAAAAAAAAAAAAAAAAAA&#13;&#10;AAAAAAAAAAAAAAAAAAAAAAAAAAAAAAAAAAAAAAAAAAAAAAAAAAAAAAAAAAAAAAAAAAAAAAAAAAAA&#13;&#10;AAAAAAAAAAAAAAAAAAAAAAAAAAAAAAAAAAAAAAAAAAAAAAAAAAAAAAAAAAAAAAAAAAAAAAAAAAAA&#13;&#10;AAAAAAAAAAAAAAAAAAUAAAAuAAAAE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oAAAAQ&#13;&#10;AAAADgAAAA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AAAArAAAAewAAAJEAAAB7AAAAYgAAACUAAAAAAAAAAAAA&#13;&#10;AAAAAAAAAAAAIwAAAG0AAACPAAAAigAAAD4AAAADAAAAAAAAAAAAAAAAAAAAAAAAAAAAAAAAAAAA&#13;&#10;AAAAAAAAAAAAAAAAAAAAAAAAAAAAAAAAAAAAAAAAAAAAAAAAAAAAAAAAAAAAAAAAAAAAAAAAAAAA&#13;&#10;AAAAAAAAAAAAAAAOAAAA5AAAAP8AAAD/AAAA/wAAAOEAAAA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zgAAAP8AAAD/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AAAANQAAAD/AAAA/wAA&#13;&#10;AFM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gAAADWAAAA/wAAAP8AAABNAAAAAgAAAAAAAAAAAAAAAAAAAAAAAAAAAAAA&#13;&#10;AAAAAAAAAAAAAAAAAAAAAAAAAAAAAAAAAAAAAAAAAAAAAAAAAAAAAAAAAAAAAAAAAAAAAAAAAAAA&#13;&#10;AAAAAAAAAAAAAAAAAAAAAAAAAAAAAAAAAAAAAAAAAAAAAAAAAAAAAAAAAAAAAAAAAAAAAAAAAAAA&#13;&#10;AAAAAAAAAAAAAAAAAAAAAAAAAAAAAAAAAAAAAAAAAAAAAAAAAAAnAAAAwAAAAJ8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YA&#13;&#10;AAAQAAAADwAAAAUAAAAAAAAAAAAAAAAAAAAAAAAAAAAAAAAAAAAFAAAAEQAAAAwAAAAAAAAAAAAA&#13;&#10;AAAAAAAAAAAAAAAAAAAAAAAAAAAAAAAAAAAAAAAAAAAAAAAAAAAAAAAAAAAAAAAAAAAAAAAAAAAA&#13;&#10;AAAAAAAAAAAAAAAAAAAAAAAAAAAAAAAAAAAAAAAAAAAAAAAADgAAAOQAAAD/AAAA/wAAAP8AAADh&#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wAAABPAAAATwAAAD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sAAABAAAAAUAAAAFEAAAAY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QAAAAFAAAABRAAAAFwAA&#13;&#10;AAAAAAAAAAAAAAAAAAAAAAAAAAAAAAAAAAAAAAAAAAAAAAAAAAAAAAAAAAAAAAAAAAAAAAAAAAAA&#13;&#10;AAAAAAAAAAAAAAAAAAAAAAAAAAAAAAAAAAAAAAAAAAAAAAAAAAAAAAAAAAAAAAAAAAAAAAAAAAAA&#13;&#10;AAAAAAAAAAAAAAAAAAAAAAAAAAAAAAAAAAAAAAAAAAAAAAAAAAAAAAAAAAAAAAAAAAAAAAAAAAAA&#13;&#10;AAAEAAAAlgAAAPwAAAD6AAAA0AAAAH4AAAAZ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DkAAAA/wAAAP8AAAD/AAAA4QAAAB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GgAAAMwAAAD6AAAA/wAAAP8AAAD5AAAAzwAAAGcA&#13;&#10;AAARAAAAA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AAAA5AAAAP8AAAD/AAAA/wAAAOEAAAAT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AAAAIA&#13;&#10;AAACAAAA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EAAAAC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AgAAAAIAAAAAAAAAAAAAAAAA&#13;&#10;AAAAAAAAAAAAAAAAAAAAAAAAAAAAAAAAAAAAAAAAAAAAAAAAAAAAAAAAAAAAAAAAAAAAAAAAAAAA&#13;&#10;AAAAAAAAAAAAAAAAAAAAAAAAAAAAAAAAAAAAAAAAAAAAAAAAAAAAAAAAAAAAAAAAAAAAAAAAAAAA&#13;&#10;AAAAAAAAAAAAAAAAAAAAAAAAAAAAAAAAAAAAAAAAAAAAAAAAAAAAAAAAAAAAAAAAAAAAAAAAAAAc&#13;&#10;AAAAiAAAANkAAAD+AAAA/wAAAP8AAAD7AAAAwAAAAFYAAAAO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OQAAAD/AAAA/wAAAP8AAADhAAAAE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IAAABoAAAAaAAAAE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8AAABUAAAAaQAAAGoAAAAh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4AAADkAAAA/wAAAP8AAAD/AAAA4QAAAB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QAAAA/wAAAP8AAAC7&#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lAAAA&#13;&#10;2AAAAP8AAAD/AAAAVA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5AAAAP8A&#13;&#10;AAD/AAAA/wAAAOEAAAA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zwAAAP8AAAD/AAAAu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AAAANcAAAD/AAAA/wAAAFM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OQAAAD/AAAA/wAAAP8AAADhAAAAE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EAAAB9AAAAfAAAAF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EAAABlAAAAfwAA&#13;&#10;AH8AAAAo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TAAAAZgAAAH8AAAB/AAAAJQAA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MAAABOAAAAvAAAAP8AAADKAAAAMQ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AAADkAAAA/wAAAP8AAAD/&#13;&#10;AAAA4QAAAB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EAAAABgAAAAYAAAA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BQAAAAcAAAAH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UAAAAHAAAABw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CQAAAB0AAAASwAA&#13;&#10;AAY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OAAAA5AAAAP8AAAD/AAAA/wAAAOEAAAA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gAAAA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gAAAOQAAAD/AAAA/wAAAP8AAADhAAAA&#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oA&#13;&#10;AAA4AAAAOAAAAC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AtAAAAOQAAADoAAAA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IAAAALQAAADkAAAA6AAAAE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DAAAAFAAAAA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AAADkAAAA/wAAAP8AAAD/AAAA4QAAAB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JAAAA/wAAAP8AAAC1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jAAAA0gAAAP8AAAD/AAAAUQ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wAAANMAAAD/AAAA/wAAAEwAAAAC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IwAAAKIA&#13;&#10;AACOAAAAMQAAAA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OAAAA5AAAAP8AAAD/AAAA/wAAAOE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yQAAAP8AAAD/&#13;&#10;AAAAt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IwAAANQAAAD/AAAA/wAAAFE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cAAADWAAAA/wAAAP8AAABM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AAAAIMAAAD/AAAA/wAAANQAAABhAAAAJA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AAAOQA&#13;&#10;AAD/AAAA/wAAAP8AAADh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0AAADGAAAAxAAAAI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wAAACgAAAAxwAAAMcAAAA/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fAAAA&#13;&#10;oQAAAMcAAADHAAAAOw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0AAAC9AAAA+wAAAP8AAAD/&#13;&#10;AAAA9gAAAL0AAABdAAAAG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4AAADkAAAA/wAAAP8AAAD/AAAA4QAAAB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EQAAABEAAAA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DgAA&#13;&#10;ABIAAAASAAAAB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AAAA4AAAASAAAAEgAAAA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AAAAIgAAAGwAAADEAAAA/wAAAP8AAAD/AAAA9wAAAMEAAABrAAAAE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5AAAAP8AAAD/&#13;&#10;AAAA/wAAAOEAAAAT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FAAAALAAAAHoAAADtAAAA&#13;&#10;/wAAAP8AAAD/AAAA7gAAAK4AAABO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gAAAOQAAAD/AAAA/wAAAP8AAADhAAAAE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oAAAANAAAADQAAAA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AKAAAADgAAAA4A&#13;&#10;AAA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CwAAAA4AAAAOAAAAB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AAAASwAAALUAAAD1AAAA/wAAAP8AAAD/AAAA5QAAAI8AAAA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4AAADkAAAA/wAAAP8AAAD/AAAA&#13;&#10;4QAAAB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xAAAA5wAAAOYAAACf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eAAAAugAAAOgAAADoAAAASA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wAAALwAAADoAAAA6AAAAEM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OAAAAWAAA&#13;&#10;AMIAAAD3AAAA/wAAAP8AAAD2AAAAhAAAAA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5AAAAP8AAAD/AAAA/wAAAOEAAAAT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xAAAAP8AAAD/AAAAs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IgAAANEAAAD/AAAA/wAAAFAAAAAC&#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DTAAAA/wAAAP8AAABLAAAA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AAAATAAAAdgAAAM0AAAD5AAAA2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gAAAOQAAAD/AAAA/wAAAP8AAADhAAAAE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LMAAADi&#13;&#10;AAAA4AAAAK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AAAAC2AAAA4gAAAOIAAABI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jAAAAuAAAAOIAAADiAAAAQg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vAAAAjQAAAFs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4A&#13;&#10;AADkAAAA/wAAAP8AAAD/AAAA4QAAAB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oAAAANgAAADUAAAAj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GAAAAKwAAADcAAAA5AAAAEA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AAAACsAAAA3AAAAOQAAAA8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OAAAA5AAAAP8AAAD/AAAA/wAAAOEAAAAT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gAAAOQAAAD/&#13;&#10;AAAA/wAAAP8AAADhAAAAE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DUAAACyAAAAmwAAAD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4AAADkAAAA/wAAAP8AAAD/AAAA4QAAAB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OAAAAvQAAALw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YAAAAmAAAAL8A&#13;&#10;AAC/AAAAOgAAAA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HAAAAJoAAAC/AAAAvwAAADc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0AAACcAAAA/QAAAP8AAADXAAAAggAAAB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OAAAA5AAAAP8AAAD/AAAA&#13;&#10;/wAAAOEAAAAT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xQAAAP8AAAD/AAAAs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IgAAANMAAAD/AAAA/wAAAFA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VAAAA/wAAAP8A&#13;&#10;AABLAAAAA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2AAAA&#13;&#10;vwAAAP8AAAD/AAAA/wAAAPcAAADPAAAAVQAAAB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gAAAOQAAAD/AAAA/wAAAP8AAADh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UAAAD6AAAA+AAAAL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MAAADKAAAA+gAAAPoAAABP&#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nAAAAywAAAPoAAAD6AAAASQ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gAAADIAAACVAAAA4QAAAPsAAAD/AAAA/wAAAPAAAACqAAAA&#13;&#10;RAAAAA0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4AAADkAAAA/wAAAP8AAAD/AAAA4QAA&#13;&#10;AB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C&#13;&#10;AAAAWAAAAFcAAAA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LAAAARwAAAFoAAABbAAAAGw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QAAAEcAAABaAAAAWwAAABk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C0AAACEAAAA5QAAAPwAAAD/AAAA/wAAAPQAAACwAAAAUQAAAA0AAA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AAAA5AAAAP8AAAD/AAAA/wAAAOEAAAA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wAAAD0AAACgAAAA7QAAAP8AAAD/AAAA/wAA&#13;&#10;AOgAAACgAAAAOw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gAAAOQAAAD/AAAA/wAAAP8AAADhAAAAE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GQAAADHAAAA9wAAAP8AAAD/AAAA/wAAAKEAAAAH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4AAADk&#13;&#10;AAAA/wAAAP8AAAD/AAAA4QAAAB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FAAAAWgAAAFoAAAA9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SAAAAF0AAABfAAAAHAAAAA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EkAAABdAAAAXwAAABo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QAAAIAAAADUAAAA/wAAAOoA&#13;&#10;AABq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OAAAA5AAAAP8AAAD/AAAA/wAAAOEAAAAT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xgAAAP8AAAD/AAAAs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IgAAANUA&#13;&#10;AAD/AAAA/wAAAFE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YAAADXAAAA/wAAAP8AAABM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IgAAAGsAAABrAAAAD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gAAAOQAAAD/AAAA&#13;&#10;/wAAAP8AAADhAAAAE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sAAAD/AAAA/wAAAL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MAAADSAAAA/wAAAP8AAABR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1AAAAP8A&#13;&#10;AAD/AAAATA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AAAC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4AAADkAAAA/wAAAP8AAAD/AAAA4QAAAB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LAAAAtgAAALUAAAB9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YAAAAkwAAALoAAAC9&#13;&#10;AAAAOAAAAA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GwAAAJQAAAC6AAAAvQAAADUA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OAAAA5AAAAP8AAAD/AAAA/wAA&#13;&#10;AOEAAAA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QAAAAsAAAAMAAAAC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AAAAkAAAAMAAAADAAAAA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AAAAJAAAADAAAAAwA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OQAAAD/AAAA/wAAAP8AAADhAAAA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4AAADkAAAA/wAAAP8AAAD/AAAA4QAAAB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MwAAADIAAAA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AAAAKQAAADQAAAA1AAAAE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wAAACkAAAA0AAAANQAAAA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O&#13;&#10;AAAA5AAAAP8AAAD/AAAA/wAAAOEAAA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gAAAPwAAAD7AAAAq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IQAAAMsAAAD/AAAA/wAAAE4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QAAADNAAAA/wAAAP8AAABIAAA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gAAAOQAAAD/AAAA/wAAAP8AAADhAAAAE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gAAAD/AAAA/wAA&#13;&#10;AL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MA&#13;&#10;AADSAAAA/wAAAP8AAABR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nAAAA1AAAAP8AAAD/AAAATA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4AAADkAAAA&#13;&#10;/wAAAP8AAAD/AAAA4QAAAB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jAAAA1AAAANMAAAC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cAAAAqwAAANgAAADbAAAAQg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IAAAAKwA&#13;&#10;AADYAAAA2wAAAD4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AAAA5AAAAP8AAAD/AAAA/wAAAOEAAAA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QAAACcAAAAnAAAAG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QAAAB8AAAAo&#13;&#10;AAAAKQAAAA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YAAAAfAAAAKAAAACkAAAA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gAAAOQAAAD/AAAA/wAA&#13;&#10;AP8AAADhAAAAE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4AAADkAAAA/wAAAP8AAAD/AAAA4QAAAB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KAAAADQAAAA0AAAAJ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CwAAAA4AAAAOAAAA&#13;&#10;B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AsAAAAOAAAADgAAAA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OAAAA5AAAAP8AAAD/AAAA/wAAAOEA&#13;&#10;AAA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QAAAOAAAADfAAAAl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QAAALUAAADmAAAA6AAAAEU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EAAAC2AAAA5QAAAOkAAABBAAAA&#13;&#10;A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gAAAOQAAAD/AAAA/wAAAP8AAADhAAAAE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YAAAD/AAAA/wAAAL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IAAADRAAAA/wAAAP8AAABR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nAAAA0wAAAP8AAAD/AAAASw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4AAADkAAAA/wAAAP8AAAD/AAAA4QAAAB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8AAAA9AAA&#13;&#10;APIAAACo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gAAAAxAAAAPYAAAD3AAAATA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QAAAMYAAAD2AAAA9wAAAEc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OAAAA&#13;&#10;5AAAAP8AAAD/AAAA/wAAAOEA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gAAAEMAAABCAAAAL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QAAADYAAABFAAAARwAAABUAAA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oA&#13;&#10;AAA2AAAARQAAAEcAAAA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gAAAOQAAAD/AAAA/wAAAP8AAADhAAAAE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4AAADkAAAA/wAA&#13;&#10;AP8AAAD/AAAA4Q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AAAA5AAAAP8AAAD/AAAA/wAAAOEAAAAT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hgAAALIAAACxAAAAe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gAAAJAAAAC3AAAA&#13;&#10;uwAAADc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oAAACQAAAAtwAAALsAAAAzAAA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gAAAOQAAAD/AAAA/wAAAP8A&#13;&#10;AADhAAAAE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MAAAD/AAAA/QAAAK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EAAADNAAAA/wAAAP8AAABPAAAAA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zwAAAP8AAAD/AAAA&#13;&#10;SgAAAA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4AAADkAAAA/wAAAP8AAAD/AAAA4QAAAB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BAAAA/AAAAPoAAAC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iAAAAywAAAP0AAAD+AAAATg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M0AAAD9AAAA/gAAAEk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OAAAA5AAAAP8AAAD/AAAA/wAAAOEAAAAT&#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wAA&#13;&#10;AJMAAACTAAAAZ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EwAAAHcAAACYAAAAmwAAAC4AAAA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UAAAB4AAAAmAAAAJsAAAArAA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gAAAOQAAAD/AAAA/wAAAP8AAADhAAAAE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4AAADkAAAA/wAAAP8AAAD/AAAA4QAAAB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OAAAA5AAA&#13;&#10;AP8AAAD/AAAA/wAAAOEAAAA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ZAAAAIQAAACDAAAAW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EQAAAGsAAACJAAAAiwAAACgAAAA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MAAABr&#13;&#10;AAAAiQAAAIwAAAAmAA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AAAOQAAAD/AAAA/wAAAP8AAADh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MAAAAD5AAAA+AAAAK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EAAADJAAAA&#13;&#10;+wAAAPwAAABN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ywAAAPsAAAD8AAAASAAA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AAADkAAAA/wAAAP8A&#13;&#10;AAD/AAAA4QAAAB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EAAAA/wAAAP8AAAC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AAAAzwAAAP8AAAD/AAAAU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gAAANEAAAD/AAAA&#13;&#10;/wAAAEs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AA5AAAAP8AAAD/AAAA/wAAAOEAAAA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AAAAMQAAADDAAAAh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QAAAJ4AAADJAAAAzQAA&#13;&#10;AD0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0AAACfAAAAyQAAAM4AAAA4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gAAAOQAAAD/AAAA/wAAAP8AAADh&#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DkAAAA/wAAAP8AAAD/AAAA4QAAAB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AAAA5AAAAP8AAAD/AAAA/wAAAOEAAAAT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wAAADoA&#13;&#10;AAA5AAAAJ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wAAAC4AAAA8AAAAPQAAABI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gAAAAvAAAAPAAAAD0AAAAQ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OQAAAD/AAAA/wAAAP8AAADhAAAAE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kAAADvAAAA7QAAAK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8AAADAAAAA8QAAAPMAAABL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k&#13;&#10;AAAAwgAAAPEAAADzAAAARg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4AAADkAAAA/wAAAP8AAAD/AAAA4QAAAB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HAAAA/wAAAP8AAACy&#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iAAAA&#13;&#10;0QAAAP8AAAD/AAAAUA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wAAANMAAAD/AAAA/wAAAEsAAAAC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5AAAAP8A&#13;&#10;AAD/AAAA/wAAAOEAAAA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swAAAO4AAADtAAAAo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HwAAAMAAAAD0AAAA+AAAAEo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MAAADCAAAA&#13;&#10;9AAAAPgAAABEAAAAA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OQAAAD/AAAA/wAAAP8AAADhAAAAE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IAAAAYAAAAGAAAAB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MAAAATAAAAGQAA&#13;&#10;ABoAAAA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EAAAAFAAAABkAAAAaAAAAB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FAAAAIgAAAB0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AAADkAAAA/wAAAP8AAAD/&#13;&#10;AAAA4QAAAB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gAAAKUAAACNAAAA&#13;&#10;C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OAAAA5AAAAP8AAAD/AAAA/wAAAOEAAAA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FgAAAB0AAAAd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AAABcAAAAeAAAAHwAAAA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QAAAAYAAAAHgAAAB8AAAA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YAAACmAAAAjwAAAA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gAAAOQAAAD/AAAA/wAAAP8AAADhAAAA&#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sA&#13;&#10;AADLAAAAygAAAIw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sAAACkAAAAzwAAANEAAABAAAAA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AAFQAAADEAAAAU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AAAApQAAAM8AAADSAAAAOwAAAA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WAAAApgAAAI8AAAA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AAADkAAAA/wAAAP8AAAD/AAAA4QAAAB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KAAAA/wAAAP8AAAC2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jAAAA0wAAAP8AAAD/AAAAUQ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AAAAGEAAADdAAAAX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wAAANQAAAD/AAAA/wAAAEwAAAAC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gAAAKYAAACPAAAAC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OAAAA5AAAAP8AAAD/AAAA/wAAAOE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gAAAP8AAAD/&#13;&#10;AAAAr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cAAACgAAAAU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IQAAANAAAAD/AAAA/wAAAE8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Bu&#13;&#10;AAAA/QAAAG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UAAADSAAAA/wAAAP8AAABK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YAAACmAAAAjwAAAA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AAAOQA&#13;&#10;AAD/AAAA/wAAAP8AAADh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AAAABAAAAAPwAAAC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EAAAA/wAAAI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gAAAAzAAAAQgAAAEMAAAAUAAAAA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bAAAAPkAAAB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JAAAA&#13;&#10;NAAAAEIAAABDAAAAEg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W&#13;&#10;AAAApgAAAI8AAAA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4AAADkAAAA/wAAAP8AAAD/AAAA4QAAAB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QgAAAP8AAACJ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AAAAGwAAAD5AAAA&#13;&#10;Z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gAAAKYAAACPAAAAC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wAAABIAAAA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5AAAAP8AAAD/&#13;&#10;AAAA/wAAAOEAAAAT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AAAAAUAAAAFA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EIAAAD/AAAAi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AAAAQAAAAFAAAABQAAAA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QAAABsAAAA+QAAAG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EAAAABQAA&#13;&#10;AAU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YAAACmAAAA&#13;&#10;jwAAAA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AAAB3AAAAkQAAADAA&#13;&#10;AAAHAAAA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gAAAOQAAAD/AAAA/wAAAP8AAADhAAAAE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H8AAACnAAAApwAAAH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CAAAA/wAAAI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YAAACHAAAArAAAAK4A&#13;&#10;AAA1AAAA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EAAAAbAAAAPkAAAB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ZAAAAiAAAAKwAAACuAAAAMAAAAA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WAAAApgAAAI8AAAA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NAAAAlQAAAP4AAADoAAAAqwAAAFQAAAAP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4AAADkAAAA/wAAAP8AAAD/AAAA&#13;&#10;4QAAAB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KAAAA/wAAAP8AAAC1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QgAAAP8AAAC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kAAAA0AAAAP8AAAD/AAAAUQAAAA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AAAAGwAAAD5AAAAZ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KAAAANIAAAD/AAAA/wAAAEs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gAAAKYAAACPAAAAC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QAAAJMAAAD/AAAA/wAAAP8AAADr&#13;&#10;AAAAsQAAAFQAAAAT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5AAAAP8AAAD/AAAA/wAAAN8AAAAJ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AAAAP4AAAD9AAAAq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oAAAD/AAAAg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FwAAAMsAAAD/AAAA/wAAAE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mAAAA+Q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wAAADNAAAA/wAAAP8AAAB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wAAACiAAAAi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MAAACPAAAA/wAAAP8AAAD/AAAA/wAAAP8AAADxAAAAogAAAEcAAAA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gAAAOQAAAD/AAAA/wAAAP8AAADrAAAAaQAA&#13;&#10;AFwAAABdAAAAXQAAAF0AAABdAAAAXQAAAF0AAABdAAAAXQAAAF0AAABdAAAAXQAAAF0AAABdAAAA&#13;&#10;XQAAAF0AAABdAAAAXQAAAF0AAABdAAAAXQ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WQAAANcAAAD+&#13;&#10;AAAA/gAAAMoAAABZAAAAX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XQAAAF0AAABd&#13;&#10;AAAAXQAAAF0AAABdAAAAXQAAAF0AAABdAAAAXQAAAF0AAABdAAAAXQAAAF0AAABdAAAAXQAAAF0A&#13;&#10;AABdAAAAXQAAAF0AAABdAAAAXQAAAFoAAACHAAAA/wAAALQAAABZAAAAXQAAAF0AAABdAAAAXQAA&#13;&#10;AF0AAABdAAAAXQAAAF0AAABdAAAAXQAAAF0AAABdAAAAXQAAAF0AAABdAAAAXQAAAF0AAABdAAAA&#13;&#10;XQAAAF0AAABdAAAAXQAAAF0AAABdAAAAXQ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WgAAAHIAAADfAAAA/wAAAP8AAACPAAAAXg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XQAAAFwAAABg&#13;&#10;AAAAogAAAPsAAACeAAAAW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XQAAAF0AAABdAAAAXQAAAF0AAABdAAAAXQAAAFoAAAB0AAAA4AAAAP8AAAD/AAAAiwAAAF4AAABd&#13;&#10;AAAAXQAAAF0AAABdAAAAX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XQAAAF0AAABd&#13;&#10;AAAAXQAAAF0AAABdAAAAXQAAAF0AAABdAAAAXQAAAFoAAABrAAAAxgAAALgAAABkAAAAWwAAAF0A&#13;&#10;AABdAAAAXQAAAF0AAABdAAAAXQAAAF0AAABdAAAAXQAAAF0AAABdAAAAXQAAAF0AAABdAAAAXQAA&#13;&#10;AF0AAABdAAAAXQAAAF0AAABdAAAAXQAAAF0AAABdAAAAXQAAAF0AAABdAAAAXQAAAF0AAABdAAAA&#13;&#10;XQAAAF0AAABdAAAAXQAAAF0AAABdAAAAXQ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8A&#13;&#10;AADm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3AAAAyQAAAHoAAAAjAAAA&#13;&#10;CAAAAA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NAAAA1A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AAAA1wAAAGUAAAA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GMAAAD2&#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7gAAALsAAABUAAAA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pAAAA6Q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5AAAA+gAAAPoAAAD5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QAAAP8AAAD7AAAA9g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9wAAAPcAAAD3AAAA9wAAAPcAAAD3AAAA9wAAAPcAAAD3AAAA9wAAAPcAAAD3&#13;&#10;AAAA9wAAAPcAAAD3AAAA9wAAAPcAAAD3AAAA9wAAAPcAAAD3AAAA9wAAAPcAAAD3AAAA+QAAAPoA&#13;&#10;AAD6AAAA+AAAAPcAAAD3AAAA9wAAAPcAAAD3AAAA9wAAAPcAAAD3AAAA9wAAAPcAAAD3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3AAAA9wAAAPoAAAD/AAAA+g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oAAAD6AAAA+gAAAPgAAAD3AAAA9wAAAPcAAAD3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3AAAA9wAAAPcAAAD3AAAA9wAA&#13;&#10;APcAAAD3AAAA9wAAAPcAAAD3AAAA+AAAAPwAAAD8AAAA9wAAAPcAAAD3AAAA9wAAAPcAAAD3AAAA&#13;&#10;9wAAAPcAAAD3AAAA9wAAAPcAAAD3AAAA9w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gAAADc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5AAAAXwAAAGwAAABsAAAAWwAAADkAAAA7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AAAAGwAAAD/AAAApAAAADM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wAAADsAAAA7AAAAOwAAADsAAAA7AAAA&#13;&#10;OwAAADsAAAA7AAAAOwAAADsAAAA7AAAAOwAAADsAAAA7AAAAOwAAADsAAAA7AAAAOwAAADsAAAA7&#13;&#10;AAAAOwAAADsAAAA6AAAAQQAAAGQAAABuAAAAcAAAAEoAAAA7AAAAOwAAADsAAAA7AAAAOwAAADsA&#13;&#10;AAA7AAAAOwAAADsAAAA7AAAAOwAAADsAAAA7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7AAAAOgAAAD4AAACOAAAA+gAAAIoAAAA1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wAAADsAAAA7AAAAOwAAADsAAAA7AAAA&#13;&#10;OwAAADsAAAA7AAAAOwAAADsAAAA7AAAAOwAAADsAAAA7AAAAOwAAADsAAAA7AAAAOwAAADsAAAA7&#13;&#10;AAAAOwAAADsAAAA7AAAAOwAAADsAAAA7AAAAOwAAADsAAAA7AAAAOgAAAEIAAABlAAAAbgAAAG8A&#13;&#10;AABKAAAAOwAAADsAAAA7AAAAOwAAADsAAAA7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7AAAAOwAAADsAAAA7AAAAOwAAADsAAAA7AAAAOwAAADsAAAA7AAAAOAAAAEsAAAC6AAAAqQAA&#13;&#10;AEMAAAA5AAAAOwAAADsAAAA7AAAAOwAAADsAAAA7AAAAOwAAADsAAAA7AAAAOwAAADs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6AAAA/wAAAI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ZwAAAPgAAAB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SAAAAogAAAIsAAAA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AAAjwAAAP8AAAD/AAAA/wAAAP8AAAD8AAAA3wAAAIYAAAAp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QgAAAP8AAAC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AAAAGwAAAD5AAAAZ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FgAAAKYAAACPAAAAC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QAAAJQAAAD/AAAA/wAAAPwAAADVAAAA&#13;&#10;kAAAAD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EIA&#13;&#10;AAD/AAAAi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QAAABsAAAA+QAAAG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YAAACmAAAAjwAAAA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AAACXAAAA+wAAAM8AAACJAAAAO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CAAAA/wAAAIg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EAAAA&#13;&#10;bAAAAPkAAAB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WAAAApgAAAJAAAAA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NAAAAZAAAAHAAAAA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QgAAAP8AAAC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AAAAGwAAAD5AAAAZ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FAAAAKcAAACRAAAAC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wAAAA4A&#13;&#10;AAA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EIAAAD/AAAAi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QAAABsAAAA+QAA&#13;&#10;AG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AAAA8AAAANQAAAA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CAAAA/wAAAI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AAAAbAAAAPoAAAB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QgAAAP8AAAC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AAAGsAAAD3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MAAAD/AAAAi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BAAAAAlQAAADg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6AAAA5gAAAH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QAAAFcAAAA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sAAABgAAAASAAAAAAA&#13;&#10;AAAAAAAAAAAAAAAAAAAAAAAAAAAAAAAAAAAAAAAAAAAAAAAAAAAAAAAAAAAAAAAAAAAAAAAAAwAA&#13;&#10;ADgAAABoAAAAL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wAAAFIA&#13;&#10;AACvAAAAtAAAALIAAACzAAAAsgAAAJoAAABDAAAAAAAAAAAAAAANAAAAbwAAAK0AAACyAAAAtAAA&#13;&#10;ALAAAAB4AAAAC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gAAAH0AAADQAAAA6AAAAI0AAAAAAAAAAAAAAAAAAAAAAAAAAAAAAAAAAAAAAAAAAAAAAAAA&#13;&#10;AAAAAAAAAAAAAAAAAAAEAAAASAAAAKoAAADhAAAA3QAAAF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AAQAAAAXwAAANYAAAD/AAAA/wAAAM4AAAAyAAAACwAAAAAA&#13;&#10;AAAAAAAAAgAAABIAAACPAAAA+QAAAOcAAAB2AAAAFw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oAAABwAAAA3QAAAPsAAACSAAAAAAAAAAAAAAAA&#13;&#10;AAAAAAAAAAAAAAAAAAAAAAAAAAAAAAAAAAAAAAAAAAAAAAAAAAAABQAAAEoAAACPAAAA/wAAAOkA&#13;&#10;AABdAAAAAAAAAAAAAAAAAAAACAAAABsAAAA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MAAABH&#13;&#10;AAAA8wAAAP8AAADFAAAAHwAAAAAAAAAAAAAAAAAAAAAAAAAAAAAAggAAAOgAAABdAAAAB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BgAAAK4AAAD6AAAAkQAAAAAAAAAAAAAAAAAAAAAAAAAAAAAAAAAAAAAAAAAAAAAAAAAAAAAAAAAA&#13;&#10;AAAAAAAAAAAAAAACAAAAKwAAAO8AAADqAAAAXAAAAAAAAAAAAAAAAAAAAFEAAACVAAAAG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QAAAJAAAAD6AAAA9QAAAIsAAAALAAAAAAAAAAAAAAAA&#13;&#10;AAAAMAAAANYAAACQAAAAB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lAAAA+gAAAJIAAAAAAAAAAAAAAAAAAAAAAAAA&#13;&#10;AAAAAAAAAAAAAAAAAAAAAAAAAAAAAAAAAAAAAAAAAAAAAAAAAAAAACwAAADmAAAA6gAAAFwAAAAA&#13;&#10;AAAAAAAAAB0AAAC3AAAAqgAAAB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NgAAADx&#13;&#10;AAAA/wAAANwAAAAjAAAAAAAAAAAAAAAAAAAAAAAAAAAAAAAJAAAAdwAAAPUAAADmAAAA/wAAAG4A&#13;&#10;AAAFAAAAAAAAAAAAAAAAAAAAAAAAAAAAAAAAAAAAAAAAAAAAAAAAAAAAAAAAAAAAAAAAAAAAAAAA&#13;&#10;AAAAAAAAAAAAxgAAAPwAAAB5AAAABgAAAAAAAAARAAAAwQAAAPgAAAB8AAAAAAAAAAAAAAAAAAAA&#13;&#10;AAAAAAAAAAAAAAAAAAAAAAAAAAAAAAAAAAAAAGEAAAD3AAAAt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IAAACTAAAA&#13;&#10;/wAAAJoAAAA1AAAACwAAAAcAAAAHAAAAHQAAAHcAAADAAAAAO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EAAAAWQAAAN0AAAD2AAAA4wAAANIAAADIAAAAyQAAAM8AAAC/AAAA&#13;&#10;VQAAAA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MAAAAoAAAAjQAA&#13;&#10;AMAAAADQAAAAxQAAAKcAAAByAAAAG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o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J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C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&#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K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SQ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k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M&#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wAAAP8AAAD/&#13;&#10;AAAA/wAAAP8AAAD/AAAAP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QAAAD/AAAA/wAAAP8AAAD/AAAA/wAAAD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0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tAAAAP8AAAD/AAAA/wAAAP8AAAD/&#13;&#10;AAAAP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LQAAAD/AAAA/wAAAP8AAAD/AAAA/wAAAD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0AAAA/wAAAP8A&#13;&#10;AAD/AAAA/wAAAP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AAAAP8AAAD/AAAA/wAAAP8AAAD/AAAAP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QAAAD/AAAA/wAAAP8AAAD/AAAA/wAAAD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0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tAAAAP8AAAD/AAAA/wAAAP8AAAD/AAAAP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LQAAAD/AAAA/wAA&#13;&#10;AP8AAAD/AAAA/wAAAD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0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tAAAAP8AAAD/AAAA/wAAAP8AAAD/AAAAP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QAAAD/AAAA/wAAAP8AAAD/AAAA/wAA&#13;&#10;AD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0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tAAAAP8AAAD/AAAA&#13;&#10;/wAAAP8AAAD/AAAAP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LQAAAD/AAAA/wAAAP8AAAD/AAAA/wAAAD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0&#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tAAAAP8AAAD/AAAA/wAAAP8AAAD/AAAA&#13;&#10;P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QAAAD/AAAA/wAAAP8AAAD/AAAA/wAAA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0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tAAAAP8AAAD/AAAA/wAAAP8AAAD/AAAAP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QA&#13;&#10;AAD/AAAA/wAAAP8AAAD/AAAA/wAAAD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0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tAAAAP8AAAD/AAAA/wAAAP8AAAD/AAAAP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QAAAD/AAAA/wAAAP8A&#13;&#10;AAD/AAAA/wAAAD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0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AAA&#13;&#10;AP8AAAD/AAAA/wAAAP8AAAD/AAAAP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LQAAAD/AAAA/wAAAP8AAAD/AAAA/wAAAD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0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AAAAP8AAAD/AAAA/wAA&#13;&#10;AP8AAAD/AAAAP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QAAAD/AAAA/wAAAP8AAAD/AAAA/wAAA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0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tAAAAP8AAAD/AAAA/wAAAP8AAAD/AAAAP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&#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QAAAD/AAAA/wAAAP8AAAD/AAAA/wAAAD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0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AAAAP8AAAD/AAAA/wAAAP8AAAD/AAAAP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LQAAAD/&#13;&#10;AAAA/wAAAP8AAAD/AAAA/wAAAD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0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tAAAAP8AAAD/AAAA/wAAAP8AAAD/AAAAP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QAAAD/AAAA/wAAAP8AAAD/&#13;&#10;AAAA/wAAAD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0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AAAAP8A&#13;&#10;AAD/AAAA/wAAAP8AAAD/AAAAP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LQAAAD/AAAA/wAAAP8AAAD/AAAA/wAAAD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0AAAA/wAAAP8AAAD/AAAA/wAAAP8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tAAAAP8AAAD/AAAA/wAAAP8A&#13;&#10;AAD/AAAAP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QAAAD/AAAA/wAAAP8AAAD/AAAA/wAAAD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0AAAA/wAA&#13;&#10;AP8AAAD/AAAA/wAAAP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tAAAAP8AAAD/AAAA/wAAAP8AAAD/AAAAP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QAAAD/AAAA/wAAAP8AAAD/AAAA/wAAA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0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YAAAA2wAAAP8AAAD/AAAA/wAAAP8AAAD2AAAAMgAAAAAAAAAAAAAAAAAAAAAAAAAAAAAAAAAA&#13;&#10;AKo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J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AAAAP8AAAD/AAAA/wAAAP8AAAD/AAAAP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NQAAAPUAAAD/AAAA/wAAAP8AAAD/&#13;&#10;AAAA1AAAABMAAAAAAAAAAAAAAAAAAAAAAAAAAAAAAAAAAACs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C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LQAAAD/AAAA&#13;&#10;/wAAAP8AAAD/AAAA/wAAA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0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cAAAA/wAAAP8A&#13;&#10;AAD/AAAA/wAAAP8AAAC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tAAAAP8AAAD/AAAA/wAAAP8AAAD/AAAAP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zAAAAP8AAAD/AAAA/wAAAP8AAAD9AAAAR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QAAAD/AAAA/wAAAP8AAAD/AAAA&#13;&#10;/wAAAD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QAA&#13;&#10;AO0AAAD/AAAA/wAAAP8AAAD/AAAA8QAAAB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0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gAAAD9AAAA/wAAAP8AAAD/AAAA/wAAAL4A&#13;&#10;AAA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tAAAAP8AAAD/&#13;&#10;AAAA/wAAAP8AAAD/AAAAP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DAAAA/wAAAP8AAAD/AAAA/wAAAP8AAAC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QAAAD/AAAA/wAAAP8AAAD/AAAA/wAAAD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EAAAAuAAAAP8AAAD/AAAA/wAA&#13;&#10;AP8AAAD+AAAAX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0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wAAAOIAAAD/AAAA/wAAAP8AAAD/AAAA8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tAAAAP8AAAD/AAAA/wAAAP8AAAD/&#13;&#10;AAAAP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IAAAD7AAAA&#13;&#10;/wAAAP8AAAD/AAAA/wAAAN0AAAA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LQAAAD/AAAA/wAAAP8AAAD/AAAA/wAAAD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0AAAA/wAAAP8A&#13;&#10;AAD/AAAA/wAAAP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AAAAP8AAAD/AAAA/wAAAP8AAAD/AAAAdAAAAAAAAAAAAAAAAAAAAAAAAAAAAAAAAAAAAAAA&#13;&#10;AAAAAAAAAAAAALI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J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AAAAP8AAAD/AAAA/wAAAP8AAAD/AAAAP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gAAAMsAAAD/AAAA/wAAAP8AAAD/AAAA&#13;&#10;/wAAAEQAAAAAAAAAAAAAAAAAAAAAAAAAAAAAAAAAAAAAAAAAAAAAAAAAAACqAAAA/wICAv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BwcH/wcHB/8HBwf/BwcH/wcH&#13;&#10;B/8HBwf/BwcH/wcHB/8HBwf/BwcH/wcHB/8HBwf/BwcH/wcHB/8HBwf/BwcH/wcHB/8HBwf/BwcH&#13;&#10;/wcHB/8HBwf/BwcH/wcHB/8HBwf/BwcH/wcHB/8HBwf/BwcH/wcHB/8HBwf/BwcH/wcHB/8HBwf/&#13;&#10;BwcH/wcHB/8HBwf/BwcH/wcHB/8HBwf/BwcH/wcHB/8HBwf/BwcH/wcHB/8HBwf/BwcH/wcHB/8H&#13;&#10;Bwf/BwcH/wcHB/8HBwf/BwcH/wcHB/8HBwf/BwcH/wcHB/8HBwf/AQEB/wAAAP8AAAC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QAAAD/AAAA/wAAAP8AAAD/AAAA/wAAAD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gAAADrAAAA/wAAAP8AAAD/AAAA/wAAAOYAAAAiAAAAAAAAAAAAAAAAAAAAAAAA&#13;&#10;AAAAAAAAAAAAAAAAAAAAAAAAAAAAqgAAAP8/Pz//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yYmJv8AAAD/AAAA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0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tAAAAP8AAAD/AAAA/wAAAP8AAAD/AAAAP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LQAAAD/AAAA/wAA&#13;&#10;AP8AAAD/AAAA/wAAAD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0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tAAAAP8AAAD/AAAA/wAAAP8AAAD/AAAAP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QAAAD/AAAA/wAAAP8AAAD/AAAA/wAA&#13;&#10;AD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0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tAAAAP8AAAD/AAAA&#13;&#10;/wAAAP8AAAD/AAAAP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LQAAAD/AAAA/wAAAP8AAAD/AAAA/wAAAD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0&#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tAAAAP8AAAD/AAAA/wAAAP8AAAD/AAAA&#13;&#10;P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QAAAD/AAAA/wAAAP8AAAD/AAAA/wAAA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0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tAAAAP8AAAD/AAAA/wAAAP8AAAD/AAAAP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QA&#13;&#10;AAD/AAAA/wAAAP8AAAD/AAAA/wAAAD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0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tAAAAP8AAAD/AAAA/wAAAP8AAAD/AAAAP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QAAAD/AAAA/wAAAP8A&#13;&#10;AAD/AAAA/wAAAD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0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AAA&#13;&#10;AP8AAAD/AAAA/wAAAP8AAAD/AAAAP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LQAAAD/AAAA/wAAAP8AAAD/AAAA/wAAAD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0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AAAAP8AAAD/AAAA/wAA&#13;&#10;AP8AAAD/AAAAP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QAAAD/AAAA/wAAAP8AAAD/AAAA/wAAA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0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tAAAAP8AAAD/AAAA/wAAAP8AAAD/AAAAP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&#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QAAAD/AAAA/wAAAP8AAAD/AAAA/wAAAD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0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AAAAP8AAAD/AAAA/wAAAP8AAAD/AAAAP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LQAAAD/&#13;&#10;AAAA/wAAAP8AAAD/AAAA/wAAAD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0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tAAAAP8AAAD/AAAA/wAAAP8AAAD/AAAAP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QAAAD/AAAA/wAAAP8AAAD/&#13;&#10;AAAA/wAAAD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0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AAAAP8A&#13;&#10;AAD/AAAA/wAAAP8AAAD/AAAAP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LQAAAD/AAAA/wAAAP8AAAD/AAAA/wAAAD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0AAAA/wAAAP8AAAD/AAAA/wAAAP8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tAAAAP8AAAD/AAAA/wAAAP8A&#13;&#10;AAD/AAAAP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QAAAD/AAAA/wAAAP8AAAD/AAAA/wAAAD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0AAAA/wAA&#13;&#10;AP8AAAD/AAAA/wAAAP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tAAAAP8AAAD/AAAA/wAAAP8AAAD/AAAAP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QAAAD/AAAA/wAAAP8AAAD/AAAA/wAAA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0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AAAAP8AAAD/AAAA/wAAAP8AAAD/AAAAP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LQAAAD/AAAA&#13;&#10;/wAAAP8AAAD/AAAA/wAAA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0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tAAAAP8AAAD/AAAA/wAAAP8AAAD/AAAAP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QAAAD/AAAA/wAAAP8AAAD/AAAA&#13;&#10;/wAAAD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0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tAAAAP8AAAD/&#13;&#10;AAAA/wAAAP8AAAD/AAAAP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QAAAD/AAAA/wAAAP8AAAD/AAAA/wAAAD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0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tAAAAP8AAAD/AAAA/wAAAP8AAAD/&#13;&#10;AAAAP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LQAAAD/AAAA/wAAAP8AAAD/AAAA/wAAAD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0AAAA/wAAAP8A&#13;&#10;AAD/AAAA/wAAAP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AAAAP8AAAD/AAAA/wAAAP8AAAD/AAAAP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QAAAD/AAAA/wAAAP8AAAD/AAAA/wAAAD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0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tAAAAP8AAAD/AAAA/wAAAP8AAAD/AAAAP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LQAAAD/AAAA/wAA&#13;&#10;AP8AAAD/AAAA/wAAAD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0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tAAAAP8AAAD/AAAA/wAAAP8AAAD/AAAAP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QAAAD/AAAA/wAAAP8AAAD/AAAA/wAA&#13;&#10;AD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0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tAAAAP8AAAD/AAAA&#13;&#10;/wAAAP8AAAD/AAAAP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LQAAAD/AAAA/wAAAP8AAAD/AAAA/wAAAD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0&#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tAAAAP8AAAD/AAAA/wAAAP8AAAD/AAAA&#13;&#10;P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QAAAD/AAAA/wAAAP8AAAD/AAAA/wAAA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0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tAAAAP8AAAD/AAAA/wAAAP8AAAD/AAAAP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QA&#13;&#10;AAD/AAAA/wAAAP8AAAD/AAAA/wAAAD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0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tAAAAP8AAAD/AAAA/wAAAP8AAAD/AAAAP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QAAAD/AAAA/wAAAP8A&#13;&#10;AAD/AAAA/wAAAD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0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AAA&#13;&#10;AP8AAAD/AAAA/wAAAP8AAAD/AAAAP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LQAAAD/AAAA/wAAAP8AAAD/AAAA/wAAAD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0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AAAAP8AAAD/AAAA/wAA&#13;&#10;AP8AAAD/AAAAP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QAAAD/AAAA/wAAAP8AAAD/AAAA/wAAA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0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tAAAAP8AAAD/AAAA/wAAAP8AAAD/AAAAP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&#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QAAAD/AAAA/wAAAP8AAAD/AAAA/wAAAD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0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AAAAP8AAAD/AAAA/wAAAP8AAAD/AAAAP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LQAAAD/&#13;&#10;AAAA/wAAAP8AAAD/AAAA/wAAAD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0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tAAAAP8AAAD/AAAA/wAAAP8AAAD/AAAAP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QAAAD/AAAA/wAAAP8AAAD/&#13;&#10;AAAA/wAAAD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0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AAAAP8A&#13;&#10;AAD/AAAA/wAAAP8AAAD/AAAAP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LQAAAD/AAAA/wAAAP8AAAD/AAAA/wAAAD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0AAAA/wAAAP8AAAD/AAAA/wAAAP8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tAAAAP8AAAD/AAAA/wAAAP8A&#13;&#10;AAD/AAAAP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QAAAD/AAAA/wAAAP8AAAD/AAAA/wAAAD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0AAAA/wAA&#13;&#10;AP8AAAD/AAAA/wAAAP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tAAAAP8AAAD/AAAA/wAAAP8AAAD/AAAAP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QAAAD/AAAA/wAAAP8AAAD/AAAA/wAAA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0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AAAAP8AAAD/AAAA/wAAAP8AAAD/AAAAP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LQAAAD/AAAA&#13;&#10;/wAAAP8AAAD/AAAA/wAAA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0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tAAAAP8AAAD/AAAA/wAAAP8AAAD/AAAAP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QAAAD/AAAA/wAAAP8AAAD/AAAA&#13;&#10;/wAAAD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0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tAAAAP8AAAD/&#13;&#10;AAAA/wAAAP8AAAD/AAAAP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QAAAD/AAAA/wAAAP8AAAD/AAAA/wAAAD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0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tAAAAP8AAAD/AAAA/wAAAP8AAAD/&#13;&#10;AAAAP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LQAAAD/AAAA/wAAAP8AAAD/AAAA/wAAAD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0AAAA/wAAAP8A&#13;&#10;AAD/AAAA/wAAAP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AAAAP8AAAD/AAAA/wAAAP8AAAD/AAAAP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QAAAD/AAAA/wAAAP8AAAD/AAAA/wAAAD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0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tAAAAP8AAAD/AAAA/wAAAP8AAAD/AAAAP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LQAAAD/AAAA/wAA&#13;&#10;AP8AAAD/AAAA/wAAAD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0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tAAAAP8AAAD/AAAA/wAAAP8AAAD/AAAAP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QAAAD/AAAA/wAAAP8AAAD/AAAA/wAA&#13;&#10;AD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0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tAAAAP8AAAD/AAAA&#13;&#10;/wAAAP8AAAD/AAAAP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LQAAAD/AAAA/wAAAP8AAAD/AAAA/wAAAD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0&#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tAAAAP8AAAD/AAAA/wAAAP8AAAD/AAAA&#13;&#10;P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QAAAD/AAAA/wAAAP8AAAD/AAAA/wAAA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0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tAAAAP8AAAD/AAAA/wAAAP8AAAD/AAAAP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QA&#13;&#10;AAD/AAAA/wAAAP8AAAD/AAAA/wAAAD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0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tAAAAP8AAAD/AAAA/wAAAP8AAAD/AAAAP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QAAAD/AAAA/wAAAP8A&#13;&#10;AAD/AAAA/wAAAD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0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AAA&#13;&#10;AP8AAAD/AAAA/wAAAP8AAAD/AAAAP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LQAAAD/AAAA/wAAAP8AAAD/AAAA/wAAAD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0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AAAAP8AAAD/AAAA/wAA&#13;&#10;AP8AAAD/AAAAP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QAAAD/AAAA/wAAAP8AAAD/AAAA/wAAA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0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tAAAAP8AAAD/AAAA/wAAAP8AAAD/AAAAP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&#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QAAAD/AAAA/wAAAP8AAAD/AAAA/wAAAD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0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AAAAP8AAAD/AAAA/wAAAP8AAAD/AAAAP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LQAAAD/&#13;&#10;AAAA/wAAAP8AAAD/AAAA/wAAAD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0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tAAAAP8AAAD/AAAA/wAAAP8AAAD/AAAAP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QAAAD/AAAA/wAAAP8AAAD/&#13;&#10;AAAA/wAAAD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0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AAAAP8A&#13;&#10;AAD/AAAA/wAAAP8AAAD/AAAAP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LQAAAD/AAAA/wAAAP8AAAD/AAAA/wAAAD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0AAAA/wAAAP8AAAD/AAAA/wAAAP8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tAAAAP8AAAD/AAAA/wAAAP8A&#13;&#10;AAD/AAAAP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QAAAD/AAAA/wAAAP8AAAD/AAAA/wAAAD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0AAAA/wAA&#13;&#10;AP8AAAD/AAAA/wAAAP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tAAAAP8AAAD/AAAA/wAAAP8AAAD/AAAAP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QAAAD/AAAA/wAAAP8AAAD/AAAA/wAAA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0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AAAAP8AAAD/AAAA/wAAAP8AAAD/AAAAP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LQAAAD/AAAA&#13;&#10;/wAAAP8AAAD/AAAA/wAAA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0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tAAAAP8AAAD/AAAA/wAAAP8AAAD/AAAAP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QAAAD/AAAA/wAAAP8AAAD/AAAA&#13;&#10;/wAAAD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0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tAAAAP8AAAD/&#13;&#10;AAAA/wAAAP8AAAD/AAAAP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QAAAD/AAAA/wAAAP8AAAD/AAAA/wAAAD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0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tAAAAP8AAAD/AAAA/wAAAP8AAAD/&#13;&#10;AAAAP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LQAAAD/AAAA/wAAAP8AAAD/AAAA/wAAAD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0AAAA/wAAAP8A&#13;&#10;AAD/AAAA/wAAAP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AAAAP8AAAD/AAAA/wAAAP8AAAD/AAAAP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QAAAD/AAAA/wAAAP8AAAD/AAAA/wAAAD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0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tAAAAP8AAAD/AAAA/wAAAP8AAAD/AAAAP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LQAAAD/AAAA/wAA&#13;&#10;AP8AAAD/AAAA/wAAAD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0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tAAAAP8AAAD/AAAA/wAAAP8AAAD/AAAAP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OQAAAPQAAAD/AAAA/wAAAP8AAAD/AAAA5QAAAA4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QAAAD/AAAA/wAAAP8AAAD/AAAA/wAA&#13;&#10;AD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0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tAAAAP8AAAD/AAAA&#13;&#10;/wAAAP8AAAD/AAAAP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KAAAAyQAAAP8AAAD/AAAA/wAAAP8AAAD7AAAAS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LQAAAD/AAAA/wAAAP8AAAD/AAAA/wAAAD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0&#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QAAAD/AAAA/wAAAP8AAAD/AAAA/wAAANEA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tAAAAP8AAAD/AAAA/wAAAP8AAAD/AAAA&#13;&#10;P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BAAAA&#13;&#10;/wAAAP8AAAD/AAAA/wAAAP8AAACZ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QAAAD/AAAA/wAAAP8AAAD/AAAA/wAAA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sAAAAP8AAAD/AAAA/wAAAP8AAAD/AAAAY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0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QAAANcAAAD/AAAA/wAAAP8AAAD/AAAA+AAAAD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tAAAAP8AAAD/AAAA/wAAAP8AAAD/AAAAP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UAAAD1AAAA/wAAAP8AAAD/AAAA&#13;&#10;/wAAANc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QA&#13;&#10;AAD/AAAA/wAAAP8AAAD/AAAA/wAAAD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YAAAA/wAAAP8AAAD/AAAA/wAAAP8AAAC2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0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wAAAP8AAAD/&#13;&#10;AAAA/wAAAP8AAAD/AAAAh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tAAAAP8AAAD/AAAA/wAAAP8AAAD/AAAAP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gAAAD/AAAA/wAAAP8AAAD/AAAA/wAAAE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QAAAD/AAAA/wAAAP8A&#13;&#10;AAD/AAAA/wAAAD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0A&#13;&#10;AADqAAAA/wAAAP8AAAD/AAAA/wAAAPMAAAA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w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JAAAA+wAAAP8AAAD/AAAA/wAAAP8AAADC&#13;&#10;AAAAB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wAAAP8AAAD/AAAA/wAAAP8AAAD/AAAAj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wAAAKMAAAD/AAAA/wAAAP8A&#13;&#10;AAD/AAAA/wAAAG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rQ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AAAADZAAAA/wAAAP8AAAD/AAAA/wAAAPIAAAAz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gAA&#13;&#10;AP8AAAD/AAAA/wAAAP8AAADfAAAAD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kAAADiAAAAJ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ZQAAAP8AAAD/AAAA/wAAAP8AAAD/AAAAt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ACmAAAA&#13;&#10;/wAAAJ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sAAAD/AAAA/wAAAP8AAAD/AAAA/wAAAH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3AAAA9AAAAP8AAADqAAAAJ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gAAADEAAAA/wAAAP8AAAD/AAAA/wAA&#13;&#10;AP8AAABJ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pwAAAP8AAAD/AAAA/wAAAJ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lAAAA6AAAAP8AAAD/AAAA/wAAAP8AAADoAAAAJ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OwAAAPUAAAD/AAAA/wAAAP8AAADqAAAA&#13;&#10;J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wAAAP4AAAD/AAAA&#13;&#10;/wAAAP8AAAD/AAAAxwAAAA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AAAKsAAAD/AAAA/wAAAP8AAAD/AAAA/wAAAI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HsAAAD/AAAA/wAAAP8AAAD/AAAA/wAAAJ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gAAAD3AAAA/wAAAP8AAAD/&#13;&#10;AAAA/wAAAP8AAADsAAAAJ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z&#13;&#10;AAAA/wAAAP8AAAD/AAAA/wAAAP8AAABm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CmAAAA/wAAAP8AAAD/AAAA/wAAAP8AAAD/AAAA/wAAAJ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IAAAA3AAAAP8AAAD/AAAA/wAAAP8AAAD+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3AAAA9AAAAP8A&#13;&#10;AAD/AAAA/wAAAP8AAAD/AAAA/wAAAP8AAADqAAAAJ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NQAAAPMAAAD/AAAA/wAAAP8AAAD/AAAA3gAAAB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pgAAAP8AAAD/AAAA/wAAAP8AAAD/AAAA/wAAAP8AAAD/&#13;&#10;AAAA/wAAAI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oAAAD/AAAA/wAAAP8AAAD/&#13;&#10;AAAA/wAAAKYA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QAA&#13;&#10;APQAAAD/AAAA/wAAAP8AAAD/AAAA/wAAAP8AAAD/AAAA/wAAAP8AAADqAAAAJ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LAAAA/wAAAP8AAAD/AAAA/wAAAP8AAAB4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QAAAJ0AAAD/AAAA/wAAAP8AAAD/AAAA/wAAAP8A&#13;&#10;AAD/AAAA/wAAAP8AAAD/AAAA/wAAAI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JAAAAwwAAAP8A&#13;&#10;AAD/AAAA/wAAAP8AAAD6AAAAR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cAAAD3AAAA/wAAAP8AAAD/AAAA/wAAAP8AAAD/AAAA/wAAAP8AAAD/AAAA/wAAAP8AAADs&#13;&#10;AAAAJ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gAAAPAAAAD/AAAA/wAAAP8AAAD/AAAA6wAAAB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AAAClAAAA/wAAAP8AAAD/AAAA/wAA&#13;&#10;AP8AAAD/AAAA/wAAAP8AAAD/AAAA/wAAAP8AAAD/AAAA/wAAAJ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gAAAD/AAAA/wAAAP8AAAD/AAAA/wAAANI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3AAAA9AAAAP8AAAD/AAAA/wAAAP8AAAD/AAAA/wAAAP8AAAD/AAAA/wAAAP8A&#13;&#10;AAD/AAAA/wAAAP8AAADrAAAAJ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BAAAA/wAAAP8AAAD/AAAA/wAAAP8A&#13;&#10;AACV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pgAAAP8AAAD/AAAA&#13;&#10;/wAAAP8AAAD/AAAA/wAAAP8AAAD/AAAA/wAAAP8AAAD/AAAA/wAAAP8AAAD/AAAA/wAAAJ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AAArQAAAP8AAAD/AAAA/wAAAP8AAAD/AAAAY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wAAAPIAAAD9AAAA/QAAAP0AAAD9AAAA/gAAAP8AAAD/AAAA/wAA&#13;&#10;AP8AAAD/AAAA/gAAAP0AAAD9AAAA/QAAAP0AAADmAAAAJ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&#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gAAANcAAAD/AAAA/wAA&#13;&#10;AP8AAAD/AAAA9gAAAD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0AAAAh&#13;&#10;AAAAIAAAACAAAAAgAAAAIAAAAJ4AAAD/AAAA/wAAAP8AAAD/AAAA/wAAAHcAAAAgAAAAIAAAACAA&#13;&#10;AAAgAAAAIQAAAA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EAAAD5AAAA/wAAAP8AAAD/AAAA/wAAANYAAAAV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OAAAA&#13;&#10;/wAAAP8AAAD/AAAA/wAAAP8AAAB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bAAAA&#13;&#10;/wAAAP8AAAD/AAAA/wAAAP8AAAC4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AAAAP8AAAD/AAAA/wAAAP8AAAD/AAAAZ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AAAAP8AAAD/AAAA/wAAAP8AAAD/AAAAg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AAAAD/AAAA/wAAAP8AAAD/AAAA/wAAAG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MgAAAD/AAAA/wAAAP8AAAD/AAAA/wAAAE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wAAAP8AAAD/AAAA&#13;&#10;/wAAAP8AAAB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EAAADoAAAA/wAAAP8AAAD/AAAA&#13;&#10;/wAAAPEAAAAg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kAAAAP8AAAD/AAAA/wAAAP8AAAD/AAAAZ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JAAAA+wAAAP8AAAD/AAAA/wAAAP8AAADJAAAAC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AAAAD/&#13;&#10;AAAA/wAAAP8AAAD/AAAA/wAAAG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gAAAP8AAAD/&#13;&#10;AAAA/wAAAP8AAAD/AAAAo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wAAAP8AAAD/AAAA/wAAAP8AAAB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wAAAKoAAAD/AAAA/wAAAP8AAAD/AAAA/wAAAH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AAAAP8AAAD/AAAA/wAAAP8AAAD/AAAAZ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wA&#13;&#10;AADbAAAA/wAAAP8AAAD/AAAA/wAAAPQAAAA7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AAAAD/AAAA/wAAAP8AAAD/&#13;&#10;AAAA/wAAAG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vAAAA+AAAAP8AAAD/AAAA/wAAAP8AAADi&#13;&#10;AAAAE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wAAAP8AAAD/AAAA/wAAAP8AAAB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P8AAAD/AAAA/wAAAP8AAAD/AAAAs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AAAAP8A&#13;&#10;AAD/AAAA/wAAAP8AAAD/AAAAZ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kAAAD/AAAA/wAAAP8A&#13;&#10;AAD/AAAA/wAAAH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AAAAD/AAAA/wAAAP8AAAD/AAAA/wAAAG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oAAADEAAAA/wAAAP8AAAD/AAAA/wAAAP0AAABM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QAAAA/wAAAP8AAAD/AAAA/wAAAP8AAAB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jAAAA6gAA&#13;&#10;AP8AAAD/AAAA/wAAAP8AAADmAAAAJ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kAAAAP8AAAD/AAAA/wAAAP8A&#13;&#10;AAD/AAAAZ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QAAAP8AAAD/AAAA/wAAAP8AAAD/AAAAywAAAA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AAAAD/AAAA/wAAAP8AAAD/AAAA/wAAAG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HwAAAD/AAAA/wAAAP8AAAD/AAAA/wAAAJ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QAAAA/wAA&#13;&#10;AP8AAAD/AAAA/wAAAP8AAAB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0AAAA/wAAAP8AAAD/AAAA/wAA&#13;&#10;AP8AAABj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AAAAP8AAAD/AAAA/wAAAP8AAAD/AAAAZ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LAAAA2AAAAP8AAAD/AAAA/wAAAP8AAAD/AAAAM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E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0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AAAAD/AAAA/wAAAP8AAAD/AAAA/wAAAG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NgAAAPMAAAD/AAAA&#13;&#10;/wAAAP8AAAD/AAAA3gAAAB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xMTE/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8bGxv/AAAA/wAAAM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QAAAA/wAAAP8AAAD/AAAA/wAA&#13;&#10;AP8AAAB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oAAAD/AAAA/wAAAP8AAAD/AAAA/wAAALQA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AAAAP8AAAD/AAAA/wAAAP8AAAD/AAAAZ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O&#13;&#10;AAAA/wAAAP8AAAD/AAAA/wAAAP8AAACM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AAAAD/AAAA&#13;&#10;/wAAAP8AAAD/AAAA/wAAAG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GAAAAxwAAAP8AAAD/AAAA/wAAAP8AAAD7AAAA&#13;&#10;U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QAAAA/wAAAP8AAAD/AAAA/wAAAP8AAAB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QAAAO8AAAD/AAAA/wAAAP8AAAD/AAAA7wAAAC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kAAAAP8AAAD/AAAA/wAAAP8AAAD/AAAAZ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E4AAAD9AAAA/wAAAP8AAAD/&#13;&#10;AAAA/wAAAM4A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AAAAD/AAAA/wAAAP8AAAD/AAAA&#13;&#10;/wAAAG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BAAAA/wAAAP8AAAD/AAAA/wAAAP8AAAC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wAAAP8AAAD/AAAA/wAAAP8AAAB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AAArwAAAP8A&#13;&#10;AAD/AAAA/wAAAP8AAAD/AAAAY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AAAAP8AAAD/&#13;&#10;AAAA/wAAAP8AAAD/AAAAZ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gAAANkAAAD/AAAA/wAAAP8AAAD/AAAA9AAAADY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AAAAD/AAAA/wAAAP8AAAD/AAAA/wAAAG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wAAAD6AAAA/wAAAP8AAAD/AAAA/wAAANgAAAAT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wAAAP8AAAD/AAAA/wAAAP8AAAB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dAAAA/wAAAP8AAAD/AAAA/wAAAP8A&#13;&#10;AAC6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AAAAP8AAAD/AAAA/wAAAP8AAAD/&#13;&#10;AAAAZ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QAAAP8AAAD/AAAA/wAAAP8AAAD/AAAAf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AAAAD/AAAA/wAAAP8AAAD/AAAA/wAAAG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AAAMUAAAD/AAAA/wAA&#13;&#10;AP8AAAD/AAAA/wAAAE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AAAA/wAAAP8A&#13;&#10;AAD/AAAA/wAAAP8AAAB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MAAADmAAAA/wAAAP8AAAD/AAAA/wAAAO4AAAA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AAAAP8AAAD/AAAA/wAAAP8AAAD/AAAAZ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IAAAA&#13;&#10;/AAAAP8AAAD/AAAA/wAAAP8AAADGAAAAC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AAAAD/AAAA/wAAAP8AAAD/AAAA/wAAAG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wAAAP8AAAD/AAAA/wAAAP8AAAD/AAAAo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wAAAP8AAAD/AAAA/wAAAP8A&#13;&#10;AAB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K0AAAD/AAAA/wAAAP8AAAD/AAAA/gAAAG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AAAAP8AAAD/AAAA/wAAAP8AAAD/AAAAZ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kAAADdAAAA/wAAAP8AAAD/AAAA&#13;&#10;/wAAAPcAAAA2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AAAAD/AAAA/wAA&#13;&#10;AP8AAAD/AAAA/wAAAG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zAAAA9gAAAP8AAAD/AAAA/wAAAP8AAADkAAAAE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wAAAP8AAAD/AAAA/wAAAP8AAAB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wAAAP8AAAD/&#13;&#10;AAAA/wAAAP8AAAD/AAAArgAAAA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P8AAAD/AAAA/wAAAP8AAAD/AAAAZ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kAAAD/AAAA/wAAAP8AAAD/AAAA/wAAAH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AAAAD/AAAA/wAAAP8AAAD/AAAA/wAA&#13;&#10;AG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oA&#13;&#10;AADEAAAA/wAAAP8AAAD/AAAA/wAAAPwAAABO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QAAAA/wAAAP8AAAD/AAAA/wAAAP8AAAB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AAA7QAAAP8AAAD/AAAA/wAAAP8AAADn&#13;&#10;AAAAJ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AAAAP8AAAD/AAAA&#13;&#10;/wAAAP8AAAD/AAAAZ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QwAAAP8AAAD/AAAA/wAAAP8AAAD/AAAAzQAAAA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AAAAD/AAAA/wAAAP8AAAD/AAAA/wAAAG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HsAAAD/AAAA/wAAAP8A&#13;&#10;AAD/AAAA/wAAAJ0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wAAAP8AAAD/AAAA/wAAAP8AAAB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AAAA/wAAAP8AAAD/AAAA/wAAAP8AAAB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kAAAAP8AAAD/AAAA/wAAAP8AAAD/AAAA&#13;&#10;Z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RAAAA1gAA&#13;&#10;AP8AAAD/AAAA/wAAAP8AAAD9AAAAM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AAAAD/AAAA/wAAAP8AAAD/AAAA/wAAAG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NgAAAPQAAAD/AAAA/wAAAP8AAAD/AAAA2QAAABY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wAAAP8AAAD/&#13;&#10;AAAA/wAAAP8AAAB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kAAAD/AAAA/wAAAP8AAAD/AAAA/wAAALUA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AAAAP8AAAD/AAAA/wAAAP8AAAD/AAAAZ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RAAAA/wAAAP8AAAD/AAAA/wAA&#13;&#10;AP8AAAC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AA&#13;&#10;AAD/AAAA/wAAAP8AAAD/AAAA/wAAAG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AAAygAAAP8AAAD/AAAA/wAAAP8AAAD8AAAAT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wAAAP8AAAD/AAAA/wAAAP8AAAB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wAAAOwAAAD/AAAA&#13;&#10;/wAAAP8AAAD/AAAA9AAAAB0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kAAAAP8AAAD/AAAA/wAAAP8AAAD/AAAAZ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IAAAD7AAAA/wAAAP8AAAD/AAAA/wAAAMoAAAAG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AAAAD/AAAA/wAAAP8A&#13;&#10;AAD/AAAA/wAAAG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C&#13;&#10;AAAA/wAAAP8AAAD/AAAA/wAAAP8AAAC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wAAAP8AAAD/AAAA/wAAAP8AAAB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DAAAAsAAAAP8AAAD/AAAA/wAAAP8AAAD/AAAA&#13;&#10;Y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kAAA&#13;&#10;AP8AAAD/AAAA/wAAAP8AAAD/AAAAZ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AAAANsAAAD/AAAA/wAAAP8AAAD/AAAA8wAAAD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AAAAD/AAAA/wAAAP8AAAD/AAAA/wAAAG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8AAAA/wAAAP8AAAD/&#13;&#10;AAAA/wAAANwAAAAQ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QAAAA/wAAAP8AAAD/AAAA/wAAAP8AAAB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gAAAA/wAAAP8AAAD/AAAA/wAAAP8AAAC7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kAAAAP8AAAD/AAAA/wAA&#13;&#10;AP8AAAD/AAAAZ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AAAAP8A&#13;&#10;AAD/AAAA/wAAAP8AAAD/AAAAf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AAAAD/AAAA/wAAAP8AAAD/AAAA/wAAAG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gAAAMUAAAD/AAAA/wAAAP8AAAD/AAAA/wAAAE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wAAAP8AAAD/AAAA/wAAAP8AAAB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MAAADlAAAA/wAAAP8AAAD/AAAA/wAAAOwAAAA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AAAAP8AAAD/AAAA/wAAAP8AAAD/AAAAZ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EAAAA/QAAAP8AAAD/AAAA/wAAAP8A&#13;&#10;AADGAAAAC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AAAAD/AAAA/wAAAP8AAAD/AAAA/wAAAG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wAAAP8AAAD/AAAA/wAAAP8AAAD/AAAAo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wAAAP8AAAD/AAAA&#13;&#10;/wAAAP8AAAB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4AAAD/AAAA/wAA&#13;&#10;AP8AAAD/AAAA/wAAAG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kAAAAP8AAAD/AAAA/wAAAP8AAAD/AAAAZ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kAAADcAAAA/wAAAP8AAAD/AAAA/wAAAPsAAAA1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AAAAD/&#13;&#10;AAAA/wAAAP8AAAD/AAAA/wAAAG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5AAAA&#13;&#10;9AAAAP8AAAD/AAAA/wAAAP8AAADhAAAAE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wAAAP8AAAD/AAAA/wAAAP8AAAB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gAAAP8AAAD/AAAA/wAAAP8AAAD/AAAAqQ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AAAAP8AAAD/AAAA/wAAAP8AAAD/AAAAZ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AAAD/AAAA/wAAAP8AAAD/AAAA/wAAAH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AAAAD/AAAA/wAAAP8AAAD/&#13;&#10;AAAA/wAAAG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kAAADHAAAA/wAAAP8AAAD/AAAA&#13;&#10;/wAAAPwAAABM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wAAAP8AAAD/AAAA/wAAAP8AAAB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7wAAAP8AAAD/AAAA/wAAAP8AAADpAAAAI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AAAAP8A&#13;&#10;AAD/AAAA/wAAAP8AAAD/AAAAZ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RQAAAP8AAAD/&#13;&#10;AAAA/wAAAP8AAAD/AAAA0AAAAA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AAAAD/AAAA/wAAAP8AAAD/AAAA/wAAAG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H8AAAD/AAAA/wAAAP8AAAD/AAAA/wAAAJ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QAAAA/wAAAP8AAAD/AAAA/wAAAP8AAAB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wAAAA/wAAAP8AAAD/AAAA/wAAAP8AAAB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kAAAAP8AAAD/AAAA/wAAAP8A&#13;&#10;AAD/AAAAZ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1QAAAP8AAAD/AAAA/wAAAP8AAAD5&#13;&#10;AAAAN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AAAAD/AAAA/wAAAP8AAAD/AAAA/wAAAG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gAAAPUAAAD/AAAA/wAAAP8AAAD/AAAA2AAAAB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QAAAA/wAA&#13;&#10;AP8AAAD/AAAA/wAAAP8AAAB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sAAAD/AAAA/wAAAP8A&#13;&#10;AAD/AAAA/wAAALc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AAAAP8AAAD/AAAA/wAAAP8AAAD/AAAAZ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UAAAA/wAAAP8AAAD/AAAA/wAAAP8AAACG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AAAAD/AAAA/wAAAP8AAAD/AAAA/wAAAG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yQAA&#13;&#10;AP8AAAD/AAAA/wAAAP8AAAD+AAAAT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QAAAA/wAAAP8AAAD/AAAA/wAA&#13;&#10;AP8AAAB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GQAAAOkAAAD/AAAA/wAAAP8AAAD/AAAA9gAAAB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AAAAP8AAAD/AAAA/wAAAP8AAAD/AAAAZ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YAAAD6AAAA/wAAAP8AAAD/AAAA/wAAAMUAAAAJ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AAAAD/AAAA&#13;&#10;/wAAAP8AAAD/AAAA/wAAAG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uAAAA/wAAAP8AAAD/AAAA/wAA&#13;&#10;AP8AAAC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QAAAA/wAAAP8AAAD/AAAA/wAAAP8AAAB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DAAAApAAAAP8AAAD/AAAA/wAAAP8AAAD/AAAAY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kAAAAP8AAAD/AAAA/wAAAP8AAAD/AAAAZ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wAAANcAAAD/AAAA&#13;&#10;/wAAAP8AAAD/AAAA9AAAADY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AAAAD/AAAA/wAAAP8AAAD/AAAA&#13;&#10;/wAAAG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gAAAD7AAAA/wAAAP8AAAD/AAAA/wAAAOEAAAAO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wAAAP8AAAD/AAAA/wAAAP8AAAB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k&#13;&#10;AAAA/wAAAP8AAAD/AAAA/wAAAP8AAAC4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AAAAP8AAAD/&#13;&#10;AAAA/wAAAP8AAAD/AAAAZ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P8AAAD/AAAA/wAAAP8AAAD/AAAA&#13;&#10;f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AAAAD/AAAA/wAAAP8AAAD/AAAA/wAAAG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wAAAMMAAAD/AAAA/wAAAP8AAAD/AAAA/wAAAE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wAAAP8AAAD/AAAA/wAAAP8AAAB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QAAADnAAAA/wAAAP8AAAD/&#13;&#10;AAAA/wAAAOkAAAAm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AAAAP8AAAD/AAAA/wAAAP8AAAD/&#13;&#10;AAAAZ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CAAAA/wAAAP8AAAD/AAAA/wAAAP8AAADHAAAAC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AAAAD/AAAA/wAAAP8AAAD/AAAA/wAAAG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AAAP8A&#13;&#10;AAD/AAAA/wAAAP8AAAD/AAAAo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AAAA/wAAAP8A&#13;&#10;AAD/AAAA/wAAAP8AAAB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LAAAAD/AAAA/wAAAP8AAAD/AAAA/wAAAGg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AAAAP8AAAD/AAAA/wAAAP8AAAD/AAAAZ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sAAADbAAAA/wAAAP8AAAD/AAAA/wAAAP4AAAAz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AAAAD/AAAA/wAAAP8AAAD/AAAA/wAAAG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yAAAA8gAAAP8AAAD/AAAA/wAAAP8A&#13;&#10;AADcAAAAE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wAAAP8AAAD/AAAA/wAAAP8A&#13;&#10;AAB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gAAAP4AAAD/AAAA/wAAAP8AAAD/AAAApwAAAA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AAAAP8AAAD/AAAA/wAAAP8AAAD/AAAAZ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kAAAD/AAAA/wAA&#13;&#10;AP8AAAD/AAAA/wAAAHg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AAAAD/AAAA/wAA&#13;&#10;AP8AAAD/AAAA/wAAAG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&#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AAADAAAAA/wAAAP8AAAD/AAAA/wAAAPw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wAAAP8AAAD/AAAA/wAAAP8AAAB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XAAAA&#13;&#10;7QAAAP8AAAD/AAAA/wAAAP8AAADsAAAAI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P8AAAD/AAAA/wAAAP8AAAD/AAAAZ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SQAAAP4AAAD/AAAA/wAAAP8AAAD/AAAAzwAA&#13;&#10;AA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AAAAD/AAAA/wAAAP8AAAD/AAAA/wAA&#13;&#10;AG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H8AAAD/AAAA/wAAAP8AAAD/AAAA/wAAAJg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QAAAA/wAAAP8AAAD/AAAA/wAAAP8AAAB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CuAAAA/wAAAP8AAAD/AAAA&#13;&#10;/wAAAP8AAAB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AAAAP8AAAD/AAAA&#13;&#10;/wAAAP8AAAD/AAAAZ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WAAAA1gAAAP8AAAD/AAAA/wAAAP8AAAD2AAAAO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AAAAD/AAAA/wAAAP8AAAD/AAAA/wAAAG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PcAAAD/&#13;&#10;AAAA/wAAAP8AAAD/AAAA2QAAABY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wAAAP8AAAD/AAAA/wAAAP8AAAB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sAAAD/AAAA/wAAAP8AAAD/AAAA/wAAALk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kAAAAP8AAAD/AAAA/wAAAP8AAAD/AAAA&#13;&#10;Z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WAAAA/wAAAP8AAAD/AAAA/wAAAP8AAAC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AAAAD/AAAA/wAAAP8AAAD/AAAA/wAAAG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yAAAAP8AAAD/AAAA/wAAAP8AAAD/&#13;&#10;AAAAS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wAAAP8AAAD/&#13;&#10;AAAA/wAAAP8AAAB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gAAAOYAAAD/AAAA/wAAAP8AAAD/AAAA9gAAAC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AAAAP8AAAD/AAAA/wAAAP8AAAD/AAAAZ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YAAAD7AAAA/wAAAP8A&#13;&#10;AAD/AAAA/wAAAMkAAAA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AA&#13;&#10;AAD/AAAA/wAAAP8AAAD/AAAA/wAAAG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uAAAA/wAAAP8AAAD/AAAA/wAAAP8AAACj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wAAAP8AAAD/AAAA/wAAAP8AAAB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pwAA&#13;&#10;AP8AAAD/AAAA/wAAAP8AAAD/AAAAc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kAAAAP8AAAD/AAAA/wAAAP8AAAD/AAAAZ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wAAANwAAAD/AAAA/wAAAP8AAAD/AAAA9QAAAD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AAAAD/AAAA/wAAAP8A&#13;&#10;AAD/AAAA/wAAAG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0AAAD5AAAA/wAAAP8AAAD/AAAA/wAAAOUAAAA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wAAAP8AAAD/AAAA/wAAAP8AAAB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mAAAA/wAAAP8AAAD/AAAA/wAA&#13;&#10;AP8AAAC0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kAAA&#13;&#10;AP8AAAD/AAAA/wAAAP8AAAD/AAAAZ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wAAAP8AAAD/AAAA/wAAAP8AAAD/AAAAf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AAAAD/AAAA/wAAAP8AAAD/AAAA/wAAAG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AAAAMQAAAD/AAAA&#13;&#10;/wAAAP8AAAD/AAAA/gAAAE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QAAAA/wAAAP8AAAD/AAAA/wAAAP8AAAB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EAAADpAAAA/wAAAP8AAAD/AAAA/wAAAOgAAAA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kAAAAP8AAAD/AAAA/wAA&#13;&#10;AP8AAAD/AAAAZ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13;&#10;AAAA/wAAAP8AAAD/AAAA/wAAAP8AAADLAAAAB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AAAAD/AAAA/wAAAP8AAAD/AAAA/wAAAG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egAAAP8AAAD/AAAA/wAAAP8AAAD/AAAA&#13;&#10;o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wAAAP8AAAD/AAAA/wAAAP8AAAB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8AAAD/AAAA/wAAAP8AAAD/AAAA/wAAAG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AAAAP8AAAD/AAAA/wAAAP8AAAD/AAAAZ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AAADXAAAA/wAAAP8AAAD/&#13;&#10;AAAA/wAAAP0AAAA0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AAAAD/AAAA/wAAAP8AAAD/AAAA/wAAAG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0AAAA8gAAAP8AAAD/AAAA/wAAAP8AAADeAAAAF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wAAAP8AAAD/AAAA&#13;&#10;/wAAAP8AAAB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AP8A&#13;&#10;AAD/AAAA/wAAAP8AAAD/AAAAtQAAAA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kAAAAP8AAAD/AAAA/wAAAP8AAAD/AAAAZ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IsAAAD/AAAA/wAAAP8AAAD/AAAA/wAAAI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AAAAD/&#13;&#10;AAAA/wAAAP8AAAD/AAAA/wAAAG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AAADEAAAA/wAAAP8AAAD/AAAA/wAAAPwAAABV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wAAAP8AAAD/AAAA/wAAAP8AAAB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XAAAA7AAAAP8AAAD/AAAA/wAAAP8A&#13;&#10;AADxAAAAI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AAAAP8AAAD/AAAA/wAAAP8AAAD/AAAAZ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TAAAAPwAAAD/AAAA/wAAAP8AAAD/AAAAzgAAAA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AAAAD/AAAA/wAAAP8AAAD/&#13;&#10;AAAA/wAAAG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EAAAD/AAAA/wAA&#13;&#10;AP8AAAD/AAAA/wAAAJ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wAAAP8AAAD/AAAA/wAAAP8AAAB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CsAAAA/wAAAP8AAAD/AAAA/wAAAP8AAABj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AAAAP8A&#13;&#10;AAD/AAAA/wAAAP8AAAD/AAAAZ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1wAAAP8AAAD/AAAA/wAAAP8AAAD1AAAAO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AAAAD/AAAA/wAAAP8AAAD/AAAA/wAAAG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wAAAPkAAAD/AAAA/wAAAP8AAAD/AAAA2wAA&#13;&#10;AB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QAAAA/wAAAP8AAAD/AAAA/wAAAP8AAAB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wAAAD/AAAA/wAAAP8AAAD/AAAA/wAAAL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kAAAAP8AAAD/AAAA/wAAAP8A&#13;&#10;AAD/AAAAZ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XAAAA/wAAAP8AAAD/AAAA&#13;&#10;/wAAAP8AAAC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AAAAD/AAAA/wAAAP8AAAD/AAAA/wAAAG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xQAAAP8AAAD/AAAA/wAAAP8AAAD/AAAAS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QAAAA/wAA&#13;&#10;AP8AAAD/AAAA/wAAAP8AAAB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IgAAAOUAAAD/&#13;&#10;AAAA/wAAAP8AAAD/AAAA8QAAAC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AAAAP8AAAD/AAAA/wAAAP8AAAD/AAAAZ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EQAAAD7AAAA/wAAAP8AAAD/AAAA/wAAAMgAAAAM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AAAAD/AAAA/wAAAP8AAAD/AAAA/wAAAG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yAAAA/wAAAP8AAAD/AAAA/wAAAP8AAAC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QAAAA/wAAAP8AAAD/AAAA/wAA&#13;&#10;AP8AAAB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AAAqwAAAP8AAAD/AAAA/wAAAP8AAAD/&#13;&#10;AAAAb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AAAAP8AAAD/AAAA/wAAAP8AAAD/AAAAZ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wAAAN0AAAD/AAAA/wAAAP8AAAD/AAAA+AAAADg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AAAAD/AAAA&#13;&#10;/wAAAP8AAAD/AAAA/wAAAG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AAAAD1AAAA/wAAAP8A&#13;&#10;AAD/AAAA/wAAAOYAAAAO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QAAAA/wAAAP8AAAD/AAAA/wAAAP8AAAB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pAAAA/gAAAP8AAAD/AAAA/wAAAP8AAACw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kAAAAP8AAAD/AAAA/wAAAP8AAAD/AAAAZ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wAA&#13;&#10;AP8AAAD/AAAA/wAAAP8AAAD/AAAAf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AAAAD/AAAA/wAAAP8AAAD/AAAA&#13;&#10;/wAAAG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QAAAMQAAAD/AAAA/wAAAP8AAAD/AAAA/QAAAE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wAAAP8AAAD/AAAA/wAAAP8AAAB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4AAADtAAAA/wAAAP8AAAD/AAAA/wAAAOcAAAA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AAAAP8AAAD/&#13;&#10;AAAA/wAAAP8AAAD/AAAAZ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wAAAP8AAAD/AAAA/wAA&#13;&#10;AP8AAADQAAAAB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AAAAD/AAAA/wAAAP8AAAD/AAAA/wAAAG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wAAAP8AAAD/AAAA/wAAAP8AAAD/AAAAn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wAAAP8AAAD/AAAA/wAAAP8AAAB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K8AAAD/AAAA&#13;&#10;/wAAAP8AAAD/AAAA/wAAAG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AAAAP8AAAD/AAAA/wAAAP8AAAD/&#13;&#10;AAAAZ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AAAADVAAAA/wAAAP8AAAD/AAAA/wAAAPsAAAA2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AAAAD/AAAA/wAAAP8AAAD/AAAA/wAAAG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0&#13;&#10;AAAA8wAAAP8AAAD/AAAA/wAAAP8AAADbAAAAF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AAAA/wAAAP8A&#13;&#10;AAD/AAAA/wAAAP8AAAB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AP8AAAD/AAAA/wAAAP8AAAD/AAAA&#13;&#10;tQAAAA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AAAAP8AAAD/AAAA/wAAAP8AAAD/AAAAZ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I4AAAD/AAAA/wAAAP8AAAD/AAAA/wAAAI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AAAAD/AAAA/wAAAP8AAAD/AAAA/wAAAG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wAAAP8AAAD/AAAA/wAAAP8A&#13;&#10;AAB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6wAAAP8AAAD/AAAA/wAAAP8AAAD0AAAAI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AAAAP8AAAD/AAAA/wAAAP8AAAD/AAAAZ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AAAAD/AAAA/wAA&#13;&#10;AP8AAAD/AAAA/wAAAG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wAAAP8AAAD/AAAA/wAAAP8AAAB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P8AAAD/AAAA/wAAAP8AAAD/AAAAZ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AAAAD/AAAA/wAAAP8AAAD/AAAA/wAA&#13;&#10;AG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QAAAA/wAAAP8AAAD/AAAA/wAAAP8AAAB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AAAAP8AAAD/AAAA&#13;&#10;/wAAAP8AAAD/AAAAZ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AAAAD/AAAA/wAAAP8AAAD/AAAA/wAAAG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wAAAP8AAAD/AAAA/wAAAP8AAAB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kAAAAP8AAAD/AAAA/wAAAP8AAAD/AAAA&#13;&#10;Z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AAAAD/AAAA/wAAAP8AAAD/AAAA/wAAAG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wAAAP8AAAD/&#13;&#10;AAAA/wAAAP8AAAB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AAAAP8AAAD/AAAA/wAAAP8AAAD/AAAAZ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AA&#13;&#10;AAD/AAAA/wAAAP8AAAD/AAAA/wAAAG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wAAAP8AAAD/AAAA/wAAAP8AAAB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kAAAAP8AAAD/AAAA/wAAAP8AAAD/AAAAZ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&#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AAAAD/AAAA/wAAAP8A&#13;&#10;AAD/AAAA/wAAAG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wAAAP8AAAD/AAAA/wAAAP8AAAB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kAAA&#13;&#10;AP8AAAD/AAAA/wAAAP8AAAD/AAAAZ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AAAAD/AAAA/wAAAP8AAAD/AAAA/wAAAG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QAAAA/wAAAP8AAAD/AAAA/wAAAP8AAAB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kAAAAP8AAAD/AAAA/wAA&#13;&#10;AP8AAAD/AAAAZ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AAAAD/AAAA/wAAAP8AAAD/AAAA/wAAAG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wAAAP8AAAD/AAAA/wAAAP8AAAB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AAAAP8AAAD/AAAA/wAAAP8AAAD/AAAAZ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AAAAD/AAAA/wAAAP8AAAD/AAAA/wAAAG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wAAAP8AAAD/AAAA&#13;&#10;/wAAAP8AAAB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kAAAAP8AAAD/AAAA/wAAAP8AAAD/AAAAZ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AAAAD/&#13;&#10;AAAA/wAAAP8AAAD/AAAA/wAAAG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wAAAP8AAAD/AAAA/wAAAP8AAAB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AAAAP8AAAD/AAAA/wAAAP8AAAD/AAAAZ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AAAAD/AAAA/wAAAP8AAAD/&#13;&#10;AAAA/wAAAG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wAAAP8AAAD/AAAA/wAAAP8AAAB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AAAAP8A&#13;&#10;AAD/AAAA/wAAAP8AAAD/AAAAZ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AAAAD/AAAA/wAAAP8AAAD/AAAA/wAAAG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QAAAA/wAAAP8AAAD/AAAA/wAAAP8AAAB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kAAAAP8AAAD/AAAA/wAAAP8A&#13;&#10;AAD/AAAAZ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AAAAD/AAAA/wAAAP8AAAD/AAAA/wAAAG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QAAAA/wAA&#13;&#10;AP8AAAD/AAAA/wAAAP8AAAB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AAAAP8AAAD/AAAA/wAAAP8AAAD/AAAAZ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AAAAD/AAAA/wAAAP8AAAD/AAAA/wAAAG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QAAAA/wAAAP8AAAD/AAAA/wAA&#13;&#10;AP8AAAB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AAAAP8AAAD/AAAA/wAAAP8AAAD/AAAAZ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AAAAD/AAAA&#13;&#10;/wAAAP8AAAD/AAAA/wAAAG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QAAAA/wAAAP8AAAD/AAAA/wAAAP8AAAB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kAAAAP8AAAD/AAAA/wAAAP8AAAD/AAAAZ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AAAAD/AAAA/wAAAP8AAAD/AAAA&#13;&#10;/wAAAG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wAAAP8AAAD/AAAA/wAAAP8AAAB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AAAAP8AAAD/&#13;&#10;AAAA/wAAAP8AAAD/AAAAZ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AAAAD/AAAA/wAAAP8AAAD/AAAA/wAAAG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wAAAP8AAAD/AAAA/wAAAP8AAAB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AAAAP8AAAD/AAAA/wAAAP8AAAD/&#13;&#10;AAAAZ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AAAAD/AAAA/wAAAP8AAAD/AAAA/wAAAG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AAAA/wAAAP8A&#13;&#10;AAD/AAAA/wAAAP8AAAB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AAAAP8AAAD/AAAA/wAAAP8AAAD/AAAAZ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AAAAD/AAAA/wAAAP8AAAD/AAAA/wAAAG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wAAAP8AAAD/AAAA/wAAAP8A&#13;&#10;AAB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AAAAP8AAAD/AAAA/wAAAP8AAAD/AAAAZ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AAAAD/AAAA/wAA&#13;&#10;AP8AAAD/AAAA/wAAAG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wAAAP8AAAD/AAAA/wAAAP8AAAB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P8AAAD/AAAA/wAAAP8AAAD/AAAAZ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AAAAD/AAAA/wAAAP8AAAD/AAAA/wAA&#13;&#10;AG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QAAAA/wAAAP8AAAD/AAAA/wAAAP8AAAB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AAAAP8AAAD/AAAA&#13;&#10;/wAAAP8AAAD/AAAAZ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&#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AAAAD/AAAA/wAAAP8AAAD/AAAA/wAAAG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wAAAP8AAAD/AAAA/wAAAP8AAAB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kAAAAP8AAAD/AAAA/wAAAP8AAAD/AAAA&#13;&#10;Z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AAAAD/AAAA/wAAAP8AAAD/AAAA/wAAAG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wAAAP8AAAD/&#13;&#10;AAAA/wAAAP8AAAB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AAAAP8AAAD/AAAA/wAAAP8AAAD/AAAAZ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AA&#13;&#10;AAD/AAAA/wAAAP8AAAD/AAAA/wAAAG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wAAAP8AAAD/AAAA/wAAAP8AAAB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kAAAAP8AAAD/AAAA/wAAAP8AAAD/AAAAZ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AAAAD/AAAA/wAAAP8A&#13;&#10;AAD/AAAA/wAAAG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WAAAA2wAAAP8AAAD/AAAA/wAAAP8AAAD/AAAA6gAAACo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wAAAP8AAAD/AAAA/wAAAP8AAAB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kAAA&#13;&#10;AP8AAAD/AAAA/wAAAP8AAAD/AAAAZ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AAAAD/AAAA/wAAAP8AAAD/AAAA/wAAAG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QAAAA/wAAAP8AAAD/AAAA/wAAAP8AAAB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&#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kAAAAP8AAAD/AAAA/wAA&#13;&#10;AP8AAAD/AAAAZ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AAAAD/AAAA/wAAAP8AAAD/AAAA/wAAAG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wAAAP8AAAD/AAAA/wAAAP8AAAB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AAAAP8AAAD/AAAA/wAAAP8AAAD/AAAAZ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AAAAD/AAAA/wAAAP8AAAD/AAAA/wAAAG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wAAAP8AAAD/AAAA&#13;&#10;/wAAAP8AAAB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kAAAAP8AAAD/AAAA/wAAAP8AAAD/AAAAZ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AAAAD/&#13;&#10;AAAA/wAAAP8AAAD/AAAA/wAAAG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wAAAP8AAAD/AAAA/wAAAP8AAAB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AAAAP8AAAD/AAAA/wAAAP8AAAD/AAAAZ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AAAAD/AAAA/wAAAP8AAAD/&#13;&#10;AAAA/wAAAG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wAAAP8AAAD/AAAA/wAAAP8AAAB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AAAAP8A&#13;&#10;AAD/AAAA/wAAAP8AAAD/AAAAZ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AAAAD/AAAA/wAAAP8AAAD/AAAA/wAAAG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QAAAA/wAAAP8AAAD/AAAA/wAAAP8AAAB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kAAAAP8AAAD/AAAA/wAAAP8A&#13;&#10;AAD/AAAAZ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AAAAD/AAAA/wAAAP8AAAD/AAAA/wAAAG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QAAAA/wAA&#13;&#10;AP8AAAD/AAAA/wAAAP8AAAB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AAAAP8AAAD/AAAA/wAAAP8AAAD/AAAAZ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AAAAD/AAAA/wAAAP8AAAD/AAAA/wAAAG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0JCQ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9fX1//AAAA/wAAAM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QAAAA/wAAAP8AAAD/AAAA/wAA&#13;&#10;AP8AAAB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AAAAP8AAAD/AAAA/wAAAP8AAAD/AAAAZ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M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1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AAAAD/AAAA&#13;&#10;/wAAAP8AAAD/AAAA/wAAAG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gAAAMwAAAD/AAAA/wAAAP4AAAB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fwAAAP8AAAD/AAAA/wAAAP8AAAD/AAAAlgAAAAAAAAAAAAAAAAAAAAAAAAAAAAAAAAAAAAAAAAAA&#13;&#10;AAAAAAAAAAAAAAAAAAAAAAAAAAAAAAAAAAAAAAAAAAAAAAAAAAAAAAAAAAAAAAAAAAAAAAAAAAAA&#13;&#10;AAAAAAAAAAAAAAAAAAAAAAAAAAAAAAAAAAAAAAAAAAAAAAAAAAAAAAAAAAAAAAAAAAAAAAAAAAAA&#13;&#10;AAAAAAAAAAAAAAAAAI0AAAD/AAAA/wAAAP8AAAD/AAAA/wAAAP8AAABv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QAAAA/wAAAP8AAAD/AAAA/wAAAP8AAAB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8AAAD/AAAA/wAAAP8AAAD/AAAA1AAA&#13;&#10;AB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K0AAAD/AAAA/wAAAP8AAAD/AAAA/wAA&#13;&#10;AGYAAAAAAAAAAAAAAAAAAAAAAAAAAAAAAAAAAAAAAAAAAAAAAAAAAAAAAAAAAAAAAAAAAAAAAAAA&#13;&#10;AAAAAAAAAAAAAAAAAAAAAAAAAAAAAAAAAAAAAAAAAAAAAAAAAAAAAAAAAAAAAAAAAAAAAAAAAAAA&#13;&#10;AAAAAAAAAAAAAAAAAAAAAAAAAAAAAAAAAAAAAAAAAAAAAAAAAAAAAAAAADkAAADxAAAA/wAAAP8A&#13;&#10;AAD/AAAA/wAAAP8AAADGAAAAD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tQAAAP8AAADrAAAAI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kAAAAP8AAAD/AAAA/wAAAP8AAAD/AAAAZ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4AAADMAAAA/wAAAP8AAAD/AAAA/wAAAP8AAABq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EAAADYAAAA/wAAAP8AAAD/AAAA/wAAAPUAAAA6AAAAAAAAAAAAAAAAAAAAAAAAAAAA&#13;&#10;AAAAAAAAAAAAAAAAAAAAAAAAAAAAAAAAAAAAAAAAAAAAAAAAAAAAAAAAAAAAAAAAAAAAAAAAAAAA&#13;&#10;AAAAAAAAAAAAAAAAAAAAAAAAAAAAAAAAAAAAAAAAAAAAAAAAAAAAAAAAAAAAAAAAAAAAAAAAAAAA&#13;&#10;AAAAAAAAAAAAAAAAAAAAAAkAAAC7AAAA/wAAAP8AAAD/AAAA/wAAAP8AAAD4AAAAQ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SgAAAP0AAAD/AAAA/wAAAJ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AAAAD/AAAA/wAAAP8AAAD/AAAA&#13;&#10;/wAAAG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fAAAA/gAAAP8AAAD/AAAA&#13;&#10;/wAAAP8AAAD/AAAA1gAAAB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oAAAA+wAAAP8AAAD/AAAA&#13;&#10;/wAAAP8AAADfAAAAEwAAAAAAAAAAAAAAAAAAAAAAAAAAAAAAAAAAAAAAAAAAAAAAAAAAAAAAAAAA&#13;&#10;AAAAAAAAAAAAAAAAAAAAAAAAAAAAAAAAAAAAAAAAAAAAAAAAAAAAAAAAAAAAAAAAAAAAAAAAAAAA&#13;&#10;AAAAAAAAAAAAAAAAAAAAAAAAAAAAAAAAAAAAAAAAAAAAAAAAAAAAAAAAAAAAAAAAAABxAAAA/wAA&#13;&#10;AP8AAAD/AAAA/wAAAP8AAAD/AAAAlw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wAAALsAAAD/AAAA/wAAAP8AAAD0AAAAM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wAAAP8AAAD/AAAA/wAAAP8AAAB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AAAAzAAAAP8AAAD/AAAA/wAAAP8AAAD/AAAA/wAAAP8AAAB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wAAAP8AAAD/AAAA/wAAAP8AAAD/AAAAvgAAAAAAAAAAAAAAAAAA&#13;&#10;AAAAAAAAAAAAAAAAAAAAAAAAAAAAAAAAAAAAAAAAAAAAAAAAAAAAAAAAAAAAAAAAAAAAAAAAAAAA&#13;&#10;AAAAAAAAAAAAAAAAAAAAAAAAAAAAAAAAAAAAAAAAAAAAAAAAAAAAAAAAAAAAAAAAAAAAAAAAAAAA&#13;&#10;AAAAAAAAAAAAAAAAAAAAAAAAAAAAAAAgAAAA5QAAAP8AAAD/AAAA/wAAAP8AAAD/AAAA3wAAAB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EgAAAD6AAAA/wAA&#13;&#10;AP8AAAD/AAAA/wAAAJ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AAAAP8AAAD/&#13;&#10;AAAA/wAAAP8AAAD/AAAAZ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QAAAP4AAAD/&#13;&#10;AAAA/wAAAP8AAAD/AAAA/wAAAP8AAAD/AAAA1AAAAB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QAAAD/&#13;&#10;AAAA/wAAAP8AAAD/AAAA/wAAAIMAAAAAAAAAAAAAAAAAAAAAAAAAAAAAAAAAAAAAAAAAAAAAAAAA&#13;&#10;AAAAAAAAAAAAAAAAAAAAAAAAAAAAAAAAAAAAAAAAAAAAAAAAAAAAAAAAAAAAAAAAAAAAAAAAAAAA&#13;&#10;AAAAAAAAAAAAAAAAAAAAAAAAAAAAAAAAAAAAAAAAAAAAAAAAAAAAAAAAAAAAAAAAAAAAAAADAAAA&#13;&#10;nQAAAP8AAAD/AAAA/wAAAP8AAAD/AAAA/AAAAF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QAAAC6AAAA/wAAAP8AAAD/AAAA/wAAAP8AAADxAAAAM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AAAAD/AAAA/wAAAP8AAAD/AAAA/wAAAG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AAAAMkAAAD/AAAA/wAAAP8AAAD/AAAA/wAAAP8AAAD/AAAA&#13;&#10;/wAAAP8AAABu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GAAAA&#13;&#10;+wAAAP8AAAD/AAAA/wAAAP8AAAD/AAAA/wAAAJ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wAAAP8AAAD/AAAA/wAAAP8AAAB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4A&#13;&#10;AAD/AAAA/wAAAP8AAAD/AAAA/wAAAP8AAAD/AAAA/wAAAP8AAAD/AAAA0wAAAB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gAAAA4gAAAP8AAAD/AAAA/wAAAP8AAADvAAAAKAAAAAAAAAAAAAAAAAAAAAAAAAAAAAAAAAAA&#13;&#10;AAAAAAAAAAAAAAAAAAAAAAAAAAAAAAAAAAAAAAAAAAAAAAAAAAAAAAAAAAAAAAAAAAAAAAAAAAAA&#13;&#10;AAAAAAAAAAAAAAAAAAAAAAAAAAAAAAAAAAAAAAAAAAAAAAAAAAAAAAAAAAAAAAAAAAAAAAAAAAAA&#13;&#10;AAAADQAAAMsAAAD/AAAA/wAAAP8AAAD/AAAA/wAAAPAAAAA2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FAAAAsQAAAP8AAAD/AAAA/wAAAP8AAAD/AAAA/wAA&#13;&#10;AP8AAADxAAAAL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AAAAP8AAAD/AAAA/wAAAP8AAAD/&#13;&#10;AAAAZ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4AAADMAAAA/wAAAP8AAAD/AAAA/wAAAP8AAAD/&#13;&#10;AAAA/wAAAP8AAAD/AAAA/wAAAP8AAABq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QQAAAP0AAAD/AAAA/wAAAP8AAAD/&#13;&#10;AAAAyQAAAAwAAAAAAAAAAAAAAAAAAAAAAAAAAAAAAAAAAAAAAAAAAAAAAAAAAAAAAAAAAAAAAAAA&#13;&#10;AAAAAAAAAAAAAAAAAAAAAAAAAAAAAAAAAAAAAAAAAAAAAAAAAAAAAAAAAAAAAAAAAAAAAAAAAAAA&#13;&#10;AAAAAAAAAAAAAAAAAAAAAAAAAAAAAAAAAAAAAAAAAAAAAAAAAIEAAAD/AAAA/wAAAP8AAAD/AAAA&#13;&#10;/wAAAP8AAACG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SgAAAP0AAAD/AAAA/wAAAP8AAAD/AAAA/wAAAP8AAAD/AAAA/wAAAJg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AAAAD/AAAA/wAAAP8AAAD/AAAA/wAAAG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fAAAA/gAAAP8AAAD/AAAA/wAAAP8AAAD/AAAA/wAAAP8AAAD/AAAA/wAAAP8AAAD/AAAA&#13;&#10;1QAAAB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HEAAAD/AAAA/wAAAP8AAAD/AAAA/wAAAKUAAAAAAAAAAAAAAAAAAAAAAAAA&#13;&#10;AAAAAAAAAAAAAAAAAAAAAAAAAAAAAAAAAAAAAAAAAAAAAAAAAAAAAAAAAAAAAAAAAAAAAAAAAAAA&#13;&#10;AAAAAAAAAAAAAAAAAAAAAAAAAAAAAAAAAAAAAAAAAAAAAAAAAAAAAAAAAAAAAAAAAAAAAAAAAAAA&#13;&#10;AAAAAAAAAAAAACwAAADwAAAA/wAAAP8AAAD/AAAA/wAAAP8AAADQ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wAAALsAAAD/AAAA/wAAAP8AAAD/AAAA&#13;&#10;/wAAAP8AAAD/AAAA/wAAAP8AAADzAAAAM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AAAA/wAAAP8A&#13;&#10;AAD/AAAA/wAAAP8AAAB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0AAAAP8AAAD/AAAA/wAAAP8A&#13;&#10;AAD/AAAA/wAAAP8AAAD/AAAA/wAAAP8AAAD/AAAA/wAAAP8AAABp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sAAAA/wAAAP8A&#13;&#10;AAD/AAAA/wAAAP8AAABtAAAAAAAAAAAAAAAAAAAAAAAAAAAAAAAAAAAAAAAAAAAAAAAAAAAAAAAA&#13;&#10;AAAAAAAAAAAAAAAAAAAAAAAAAAAAAAAAAAAAAAAAAAAAAAAAAAAAAAAAAAAAAAAAAAAAAAAAAAAA&#13;&#10;AAAAAAAAAAAAAAAAAAAAAAAAAAAAAAAAAAAAAAAAAAAAAAAAAAAAAAcAAACyAAAA/wAAAP8AAAD/&#13;&#10;AAAA/wAAAP8AAAD4AAAAS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wAAAD7AAAA/wAAAP8AAAD/AAAA/wAAAP8AAAD/AAAA/wAAAP8AAAD/AAAA/wAA&#13;&#10;AKM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AAAAP8AAAD/AAAA/wAAAP8AAAD/AAAAZ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gAAAP8AAAD/AAAA/wAAAP8AAAD/AAAA/wAAAP8AAAD/AAAA/wAAAP8AAAD/&#13;&#10;AAAA/wAAAP8AAAD/AAAA1AAAAB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AAAA2gAAAP8AAAD/AAAA/wAAAP8AAAD9AAAAOAAAAAAAAAAA&#13;&#10;AAAAAAAAAAAAAAAAAAAAAAAAAAAAAAAAAAAAAAAAAAAAAAAAAAAAAAAAAAAAAAAAAAAAAAAAAAAA&#13;&#10;AAAAAAAAAAAAAAAAAAAAAAAAAAAAAAAAAAAAAAAAAAAAAAAAAAAAAAAAAAAAAAAAAAAAAAAAAAAA&#13;&#10;AAAAAAAAAAAAAAAAAAAAAABYAAAA/gAAAP8AAAD/AAAA/wAAAP8AAAD/AAAApg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QAAAC6AAAA/wAAAP8AAAD/&#13;&#10;AAAA/wAAAP8AAAD/AAAA/wAAAP8AAAD/AAAA/wAAAP8AAADx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AAAAD/AAAA/wAAAP8AAAD/AAAA/wAAAG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AAAAMsAAAD/AAAA/wAA&#13;&#10;AP8AAAD/AAAA/wAAAP8AAAD/AAAA/wAAAP8AAAD/AAAA/wAAAP8AAAD/AAAA/wAAAP8AAABv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AAA&#13;&#10;APIAAAD/AAAA/wAAAP8AAAD/AAAA5AAAABIAAAAAAAAAAAAAAAAAAAAAAAAAAAAAAAAAAAAAAAAA&#13;&#10;AAAAAAAAAAAAAAAAAAAAAAAAAAAAAAAAAAAAAAAAAAAAAAAAAAAAAAAAAAAAAAAAAAAAAAAAAAAA&#13;&#10;AAAAAAAAAAAAAAAAAAAAAAAAAAAAAAAAAAAAAAAAAAAAAAAAAAAAAAAAAAAAAAAUAAAA2gAAAP8A&#13;&#10;AAD/AAAA/wAAAP8AAAD/AAAA5gAAAC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GAAAA+wAAAP8AAAD/AAAA/wAAAP8AAAD/AAAA/wAAAP8AAAD/AAAA&#13;&#10;/wAAAP8AAAD/AAAA/wAAAJ0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wAAAP8AAAD/AAAA/wAAAP8A&#13;&#10;AAB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EAAAD6AAAA+QAAAPkAAAD5AAAA+QAAAP0AAAD/AAAA/wAAAP8A&#13;&#10;AAD/AAAA/wAAAPsAAAD5AAAA+QAAAPkAAAD5AAAA0gAAAB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gAAAD+AAAA/wAAAP8AAAD/AAAA/wAAAK4A&#13;&#10;AAADAAAAAAAAAAAAAAAAAAAAAAAAAAAAAAAAAAAAAAAAAAAAAAAAAAAAAAAAAAAAAAAAAAAAAAAA&#13;&#10;AAAAAAAAAAAAAAAAAAAAAAAAAAAAAAAAAAAAAAAAAAAAAAAAAAAAAAAAAAAAAAAAAAAAAAAAAAAA&#13;&#10;AAAAAAAAAAAAAAAAAAAAAAAAAAAAAAAAiQAAAP8AAAD/AAAA/wAAAP8AAAD/AAAA/wAAAH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GAAAAtwAAAP8A&#13;&#10;AAD/AAAA/wAAAP8AAAD/AAAA/wAAAP8AAAD/AAAA/wAAAP8AAAD/AAAA/wAAAP8AAADyAAAAM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AAAAP8AAAD/AAAA/wAAAP8AAAD/AAAAZ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QAAAA&#13;&#10;GQAAABkAAAAZAAAAGQAAABkAAAC7AAAA/wAAAP8AAAD/AAAA/wAAAP8AAABRAAAAGQAAABkAAAAZ&#13;&#10;AAAAGQAAABkAAAA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DAAAA/wAAAP8AAAD/AAAA/wAAAP8AAAB8AAAAAAAAAAAAAAAAAAAAAAAAAAAAAAAA&#13;&#10;AAAAAAAAAAAAAAAAAAAAAAAAAAAAAAAAAAAAAAAAAAAAAAAAAAAAAAAAAAAAAAAAAAAAAAAAAAAA&#13;&#10;AAAAAAAAAAAAAAAAAAAAAAAAAAAAAAAAAAAAAAAAAAAAAAAAAAAAAAAAAAAAAAAAAAAAAAAAOgAA&#13;&#10;APQAAAD/AAAA/wAAAP8AAAD/AAAA/wAAAMIAAAA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SgAAAPwAAAD/AAAA/wAAAP8AAAD/AAAA/wAAAP8AAAD/&#13;&#10;AAAA/wAAAP8AAAD/AAAA/wAAAP8AAAD/AAAA/wAAAJ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AAAAD/AAAA/wAA&#13;&#10;AP8AAAD/AAAA/wAAAG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swAA&#13;&#10;AP8AAAD/AAAA/wAAAP8AAAD/AAAAP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IAAAAuAAAAP8AAAD/AAAA/wAA&#13;&#10;AP8AAAD9AAAATgAAAAAAAAAAAAAAAAAAAAAAAAAAAAAAAAAAAAAAAAAAAAAAAAAAAAAAAAAAAAAA&#13;&#10;AAAAAAAAAAAAAAAAAAAAAAAAAAAAAAAAAAAAAAAAAAAAAAAAAAAAAAAAAAAAAAAAAAAAAAAAAAAA&#13;&#10;AAAAAAAAAAAAAAAAAAAAAAAAAAAAAAAAAAAACQAAAMAAAAD/AAAA/wAAAP8AAAD/AAAA/wAAAPUA&#13;&#10;AAA9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AAA&#13;&#10;AMkAAAD/AAAA/wAAAP8AAAD/AAAA/wAAAP8AAAD/AAAA/wAAAP8AAAD/AAAA/wAAAP8AAAD/AAAA&#13;&#10;/wAAAP8AAAD/AAAAO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wAAAP8AAAD/AAAA/wAAAP8AAAB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LQAAAD/AAAA/wAAAP8AAAD/AAAA/wAAAD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GAAAAOoAAAD/AAAA/wAAAP8AAAD/AAAA7AAAACQAAAAAAAAAAAAAAAAA&#13;&#10;AAAAAAAAAAAAAAAAAAAAAAAAAAAAAAAAAAAAAAAAAAAAAAAAAAAAAAAAAAAAAAAAAAAAAAAAAAAA&#13;&#10;AAAAAAAAAAAAAAAAAAAAAAAAAAAAAAAAAAAAAAAAAAAAAAAAAAAAAAAAAAAAAAAAAAAAAAAAAAAA&#13;&#10;AAAAAGwAAAD/AAAA/wAAAP8AAAD/AAAA/wAAAP8AAAC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EAAABlAAAAaQAAAGkAAABpAAAAaQAAAJMA&#13;&#10;AAD/AAAA/wAAAP8AAAD/AAAA/wAAAM4AAABpAAAAaQAAAGkAAABpAAAAagAAAD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P8AAAD/AAAA/wAAAP8AAAD/AAAAZ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0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EEAAAD/AAAA&#13;&#10;/wAAAP8AAAD/AAAA/wAAANMAAAAEAAAAAAAAAAAAAAAAAAAAAAAAAAAAAAAAAAAAAAAAAAAAAAAA&#13;&#10;AAAAAAAAAAAAAAAAAAAAAAAAAAAAAAAAAAAAAAAAAAAAAAAAAAAAAAAAAAAAAAAAAAAAAAAAAAAA&#13;&#10;AAAAAAAAAAAAAAAAAAAAAAAAAAAAAAAAAAAAAAAAAAAAAB0AAADkAAAA/wAAAP8AAAD/AAAA/wAA&#13;&#10;AP8AAADdAAAAH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wAAAP8AAAD/AAAA/wAAAP8AAAC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AAAAD/AAAA/wAAAP8AAAD/AAAA/wAA&#13;&#10;AG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AAAAP8AAAD/AAAA/wAA&#13;&#10;AP8AAAD/AAAAP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6AAAA/wAAAP8AAAD/AAAA/wAAAP8AAACfAAAAAAAA&#13;&#10;AAAAAAAAAAAAAAAAAAAAAAAAAAAAAAAAAAAAAAAAAAAAAAAAAAAAAAAAAAAAAAAAAAAAAAAAAAAA&#13;&#10;AAAAAAAAAAAAAAAAAAAAAAAAAAAAAAAAAAAAAAAAAAAAAAAAAAAAAAAAAAAAAAAAAAAAAAAAAAAA&#13;&#10;AAAAAAAAAAAAAACbAAAA/wAAAP8AAAD/AAAA/wAAAP8AAAD+AAAAY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SAAAAP8AAAD/AAAA/wAAAP8AAAD/AAAAq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QAAAA/wAAAP8AAAD/AAAA/wAAAP8AAAB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QAAAD/AAAA/wAAAP8AAAD/AAAA/wAAAD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rgAAAP8AAAD/AAAA/wAAAP8AAAD/AAAAZQAAAAAAAAAAAAAAAAAAAAAAAAAAAAAAAAAAAAAA&#13;&#10;AAAAAAAAAAAAAAAAAAAAAAAAAAAAAAAAAAAAAAAAAAAAAAAAAAAAAAAAAAAAAAAAAAAAAAAAAAAA&#13;&#10;AAAAAAAAAAAAAAAAAAAAAAAAAAAAAAAAAAAAAAAAAAAAAAAAAAAAAABNAAAA+gAAAP8AAAD/AAAA&#13;&#10;/wAAAP8AAAD/AAAArgAAAA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gAAAD/AAAA/wAAAP8A&#13;&#10;AAD/AAAA/wAAAK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AAAAP8AAAD/AAAA&#13;&#10;/wAAAP8AAAD/AAAAZ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0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EQAAANIAAAD/AAAA/wAAAP8AAAD/AAAA&#13;&#10;+gAAADkAAAAAAAAAAAAAAAAAAAAAAAAAAAAAAAAAAAAAAAAAAAAAAAAAAAAAAAAAAAAAAAAAAAAA&#13;&#10;AAAAAAAAAAAAAAAAAAAAAAAAAAAAAAAAAAAAAAAAAAAAAAAAAAAAAAAAAAAAAAAAAAAAAAAAAAAA&#13;&#10;AAAAAAAAAAAAAAAAAAANAAAAzAAAAP8AAAD/AAAA/wAAAP8AAAD/AAAA8AAAAC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IAAAA/wAAAP8AAAD/AAAA/wAAAP8AAAC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AAAAD/AAAA/wAAAP8AAAD/AAAA/wAAAG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tAAAAP8AAAD/AAAA/wAAAP8AAAD/AAAAP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8AAADzAAAA/wAAAP8AAAD/AAAA/wAAANsAAAAaAAAAAAAAAAAAAAAAAAAAAAAA&#13;&#10;AAAAAAAAAAAAAAAAAAAAAAAAAAAAAAAAAAAAAAAAAAAAAAAAAAAAAAAAAAAAAAAAAAAAAAAAAAAA&#13;&#10;AAAAAAAAAAAAAAAAAAAAAAAAAAAAAAAAAAAAAAAAAAAAAAAAAAAAAAAAAAAAAAAAfQAAAP8AAAD/&#13;&#10;AAAA/wAAAP8AAAD/AAAA/wAAAI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SAAA&#13;&#10;AP8AAAD/AAAA/wAAAP8AAAD/AAAAq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wAAAP8AAAD/AAAA/wAAAP8AAAB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QAAAD/AAAA/wAAAP8AAAD/AAAA/wAAAD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XAAAA/wAAAP8AAAD/&#13;&#10;AAAA/wAAAP8AAAC5AAAAAgAAAAAAAAAAAAAAAAAAAAAAAAAAAAAAAAAAAAAAAAAAAAAAAAAAAAAA&#13;&#10;AAAAAAAAAAAAAAAAAAAAAAAAAAAAAAAAAAAAAAAAAAAAAAAAAAAAAAAAAAAAAAAAAAAAAAAAAAAA&#13;&#10;AAAAAAAAAAAAAAAAAAAAAAAAAAAALAAAAO0AAAD/AAAA/wAAAP8AAAD/AAAA/wAAANEAAAAQ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EgAAAD/AAAA/wAAAP8AAAD/AAAA/wAAAK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kAAAAP8AAAD/AAAA/wAAAP8AAAD/AAAA&#13;&#10;Z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0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P8AAAD/AAAA/wAAAP8AAAD/AAAAigAAAAAAAAAAAAAA&#13;&#10;AAAAAAAAAAAAAAAAAAAAAAAAAAAAAAAAAAAAAAAAAAAAAAAAAAAAAAAAAAAAAAAAAAAAAAAAAAAA&#13;&#10;AAAAAAAAAAAAAAAAAAAAAAAAAAAAAAAAAAAAAAAAAAAAAAAAAAAAAAAAAAAAAAAAAAAAAwAAAKoA&#13;&#10;AAD/AAAA/wAAAP8AAAD/AAAA/wAAAPwAAAB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IAAAA/wAAAP8AAAD/AAAA/wAAAP8AAAC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AAAAD/AAAA/wAAAP8AAAD/AAAA/wAAAG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AAAAP8AAAD/AAAA/wAAAP8AAAD/AAAAP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MYA&#13;&#10;AAD/AAAA/wAAAP8AAAD/AAAA/wAAAFEAAAAAAAAAAAAAAAAAAAAAAAAAAAAAAAAAAAAAAAAAAAAA&#13;&#10;AAAAAAAAAAAAAAAAAAAAAAAAAAAAAAAAAAAAAAAAAAAAAAAAAAAAAAAAAAAAAAAAAAAAAAAAAAAA&#13;&#10;AAAAAAAAAAAAAAAAAAAAAAAAAAAAAAAAAAAAAF0AAAD+AAAA/wAAAP8AAAD/AAAA/wAAAP8AAACr&#13;&#10;AAA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SAAAAP8AAAD/AAAA/wAA&#13;&#10;AP8AAAD/AAAAq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wAAAP8AAAD/&#13;&#10;AAAA/wAAAP8AAAB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LQAAAD/&#13;&#10;AAAA/wAAAP8AAAD/AAAA/wAAAD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gAAADnAAAA/wAAAP8AAAD/AAAA/wAAAPYAAAAg&#13;&#10;AAAAAAAAAAAAAAAAAAAAAAAAAAAAAAAAAAAAAAAAAAAAAAAAAAAAAAAAAAAAAAAAAAAAAAAAAAAA&#13;&#10;AAAAAAAAAAAAAAAAAAAAAAAAAAAAAAAAAAAAAAAAAAAAAAAAAAAAAAAAAAAAAAAAAAAAAAAAAAAA&#13;&#10;ABkAAADaAAAA/wAAAP8AAAD/AAAA/wAAAP8AAADoAAAAJ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gAAAD/AAAA/wAAAP8AAAD/AAAA/wAAAK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AAAAP8AAAD/AAAA/wAAAP8AAAD/AAAAZ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0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CAAAA+QAAAP8AAAD/AAAA/wAAAP8AAADJAAAACwAAAAAAAAAAAAAAAAAAAAAAAAAAAAAA&#13;&#10;AAAAAAAAAAAAAAAAAAAAAAAAAAAAAAAAAAAAAAAAAAAAAAAAAAAAAAAAAAAAAAAAAAAAAAAAAAAA&#13;&#10;AAAAAAAAAAAAAAAAAAAAAAAAAAAAAAAAAAAAAAAAAAAAAACNAAAA/wAAAP8AAAD/AAAA/wAAAP8A&#13;&#10;AAD/AAAAc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IAAAA&#13;&#10;/wAAAP8AAAD/AAAA/wAAAP8AAAC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AA&#13;&#10;AAD/AAAA/wAAAP8AAAD/AAAA/wAAAG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tAAAAP8AAAD/AAAA/wAAAP8AAAD/AAAAP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AAAP8AAAD/AAAA/wAAAP8A&#13;&#10;AAD/AAAAlAAAAAEAAAAAAAAAAAAAAAAAAAAAAAAAAAAAAAAAAAAAAAAAAAAAAAAAAAAAAAAAAAAA&#13;&#10;AAAAAAAAAAAAAAAAAAAAAAAAAAAAAAAAAAAAAAAAAAAAAAAAAAAAAAAAAAAAAAAAAAAAAAAAAAAA&#13;&#10;AAAAAAAAAAA5AAAA8gAAAP8AAAD/AAAA/wAAAP8AAAD/AAAAxAAAAA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SAAAAP8AAAD/AAAA/wAAAP8AAAD/AAAAq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wAAAP8AAAD/AAAA/wAAAP8AAABk&#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QAAAD/AAAA/wAAAP8AAAD/&#13;&#10;AAAA/wAAAD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KAAAAD/AAAA/wAAAP8AAAD/AAAA/wAAAGQAAAAAAAAAAAAAAAAAAAAA&#13;&#10;AAAAAAAAAAAAAAAAAAAAAAAAAAAAAAAAAAAAAAAAAAAAAAAAAAAAAAAAAAAAAAAAAAAAAAAAAAAA&#13;&#10;AAAAAAAAAAAAAAAAAAAAAAAAAAAAAAAAAAAAAAAAAAAAAAAAAAAJAAAAvQAAAP8AAAD/AAAA/wAA&#13;&#10;AP8AAAD/AAAA9wAAAD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EgAAAD/AAAA/wAAAP8AAAD/AAAA/wAAAK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kAAAAP8AAAD/AAAA/wAAAP8AAAD/AAAAZ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0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0AAADUAAAA/wAA&#13;&#10;AP8AAAD/AAAA/wAAAPYAAAA6AAAAAAAAAAAAAAAAAAAAAAAAAAAAAAAAAAAAAAAAAAAAAAAAAAAA&#13;&#10;AAAAAAAAAAAAAAAAAAAAAAAAAAAAAAAAAAAAAAAAAAAAAAAAAAAAAAAAAAAAAAAAAAAAAAAAAAAA&#13;&#10;AAAAAAAAAAAAAAAAAAAAbAAAAP8AAAD/AAAA/wAAAP8AAAD/AAAA/wAAAJ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IAAAA/wAAAP8AAAD/AAAA&#13;&#10;/wAAAP8AAACr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AAAAD/AAAA/wAAAP8A&#13;&#10;AAD/AAAA/wAAAG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AAAAP8A&#13;&#10;AAD/AAAA/wAAAP8AAAD/AAAAP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nAAAA+QAAAP8AAAD/AAAA/wAAAP8AAADjAAAAEAAAAAAA&#13;&#10;AAAAAAAAAAAAAAAAAAAAAAAAAAAAAAAAAAAAAAAAAAAAAAAAAAAAAAAAAAAAAAAAAAAAAAAAAAAA&#13;&#10;AAAAAAAAAAAAAAAAAAAAAAAAAAAAAAAAAAAAAAAAAAAAAAAAAAAAAAAAAAAAIwAAAOUAAAD/AAAA&#13;&#10;/wAAAP8AAAD/AAAA/wAAAN0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SAAAAP8AAAD/AAAA/wAAAP8AAAD/AAAAq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QAAAA/wAAAP8AAAD/AAAA/wAAAP8AAAB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LQAAAD/AAAA/wAAAP8AAAD/AAAA/wAAAD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XgAAAP8AAAD/AAAA/wAAAP8AAAD/AAAAugAAAAAAAAAAAAAAAAAAAAAAAAAAAAAAAAAAAAAAAAAA&#13;&#10;AAAAAAAAAAAAAAAAAAAAAAAAAAAAAAAAAAAAAAAAAAAAAAAAAAAAAAAAAAAAAAAAAAAAAAAAAAAA&#13;&#10;AAAAAAAAAAAAAAAAAAAAAAAAAgAAAJ8AAAD/AAAA/wAAAP8AAAD/AAAA/wAAAP4AAAB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gAAAD/&#13;&#10;AAAA/wAAAP8AAAD/AAAA/wAAAK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kAAA&#13;&#10;AP8AAAD/AAAA/wAAAP8AAAD/AAAAZ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0AAAA/wAAAP8AAAD/AAAA/wAAAP8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UAAAD/AAAA/wAAAP8AAAD/AAAA/wAA&#13;&#10;AH8AAAAAAAAAAAAAAAAAAAAAAAAAAAAAAAAAAAAAAAAAAAAAAAAAAAAAAAAAAAAAAAAAAAAAAAAA&#13;&#10;AAAAAAAAAAAAAAAAAAAAAAAAAAAAAAAAAAAAAAAAAAAAAAAAAAAAAAAAAAAAAAAAAAAAAEwAAAD4&#13;&#10;AAAA/wAAAP8AAAD/AAAA/wAAAP8AAACwAAAAB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IAAAA/wAAAP8AAAD/AAAA/wAAAP8AAACr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AAAAD/AAAA/wAAAP8AAAD/AAAA/wAAAG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tAAAAP8AAAD/AAAA/wAAAP8A&#13;&#10;AAD/AAAAP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UAAADAAAAA/wAAAP8AAAD/AAAA/wAAAP8AAABOAAAAAAAAAAAAAAAAAAAAAAAAAAAA&#13;&#10;AAAAAAAAAAAAAAAAAAAAAAAAAAAAAAAAAAAAAAAAAAAAAAAAAAAAAAAAAAAAAAAAAAAAAAAAAAAA&#13;&#10;AAAAAAAAAAAAAAAAAAAAAAAAAAAAAAAAABAAAADLAAAA/wAAAP8AAAD/AAAA/wAAAP8AAADxAAAA&#13;&#10;M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SAAAAP8AAAD/AAAA/wAAAP8AAAD/AAAAq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QAAAA/wAAAP8AAAD/AAAA/wAAAP8AAAB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LQAAAD/AAAA/wAAAP8AAAD/AAAA/wAAAD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gAAAA5AAAAP8AAAD/AAAA&#13;&#10;/wAAAP8AAADsAAAAKgAAAAAAAAAAAAAAAAAAAAAAAAAAAAAAAAAAAAAAAAAAAAAAAAAAAAAAAAAA&#13;&#10;AAAAAAAAAAAAAAAAAAAAAAAAAAAAAAAAAAAAAAAAAAAAAAAAAAAAAAAAAAAAAAAAAAAAAAAAAAAA&#13;&#10;AACCAAAA/wAAAP8AAAD/AAAA/wAAAP8AAAD/AAAAh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EgAAAD/AAAA/wAAAP8AAAD/&#13;&#10;AAAA/wAAAK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kAAAAP8AAAD/AAAA/wAA&#13;&#10;AP8AAAD/AAAAZ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0AAAA/wAA&#13;&#10;AP8AAAD/AAAA/wAAAP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QAAAAP4AAAD/AAAA/wAAAP8AAAD/AAAAygAAAAkAAAAAAAAAAAAA&#13;&#10;AAAAAAAAAAAAAAAAAAAAAAAAAAAAAAAAAAAAAAAAAAAAAAAAAAAAAAAAAAAAAAAAAAAAAAAAAAAA&#13;&#10;AAAAAAAAAAAAAAAAAAAAAAAAAAAAAAAAAAAAAAAAAAAwAAAA8AAAAP8AAAD/AAAA/wAAAP8AAAD/&#13;&#10;AAAAzQAAAB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IAAAA/wAAAP8AAAD/AAAA/wAAAP8AAAC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AAAAD/AAAA/wAAAP8AAAD/AAAA/wAAAG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tAAAAP8AAAD/AAAA/wAAAP8AAAD/AAAAP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HIAAAD/&#13;&#10;AAAA/wAAAP8AAAD/AAAA/wAAAKUAAAAAAAAAAAAAAAAAAAAAAAAAAAAAAAAAAAAAAAAAAAAAAAAA&#13;&#10;AAAAAAAAAAAAAAAAAAAAAAAAAAAAAAAAAAAAAAAAAAAAAAAAAAAAAAAAAAAAAAAAAAAAAAAAAAAA&#13;&#10;AAAAAAAGAAAArwAAAP8AAAD/AAAA/wAAAP8AAAD/AAAA+QAAAE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SAAAAP8A&#13;&#10;AAD/AAAA/wAAAP8AAAD/AAAAq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wAAAP8AAAD/AAAA/wAAAP8AAAB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QAAAD/AAAA/wAAAP8AAAD/AAAA/wAAA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sAAAA/wAAAP8AAAD/AAAA/wAAAP8AAABsAAAA&#13;&#10;AAAAAAAAAAAAAAAAAAAAAAAAAAAAAAAAAAAAAAAAAAAAAAAAAAAAAAAAAAAAAAAAAAAAAAAAAAAA&#13;&#10;AAAAAAAAAAAAAAAAAAAAAAAAAAAAAAAAAAAAAAAAAAAAAAAAAAAAWgAAAPwAAAD/AAAA/wAAAP8A&#13;&#10;AAD/AAAA/wAAAKM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gAAAD/AAAA/wAAAP8AAAD/AAAA/wAAAK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AAAAP8AAAD/AAAA/wAAAP8AAAD/AAAAZ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0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KAAAA2QAAAP8AAAD/AAAA/wAAAP8AAAD/AAAANgAAAAAAAAAAAAAAAAAAAAAAAAAAAAAAAAAA&#13;&#10;AAAAAAAAAAAAAAAAAAAAAAAAAAAAAAAAAAAAAAAAAAAAAAAAAAAAAAAAAAAAAAAAAAAAAAAAAAAA&#13;&#10;AAAAAAAAAAAAAAAAGQAAANwAAAD/AAAA/wAAAP8AAAD/AAAA/wAAAOUAAAA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IAAAA/wAAAP8AAAD/AAAA/wAAAP8AAAC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AAAAD/AAAA/wAAAP8AAAD/AAAA/wAAAG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AAAAP8AAAD/AAAA/wAAAP8AAAD/AAAAP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wAAAO8AAAD/AAAA/wAAAP8AAAD/&#13;&#10;AAAA5QAAABUAAAAAAAAAAAAAAAAAAAAAAAAAAAAAAAAAAAAAAAAAAAAAAAAAAAAAAAAAAAAAAAAA&#13;&#10;AAAAAAAAAAAAAAAAAAAAAAAAAAAAAAAAAAAAAAAAAAAAAAAAAAAAAAAAAQAAAJMAAAD/AAAA/wAA&#13;&#10;AP8AAAD/AAAA/wAAAP8AAABz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SAAAAP8AAAD/AAAA/wAAAP8A&#13;&#10;AAD/AAAAq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QAAAA/wAAAP8AAAD/AAAA&#13;&#10;/wAAAP8AAAB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LQAAAD/AAAA&#13;&#10;/wAAAP8AAAD/AAAA/wAAAD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cAAAD+AAAA/wAAAP8AAAD/AAAA/wAAALkAAAAFAAAAAAAAAAAAAAAAAAAA&#13;&#10;AAAAAAAAAAAAAAAAAAAAAAAAAAAAAAAAAAAAAAAAAAAAAAAAAAAAAAAAAAAAAAAAAAAAAAAAAAAA&#13;&#10;AAAAAAAAAAAAAAAAAAAAAAAAADsAAAD2AAAA/wAAAP8AAAD/AAAA/wAAAP8AAADAAAAAC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EgAAAD/AAAA/wAAAP8AAAD/AAAA/wAAAK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kAAAAP8AAAD/AAAA/wAAAP8AAAD/AAAAZ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0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HAAAA/wAAAP8A&#13;&#10;AAD/AAAA/wAAAP8AAACPAAAAAAAAAAAAAAAAAAAAAAAAAAAAAAAAAAAAAAAAAAAAAAAAAAAAAAAA&#13;&#10;AAAAAAAAAAAAAAAAAAAAAAAAAAAAAAAAAAAAAAAAAAAAAAAAAAAAAAAAAAAAAAAAAAwAAADAAAAA&#13;&#10;/wAAAP8AAAD/AAAA/wAAAP8AAADzAAAAO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IAAAA/wAA&#13;&#10;AP8AAAD/AAAA/wAAAP8AAACr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AAAAD/&#13;&#10;AAAA/wAAAP8AAAD/AAAA/wAAAG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tAAAAP8AAAD/AAAA/wAAAP8AAAD/AAAAP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GAAAAvAAAAP8AAAD/AAAA/wAAAP8AAAD8AAAAXQAAAAAAAAAA&#13;&#10;AAAAAAAAAAAAAAAAAAAAAAAAAAAAAAAAAAAAAAAAAAAAAAAAAAAAAAAAAAAAAAAAAAAAAAAAAAAA&#13;&#10;AAAAAAAAAAAAAAAAAAAAAAAAAAAAAAAAAABqAAAA/wAAAP8AAAD/AAAA/wAAAP8AAAD/AAAAk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SAAAAP8AAAD/AAAA/wAAAP8AAAD/AAAAq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wAAAP8AAAD/AAAA/wAAAP8AAAB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QAAAD/AAAA/wAAAP8AAAD/AAAA&#13;&#10;/wAAAD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FQAA&#13;&#10;AOwAAAD/AAAA/wAAAP8AAAD/AAAA7wAAACkAAAAAAAAAAAAAAAAAAAAAAAAAAAAAAAAAAAAAAAAA&#13;&#10;AAAAAAAAAAAAAAAAAAAAAAAAAAAAAAAAAAAAAAAAAAAAAAAAAAAAAAAAAAAAAAAAAAAAAAAAAAAl&#13;&#10;AAAA5QAAAP8AAAD/AAAA/wAAAP8AAAD/AAAA2wAAABw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gAAAD/AAAA/wAAAP8AAAD/AAAA/wAAAK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AAAAP8AAAD/AAAA/wAAAP8AAAD/AAAAZ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0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EUAAAD9AAAA/wAAAP8AAAD/AAAA/wAAANMA&#13;&#10;AAAEAAAAAAAAAAAAAAAAAAAAAAAAAAAAAAAAAAAAAAAAAAAAAAAAAAAAAAAAAAAAAAAAAAAAAAAA&#13;&#10;AAAAAAAAAAAAAAAAAAAAAAAAAAAAAAAAAAAAAAACAAAAqAAAAP8AAAD/AAAA/wAAAP8AAAD/AAAA&#13;&#10;/gAAA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IAAAA/wAAAP8AAAD/AAAA/wAA&#13;&#10;AP8AAAC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AAAAD/AAAA/wAAAP8AAAD/&#13;&#10;AAAA/wAAAG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gAAAP8AAAD/&#13;&#10;AAAA/wAAAP8AAAD/AAAAO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4AAAA/wAAAP8AAAD/AAAA/wAAAP8AAACYAAAAAAAAAAAAAAAAAAAAAAAAAAAAAAAA&#13;&#10;AAAAAAAAAAAAAAAAAAAAAAAAAAAAAAAAAAAAAAAAAAAAAAAAAAAAAAAAAAAAAAAAAAAAAAAAAAAA&#13;&#10;AAAAAAAASQAAAPsAAAD/AAAA/wAAAP8AAAD/AAAA/wAAAK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QwAAAP8AAAD/AAAA/wAAAP8AAAD/AAAAq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NAAAA/wAAAP8AAAD/AAAA/wAAAP8AAAB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MYAAAD/AAAA/wAAAP8AAAD/AAAA/wAAAG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uwAAAP8AAAD/AAAA/wAA&#13;&#10;AP8AAAD/AAAAjwAAADwAAAA8AAAAPAAAADwAAAA8AAAAPAAAADwAAAA8AAAAPAAAADwAAAA8AAAA&#13;&#10;PAAAADwAAAA8AAAAPAAAADwAAAA8AAAAPAAAADwAAAA8AAAAQgAAAM8AAAD/AAAA/wAAAP8AAAD/&#13;&#10;AAAA/wAAAPYAAABq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HMAAAD/AAAA&#13;&#10;/wAAAP8AAAD/AAAA/wAAAL8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qgAAAP8A&#13;&#10;AAD/AAAA/wAAAP8AAAD/AAAAiQ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GwAAAAAAAAAAAAAAAAAAAAAAAAAAAAAAAAAAAAAAAAAA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HQAAAAA&#13;&#10;AAAAAAAAAAAAAAAAAAAAAAAAAAAAAAAAAAAAAA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0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BwAAAAAAAAAAAAAAAAAAAAAAAAAAAAAAAAAAAA&#13;&#10;AAAAAAAAAAD/AAAA/wAAAKo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MAAAAD/AAAA/wAAAP8AAAD/AAAA/wAAAFw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B1AAAA/wAAAP8AAAD/AAAA/wAAAP8AAADEAAAAJwAA&#13;&#10;ACcAAAAnAAAAJwAAACcAAAAnAAAAJwAAACcAAAAnAAAAJwAAACcAAAAnAAAAJwAAACcAAAAnAAAA&#13;&#10;JwAAACcAAAAnAAAAJwAAACsAAADCAAAA/wAAAP8AAAD/AAAA/wAAAP8AAAD7AAAAX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GQAAAD/AAAA/wAAAP8AAAD/AAAA&#13;&#10;/wAAALg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JwAAACcA&#13;&#10;AAAnAAAAJw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zAAAA/wAAAP8A&#13;&#10;AAD/AAAA/wAAAP8AAAA6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AAAAP8AAAD/AAAA/wAAAP8AAAD/AAAAhwAAAAAAAAAAAAAAAAAAAAAAAAAAAAAAAAAAAAAA&#13;&#10;AAAAAAAAAAAAAAAAAAAAAAAAAAAAAAAAAAAAAAAAAAAAAAAAAAAAAAAAAAAAAAAAAABYAAAA+gAA&#13;&#10;AP8AAAD/AAAA/wAAAP8AAAD/AAAAn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EAAAA/wAAAP8AAAD/AAAA/wAAAP8AAACp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I4AAAD/AAAA/wAAAP8AAAD/AAAA/wAAAG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fAAAA/wAAAHAAAAAAAAAAAAAAAAAAAAAA&#13;&#10;AAAAAAAAAAAAAAAAAAAAAAAAAP8AAAD/AAAAm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AAAAP8AAAD/AAAA/wAAAP8AAAD/AAAAP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QAAAD/AAAA/wAAAP8AAAD/AAAA&#13;&#10;/wAAAFAAAAAAAAAAAAAAAAAAAAAAAAAAAAAAAAAAAAAAAAAAAAAAAAAAAAAAAAAAAAAAAAAAAAAA&#13;&#10;AAAAAAAAAAAAAAAAAAAAAAAAAAAAAAAWAAAA2QAAAP8AAAD/AAAA/wAAAP8AAAD/AAAA5wAAAC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AAAAP8AAAD/&#13;&#10;AAAA/wAAAP8AAAD/AAAAq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QAAAA/wAA&#13;&#10;AP8AAAD/AAAA/wAAAP8AAAB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CAAAA4AAAAP8AAABwAAAAAAAAAAAAAAAAAAAAAAAAAAAAAAAAAAAAAAAAAAAAAAD/AAAA&#13;&#10;/wAAAJ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QAAAD/AAAA/wAAAP8AAAD/AAAA/wAAAD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sAAADkAAAA/wAAAP8AAAD/AAAA/wAAAPYAAAAjAAAAAAAAAAAAAAAAAAAAAAAA&#13;&#10;AAAAAAAAAAAAAAAAAAAAAAAAAAAAAAAAAAAAAAAAAAAAAAAAAAAAAAAAAAAAAAAAAAAAAAAAAAAA&#13;&#10;kAAAAP8AAAD/AAAA/wAAAP8AAAD/AAAA/wAAAG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EgAAAD/AAAA/wAAAP8AAAD/AAAA/wAAAK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AAAAP8AAAD/AAAA/wAAAP8AAAD/AAAAZ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AAAOAAAAD/AAAAcAAAAAAA&#13;&#10;AAAAAAAAAAAAAAAAAAAAAAAAAAAAAAAAAAAAAAAA/wAAAP8AAAC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0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DAAAA+gAAAP8AAAD/&#13;&#10;AAAA/wAAAP8AAADNAAAADQAAAAAAAAAAAAAAAAAAAAAAAAAAAAAAAAAAAAAAAAAAAAAAAAAAAAAA&#13;&#10;AAAAAAAAAAAAAAAAAAAAAAAAAAAAAAAAAAAAAAAAOgAAAPUAAAD/AAAA/wAAAP8AAAD/AAAA/wAA&#13;&#10;AMIAAAAJ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IAAAA/wAAAP8AAAD/AAAA/wAAAP8AAAC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AAAAD/AAAA/wAAAP8AAAD/AAAA/wAAAG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AAADgAAAA/wAAAHAAAAAAAAAAAAAAAAAAAAAAAAAAAAAAAAAAAAAA&#13;&#10;AAAAAAAAAP8AAAD/AAAAm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tAAAAP8AAAD/AAAA/wAAAP8AAAD/AAAAP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gAAAP8AAAD/AAAA/wAAAP8AAAD/AAAAowAAAAAAAAAAAAAA&#13;&#10;AAAAAAAAAAAAAAAAAAAAAAAAAAAAAAAAAAAAAAAAAAAAAAAAAAAAAAAAAAAAAAAAAAAAAAAAAAAA&#13;&#10;AAAACQAAAMAAAAD/AAAA/wAAAP8AAAD/AAAA/wAAAPQAAAA6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SAAAAP8AAAD/AAAA/wAAAP8AAAD/&#13;&#10;AAAAq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QAAAA/wAAAP8AAAD/AAAA/wAA&#13;&#10;AP8AAAB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4AAA&#13;&#10;AP8AAABwAAAAAAAAAAAAAAAAAAAAAAAAAAAAAAAAAAAAAAAAAAAAAAD/AAAA/wAAAJ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LQAAAD/AAAA/wAA&#13;&#10;AP8AAAD/AAAA/wAAAD4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AAAKIA&#13;&#10;AAD/AAAA/wAAAP8AAAD/AAAA/wAAAHUAAAAAAAAAAAAAAAAAAAAAAAAAAAAAAAAAAAAAAAAAAAAA&#13;&#10;AAAAAAAAAAAAAAAAAAAAAAAAAAAAAAAAAAAAAAAAAAAAAAAAAG8AAAD/AAAA/wAAAP8AAAD/AAAA&#13;&#10;/wAAAP8AAACJ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EgAAAD/AAAA/wAAAP8AAAD/AAAA/wAAAK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AAAAP8AAAD/AAAA/wAAAP8AAAD/AAAAZ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AAAOAAAAD/AAAAcAAAAAAAAAAAAAAAAAAAAAAA&#13;&#10;AAAAAAAAAAAAAAAAAAAAAAAA/wAAAP8AAAC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0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oAAADYAAAA/wAAAP8AAAD/AAAA/wAAAPcAAABA&#13;&#10;AAAAAAAAAAAAAAAAAAAAAAAAAAAAAAAAAAAAAAAAAAAAAAAAAAAAAAAAAAAAAAAAAAAAAAAAAAAA&#13;&#10;AAAAAAAAAAAAACQAAADkAAAA/wAAAP8AAAD/AAAA/wAAAP8AAADcAAAAF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IAAAA/wAAAP8A&#13;&#10;AAD/AAAA/wAAAP8AAACr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AAAAD/AAAA&#13;&#10;/wAAAP8AAAD/AAAA/wAAAG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IAAADgAAAA/wAAAHAAAAAAAAAAAAAAAAAAAAAAAAAAAAAAAAAAAAAAAAAAAAAAAP8AAAD/&#13;&#10;AAAAm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tAAAAP8AAAD/AAAA/wAAAP8AAAD/AAAAP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rAAAA9wAAAP8AAAD/AAAA/wAAAP8AAADmAAAAEAAAAAAAAAAAAAAAAAAAAAAAAAAAAAAA&#13;&#10;AAAAAAAAAAAAAAAAAAAAAAAAAAAAAAAAAAAAAAAAAAAAAAAAAAAAAAAAAACkAAAA/wAAAP8AAAD/&#13;&#10;AAAA/wAAAP8AAAD9AAAAW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SAAAAP8AAAD/AAAA/wAAAP8AAAD/AAAAq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QAAAA/wAAAP8AAAD/AAAA/wAAAP8AAABk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AAA4AAAAP8AAABwAAAAAAAA&#13;&#10;AAAAAAAAAAAAAAAAAAAAAAAAAAAAAAAAAAAAAAD/AAAA/wAAAJ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QAAAD/AAAA/wAAAP8AAAD/AAAA/wAA&#13;&#10;AD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YQAAAP4AAAD/AAAA/wAAAP8A&#13;&#10;AAD/AAAAuAAAAAEAAAAAAAAAAAAAAAAAAAAAAAAAAAAAAAAAAAAAAAAAAAAAAAAAAAAAAAAAAAAA&#13;&#10;AAAAAAAAAAAAAAAAAAAAAABJAAAA+AAAAP8AAAD/AAAA/wAAAP8AAAD/AAAAswAAAA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gAAAD/AAAA/wAAAP8AAAD/AAAA/wAAAK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kAAAAP8AAAD/AAAA/wAAAP8AAAD/AAAAZ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OAAAAD/AAAAcAAAAAAAAAAAAAAAAAAAAAAAAAAAAAAAAAAAAAAA&#13;&#10;AAAAAAAA/wAAAP8AAAC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0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UAAAD/AAAA/wAAAP8AAAD/AAAA/wAAAIAAAAAAAAAAAAAAAAAAAAAA&#13;&#10;AAAAAAAAAAAAAAAAAAAAAAAAAAAAAAAAAAAAAAAAAAAAAAAAAAAAAAAAAAAAAAARAAAAzQAAAP8A&#13;&#10;AAD/AAAA/wAAAP8AAAD/AAAA8AAAAC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IAAAA/wAAAP8AAAD/AAAA/wAAAP8A&#13;&#10;AAC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AAAAD/AAAA/wAAAP8AAAD/AAAA&#13;&#10;/wAAAG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DgAAAA&#13;&#10;/wAAAHAAAAAAAAAAAAAAAAAAAAAAAAAAAAAAAAAAAAAAAAAAAAAAAP8AAAD/AAAAm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tAAAAP8AAAD/AAAA&#13;&#10;/wAAAP8AAAD/AAAAP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AAADAAAAA/wAA&#13;&#10;AP8AAAD/AAAA/wAAAP8AAABOAAAAAAAAAAAAAAAAAAAAAAAAAAAAAAAAAAAAAAAAAAAAAAAAAAAA&#13;&#10;AAAAAAAAAAAAAAAAAAAAAAAAAAAAAAAAhAAAAP8AAAD/AAAA/wAAAP8AAAD/AAAA/wAAAI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SAAAAP8AAAD/AAAA/wAAAP8AAAD/AAAAq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wAAAP8AAAD/AAAA/wAAAP8AAAB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4AAAAP8AAABwAAAAAAAAAAAAAAAAAAAAAAAA&#13;&#10;AAAAAAAAAAAAAAAAAAAAAAD/AAAA/wAAAJ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LQAAAD/AAAA/wAAAP8AAAD/AAAA/wAAAD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eAAAA5gAAAP8AAAD/AAAA/wAAAP8AAADrAAAAKgAAAAAA&#13;&#10;AAAAAAAAAAAAAAAAAAAAAAAAAAAAAAAAAAAAAAAAAAAAAAAAAAAAAAAAAAAAAAAAAAAAAAAALwAA&#13;&#10;AO0AAAD/AAAA/wAAAP8AAAD/AAAA/wAAAM8AAAA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EgAAAD/AAAA/wAA&#13;&#10;AP8AAAD/AAAA/wAAAK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AAAAP8AAAD/&#13;&#10;AAAA/wAAAP8AAAD/AAAAZ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OAAAAD/AAAAcAAAAAAAAAAAAAAAAAAAAAAAAAAAAAAAAAAAAAAAAAAAAAAA/wAAAP8A&#13;&#10;AAC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0&#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PQAAAP4AAAD/AAAA/wAAAP8AAAD/AAAAzgAAAAkAAAAAAAAAAAAAAAAAAAAAAAAAAAAAAAAAAAAA&#13;&#10;AAAAAAAAAAAAAAAAAAAAAAAAAAAAAAAAAAAABQAAALEAAAD/AAAA/wAAAP8AAAD/AAAA/wAAAPsA&#13;&#10;AAB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IAAAA/wAAAP8AAAD/AAAA/wAAAP8AAACr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AAAAD/AAAA/wAAAP8AAAD/AAAA/wAAAG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DgAAAA/wAAAHAAAAAAAAAA&#13;&#10;AAAAAAAAAAAAAAAAAAAAAAAAAAAAAAAAAAAAAP8AAAD/AAAAm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tAAAAP8AAAD/AAAA/wAAAP8AAAD/AAAA&#13;&#10;P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HUAAAD/AAAA/wAAAP8AAAD/AAAA/wAA&#13;&#10;AKQAAAAAAAAAAAAAAAAAAAAAAAAAAAAAAAAAAAAAAAAAAAAAAAAAAAAAAAAAAAAAAAAAAAAAAAAA&#13;&#10;AAAAAFsAAAD8AAAA/wAAAP8AAAD/AAAA/wAAAP8AAACfAAAA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SAAAAP8AAAD/AAAA/wAAAP8AAAD/AAAAq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wAAAP8AAAD/AAAA/wAAAP8AAAB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4AAAAP8AAABwAAAAAAAAAAAAAAAAAAAAAAAAAAAAAAAAAAAAAAAA&#13;&#10;AAAAAAD/AAAA/wAAAJ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QAAAD/AAAA/wAAAP8AAAD/AAAA/wAAAD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sAAAA/wAAAP8AAAD/AAAA/wAAAP8AAABrAAAAAAAAAAAAAAAAAAAAAAAAAAAA&#13;&#10;AAAAAAAAAAAAAAAAAAAAAAAAAAAAAAAAAAAAAAAAAAAAABgAAADZAAAA/wAAAP8AAAD/AAAA/wAA&#13;&#10;AP8AAADpAAAAI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gAAAD/AAAA/wAAAP8AAAD/AAAA/wAA&#13;&#10;AK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kAAAAP8AAAD/AAAA/wAAAP8AAAD/&#13;&#10;AAAAZ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OAAAAD/&#13;&#10;AAAAcAAAAAAAAAAAAAAAAAAAAAAAAAAAAAAAAAAAAAAAAAAAAAAA/wAAAP8AAAC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0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1QAAAP8AAAD/AAAA&#13;&#10;/wAAAP8AAAD9AAAANwAAAAAAAAAAAAAAAAAAAAAAAAAAAAAAAAAAAAAAAAAAAAAAAAAAAAAAAAAA&#13;&#10;AAAAAAAAAAEAAACUAAAA/wAAAP8AAAD/AAAA/wAAAP8AAAD/AAAAc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IAAAA/wAAAP8AAAD/AAAA/wAAAP8AAACr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AAAAD/AAAA/wAAAP8AAAD/AAAA/wAAAG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DgAAAA/wAAAHAAAAAAAAAAAAAAAAAAAAAAAAAA&#13;&#10;AAAAAAAAAAAAAAAAAAAAAP8AAAD/AAAAm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tAAAAP8AAAD/AAAA/wAAAP8AAAD/AAAAP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AAAAO8AAAD/AAAA/wAAAP8AAAD/AAAA4QAAABgAAAAAAAAAAAAA&#13;&#10;AAAAAAAAAAAAAAAAAAAAAAAAAAAAAAAAAAAAAAAAAAAAAAAAAAAAAAA+AAAA9gAAAP8AAAD/AAAA&#13;&#10;/wAAAP8AAAD/AAAAvgAAAA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SAAAAP8AAAD/AAAA&#13;&#10;/wAAAP8AAAD/AAAAq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QAAAA/wAAAP8A&#13;&#10;AAD/AAAA/wAAAP8AAAB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4AAAAP8AAABwAAAAAAAAAAAAAAAAAAAAAAAAAAAAAAAAAAAAAAAAAAAAAAD/AAAA/wAA&#13;&#10;AJ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QA&#13;&#10;AAD/AAAA/wAAAP8AAAD/AAAA/wAAAD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YAAAD/&#13;&#10;AAAA/wAAAP8AAAD/AAAA/wAAALkAAAAFAAAAAAAAAAAAAAAAAAAAAAAAAAAAAAAAAAAAAAAAAAAA&#13;&#10;AAAAAAAAAAAAAAAAAAALAAAAvwAAAP8AAAD/AAAA/wAAAP8AAAD/AAAA9AAAAD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gAAAD/AAAA/wAAAP8AAAD/AAAA/wAAAK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AAAAP8AAAD/AAAA/wAAAP8AAAD/AAAAZ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OAAAAD/AAAAcAAAAAAAAAAA&#13;&#10;AAAAAAAAAAAAAAAAAAAAAAAAAAAAAAAAAAAA/wAAAP8AAAC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0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IAAAA/wAAAP8AAAD/AAAA/wAAAP8AAACOAAAA&#13;&#10;AAAAAAAAAAAAAAAAAAAAAAAAAAAAAAAAAAAAAAAAAAAAAAAAAAAAAAAAAAAAAAAAbAAAAP4AAAD/&#13;&#10;AAAA/wAAAP8AAAD/AAAA/wAAAI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I&#13;&#10;AAAA/wAAAP8AAAD/AAAA/wAAAP8AAAC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AAAAD/AAAA/wAAAP8AAAD/AAAA/wAAAG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DgAAAA/wAAAHAAAAAAAAAAAAAAAAAAAAAAAAAAAAAAAAAAAAAAAAAA&#13;&#10;AAAAAP8AAAD/AAAAm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tAAAAP8AAAD/AAAA/wAAAP8AAAD/AAAAP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DAAAAwAAAAP8AAAD/AAAA/wAAAP8AAAD9AAAAWQAAAAAAAAAAAAAAAAAAAAAAAAAAAAAAAAAA&#13;&#10;AAAAAAAAAAAAAAAAAAAAAAAAAAAAJAAAAOYAAAD/AAAA/wAAAP8AAAD/AAAA/wAAANsAAAAZ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SAAAAP8AAAD/AAAA/wAAAP8AAAD/AAAA&#13;&#10;q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wAAAP8AAAD/AAAA/wAAAP8A&#13;&#10;AAB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4AAAAP8A&#13;&#10;AABwAAAAAAAAAAAAAAAAAAAAAAAAAAAAAAAAAAAAAAAAAAAAAAD/AAAA/wAAAJ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QAAAD/AAAA/wAAAP8A&#13;&#10;AAD/AAAA/wAAAD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FAAAAOsAAAD/AAAA/wAAAP8AAAD/&#13;&#10;AAAA8wAAACUAAAAAAAAAAAAAAAAAAAAAAAAAAAAAAAAAAAAAAAAAAAAAAAAAAAAAAAAAAwAAAKMA&#13;&#10;AAD/AAAA/wAAAP8AAAD/AAAA/wAAAP4AAABh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gAAAD/AAAA/wAAAP8AAAD/AAAA/wAAAK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AAAAP8AAAD/AAAA/wAAAP8AAAD/AAAAZ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OAAAAD/AAAAcAAAAAAAAAAAAAAAAAAAAAAAAAAA&#13;&#10;AAAAAAAAAAAAAAAAAAAA/wAAAP8AAAC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0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EcAAAD6AAAA/wAAAP8AAAD/AAAA/wAAANIAAAAFAAAAAAAAAAAAAAAAAAAA&#13;&#10;AAAAAAAAAAAAAAAAAAAAAAAAAAAAAAAAAAAAAEwAAAD8AAAA/wAAAP8AAAD/AAAA/wAAAP8AAACu&#13;&#10;AAAAB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IAAAA/wAAAP8AAAD/&#13;&#10;AAAA/wAAAP8AAAC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AAAAD/AAAA/wAA&#13;&#10;AP8AAAD/AAAA/wAAAG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DgAAAA/wAAAHAAAAAAAAAAAAAAAAAAAAAAAAAAAAAAAAAAAAAAAAAAAAAAAP8AAAD/AAAA&#13;&#10;m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AAA&#13;&#10;AP8AAAD/AAAA/wAAAP8AAAD/AAAAP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AAAA/wAAAP8A&#13;&#10;AAD/AAAA/wAAAP8AAACaAAAAAAAAAAAAAAAAAAAAAAAAAAAAAAAAAAAAAAAAAAAAAAAAAAAAAAAA&#13;&#10;ABMAAADOAAAA/wAAAP8AAAD/AAAA/wAAAP8AAADrAAAAL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SAAAAP8AAAD/AAAA/wAAAP8AAAD/AAAAq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QAAAA/wAAAP8AAAD/AAAA/wAAAP8AAABk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4AAAAP8AAABwAAAAAAAAAAAA&#13;&#10;AAAAAAAAAAAAAAAAAAAAAAAAAAAAAAAAAAD/AAAA/wAAAJ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LQAAAD/AAAA/wAAAP8AAAD/AAAA/wAAAD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qgAAAP8AAAD/AAAA/wAAAP8AAAD/AAAAZwAAAAAAAAAA&#13;&#10;AAAAAAAAAAAAAAAAAAAAAAAAAAAAAAAAAAAAAAAAAAAAAAB6AAAA/wAAAP8AAAD/AAAA/wAAAP8A&#13;&#10;AAD/AAAAg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EgA&#13;&#10;AAD/AAAA/wAAAP8AAAD/AAAA/wAAAK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P8AAAD/AAAA/wAAAP8AAAD/AAAAZ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OAAAAD/AAAAcAAAAAAAAAAAAAAAAAAAAAAAAAAAAAAAAAAAAAAAAAAA&#13;&#10;AAAA/wAAAP8AAAC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0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QAA&#13;&#10;ANMAAAD/AAAA/wAAAP8AAAD/AAAA9gAAADwAAAAAAAAAAAAAAAAAAAAAAAAAAAAAAAAAAAAAAAAA&#13;&#10;AAAAAAAAAAAyAAAA7gAAAP8AAAD/AAAA/wAAAP8AAAD/AAAAzgAAAB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IAAAA/wAAAP8AAAD/AAAA/wAAAP8AAACr&#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AAAAD/AAAA/wAAAP8AAAD/AAAA/wAA&#13;&#10;AG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IAAADgAAAA/wAA&#13;&#10;AHAAAAAAAAAAAAAAAAAAAAAAAAAAAAAAAAAAAAAAAAAAAAAAAP8AAAD/AAAAm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sAAAAP8AAAD/AAAA/wAA&#13;&#10;AP8AAAD/AAAAN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oAAAD4AAAA/wAAAP8AAAD/AAAA/wAAAN0A&#13;&#10;AAAWAAAAAAAAAAAAAAAAAAAAAAAAAAAAAAAAAAAAAAAAAAAAAAAGAAAAtwAAAP8AAAD/AAAA/wAA&#13;&#10;AP8AAAD/AAAA+gAAAEw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PgAAAP8AAAD/AAAA/wAAAP8AAAD/AAAAp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KAAAA/wAAAP8AAAD/AAAA/wAAAP8AAAB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CAAAA4AAAAP8AAABwAAAAAAAAAAAAAAAAAAAAAAAAAAAA&#13;&#10;AAAAAAAAAAAAAAAAAAD/AAAA/wAAAJsAAAAAAAAAAAAAAAAAAAAAAAAAAAAAAAAAAAAAAAAAAAAA&#13;&#10;AAAAAAAAAAAAAAAAAAAAAAAAAAAAAAAAAAYAAACC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N4AAAD/AAAA/wAAAP8AAAD/AAAA/wAAAKk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BYAAAAAAAAAAAAAAAAAAAAAAAAAAAAAAAAAAAAAAAAA&#13;&#10;AAAAAAAAAABaAAAA/wAAAP8AAAD/AAAA/wAAAP8AAAC8AAAAAAAAAAAAAAAAAAAAAAAAAAAAAAAA&#13;&#10;AAAAAAAAAAAAAAAAAAAAYQAAAP8AAAD/AAAA/wAAAP8AAAD/AAAA/wAAAJkAAA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gAAACNAAAAjQAAAI0AAACNAAAAjQAAAI0AAACN&#13;&#10;AAAAjQAAAI0AAACNAAAAjQAAAI0AAACNAAAAjQAAAI0AAACNAAAAjQAAAI0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K0AAAD/AAAA/wAAAP8A&#13;&#10;AAD/AAAA/wAAANo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ApAAAAAAAAAAAAAAAAAAAAAAAAAAAAAAAAAAAAAAAAAAAAAAAAAAAAkQAAAP8AAAD/AAAA/wAA&#13;&#10;AP8AAAD/AAAAhwAAAAAAAAAAAAAAAAAAAAAAAAAAAAAAAAAAAAAAAAAAAAAAGQAAANwAAAD/AAAA&#13;&#10;/wAAAP8AAAD/AAAA/wAAAOMAAAA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N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L4AAAAAAAAAAAAAAAAAAAAAAAAAAAAAAAAAAAAAAAAAAAAAAAAAAAAAAAAAAAAAAAAA&#13;&#10;AAAAAAAAAAAAAAAAAAAAAAAAAAAAAAAAAAAAAAAAAAAAAAIAAADgAAAA/wAAAHAAAAAAAAAAAAAA&#13;&#10;AAAAAAAAAAAAAAAAAAAAAAAAAAAAAAAAAP8AAAD/AAAAmwAAAAAAAAAAAAAAAAAAAAAAAAAAAAAA&#13;&#10;AAAAAAAAAAAAAAAAAAAAAAAAAAAAAAAAAAAAAAAAAAAAAAAACgAAAOsAAAD/FxcX/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HR0d/wAAAP8AAAD/AAAAJwAAAAAAAAAAAAAAAAAAAAAAAAAA&#13;&#10;AAAAAAAAAAAAAAAAAAAAAgAAAMMAAAD/AAAA/wAAAP8AAAD/AAAA/wAAAE4AAAAAAAAAAAAAAAAA&#13;&#10;AAAAAAAAAAAAAAAAAAAAAAAAAAAAAJEAAAD/AAAA/wAAAP8AAAD/AAAA/wAAAP4AAAB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SQAAAP8BAQH/IiIi/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Gxsb/wAA&#13;&#10;AP8AAAD/AAAA/wAAAP8AAAD/DQ0N/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&#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zY2Nv8AAAD/AAAA/wAAAC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kAAAD/AQEB/z8/P/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Ao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M&#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LwAAAAAAAAAAAAAAAAAAAAAAAAAAAAAAAAAAAAAAAAAAAAAAAAAAAAAAAAAAAAAAAAAAAAAAAAA&#13;&#10;AAAAAAAAAAAAAAAAAAAAAAAAAAAAAAAAAAAAAAIAAADgAAAA/wAAAHAAAAAAAAAAAAAAAAAAAAAA&#13;&#10;AAAAAAAAAAAAAAAAAAAAAAAAAP8AAAD/AAAAmwAAAAAAAAAAAAAAAAAAAAAAAAAAAAAAAAAAAAAA&#13;&#10;AAAAAAAAAAAAAAAAAAAAAAAAAAAAAAAAAAAAAAAABwAAAJ8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G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AAAOAAAAD/AAAAcAAAAAAA&#13;&#10;AAAAAAAAAAAAAAAAAAAAAAAAAAAAAAAAAAAAAAAA/wAAAP8AAAC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AAADgAAAA/wAAAHAAAAAAAAAAAAAAAAAAAAAAAAAAAAAAAAAAAAAA&#13;&#10;AAAAAAAAAP8AAAD/AAAAm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4AAA&#13;&#10;AP8AAABwAAAAAAAAAAAAAAAAAAAAAAAAAAAAAAAAAAAAAAAAAAAAAAD/AAAA/wAAAJ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AAAOAAAAD/AAAAcAAAAAAAAAAAAAAAAAAAAAAA&#13;&#10;AAAAAAAAAAAAAAAAAAAAAAAA/wAAAP8AAAC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IAAADgAAAA/wAAAHAAAAAAAAAAAAAAAAAAAAAAAAAAAAAAAAAAAAAAAAAAAAAAAP8AAAD/&#13;&#10;AAAAm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AAA4AAAAP8AAABwAAAAAAAA&#13;&#10;AAAAAAAAAAAAAAAAAAAAAAAAAAAAAAAAAAAAAAD/AAAA/wAAAJ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OAAAAD/AAAAcAAAAAAAAAAAAAAAAAAAAAAAAAAAAAAAAAAAAAAA&#13;&#10;AAAAAAAA/wAAAP8AAAC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DgAAAA&#13;&#10;/wAAAHAAAAAAAAAAAAAAAAAAAAAAAAAAAAAAAAAAAAAAAAAAAAAAAP8AAAD/AAAAm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4AAAAP8AAABwAAAAAAAAAAAAAAAAAAAAAAAA&#13;&#10;AAAAAAAAAAAAAAAAAAAAAAD/AAAA/wAAAJ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OAAAAD/AAAAcAAAAAAAAAAAAAAAAAAAAAAAAAAAAAAAAAAAAAAAAAAAAAAA/wAAAP8A&#13;&#10;AAC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AAADgAAAA/wAAAHAAAAAAAAAA&#13;&#10;AAAAAAAAAAAAAAAAAAAAAAAAAAAAAAAAAAAAAP8AAAD/AAAAm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4AAAAP8AAABwAAAAAAAAAAAAAAAAAAAAAAAAAAAAAAAAAAAAAAAA&#13;&#10;AAAAAAD/AAAA/wAAAJ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OAAAAD/&#13;&#10;AAAAcAAAAAAAAAAAAAAAAAAAAAAAAAAAAAAAAAAAAAAAAAAAAAAA/wAAAP8AAAC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IAAADgAAAA/wAAAHAAAAAAAAAAAAAAAAAAAAAAAAAA&#13;&#10;AAAAAAAAAAAAAAAAAAAAAP8AAAD/AAAAm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4AAAAP8AAABwAAAAAAAAAAAAAAAAAAAAAAAAAAAAAAAAAAAAAAAAAAAAAAD/AAAA/wAA&#13;&#10;AJ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OAAAAD/AAAAcAAAAAAAAAAA&#13;&#10;AAAAAAAAAAAAAAAAAAAAAAAAAAAAAAAAAAAA/wAAAP8AAAC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DgAAAA/wAAAHAAAAAAAAAAAAAAAAAAAAAAAAAAAAAAAAAAAAAAAAAA&#13;&#10;AAAAAP8AAAD/AAAAm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4AAAAP8A&#13;&#10;AABwAAAAAAAAAAAAAAAAAAAAAAAAAAAAAAAAAAAAAAAAAAAAAAD/AAAA/wAAAJ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OAAAAD/AAAAcAAAAAAAAAAAAAAAAAAAAAAAAAAA&#13;&#10;AAAAAAAAAAAAAAAAAAAA/wAAAP8AAAC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IAAADgAAAA/wAAAHAAAAAAAAAAAAAAAAAAAAAAAAAAAAAAAAAAAAAAAAAAAAAAAP8AAAD/AAAA&#13;&#10;m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4AAAAP8AAABwAAAAAAAAAAAA&#13;&#10;AAAAAAAAAAAAAAAAAAAAAAAAAAAAAAAAAAD/AAAA/wAAAJ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OAAAAD/AAAAcAAAAAAAAAAAAAAAAAAAAAAAAAAAAAAAAAAAAAAAAAAA&#13;&#10;AAAA/wAAAP8AAAC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IAAADgAAAA/wAA&#13;&#10;AHAAAAAAAAAAAAAAAAAAAAAAAAAAAAAAAAAAAAAAAAAAAAAAAP8AAAD/AAAAm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CAAAA4AAAAP8AAABwAAAAAAAAAAAAAAAAAAAAAAAAAAAA&#13;&#10;AAAAAAAAAAAAAAAAAAD/AAAA/wAAAJ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AAAOAAAAD/AAAAcAAAAAAAAAAAAAAAAAAAAAAAAAAAAAAAAAAAAAAAAAAAAAAA/wAAAP8AAAC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gAAACgAAAA1AAAAKAAA&#13;&#10;ABMAAAAAAAAAAAAAABAAAAAgAAAAAAAAAAAAAAAAAAAAAAAAAAAAAAAAAAAAAAAAAAAAAAAAAAAA&#13;&#10;AAAAAAAAAAAAAAAAAAAAAAAAAAAAAAAAAAAAAAAAAAAAAAAAAAAAAAAAAAAAAAAAAAAAAAAAAAAA&#13;&#10;AAAAAAAAAAAAAAAAAAAAAAAAAAAAAAAAAAAAAAAAAAsAAAAvAAAALQAAAA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wAAADEAAAApAAAAAQAAAAAA&#13;&#10;AAAAAAAAAAAAAAAAAAAAAAAAAAAAAAAAAAAAAAAAAAAAAAAAAAAAAAAAAAAAAAAAAAAAAAAAAAAA&#13;&#10;AAAAAAAAAAAAAAAAAAAAAAAAAAAAAAAAAAAAAAAAAAAAAAAAAAAAAAAAAAAAFQAAACgAAAA1AAAA&#13;&#10;KAAAABQAAAAAAAAAAAAAAAwAAAAh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IAAADgAAAA/wAAAHAAAAAAAAAAAAAA&#13;&#10;AAAAAAAAAAAAAAAAAAAAAAAAAAAAAAAAAP8AAAD/AAAAm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ZAAAAkwAAAN4AAAD5AAAA/wAAAPgAAADaAAAAiwAAACoAAACFAAAAoAAAAAAA&#13;&#10;AAAAAAAAAAAAAAAAAAAAAAAAAAAAAAAAAAAAAAAAAAAAAAAAAAAAAAAAAAAAAAAAAAAAAAAAAAAA&#13;&#10;AAAAAAAAAAAAAAAAAAAAAAAAAAAAAAAAAAAAAAAAAAAAAAAAAAAAAAAAAAAAAAAAAAAAAAAAAAAA&#13;&#10;AAAAABIAAACzAAAA/wAAAPwAAACSA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HgAAAMIAAAD/AAAA9gAAAIAAAAABAAAAAAAAAAAAAAAAAAAAAAAAAAAAAAAA&#13;&#10;AAAAAAAAAAAAAAAAAAAAAAAAAAAAAAAAAAAAAAAAAAAAAAAAAAAAAAAAAAAAAAAAAAAAAAAAAAAA&#13;&#10;AAAAAAAAAAAAAAAAAAAWAAAAjgAAANwAAAD5AAAA/wAAAPkAAADbAAAAjgAAACwAAABvAAAAp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AAA4AAAAP8AAABwAAAAAAAAAAAAAAAAAAAAAAAAAAAAAAAAAAAAAAAAAAAA&#13;&#10;AAD/AAAA/wAAAJ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sAAAA1AAAAP8AAADeAAAA&#13;&#10;cQAAAEYAAABrAAAAuAAAAP8AAAD2AAAA+wAAAKIAAAAAAAAAAAAAAAAAAAAAAAAAAAAAAAAAAAAA&#13;&#10;AAAAAAAAAAAAAAAAAAAAAAAAAAAAAAAAAAAAAAAAAAAAAAAAAAAAAAAAAAAAAAAAAAAAAAAAAAAA&#13;&#10;AAAAAAAAAAAAAAAAAAAAAAAAAAAAAAAAAAAAAAAAAAAAAAAAAABUAAAA/wAAAP8AAAD/AAAA9gAA&#13;&#10;AD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AAAOAAAAD/AAAA&#13;&#10;cAAAAAAAAAAAAAAAAAAAAAAAAAAAAAAAAAAAAAAAAAAAAAAA/wAAAP8AAAC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AAAAwgAAAP8AAADmAAAALwAAAAAAAAAAAAAAAAAAAAQAAABpAAAA+QAA&#13;&#10;AP8AAACmAAAAAAAAAAAAAAAAAAAAAAAAAAAAAAAAAAAAAAAAAAAAAAAAAAAAAAAAAAAAAAAAAAAA&#13;&#10;AAAAAAAAAAAAAAAAAAAAAAAAAAAAAAAAAAAAAAAAAAAAAAAAAAAAAAAAAAAAAAAAAAAAAAAAAAAA&#13;&#10;AAAAAAAAAAAAAAAAAAAAWwAAAP8AAAD/AAAA/wAAAPkAAAA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AAADgAAAA/wAAAHAAAAAAAAAAAAAAAAAAAAAAAAAAAAAA&#13;&#10;AAAAAAAAAAAAAAAAAP8AAAD/AAAAm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gAAAP8AAAD/&#13;&#10;AAAAwwAAAAAAAAAAAAAAAAAAAAAAAAAAAAAAAAAAAHgAAAD/AAAArQAAAAAAAAAAAAAAAAAAAAAA&#13;&#10;AAAAAAAAAAAAAAAAAAAAAAAAAAAAAAAAAAAAAAAAAAAAAAAAAAAAAAAAAAAAAAAAAAAAAAAAAAAA&#13;&#10;AAAAAAAAAAAAAAAAAAAAAAAAAAAAAAAAAAAAAAAAAAAAAAAAAAAAAAAAAAAAAAAAABsAAADQAAAA&#13;&#10;/wAAAP4AAACvAAAAD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AAA4AAAAP8AAABwAAAAAAAAAAAAAAAAAAAAAAAAAAAAAAAAAAAAAAAAAAAAAAD/AAAA/wAAAJ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IcAAAD/AAAA/wAAAOYAAAAnAAAAAAAAAAAAAAAAAAAA&#13;&#10;AAAAAAAAAAAJAAAA0wAAALgAAAAAAAAAAAAAAAAAAAAAAAAAAAAAAAAAAAAAAAAAAAAAAAAAAAAA&#13;&#10;AAAAAAAAAAAAAAAAAAAAAAAAAAAAAAAAAAAAAAAAAAAAAAAAAAAAAAAAAAAAAAAAAAAAAAAAAAAA&#13;&#10;AAAAAAAAAAAAAAAAAAAAAAAAAAAAAAAAAAAAAAAAFwAAAGIAAABZAAAAC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AAAOAAAAD/AAAAcAAAAAAAAAAAAAAA&#13;&#10;AAAAAAAAAAAAAAAAAAAAAAAAAAAAAAAA/wAAAP8AAAC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IAAADgAAAA/wAAAHAAAAAAAAAAAAAAAAAAAAAAAAAAAAAAAAAAAAAAAAAAAAAA&#13;&#10;AP8AAAD/AAAAm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AAA4AAAAP8AAABw&#13;&#10;AAAAAAAAAAAAAAAAAAAAAAAAAAAAAAAAAAAAAAAAAAAAAAD/AAAA/wAAAJ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AAAOAAAAD/AAAAcAAAAAAAAAAAAAAAAAAAAAAAAAAAAAAA&#13;&#10;AAAAAAAAAAAAAAAA/wAAAP8AAAC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A&#13;&#10;AADgAAAA/wAAAHAAAAAAAAAAAAAAAAAAAAAAAAAAAAAAAAAAAAAAAAAAAAAAAP8AAAD/AAAAm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4AAAAP8AAABwAAAAAAAAAAAAAAAA&#13;&#10;AAAAAAAAAAAAAAAAAAAAAAAAAAAAAAD/AAAA/wAAAJ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OAAAAD/AAAAcAAAAAAAAAAAAAAAAAAAAAAAAAAAAAAAAAAAAAAAAAAAAAAA&#13;&#10;/wAAAP8AAAC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DgAAAA/wAAAHAA&#13;&#10;AAAAAAAAAAAAAAAAAAAAAAAAAAAAAAAAAAAAAAAAAAAAAP8AAAD/AAAAm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4AAAAP8AAABwAAAAAAAAAAAAAAAAAAAAAAAAAAAAAAAA&#13;&#10;AAAAAAAAAAAAAAD/AAAA/wAAAJ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&#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OAAAAD/AAAAcAAAAAAAAAAAAAAAAAAAAAAAAAAAAAAAAAAAAAAAAAAAAAAA/wAAAP8AAAC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DgAAAA/wAAAHAAAAAAAAAAAAAAAAAA&#13;&#10;AAAAAAAAAAAAAAAAAAAAAAAAAAAAAP8AAAD/AAAAm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4AAAAP8AAABwAAAAAAAAAAAAAAAAAAAAAAAAAAAAAAAAAAAAAAAAAAAAAAD/&#13;&#10;AAAA/wAAAJ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OAAAAD/AAAAcAAA&#13;&#10;AAAAAAAAAAAAAAAAAAAAAAAAAAAAAAAAAAAAAAAAAAAA/wAAAP8AAAC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DgAAAA/wAAAHAAAAAAAAAAAAAAAAAAAAAAAAAAAAAAAAAA&#13;&#10;AAAAAAAAAAAAAP8AAAD/AAAAm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4AAAAP8AAABwAAAAAAAAAAAAAAAAAAAAAAAAAAAAAAAAAAAAAAAAAAAAAAD/AAAA/wAAAJ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OAAAAD/AAAAcAAAAAAAAAAAAAAAAAAA&#13;&#10;AAAAAAAAAAAAAAAAAAAAAAAAAAAA/wAAAP8AAAC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DgAAAA/wAAAHAAAAAAAAAAAAAAAAAAAAAAAAAAAAAAAAAAAAAAAAAAAAAAAP8A&#13;&#10;AAD/AAAAm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4AAAAP8AAABwAAAA&#13;&#10;AAAAAAAAAAAAAAAAAAAAAAAAAAAAAAAAAAAAAAAAAAD/AAAA/wAAAJ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OAAAAD/AAAAcAAAAAAAAAAAAAAAAAAAAAAAAAAAAAAAAAAA&#13;&#10;AAAAAAAAAAAA/wAAAP8AAAC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IAAADg&#13;&#10;AAAA/wAAAHAAAAAAAAAAAAAAAAAAAAAAAAAAAAAAAAAAAAAAAAAAAAAAAP8AAAD/AAAAm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AAA4AAAAP8AAABwAAAAAAAAAAAAAAAAAAAA&#13;&#10;AAAAAAAAAAAAAAAAAAAAAAAAAAD/AAAA/wAAAJ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AAAOAAAAD/AAAAcAAAAAAAAAAAAAAAAAAAAAAAAAAAAAAAAAAAAAAAAAAAAAAA/wAA&#13;&#10;AP8AAAC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AAADgAAAA/wAAAHAAAAAA&#13;&#10;AAAAAAAAAAAAAAAAAAAAAAAAAAAAAAAAAAAAAAAAAP8AAAD/AAAAm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CAAAA4AAAAP8AAABwAAAAAAAAAAAAAAAAAAAAAAAAAAAAAAAAAAAA&#13;&#10;AAAAAAAAAAD/AAAA/wAAAJ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AAAOAA&#13;&#10;AAD/AAAAcAAAAAAAAAAAAAAAAAAAAAAAAAAAAAAAAAAAAAAAAAAAAAAA/wAAAP8AAAC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IAAADgAAAA/wAAAHAAAAAAAAAAAAAAAAAAAAAA&#13;&#10;AAAAAAAAAAAAAAAAAAAAAAAAAP8AAAD/AAAAm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CAAAA4AAAAP8AAABwAAAAAAAAAAAAAAAAAAAAAAAAAAAAAAAAAAAAAAAAAAAAAAD/AAAA&#13;&#10;/wAAAJ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AAAOAAAAD/AAAAcAAAAAAA&#13;&#10;AAAAAAAAAAAAAAAAAAAAAAAAAAAAAAAAAAAAAAAA/wAAAP8AAAC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AAADgAAAA/wAAAHAAAAAAAAAAAAAAAAAAAAAAAAAAAAAAAAAAAAAA&#13;&#10;AAAAAAAAAP8AAAD/AAAAm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4AAA&#13;&#10;AP8AAABwAAAAAAAAAAAAAAAAAAAAAAAAAAAAAAAAAAAAAAAAAAAAAAD/AAAA/wAAAJ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AAAOAAAAD/AAAAcAAAAAAAAAAAAAAAAAAAAAAA&#13;&#10;AAAAAAAAAAAAAAAAAAAAAAAA/wAAAP8AAAC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IAAADgAAAA/wAAAHAAAAAAAAAAAAAAAAAAAAAAAAAAAAAAAAAAAAAAAAAAAAAAAP8AAAD/&#13;&#10;AAAAm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AAA4AAAAP8AAABwAAAAAAAA&#13;&#10;AAAAAAAAAAAAAAAAAAAAAAAAAAAAAAAAAAAAAAD/AAAA/wAAAJ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OAAAAD/AAAAcAAAAAAAAAAAAAAAAAAAAAAAAAAAAAAAAAAAAAAA&#13;&#10;AAAAAAAA/wAAAP8AAAC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DgAAAA&#13;&#10;/wAAAHAAAAAAAAAAAAAAAAAAAAAAAAAAAAAAAAAAAAAAAAAAAAAAAP8AAAD/AAAAm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4AAAAP8AAABwAAAAAAAAAAAAAAAAAAAAAAAA&#13;&#10;AAAAAAAAAAAAAAAAAAAAAAD/AAAA/wAAAJ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AAAOAAAAD/AAAAcAAAAAAAAAAAAAAAAAAAAAAAAAAAAAAAAAAAAAAAAAAAAAAA/wAAAP8A&#13;&#10;AACX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AAAA/wAAAHAAAAAAAAAA&#13;&#10;AAAAAAAAAAAAAAAAAAAAAAAAAAAAAAAAAAAAAP8AAAD/AAAAvg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cQAAAAAAAAAAAAAAAAAAAAAAAAAAAAAAAAAAAAAAAAAA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sQAAAE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M4AAADpAAAAP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I&#13;&#10;AAAA/wAAAOgAAAB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yAAAAP8AAAD/AAAA6AAAAD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gAAAD/AAAA/wAAAP8AAADlAAAAP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IAAAA/wAAAP8AAAD/&#13;&#10;AAAA/wAAAOgAAAB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yAAAAP8AAAD/AAAA/wAAAP8AAAD/AAAA6AAAAD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MgA&#13;&#10;AAD/AAAA/wAAAP8AAAD/AAAA/wAAAP8AAADkAAAAP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IAAAA/wAAAP8AAAD/AAAA/wAAAP8AAAD/&#13;&#10;AAAA/wAAAOkAAAB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yAAAAP8AAAD/AAAA/wAAAP8AAAD/AAAA/wAAAP8AAAD/AAAA5wAAAD8AAAAAAAAA&#13;&#10;AAAAAAAAAAAAAAAAAAAAAAAAAAAAAAAAAAAAAAAAAAAAAAAAAAAAAAAAAAAA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6AAAAD8AAAAAAAAA&#13;&#10;AAAAAAAAAAAAAAAAAAAAAAAAAAAAAAAAAAAAAAAAAAAAAAAAoQ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oAAAAPwAAAAAAAAAAAAAAAAAAAAAAAAAAAAAAAAAA&#13;&#10;AAAAAAAAAAAAAAAAAKE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OQAAAA/AAAAAAAAAAAAAAAAAAAAAAAAAAAAAAAAAAAAAAAAAAAAAACh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6AAAAEAAAAAAAAAA&#13;&#10;AAAAAAAAAAAAAAAAAAAAAAAAAAAAAAAAoQ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oAAAAPgAAAAAAAAAAAAAAAAAAAAAAAAAAAAAAAAAA&#13;&#10;AKE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OUAAAA/AAAAAAAAAAAAAAAAAAAAAAAAAAAAAACh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5wAAAEAAAAAAAAAA&#13;&#10;AAAAAAAAAAAAAAAAoQ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oAAAAPgAAAAAAAAAAAAAAAAAAAKE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OQAAAA/AAAAAAAAAAAAAACh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5wAAAE4AAAAAAAAA&#13;&#10;oQ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bAAAAAAAAAKE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S&#13;&#10;AAAALQAAAAAAAACh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MAAAAJAAAAAAAAAAAAAAAoQ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NAAAAHwAAAAAAAAAAAAAAAAAAAKE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SAAAAJQAAAAAAAAAAAAAAAAAAAAAAAACh&#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MAAAAJAAAAAAAAAAAAAAAAAAAAAAAAAAAAAAAoQ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NAAAAHwAAAAAAAAAAAAAAAAAAAAAA&#13;&#10;AAAAAAAAAAAAAKE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SAAAAJgAAAAAAAAAAAAAAAAAAAAAAAAAAAAAAAAAAAAAAAACh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LAAAAJAAAAAAAAAAAAAAAAAAA&#13;&#10;AAAAAAAAAAAAAAAAAAAAAAAAAAAAoQ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NAAAAHwAAAAAAAAAAAAAAAAAAAAAAAAAAAAAAAAAAAAAAAAAAAAAAAAAAAKc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TAAAAJgAAAAAAAAAAAAAA&#13;&#10;AAAAAAAAAAAAAAAAAAAAAAAAAAAAAAAAAAAAAAAAAABy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YAAAD/AAAA/wAAAP8AAAD/AAAA/wAAAP8AAAD/AAAA/wAAAP8AAADOAAAAJ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IAAAA/wAAAP8AAAD/AAAA/wAA&#13;&#10;AP8AAAD/AAAA/wAAAP8AAADMAAAAI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yAAAAP8AAAD/AAAA/wAAAP8AAAD/AAAA/wAAAP8AAADSAAAAJ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gAAAD/AAAA&#13;&#10;/wAAAP8AAAD/AAAA/wAAAP8AAADNAAAAJ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IAAAA/wAAAP8AAAD/AAAA/wAAAP8AAADNAAAAH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yAAAAP8AAAD/AAAA/wAAAP8AAADSAAAAJ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gAAAD/AAAA/wAAAP8AAADOAAAA&#13;&#10;J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IAAAA/wAAAP8AAADOAAAAI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yAAAAP8AAADT&#13;&#10;AAAAJ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NAAAADTAAAAJ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WAAAAJ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4AAABqAAAAB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0AAAA+gAAAD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RAAAA1wAAAP8AAACY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YgAAAP8AAAD/&#13;&#10;AAAA6gAAAB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gAAAMUAAAD/AAAA/wAAAP8AAABz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EsA&#13;&#10;AAD7AAAA/wAAAP8AAAD/AAAA2AAAAB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wAAAA/wAAAP8AAAD/AAAA/wAAAP8AAABg&#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zAAAA9AAAAP8AAAD/AAAA/wAAAP8AAAD/AAAAwgAAAAgAAAAAAAAAAAAAAAAAAAAAAAAA&#13;&#10;AAAAAAAAAAAAAAAAAAAAAAAAAAAAAAAAAAAAACgAAABsAAAAlQAAAL0AAAC4AAAAjAAAAEsAAAAt&#13;&#10;AAAAKgAAACsAAAArAAAAKgAAAAgAAAAAAAAAAAAAAAAAAAAAAAAAEAAAAFkAAAChAAAAwAAAAKYA&#13;&#10;AABoAAAAH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kwAAAP4AAAD1AAAA/wAAAP8A&#13;&#10;AAD/AAAA/wAAAPoAAABFAAAAAAAAAAAAAAAAAAAAAAAAAAAAAAAAAAAAAAAAAAAAAAAAAAAACgAA&#13;&#10;AHwAAADoAAAA/wAAAP8AAADWAAAAywAAAP8AAAD/AAAA+wAAAPcAAAD4AAAA+wAAAPYAAAAyAAAA&#13;&#10;AAAAAAAAAAAAAAAAPQAAAM4AAAD/AAAA/AAAAMwAAAD4AAAA/wAAANwAAABM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IQAAAPAAAADCAAAAcgAAAP8AAAD/AAAA/wAAAP8AAAD/AAAAqAAAAAAAAAAA&#13;&#10;AAAAAAAAAAAAAAAAAAAAAAAAAAAAAAAAAAAABQAAAJUAAAD/AAAA/wAAAP8AAAC8AAAAEQAAAAkA&#13;&#10;AACyAAAA/wAAAP8AAAD/AAAA+AAAAOkAAADhAAAAJwAAAAAAAAAAAAAAOgAAAOcAAAD/AAAA/wAA&#13;&#10;AG8AAAAGAAAAZwAAAPwAAAD/AAAA8wAAAD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UAAAD/AAAAYAAA&#13;&#10;AAwAAADbAAAA/wAAAP8AAAD/AAAA/wAAAPAAAAArAAAAAAAAAAAAAAAAAAAAAAAAAAAAAAAAAAAA&#13;&#10;AAAAAFcAAAD9AAAA/wAAAP8AAAD7AAAAVQAAAAAAAAAAAAAAVQAAAPoAAAD/AAAA/wAAAOMAAAA+&#13;&#10;AAAAHAAAAAIAAAAAAAAAFwAAANQAAAD/AAAA/wAAANgAAAARAAAAAAAAAAcAAADTAAAA/wAAAP8A&#13;&#10;AAC0AAAAB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cAAADgAAAA4AAAABMAAAAAAAAAewAAAP8AAAD/AAAA/wAAAP8A&#13;&#10;AAD/AAAAhgAAAAAAAAAAAAAAAAAAAAAAAAAAAAAAAAAAAAAAAACwAAAA/wAAAP8AAAD/AAAA8AAA&#13;&#10;ACoAAAAAAAAAAAAAACcAAADtAAAA/wAAAP8AAAD/AAAAaAAAAAAAAAAAAAAAAAAAAHwAAAD/AAAA&#13;&#10;/wAAAP8AAACeAAAAAAAAAAAAAAAAAAAAqQAAAP8AAAD/AAAA+gAAAE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nAAAA&#13;&#10;/wAAAIYAAAAAAAAAAAAAACYAAADvAAAA/wAAAP8AAAD/AAAA/wAAAOMAAAAYAAAAAAAAAAAAAAAA&#13;&#10;AAAAAAAAAAAAAAALAAAA2gAAAP8AAAD/AAAA/wAAAOsAAAAYAAAAAAAAAAAAAAAXAAAA5wAAAP8A&#13;&#10;AAD/AAAA/wAAAKQAAAAAAAAAAAAAAAsAAADHAAAA/wAAAP8AAAD/AAAAgQAAAAAAAAAAAAAAAAAA&#13;&#10;AJMAAAD/AAAA/wAAAP8AAABu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IAAAA0AAAAO4AAAAiAAAAAAAAAAAAAAAAAAAAogAA&#13;&#10;AP8AAAD/AAAA/wAAAP8AAAD/AAAAdAAAAAAAAAAAAAAAAAAAAAAAAAAAAAAABgAAANYAAAD/AAAA&#13;&#10;/wAAAP8AAADrAAAAGQAAAAAAAAAAAAAAEgAAAOUAAAD/AAAA/wAAAP8AAAC0AAAAAAAAAAAAAAAk&#13;&#10;AAAA8AAAAP8AAAD/AAAA/wAAAJ8AAABQAAAAVQAAAFIAAAC6AAAA/wAAAP8AAAD/AAAAl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TwAAAP0AAACQAAAAAAAAAAAAAAAAAAAAAAAAADsAAAD2AAAA/wAAAP8AAAD/AAAA/wAAANEA&#13;&#10;AAAQAAAAAAAAAAAAAAAAAAAAAAAAAAAAAACzAAAA/wAAAP8AAAD/AAAA8AAAACkAAAAAAAAAAAAA&#13;&#10;ACEAAADrAAAA/wAAAP8AAAD/AAAAjQAAAAAAAAAAAAAAMwAAAP8AAAD/AAAA/wAAAP8AAAD+AAAA&#13;&#10;+QAAAPsAAAD7AAAA9QAAAPIAAADyAAAA8gAAAKw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wAAALEAAAD/AAAAsgAAAIcAAACLAAAA&#13;&#10;iwAAAIkAAACVAAAA8QAAAP8AAAD/AAAA/wAAAP8AAAD/AAAAUgAAAAAAAAAAAAAAAAAAAAAAAAAA&#13;&#10;AAAATwAAAP4AAAD/AAAA/wAAAPkAAABRAAAAAAAAAAAAAABJAAAA9wAAAP8AAAD/AAAA9gAAADwA&#13;&#10;AAAAAAAAAAAAAEEAAAD/AAAA/wAAAP8AAAD/AAAAsgAAACsAAAAwAAAAMAAAADAAAAAwAAAAMAAA&#13;&#10;ADI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0AAAD6AAAA7QAAAOQAAADqAAAA6QAAAOkAAADpAAAA5wAAAOQAAAD/AAAA/wAA&#13;&#10;AP8AAAD/AAAA/wAAALoAAAADAAAAAAAAAAAAAAAAAAAAAAAAAAMAAACGAAAA/gAAAP8AAAD/AAAA&#13;&#10;twAAAAsAAAAJAAAAsAAAAP8AAAD/AAAA/QAAAHoAAAACAAAAAAAAAAAAAAA1AAAA/wAAAP8AAAD/&#13;&#10;AAAA/wAAALo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AAACmAAAA/wAAAFIAAAAc&#13;&#10;AAAAHQAAAB0AAAAdAAAAHQAAABwAAAAqAAAA1wAAAP8AAAD/AAAA/wAAAP8AAAD2AAAAOwAAAAAA&#13;&#10;AAAAAAAAAAAAAAAAAAAAAAAAAQAAAFMAAADVAAAA/wAAAP8AAADUAAAA0gAAAP8AAAD+AAAA1gAA&#13;&#10;AFoAAAABAAAAAAAAAAAAAAAAAAAAJAAAAPEAAAD/AAAA/wAAAP8AAADlAAAAH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sAAAA8QAAAMgAAAAIAAAAAAAAAAAAAAAAAAAAAAAAAAAAAAAAAAAA&#13;&#10;AAAAAIQAAAD/AAAA/wAAAP8AAAD/AAAA/wAAAJgAAAABAAAAAAAAAAAAAAAAAAAAAAAAAAAAAAA1&#13;&#10;AAAAwAAAAOgAAACpAAAArQAAALEAAACXAAAAXwAAABIAAAAAAAAAAAAAAAAAAAAAAAAAAAAAABYA&#13;&#10;AADaAAAA/wAAAP8AAAD/AAAA/wAAAH4AAAAAAAAAAAAAAAAAAAAAAAAAAAAAADcAAAB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QAAAP8A&#13;&#10;AAB4AAAAAAAAAAAAAAAAAAAAAAAAAAAAAAAAAAAAAAAAAAAAAAAjAAAA6wAAAP8AAAD/AAAA/wAA&#13;&#10;AP8AAADzAAAAMAAAAAAAAAAAAAAAAAAAAAAAAABfAAAA9QAAAPwAAABGAAAAAAAAAAAAAAAAAAAA&#13;&#10;AAAAAAAAAAAAAAAAAAAAAAAAAAAAAAAAAAAAAAAAAAACAAAAmQAAAP8AAAD/AAAA/wAAAP8AAADo&#13;&#10;AAAAOwAAAAAAAAAAAAAAAAAAAB0AAADeAAAAl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PQAA&#13;&#10;ANgAAAD/AAAA/QAAAIQAAAAIAAAAAQAAAAAAAAAAAAAAAAAAAAAAAAAAAAAAAAAAAAIAAACMAAAA&#13;&#10;/wAAAP8AAAD/AAAA/wAAAP8AAAD8AAAAdAAAAAwAAAAAAAAAVgAAAP8AAAD/AAAA/wAAAPUAAADM&#13;&#10;AAAAxQAAAMkAAADJAAAAxAAAALsAAACjAAAAdAAAABoAAAAAAAAAAAAAAAAAAAAAAAAAfwAAAP8A&#13;&#10;AAD/AAAA/wAAAP8AAAD/AAAA/wAAAP8AAAD/AAAA9QAAAE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wAAAP4AAAD/AAAA/wAAAP8AAAD/AAAA5QAAALEA&#13;&#10;AAAJAAAAAAAAAAAAAAAAAAAADwAAAJsAAADVAAAA/wAAAP8AAAD/AAAA/wAAAP8AAAD/AAAA/wAA&#13;&#10;AP8AAADWAAAADAAAAFAAAAD/AAAA/wAAAP8AAAD/AAAA/wAAAP8AAAD/AAAA/wAAAP8AAAD/AAAA&#13;&#10;/wAAAP8AAADMAAAAJwAAAAAAAAAAAAAAAAAAAAQAAACEAAAA8gAAAP8AAAD/AAAA/wAAAP8AAAD/&#13;&#10;AAAA2QAAAF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0AAABDAAAAQQAAAEEAAABBAAAAQgAAAEUAAAA/AAAAAwAAAAAAAAAAAAAAAAAAAAUAAAA8&#13;&#10;AAAARgAAAEMAAABBAAAAQQAAAEEAAABBAAAAQQAAAEEAAABDAAAAQAAAAAQAAAAfAAAA4QAAAP8A&#13;&#10;AAD/AAAA/wAAAP8AAAD/AAAA/wAAAP8AAAD/AAAA/wAAAP8AAAD/AAAA/wAAALkAAAAHAAAAAAAA&#13;&#10;AAAAAAAAAAAAAAAAAC8AAAB2AAAAowAAAKEAAACVAAAAZAAAAB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QAAADyAAAA/wAAAP8AAAD/AAAA/wAAAP8AAAD/&#13;&#10;AAAA/wAAAP8AAAD/AAAA/wAAAP8AAAD1AAAAI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wAAAC3AAAA/AAAAPQAAACtAAAAlAAAAIwAAACJAAAAjgAAAJgAAACwAAAA8QAAAP8AAAD/AAAA&#13;&#10;/AAAADg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MAAADCAAAA/wAAAP8AAABtAAAAAAAAAAAA&#13;&#10;AAAAAAAAAAAAAAAAAAAAAAAAAAAAADUAAADtAAAA/wAAAPEAAAAZ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IAAAA3AAAAP8AAAD/AAAAcgAAAAAAAAAAAAAAAAAAAAAAAAAAAAAAAAAAAAAAAAA3&#13;&#10;AAAA8wAAAP8AAACS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UAAAD/AAAA/wAA&#13;&#10;APYAAACQAAAARwAAADEAAAAnAAAAMAAAAEYAAACDAAAA7gAAAP8AAAC8AAAAF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AAAAawAAAMsAAADqAAAA/wAAAP8AAAD6AAAA9QAAAPcA&#13;&#10;AAD8AAAA9QAAAMwAAAB0AAAAD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AAAKAAAADwAAABPAAAAZAAAAGoAAABbAAAATQAAAC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">
                <v:shapetype id="_x0000_t202" coordsize="21600,21600" o:spt="202" path="m,l,21600r21600,l21600,xe">
                  <v:stroke joinstyle="miter"/>
                  <v:path gradientshapeok="t" o:connecttype="rect"/>
                </v:shapetype>
                <v:shape id="Text Box 10" o:spid="_x0000_s1027" type="#_x0000_t202" style="position:absolute;left:231;top:44562;width:5043;height:3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rsidR="00A12632" w:rsidRPr="008755BB" w:rsidRDefault="00A12632" w:rsidP="00A12632">
                        <w:pPr>
                          <w:ind w:firstLine="0"/>
                          <w:rPr>
                            <w:b/>
                          </w:rPr>
                        </w:pPr>
                        <w:r w:rsidRPr="008755BB">
                          <w:rPr>
                            <w:b/>
                          </w:rPr>
                          <w:t>(</w:t>
                        </w:r>
                        <w:r>
                          <w:rPr>
                            <w:b/>
                          </w:rPr>
                          <w:t>B</w:t>
                        </w:r>
                        <w:r w:rsidRPr="008755BB">
                          <w:rPr>
                            <w:b/>
                          </w:rPr>
                          <w:t>)</w:t>
                        </w:r>
                      </w:p>
                    </w:txbxContent>
                  </v:textbox>
                </v:shape>
                <v:shape id="Text Box 34" o:spid="_x0000_s1028" type="#_x0000_t202" style="position:absolute;width:5042;height:3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" fillcolor="white [3201]" stroked="f" strokeweight=".5pt">
                  <v:textbox>
                    <w:txbxContent>
                      <w:p w:rsidR="00A12632" w:rsidRPr="008755BB" w:rsidRDefault="00A12632" w:rsidP="00A12632">
                        <w:pPr>
                          <w:ind w:firstLine="0"/>
                          <w:rPr>
                            <w:b/>
                          </w:rPr>
                        </w:pPr>
                        <w:r w:rsidRPr="008755BB">
                          <w:rPr>
                            <w:b/>
                          </w:rPr>
                          <w:t>(</w:t>
                        </w:r>
                        <w:r>
                          <w:rPr>
                            <w:b/>
                          </w:rPr>
                          <w:t>A</w:t>
                        </w:r>
                        <w:r w:rsidRPr="008755BB">
                          <w:rPr>
                            <w:b/>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9" type="#_x0000_t75" style="position:absolute;left:6366;top:44562;width:47002;height:189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">
                  <v:imagedata r:id="rId14" o:title=""/>
                </v:shape>
                <v:shape id="Picture 1" o:spid="_x0000_s1030" type="#_x0000_t75" style="position:absolute;left:9722;width:39465;height:396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">
                  <v:imagedata r:id="rId15" o:title=""/>
                </v:shape>
              </v:group>
            </w:pict>
          </mc:Fallback>
        </mc:AlternateContent>
      </w:r>
    </w:p>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Default="003E1B42" w:rsidP="003E1B42"/>
    <w:p w:rsidR="003E1B42" w:rsidRDefault="003E1B42" w:rsidP="003E1B42">
      <w:pPr>
        <w:ind w:firstLine="0"/>
      </w:pPr>
    </w:p>
    <w:p w:rsidR="00A12632" w:rsidRDefault="00A12632" w:rsidP="003E1B42">
      <w:pPr>
        <w:ind w:firstLine="0"/>
      </w:pPr>
    </w:p>
    <w:p w:rsidR="00A12632" w:rsidRDefault="00A12632" w:rsidP="003E1B42">
      <w:pPr>
        <w:ind w:firstLine="0"/>
      </w:pPr>
    </w:p>
    <w:p w:rsidR="00A12632" w:rsidRDefault="00A12632" w:rsidP="003E1B42">
      <w:pPr>
        <w:ind w:firstLine="0"/>
      </w:pPr>
    </w:p>
    <w:p w:rsidR="00A12632" w:rsidRDefault="00A12632" w:rsidP="003E1B42">
      <w:pPr>
        <w:ind w:firstLine="0"/>
      </w:pPr>
    </w:p>
    <w:p w:rsidR="00A12632" w:rsidRDefault="00A12632" w:rsidP="003E1B42">
      <w:pPr>
        <w:ind w:firstLine="0"/>
      </w:pPr>
    </w:p>
    <w:p w:rsidR="00A12632" w:rsidRDefault="00A12632" w:rsidP="003E1B42">
      <w:pPr>
        <w:ind w:firstLine="0"/>
      </w:pPr>
    </w:p>
    <w:p w:rsidR="00A12632" w:rsidRDefault="00A12632" w:rsidP="003E1B42">
      <w:pPr>
        <w:ind w:firstLine="0"/>
      </w:pPr>
    </w:p>
    <w:p w:rsidR="00A12632" w:rsidRDefault="00A12632" w:rsidP="003E1B42">
      <w:pPr>
        <w:ind w:firstLine="0"/>
      </w:pPr>
    </w:p>
    <w:p w:rsidR="00A12632" w:rsidRDefault="00A12632" w:rsidP="003E1B42">
      <w:pPr>
        <w:ind w:firstLine="0"/>
      </w:pPr>
    </w:p>
    <w:p w:rsidR="00A12632" w:rsidRDefault="00A12632" w:rsidP="003E1B42">
      <w:pPr>
        <w:ind w:firstLine="0"/>
      </w:pPr>
    </w:p>
    <w:p w:rsidR="00A12632" w:rsidRDefault="00A12632" w:rsidP="003E1B42">
      <w:pPr>
        <w:ind w:firstLine="0"/>
      </w:pPr>
    </w:p>
    <w:p w:rsidR="003E1B42" w:rsidRDefault="003E1B42" w:rsidP="003E1B42">
      <w:pPr>
        <w:ind w:firstLine="0"/>
      </w:pPr>
      <w:r>
        <w:t xml:space="preserve">Figure 1. (A) A life course model of risk from parental education to age-related declines in kidney function through contemporaneous adult SES and health factors. Variables in the </w:t>
      </w:r>
      <w:r w:rsidR="00A12632">
        <w:t>solid</w:t>
      </w:r>
      <w:r>
        <w:t xml:space="preserve"> boxes were included in the current analysis. (B) Unhealthy age-related profiles of kidney function across adulthood are characterized by elevated </w:t>
      </w:r>
      <w:r w:rsidR="00497D8B">
        <w:t>eGFR</w:t>
      </w:r>
      <w:r>
        <w:t xml:space="preserve"> among younger adults followed </w:t>
      </w:r>
      <w:r>
        <w:lastRenderedPageBreak/>
        <w:t>by a steeper decline clearance rates that can progress to Stages 3-5 chronic kidney disease (CKD) among older adults.</w:t>
      </w:r>
    </w:p>
    <w:p w:rsidR="003E1B42" w:rsidRDefault="003E1B42" w:rsidP="003E1B42">
      <w:pPr>
        <w:ind w:firstLine="0"/>
        <w:sectPr w:rsidR="003E1B42">
          <w:footnotePr>
            <w:pos w:val="beneathText"/>
          </w:footnotePr>
          <w:pgSz w:w="12240" w:h="15840"/>
          <w:pgMar w:top="1440" w:right="1440" w:bottom="1440" w:left="1440" w:header="720" w:footer="720" w:gutter="0"/>
          <w:cols w:space="720"/>
          <w:titlePg/>
          <w:docGrid w:linePitch="360"/>
          <w15:footnoteColumns w:val="1"/>
        </w:sectPr>
      </w:pPr>
    </w:p>
    <w:p w:rsidR="003E1B42" w:rsidRDefault="00D0572C" w:rsidP="003E1B42">
      <w:pPr>
        <w:ind w:firstLine="0"/>
      </w:pPr>
      <w:r>
        <w:rPr>
          <w:noProof/>
        </w:rPr>
        <w:lastRenderedPageBreak/>
        <mc:AlternateContent>
          <mc:Choice Requires="wps">
            <w:drawing>
              <wp:anchor distT="0" distB="0" distL="114300" distR="114300" simplePos="0" relativeHeight="251632128" behindDoc="0" locked="0" layoutInCell="1" allowOverlap="1">
                <wp:simplePos x="0" y="0"/>
                <wp:positionH relativeFrom="column">
                  <wp:posOffset>1284951</wp:posOffset>
                </wp:positionH>
                <wp:positionV relativeFrom="paragraph">
                  <wp:posOffset>190500</wp:posOffset>
                </wp:positionV>
                <wp:extent cx="404471" cy="288892"/>
                <wp:effectExtent l="0" t="0" r="2540" b="3810"/>
                <wp:wrapNone/>
                <wp:docPr id="9" name="Text Box 9"/>
                <wp:cNvGraphicFramePr/>
                <a:graphic xmlns:a="http://schemas.openxmlformats.org/drawingml/2006/main">
                  <a:graphicData uri="http://schemas.microsoft.com/office/word/2010/wordprocessingShape">
                    <wps:wsp>
                      <wps:cNvSpPr txBox="1"/>
                      <wps:spPr>
                        <a:xfrm>
                          <a:off x="0" y="0"/>
                          <a:ext cx="404471" cy="288892"/>
                        </a:xfrm>
                        <a:prstGeom prst="rect">
                          <a:avLst/>
                        </a:prstGeom>
                        <a:solidFill>
                          <a:schemeClr val="lt1"/>
                        </a:solidFill>
                        <a:ln w="6350">
                          <a:noFill/>
                        </a:ln>
                      </wps:spPr>
                      <wps:txbx>
                        <w:txbxContent>
                          <w:p w:rsidR="002145A4" w:rsidRPr="008755BB" w:rsidRDefault="002145A4" w:rsidP="003E1B42">
                            <w:pPr>
                              <w:ind w:firstLine="0"/>
                              <w:rPr>
                                <w:b/>
                              </w:rPr>
                            </w:pPr>
                            <w:r w:rsidRPr="008755BB">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31" type="#_x0000_t202" style="position:absolute;margin-left:101.2pt;margin-top:15pt;width:31.85pt;height:22.75pt;z-index:2516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" fillcolor="white [3201]" stroked="f" strokeweight=".5pt">
                <v:textbox>
                  <w:txbxContent>
                    <w:p w:rsidR="002145A4" w:rsidRPr="008755BB" w:rsidRDefault="002145A4" w:rsidP="003E1B42">
                      <w:pPr>
                        <w:ind w:firstLine="0"/>
                        <w:rPr>
                          <w:b/>
                        </w:rPr>
                      </w:pPr>
                      <w:r w:rsidRPr="008755BB">
                        <w:rPr>
                          <w:b/>
                        </w:rPr>
                        <w:t>(A)</w:t>
                      </w:r>
                    </w:p>
                  </w:txbxContent>
                </v:textbox>
              </v:shape>
            </w:pict>
          </mc:Fallback>
        </mc:AlternateContent>
      </w:r>
      <w:r>
        <w:rPr>
          <w:noProof/>
        </w:rPr>
        <mc:AlternateContent>
          <mc:Choice Requires="wps">
            <w:drawing>
              <wp:anchor distT="0" distB="0" distL="114300" distR="114300" simplePos="0" relativeHeight="251633152" behindDoc="0" locked="0" layoutInCell="1" allowOverlap="1">
                <wp:simplePos x="0" y="0"/>
                <wp:positionH relativeFrom="column">
                  <wp:posOffset>4618460</wp:posOffset>
                </wp:positionH>
                <wp:positionV relativeFrom="paragraph">
                  <wp:posOffset>190500</wp:posOffset>
                </wp:positionV>
                <wp:extent cx="403860" cy="288290"/>
                <wp:effectExtent l="0" t="0" r="2540" b="3810"/>
                <wp:wrapNone/>
                <wp:docPr id="11" name="Text Box 11"/>
                <wp:cNvGraphicFramePr/>
                <a:graphic xmlns:a="http://schemas.openxmlformats.org/drawingml/2006/main">
                  <a:graphicData uri="http://schemas.microsoft.com/office/word/2010/wordprocessingShape">
                    <wps:wsp>
                      <wps:cNvSpPr txBox="1"/>
                      <wps:spPr>
                        <a:xfrm>
                          <a:off x="0" y="0"/>
                          <a:ext cx="403860" cy="288290"/>
                        </a:xfrm>
                        <a:prstGeom prst="rect">
                          <a:avLst/>
                        </a:prstGeom>
                        <a:solidFill>
                          <a:schemeClr val="lt1"/>
                        </a:solidFill>
                        <a:ln w="6350">
                          <a:noFill/>
                        </a:ln>
                      </wps:spPr>
                      <wps:txbx>
                        <w:txbxContent>
                          <w:p w:rsidR="002145A4" w:rsidRPr="008755BB" w:rsidRDefault="002145A4" w:rsidP="003E1B42">
                            <w:pPr>
                              <w:ind w:firstLine="0"/>
                              <w:rPr>
                                <w:b/>
                              </w:rPr>
                            </w:pPr>
                            <w:r w:rsidRPr="008755BB">
                              <w:rPr>
                                <w:b/>
                              </w:rPr>
                              <w:t>(</w:t>
                            </w:r>
                            <w:r>
                              <w:rPr>
                                <w:b/>
                              </w:rPr>
                              <w:t>B</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32" type="#_x0000_t202" style="position:absolute;margin-left:363.65pt;margin-top:15pt;width:31.8pt;height:22.7pt;z-index:25163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" fillcolor="white [3201]" stroked="f" strokeweight=".5pt">
                <v:textbox>
                  <w:txbxContent>
                    <w:p w:rsidR="002145A4" w:rsidRPr="008755BB" w:rsidRDefault="002145A4" w:rsidP="003E1B42">
                      <w:pPr>
                        <w:ind w:firstLine="0"/>
                        <w:rPr>
                          <w:b/>
                        </w:rPr>
                      </w:pPr>
                      <w:r w:rsidRPr="008755BB">
                        <w:rPr>
                          <w:b/>
                        </w:rPr>
                        <w:t>(</w:t>
                      </w:r>
                      <w:r>
                        <w:rPr>
                          <w:b/>
                        </w:rPr>
                        <w:t>B</w:t>
                      </w:r>
                      <w:r w:rsidRPr="008755BB">
                        <w:rPr>
                          <w:b/>
                        </w:rPr>
                        <w:t>)</w:t>
                      </w:r>
                    </w:p>
                  </w:txbxContent>
                </v:textbox>
              </v:shape>
            </w:pict>
          </mc:Fallback>
        </mc:AlternateContent>
      </w:r>
      <w:r>
        <w:rPr>
          <w:noProof/>
        </w:rPr>
        <mc:AlternateContent>
          <mc:Choice Requires="wpg">
            <w:drawing>
              <wp:anchor distT="0" distB="0" distL="114300" distR="114300" simplePos="0" relativeHeight="251634176" behindDoc="0" locked="0" layoutInCell="1" allowOverlap="1">
                <wp:simplePos x="0" y="0"/>
                <wp:positionH relativeFrom="column">
                  <wp:posOffset>-520700</wp:posOffset>
                </wp:positionH>
                <wp:positionV relativeFrom="paragraph">
                  <wp:posOffset>398845</wp:posOffset>
                </wp:positionV>
                <wp:extent cx="3550905" cy="2477135"/>
                <wp:effectExtent l="0" t="0" r="0" b="0"/>
                <wp:wrapNone/>
                <wp:docPr id="12" name="Group 12"/>
                <wp:cNvGraphicFramePr/>
                <a:graphic xmlns:a="http://schemas.openxmlformats.org/drawingml/2006/main">
                  <a:graphicData uri="http://schemas.microsoft.com/office/word/2010/wordprocessingGroup">
                    <wpg:wgp>
                      <wpg:cNvGrpSpPr/>
                      <wpg:grpSpPr>
                        <a:xfrm>
                          <a:off x="0" y="0"/>
                          <a:ext cx="3550905" cy="2477135"/>
                          <a:chOff x="181847" y="388"/>
                          <a:chExt cx="5532120" cy="3827145"/>
                        </a:xfrm>
                      </wpg:grpSpPr>
                      <wpg:graphicFrame>
                        <wpg:cNvPr id="13" name="Chart 13"/>
                        <wpg:cNvFrPr/>
                        <wpg:xfrm>
                          <a:off x="181847" y="388"/>
                          <a:ext cx="5532120" cy="3827145"/>
                        </wpg:xfrm>
                        <a:graphic>
                          <a:graphicData uri="http://schemas.openxmlformats.org/drawingml/2006/chart">
                            <c:chart xmlns:c="http://schemas.openxmlformats.org/drawingml/2006/chart" xmlns:r="http://schemas.openxmlformats.org/officeDocument/2006/relationships" r:id="rId16"/>
                          </a:graphicData>
                        </a:graphic>
                      </wpg:graphicFrame>
                      <wpg:grpSp>
                        <wpg:cNvPr id="14" name="Group 1"/>
                        <wpg:cNvGrpSpPr/>
                        <wpg:grpSpPr>
                          <a:xfrm>
                            <a:off x="3101538" y="783718"/>
                            <a:ext cx="479208" cy="454427"/>
                            <a:chOff x="307180" y="-124509"/>
                            <a:chExt cx="518483" cy="498569"/>
                          </a:xfrm>
                        </wpg:grpSpPr>
                        <wps:wsp>
                          <wps:cNvPr id="15" name="TextBox 1"/>
                          <wps:cNvSpPr txBox="1"/>
                          <wps:spPr>
                            <a:xfrm>
                              <a:off x="345065" y="-124509"/>
                              <a:ext cx="480598" cy="409019"/>
                            </a:xfrm>
                            <a:prstGeom prst="rect">
                              <a:avLst/>
                            </a:prstGeom>
                          </wps:spPr>
                          <wps:txbx>
                            <w:txbxContent>
                              <w:p w:rsidR="002145A4" w:rsidRPr="004A60A9" w:rsidRDefault="002145A4" w:rsidP="003E1B42">
                                <w:pPr>
                                  <w:pStyle w:val="NormalWeb"/>
                                  <w:rPr>
                                    <w:sz w:val="18"/>
                                    <w:szCs w:val="18"/>
                                  </w:rPr>
                                </w:pPr>
                                <w:r w:rsidRPr="004A60A9">
                                  <w:rPr>
                                    <w:i/>
                                    <w:iCs/>
                                    <w:sz w:val="18"/>
                                    <w:szCs w:val="18"/>
                                  </w:rPr>
                                  <w:t>ns</w:t>
                                </w:r>
                              </w:p>
                            </w:txbxContent>
                          </wps:txbx>
                          <wps:bodyPr wrap="none" rtlCol="0"/>
                        </wps:wsp>
                        <wpg:grpSp>
                          <wpg:cNvPr id="16" name="Group 16"/>
                          <wpg:cNvGrpSpPr/>
                          <wpg:grpSpPr>
                            <a:xfrm>
                              <a:off x="307180" y="272309"/>
                              <a:ext cx="464956" cy="101751"/>
                              <a:chOff x="307180" y="271909"/>
                              <a:chExt cx="464956" cy="98585"/>
                            </a:xfrm>
                          </wpg:grpSpPr>
                          <wps:wsp>
                            <wps:cNvPr id="17" name="Straight Connector 17"/>
                            <wps:cNvCnPr/>
                            <wps:spPr>
                              <a:xfrm flipV="1">
                                <a:off x="310300" y="271909"/>
                                <a:ext cx="0" cy="9858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8" name="Straight Connector 18"/>
                            <wps:cNvCnPr/>
                            <wps:spPr>
                              <a:xfrm>
                                <a:off x="307180" y="277916"/>
                                <a:ext cx="464956"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flipV="1">
                                <a:off x="768345" y="274007"/>
                                <a:ext cx="0" cy="90526"/>
                              </a:xfrm>
                              <a:prstGeom prst="line">
                                <a:avLst/>
                              </a:prstGeom>
                              <a:ln w="12700"/>
                            </wps:spPr>
                            <wps:style>
                              <a:lnRef idx="1">
                                <a:schemeClr val="dk1"/>
                              </a:lnRef>
                              <a:fillRef idx="0">
                                <a:schemeClr val="dk1"/>
                              </a:fillRef>
                              <a:effectRef idx="0">
                                <a:schemeClr val="dk1"/>
                              </a:effectRef>
                              <a:fontRef idx="minor">
                                <a:schemeClr val="tx1"/>
                              </a:fontRef>
                            </wps:style>
                            <wps:bodyPr/>
                          </wps:wsp>
                        </wpg:grpSp>
                      </wpg:grpSp>
                      <wpg:grpSp>
                        <wpg:cNvPr id="20" name="Group 1"/>
                        <wpg:cNvGrpSpPr/>
                        <wpg:grpSpPr>
                          <a:xfrm>
                            <a:off x="4513134" y="976202"/>
                            <a:ext cx="491374" cy="509675"/>
                            <a:chOff x="143540" y="-186631"/>
                            <a:chExt cx="532238" cy="560727"/>
                          </a:xfrm>
                        </wpg:grpSpPr>
                        <wps:wsp>
                          <wps:cNvPr id="21" name="TextBox 1"/>
                          <wps:cNvSpPr txBox="1"/>
                          <wps:spPr>
                            <a:xfrm>
                              <a:off x="194644" y="-186631"/>
                              <a:ext cx="481134" cy="468433"/>
                            </a:xfrm>
                            <a:prstGeom prst="rect">
                              <a:avLst/>
                            </a:prstGeom>
                          </wps:spPr>
                          <wps:txbx>
                            <w:txbxContent>
                              <w:p w:rsidR="002145A4" w:rsidRPr="004A60A9" w:rsidRDefault="002145A4" w:rsidP="003E1B42">
                                <w:pPr>
                                  <w:pStyle w:val="NormalWeb"/>
                                  <w:rPr>
                                    <w:sz w:val="18"/>
                                    <w:szCs w:val="18"/>
                                  </w:rPr>
                                </w:pPr>
                                <w:r w:rsidRPr="004A60A9">
                                  <w:rPr>
                                    <w:i/>
                                    <w:iCs/>
                                    <w:sz w:val="18"/>
                                    <w:szCs w:val="18"/>
                                  </w:rPr>
                                  <w:t>ns</w:t>
                                </w:r>
                              </w:p>
                            </w:txbxContent>
                          </wps:txbx>
                          <wps:bodyPr wrap="none" rtlCol="0"/>
                        </wps:wsp>
                        <wpg:grpSp>
                          <wpg:cNvPr id="22" name="Group 22"/>
                          <wpg:cNvGrpSpPr/>
                          <wpg:grpSpPr>
                            <a:xfrm>
                              <a:off x="143540" y="272345"/>
                              <a:ext cx="464956" cy="101751"/>
                              <a:chOff x="143540" y="271944"/>
                              <a:chExt cx="464956" cy="98585"/>
                            </a:xfrm>
                          </wpg:grpSpPr>
                          <wps:wsp>
                            <wps:cNvPr id="23" name="Straight Connector 23"/>
                            <wps:cNvCnPr/>
                            <wps:spPr>
                              <a:xfrm flipV="1">
                                <a:off x="146660" y="271944"/>
                                <a:ext cx="0" cy="9858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4" name="Straight Connector 24"/>
                            <wps:cNvCnPr/>
                            <wps:spPr>
                              <a:xfrm>
                                <a:off x="143540" y="277952"/>
                                <a:ext cx="464956"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5" name="Straight Connector 25"/>
                            <wps:cNvCnPr/>
                            <wps:spPr>
                              <a:xfrm flipV="1">
                                <a:off x="604706" y="274042"/>
                                <a:ext cx="0" cy="90525"/>
                              </a:xfrm>
                              <a:prstGeom prst="line">
                                <a:avLst/>
                              </a:prstGeom>
                              <a:ln w="12700"/>
                            </wps:spPr>
                            <wps:style>
                              <a:lnRef idx="1">
                                <a:schemeClr val="dk1"/>
                              </a:lnRef>
                              <a:fillRef idx="0">
                                <a:schemeClr val="dk1"/>
                              </a:fillRef>
                              <a:effectRef idx="0">
                                <a:schemeClr val="dk1"/>
                              </a:effectRef>
                              <a:fontRef idx="minor">
                                <a:schemeClr val="tx1"/>
                              </a:fontRef>
                            </wps:style>
                            <wps:bodyPr/>
                          </wps:wsp>
                        </wpg:grpSp>
                      </wpg:grpSp>
                      <wpg:grpSp>
                        <wpg:cNvPr id="26" name="Group 1"/>
                        <wpg:cNvGrpSpPr/>
                        <wpg:grpSpPr>
                          <a:xfrm>
                            <a:off x="1645372" y="685880"/>
                            <a:ext cx="429733" cy="313180"/>
                            <a:chOff x="445770" y="83111"/>
                            <a:chExt cx="464957" cy="343602"/>
                          </a:xfrm>
                        </wpg:grpSpPr>
                        <wps:wsp>
                          <wps:cNvPr id="27" name="TextBox 1"/>
                          <wps:cNvSpPr txBox="1"/>
                          <wps:spPr>
                            <a:xfrm>
                              <a:off x="503820" y="83111"/>
                              <a:ext cx="405747" cy="305624"/>
                            </a:xfrm>
                            <a:prstGeom prst="rect">
                              <a:avLst/>
                            </a:prstGeom>
                          </wps:spPr>
                          <wps:txbx>
                            <w:txbxContent>
                              <w:p w:rsidR="002145A4" w:rsidRPr="004A60A9" w:rsidRDefault="002145A4" w:rsidP="003E1B42">
                                <w:pPr>
                                  <w:pStyle w:val="NormalWeb"/>
                                  <w:rPr>
                                    <w:sz w:val="18"/>
                                    <w:szCs w:val="18"/>
                                  </w:rPr>
                                </w:pPr>
                                <w:r w:rsidRPr="004A60A9">
                                  <w:rPr>
                                    <w:i/>
                                    <w:iCs/>
                                    <w:sz w:val="18"/>
                                    <w:szCs w:val="18"/>
                                  </w:rPr>
                                  <w:t>*</w:t>
                                </w:r>
                              </w:p>
                            </w:txbxContent>
                          </wps:txbx>
                          <wps:bodyPr wrap="none" rtlCol="0"/>
                        </wps:wsp>
                        <wpg:grpSp>
                          <wpg:cNvPr id="28" name="Group 28"/>
                          <wpg:cNvGrpSpPr/>
                          <wpg:grpSpPr>
                            <a:xfrm>
                              <a:off x="445770" y="324962"/>
                              <a:ext cx="464957" cy="101751"/>
                              <a:chOff x="445770" y="322929"/>
                              <a:chExt cx="464957" cy="98586"/>
                            </a:xfrm>
                          </wpg:grpSpPr>
                          <wps:wsp>
                            <wps:cNvPr id="29" name="Straight Connector 29"/>
                            <wps:cNvCnPr/>
                            <wps:spPr>
                              <a:xfrm flipV="1">
                                <a:off x="448888" y="322929"/>
                                <a:ext cx="0" cy="9858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a:off x="445770" y="328936"/>
                                <a:ext cx="464957"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31" name="Straight Connector 31"/>
                            <wps:cNvCnPr/>
                            <wps:spPr>
                              <a:xfrm flipV="1">
                                <a:off x="906934" y="325026"/>
                                <a:ext cx="0" cy="90525"/>
                              </a:xfrm>
                              <a:prstGeom prst="line">
                                <a:avLst/>
                              </a:prstGeom>
                              <a:ln w="12700"/>
                            </wps:spPr>
                            <wps:style>
                              <a:lnRef idx="1">
                                <a:schemeClr val="dk1"/>
                              </a:lnRef>
                              <a:fillRef idx="0">
                                <a:schemeClr val="dk1"/>
                              </a:fillRef>
                              <a:effectRef idx="0">
                                <a:schemeClr val="dk1"/>
                              </a:effectRef>
                              <a:fontRef idx="minor">
                                <a:schemeClr val="tx1"/>
                              </a:fontRef>
                            </wps:style>
                            <wps:bodyPr/>
                          </wps:wsp>
                        </wpg:grpSp>
                      </wpg:grpSp>
                    </wpg:wgp>
                  </a:graphicData>
                </a:graphic>
              </wp:anchor>
            </w:drawing>
          </mc:Choice>
          <mc:Fallback>
            <w:pict>
              <v:group id="Group 12" o:spid="_x0000_s1033" style="position:absolute;margin-left:-41pt;margin-top:31.4pt;width:279.6pt;height:195.05pt;z-index:251634176" coordorigin="1818,3" coordsize="55321,38271" o:gfxdata="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">
                <v:shape id="Chart 13" o:spid="_x0000_s1034" type="#_x0000_t75" style="position:absolute;left:4192;top:1377;width:51246;height:3453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">
                  <v:imagedata r:id="rId17" o:title=""/>
                  <o:lock v:ext="edit" aspectratio="f"/>
                </v:shape>
                <v:group id="Group 1" o:spid="_x0000_s1035" style="position:absolute;left:31015;top:7837;width:4792;height:4544" coordorigin="3071,-1245" coordsize="5184,49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shape id="TextBox 1" o:spid="_x0000_s1036" type="#_x0000_t202" style="position:absolute;left:3450;top:-1245;width:4806;height:40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" filled="f" stroked="f">
                    <v:textbox>
                      <w:txbxContent>
                        <w:p w:rsidR="002145A4" w:rsidRPr="004A60A9" w:rsidRDefault="002145A4" w:rsidP="003E1B42">
                          <w:pPr>
                            <w:pStyle w:val="NormalWeb"/>
                            <w:rPr>
                              <w:sz w:val="18"/>
                              <w:szCs w:val="18"/>
                            </w:rPr>
                          </w:pPr>
                          <w:r w:rsidRPr="004A60A9">
                            <w:rPr>
                              <w:i/>
                              <w:iCs/>
                              <w:sz w:val="18"/>
                              <w:szCs w:val="18"/>
                            </w:rPr>
                            <w:t>ns</w:t>
                          </w:r>
                        </w:p>
                      </w:txbxContent>
                    </v:textbox>
                  </v:shape>
                  <v:group id="Group 16" o:spid="_x0000_s1037" style="position:absolute;left:3071;top:2723;width:4650;height:1017" coordorigin="3071,2719" coordsize="4649,9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line id="Straight Connector 17" o:spid="_x0000_s1038" style="position:absolute;flip:y;visibility:visible;mso-wrap-style:square" from="3103,2719" to="3103,370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" strokecolor="black [3200]" strokeweight="1pt">
                      <v:stroke joinstyle="miter"/>
                    </v:line>
                    <v:line id="Straight Connector 18" o:spid="_x0000_s1039" style="position:absolute;visibility:visible;mso-wrap-style:square" from="3071,2779" to="7721,27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" strokecolor="black [3200]" strokeweight="1pt">
                      <v:stroke joinstyle="miter"/>
                    </v:line>
                    <v:line id="Straight Connector 19" o:spid="_x0000_s1040" style="position:absolute;flip:y;visibility:visible;mso-wrap-style:square" from="7683,2740" to="7683,36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" strokecolor="black [3200]" strokeweight="1pt">
                      <v:stroke joinstyle="miter"/>
                    </v:line>
                  </v:group>
                </v:group>
                <v:group id="Group 1" o:spid="_x0000_s1041" style="position:absolute;left:45131;top:9762;width:4914;height:5096" coordorigin="1435,-1866" coordsize="5322,5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shape id="TextBox 1" o:spid="_x0000_s1042" type="#_x0000_t202" style="position:absolute;left:1946;top:-1866;width:4811;height:468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" filled="f" stroked="f">
                    <v:textbox>
                      <w:txbxContent>
                        <w:p w:rsidR="002145A4" w:rsidRPr="004A60A9" w:rsidRDefault="002145A4" w:rsidP="003E1B42">
                          <w:pPr>
                            <w:pStyle w:val="NormalWeb"/>
                            <w:rPr>
                              <w:sz w:val="18"/>
                              <w:szCs w:val="18"/>
                            </w:rPr>
                          </w:pPr>
                          <w:r w:rsidRPr="004A60A9">
                            <w:rPr>
                              <w:i/>
                              <w:iCs/>
                              <w:sz w:val="18"/>
                              <w:szCs w:val="18"/>
                            </w:rPr>
                            <w:t>ns</w:t>
                          </w:r>
                        </w:p>
                      </w:txbxContent>
                    </v:textbox>
                  </v:shape>
                  <v:group id="Group 22" o:spid="_x0000_s1043" style="position:absolute;left:1435;top:2723;width:4649;height:1017" coordorigin="1435,2719" coordsize="4649,9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line id="Straight Connector 23" o:spid="_x0000_s1044" style="position:absolute;flip:y;visibility:visible;mso-wrap-style:square" from="1466,2719" to="1466,370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" strokecolor="black [3200]" strokeweight="1pt">
                      <v:stroke joinstyle="miter"/>
                    </v:line>
                    <v:line id="Straight Connector 24" o:spid="_x0000_s1045" style="position:absolute;visibility:visible;mso-wrap-style:square" from="1435,2779" to="6084,27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" strokecolor="black [3200]" strokeweight="1pt">
                      <v:stroke joinstyle="miter"/>
                    </v:line>
                    <v:line id="Straight Connector 25" o:spid="_x0000_s1046" style="position:absolute;flip:y;visibility:visible;mso-wrap-style:square" from="6047,2740" to="6047,36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" strokecolor="black [3200]" strokeweight="1pt">
                      <v:stroke joinstyle="miter"/>
                    </v:line>
                  </v:group>
                </v:group>
                <v:group id="Group 1" o:spid="_x0000_s1047" style="position:absolute;left:16453;top:6858;width:4298;height:3132" coordorigin="4457,831" coordsize="4649,34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shape id="TextBox 1" o:spid="_x0000_s1048" type="#_x0000_t202" style="position:absolute;left:5038;top:831;width:4057;height:305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" filled="f" stroked="f">
                    <v:textbox>
                      <w:txbxContent>
                        <w:p w:rsidR="002145A4" w:rsidRPr="004A60A9" w:rsidRDefault="002145A4" w:rsidP="003E1B42">
                          <w:pPr>
                            <w:pStyle w:val="NormalWeb"/>
                            <w:rPr>
                              <w:sz w:val="18"/>
                              <w:szCs w:val="18"/>
                            </w:rPr>
                          </w:pPr>
                          <w:r w:rsidRPr="004A60A9">
                            <w:rPr>
                              <w:i/>
                              <w:iCs/>
                              <w:sz w:val="18"/>
                              <w:szCs w:val="18"/>
                            </w:rPr>
                            <w:t>*</w:t>
                          </w:r>
                        </w:p>
                      </w:txbxContent>
                    </v:textbox>
                  </v:shape>
                  <v:group id="Group 28" o:spid="_x0000_s1049" style="position:absolute;left:4457;top:3249;width:4650;height:1018" coordorigin="4457,3229" coordsize="4649,9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">
                    <v:line id="Straight Connector 29" o:spid="_x0000_s1050" style="position:absolute;flip:y;visibility:visible;mso-wrap-style:square" from="4488,3229" to="4488,421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" strokecolor="black [3200]" strokeweight="1pt">
                      <v:stroke joinstyle="miter"/>
                    </v:line>
                    <v:line id="Straight Connector 30" o:spid="_x0000_s1051" style="position:absolute;visibility:visible;mso-wrap-style:square" from="4457,3289" to="9107,32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" strokecolor="black [3200]" strokeweight="1pt">
                      <v:stroke joinstyle="miter"/>
                    </v:line>
                    <v:line id="Straight Connector 31" o:spid="_x0000_s1052" style="position:absolute;flip:y;visibility:visible;mso-wrap-style:square" from="9069,3250" to="9069,41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" strokecolor="black [3200]" strokeweight="1pt">
                      <v:stroke joinstyle="miter"/>
                    </v:line>
                  </v:group>
                </v:group>
              </v:group>
            </w:pict>
          </mc:Fallback>
        </mc:AlternateContent>
      </w:r>
    </w:p>
    <w:p w:rsidR="003E1B42" w:rsidRPr="003E1B42" w:rsidRDefault="00D0572C" w:rsidP="003E1B42">
      <w:r>
        <w:rPr>
          <w:noProof/>
        </w:rPr>
        <w:drawing>
          <wp:anchor distT="0" distB="0" distL="114300" distR="114300" simplePos="0" relativeHeight="251635200" behindDoc="0" locked="0" layoutInCell="1" allowOverlap="1">
            <wp:simplePos x="0" y="0"/>
            <wp:positionH relativeFrom="column">
              <wp:posOffset>2882257</wp:posOffset>
            </wp:positionH>
            <wp:positionV relativeFrom="paragraph">
              <wp:posOffset>25175</wp:posOffset>
            </wp:positionV>
            <wp:extent cx="3550285" cy="2477135"/>
            <wp:effectExtent l="0" t="0" r="0" b="0"/>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D0572C" w:rsidP="003E1B42">
      <w:r>
        <w:rPr>
          <w:noProof/>
        </w:rPr>
        <w:drawing>
          <wp:anchor distT="0" distB="0" distL="114300" distR="114300" simplePos="0" relativeHeight="251636224" behindDoc="0" locked="0" layoutInCell="1" allowOverlap="1">
            <wp:simplePos x="0" y="0"/>
            <wp:positionH relativeFrom="column">
              <wp:posOffset>3032728</wp:posOffset>
            </wp:positionH>
            <wp:positionV relativeFrom="paragraph">
              <wp:posOffset>222138</wp:posOffset>
            </wp:positionV>
            <wp:extent cx="3454400" cy="2125980"/>
            <wp:effectExtent l="0" t="0" r="0" b="0"/>
            <wp:wrapNone/>
            <wp:docPr id="105" name="Chart 105">
              <a:extLst xmlns:a="http://schemas.openxmlformats.org/drawingml/2006/main">
                <a:ext uri="{FF2B5EF4-FFF2-40B4-BE49-F238E27FC236}">
                  <a16:creationId xmlns:a16="http://schemas.microsoft.com/office/drawing/2014/main" id="{8AD910F4-FE9F-F841-8E3E-2290B732F0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Pr>
          <w:noProof/>
        </w:rPr>
        <mc:AlternateContent>
          <mc:Choice Requires="wps">
            <w:drawing>
              <wp:anchor distT="0" distB="0" distL="114300" distR="114300" simplePos="0" relativeHeight="251637248" behindDoc="0" locked="0" layoutInCell="1" allowOverlap="1">
                <wp:simplePos x="0" y="0"/>
                <wp:positionH relativeFrom="column">
                  <wp:posOffset>1227077</wp:posOffset>
                </wp:positionH>
                <wp:positionV relativeFrom="paragraph">
                  <wp:posOffset>129540</wp:posOffset>
                </wp:positionV>
                <wp:extent cx="404489" cy="288913"/>
                <wp:effectExtent l="0" t="0" r="2540" b="3810"/>
                <wp:wrapNone/>
                <wp:docPr id="6" name="Text Box 6"/>
                <wp:cNvGraphicFramePr/>
                <a:graphic xmlns:a="http://schemas.openxmlformats.org/drawingml/2006/main">
                  <a:graphicData uri="http://schemas.microsoft.com/office/word/2010/wordprocessingShape">
                    <wps:wsp>
                      <wps:cNvSpPr txBox="1"/>
                      <wps:spPr>
                        <a:xfrm>
                          <a:off x="0" y="0"/>
                          <a:ext cx="404489" cy="288913"/>
                        </a:xfrm>
                        <a:prstGeom prst="rect">
                          <a:avLst/>
                        </a:prstGeom>
                        <a:solidFill>
                          <a:schemeClr val="lt1"/>
                        </a:solidFill>
                        <a:ln w="6350">
                          <a:noFill/>
                        </a:ln>
                      </wps:spPr>
                      <wps:txbx>
                        <w:txbxContent>
                          <w:p w:rsidR="002145A4" w:rsidRPr="008755BB" w:rsidRDefault="002145A4" w:rsidP="003E1B42">
                            <w:pPr>
                              <w:ind w:firstLine="0"/>
                              <w:rPr>
                                <w:b/>
                              </w:rPr>
                            </w:pPr>
                            <w:r w:rsidRPr="008755BB">
                              <w:rPr>
                                <w:b/>
                              </w:rPr>
                              <w:t>(</w:t>
                            </w:r>
                            <w:r>
                              <w:rPr>
                                <w:b/>
                              </w:rPr>
                              <w:t>C</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 o:spid="_x0000_s1053" type="#_x0000_t202" style="position:absolute;left:0;text-align:left;margin-left:96.6pt;margin-top:10.2pt;width:31.85pt;height:22.75pt;z-index:25163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" fillcolor="white [3201]" stroked="f" strokeweight=".5pt">
                <v:textbox>
                  <w:txbxContent>
                    <w:p w:rsidR="002145A4" w:rsidRPr="008755BB" w:rsidRDefault="002145A4" w:rsidP="003E1B42">
                      <w:pPr>
                        <w:ind w:firstLine="0"/>
                        <w:rPr>
                          <w:b/>
                        </w:rPr>
                      </w:pPr>
                      <w:r w:rsidRPr="008755BB">
                        <w:rPr>
                          <w:b/>
                        </w:rPr>
                        <w:t>(</w:t>
                      </w:r>
                      <w:r>
                        <w:rPr>
                          <w:b/>
                        </w:rPr>
                        <w:t>C</w:t>
                      </w:r>
                      <w:r w:rsidRPr="008755BB">
                        <w:rPr>
                          <w:b/>
                        </w:rPr>
                        <w:t>)</w:t>
                      </w:r>
                    </w:p>
                  </w:txbxContent>
                </v:textbox>
              </v:shape>
            </w:pict>
          </mc:Fallback>
        </mc:AlternateContent>
      </w:r>
      <w:r>
        <w:rPr>
          <w:noProof/>
        </w:rPr>
        <mc:AlternateContent>
          <mc:Choice Requires="wps">
            <w:drawing>
              <wp:anchor distT="0" distB="0" distL="114300" distR="114300" simplePos="0" relativeHeight="251638272" behindDoc="0" locked="0" layoutInCell="1" allowOverlap="1">
                <wp:simplePos x="0" y="0"/>
                <wp:positionH relativeFrom="column">
                  <wp:posOffset>4572161</wp:posOffset>
                </wp:positionH>
                <wp:positionV relativeFrom="paragraph">
                  <wp:posOffset>71667</wp:posOffset>
                </wp:positionV>
                <wp:extent cx="404489" cy="288913"/>
                <wp:effectExtent l="0" t="0" r="2540" b="3810"/>
                <wp:wrapNone/>
                <wp:docPr id="33" name="Text Box 33"/>
                <wp:cNvGraphicFramePr/>
                <a:graphic xmlns:a="http://schemas.openxmlformats.org/drawingml/2006/main">
                  <a:graphicData uri="http://schemas.microsoft.com/office/word/2010/wordprocessingShape">
                    <wps:wsp>
                      <wps:cNvSpPr txBox="1"/>
                      <wps:spPr>
                        <a:xfrm>
                          <a:off x="0" y="0"/>
                          <a:ext cx="404489" cy="288913"/>
                        </a:xfrm>
                        <a:prstGeom prst="rect">
                          <a:avLst/>
                        </a:prstGeom>
                        <a:solidFill>
                          <a:schemeClr val="lt1"/>
                        </a:solidFill>
                        <a:ln w="6350">
                          <a:noFill/>
                        </a:ln>
                      </wps:spPr>
                      <wps:txbx>
                        <w:txbxContent>
                          <w:p w:rsidR="002145A4" w:rsidRPr="008755BB" w:rsidRDefault="002145A4" w:rsidP="003E1B42">
                            <w:pPr>
                              <w:ind w:firstLine="0"/>
                              <w:rPr>
                                <w:b/>
                              </w:rPr>
                            </w:pPr>
                            <w:r w:rsidRPr="008755BB">
                              <w:rPr>
                                <w:b/>
                              </w:rPr>
                              <w:t>(</w:t>
                            </w:r>
                            <w:r>
                              <w:rPr>
                                <w:b/>
                              </w:rPr>
                              <w:t>D</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 o:spid="_x0000_s1054" type="#_x0000_t202" style="position:absolute;left:0;text-align:left;margin-left:5in;margin-top:5.65pt;width:31.85pt;height:22.75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" fillcolor="white [3201]" stroked="f" strokeweight=".5pt">
                <v:textbox>
                  <w:txbxContent>
                    <w:p w:rsidR="002145A4" w:rsidRPr="008755BB" w:rsidRDefault="002145A4" w:rsidP="003E1B42">
                      <w:pPr>
                        <w:ind w:firstLine="0"/>
                        <w:rPr>
                          <w:b/>
                        </w:rPr>
                      </w:pPr>
                      <w:r w:rsidRPr="008755BB">
                        <w:rPr>
                          <w:b/>
                        </w:rPr>
                        <w:t>(</w:t>
                      </w:r>
                      <w:r>
                        <w:rPr>
                          <w:b/>
                        </w:rPr>
                        <w:t>D</w:t>
                      </w:r>
                      <w:r w:rsidRPr="008755BB">
                        <w:rPr>
                          <w:b/>
                        </w:rPr>
                        <w:t>)</w:t>
                      </w:r>
                    </w:p>
                  </w:txbxContent>
                </v:textbox>
              </v:shape>
            </w:pict>
          </mc:Fallback>
        </mc:AlternateContent>
      </w:r>
      <w:r>
        <w:rPr>
          <w:noProof/>
        </w:rPr>
        <w:drawing>
          <wp:anchor distT="0" distB="0" distL="114300" distR="114300" simplePos="0" relativeHeight="251639296" behindDoc="0" locked="0" layoutInCell="1" allowOverlap="1">
            <wp:simplePos x="0" y="0"/>
            <wp:positionH relativeFrom="column">
              <wp:posOffset>-370229</wp:posOffset>
            </wp:positionH>
            <wp:positionV relativeFrom="paragraph">
              <wp:posOffset>222138</wp:posOffset>
            </wp:positionV>
            <wp:extent cx="3402330" cy="2125980"/>
            <wp:effectExtent l="0" t="0" r="0" b="0"/>
            <wp:wrapNone/>
            <wp:docPr id="104" name="Chart 104">
              <a:extLst xmlns:a="http://schemas.openxmlformats.org/drawingml/2006/main">
                <a:ext uri="{FF2B5EF4-FFF2-40B4-BE49-F238E27FC236}">
                  <a16:creationId xmlns:a16="http://schemas.microsoft.com/office/drawing/2014/main" id="{D9C8EDFD-FD64-E443-B5D6-31AF204BEA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Default="003E1B42" w:rsidP="003E1B42"/>
    <w:p w:rsidR="003E1B42" w:rsidRDefault="00D0572C" w:rsidP="003E1B42">
      <w:r>
        <w:rPr>
          <w:noProof/>
        </w:rPr>
        <mc:AlternateContent>
          <mc:Choice Requires="wps">
            <w:drawing>
              <wp:anchor distT="0" distB="0" distL="114300" distR="114300" simplePos="0" relativeHeight="251640320" behindDoc="0" locked="0" layoutInCell="1" allowOverlap="1">
                <wp:simplePos x="0" y="0"/>
                <wp:positionH relativeFrom="column">
                  <wp:posOffset>3030205</wp:posOffset>
                </wp:positionH>
                <wp:positionV relativeFrom="paragraph">
                  <wp:posOffset>153518</wp:posOffset>
                </wp:positionV>
                <wp:extent cx="404489" cy="288913"/>
                <wp:effectExtent l="0" t="0" r="2540" b="3810"/>
                <wp:wrapNone/>
                <wp:docPr id="125" name="Text Box 125"/>
                <wp:cNvGraphicFramePr/>
                <a:graphic xmlns:a="http://schemas.openxmlformats.org/drawingml/2006/main">
                  <a:graphicData uri="http://schemas.microsoft.com/office/word/2010/wordprocessingShape">
                    <wps:wsp>
                      <wps:cNvSpPr txBox="1"/>
                      <wps:spPr>
                        <a:xfrm>
                          <a:off x="0" y="0"/>
                          <a:ext cx="404489" cy="288913"/>
                        </a:xfrm>
                        <a:prstGeom prst="rect">
                          <a:avLst/>
                        </a:prstGeom>
                        <a:solidFill>
                          <a:schemeClr val="lt1"/>
                        </a:solidFill>
                        <a:ln w="6350">
                          <a:noFill/>
                        </a:ln>
                      </wps:spPr>
                      <wps:txbx>
                        <w:txbxContent>
                          <w:p w:rsidR="002145A4" w:rsidRPr="008755BB" w:rsidRDefault="002145A4" w:rsidP="003E1B42">
                            <w:pPr>
                              <w:ind w:firstLine="0"/>
                              <w:rPr>
                                <w:b/>
                              </w:rPr>
                            </w:pPr>
                            <w:r w:rsidRPr="008755BB">
                              <w:rPr>
                                <w:b/>
                              </w:rPr>
                              <w:t>(</w:t>
                            </w:r>
                            <w:r>
                              <w:rPr>
                                <w:b/>
                              </w:rPr>
                              <w:t>E</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5" o:spid="_x0000_s1055" type="#_x0000_t202" style="position:absolute;left:0;text-align:left;margin-left:238.6pt;margin-top:12.1pt;width:31.85pt;height:22.7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" fillcolor="white [3201]" stroked="f" strokeweight=".5pt">
                <v:textbox>
                  <w:txbxContent>
                    <w:p w:rsidR="002145A4" w:rsidRPr="008755BB" w:rsidRDefault="002145A4" w:rsidP="003E1B42">
                      <w:pPr>
                        <w:ind w:firstLine="0"/>
                        <w:rPr>
                          <w:b/>
                        </w:rPr>
                      </w:pPr>
                      <w:r w:rsidRPr="008755BB">
                        <w:rPr>
                          <w:b/>
                        </w:rPr>
                        <w:t>(</w:t>
                      </w:r>
                      <w:r>
                        <w:rPr>
                          <w:b/>
                        </w:rPr>
                        <w:t>E</w:t>
                      </w:r>
                      <w:r w:rsidRPr="008755BB">
                        <w:rPr>
                          <w:b/>
                        </w:rPr>
                        <w:t>)</w:t>
                      </w:r>
                    </w:p>
                  </w:txbxContent>
                </v:textbox>
              </v:shape>
            </w:pict>
          </mc:Fallback>
        </mc:AlternateContent>
      </w:r>
      <w:r>
        <w:rPr>
          <w:noProof/>
        </w:rPr>
        <w:drawing>
          <wp:anchor distT="0" distB="0" distL="114300" distR="114300" simplePos="0" relativeHeight="251641344" behindDoc="0" locked="0" layoutInCell="1" allowOverlap="1">
            <wp:simplePos x="0" y="0"/>
            <wp:positionH relativeFrom="column">
              <wp:posOffset>717791</wp:posOffset>
            </wp:positionH>
            <wp:positionV relativeFrom="paragraph">
              <wp:posOffset>257689</wp:posOffset>
            </wp:positionV>
            <wp:extent cx="5011420" cy="2466340"/>
            <wp:effectExtent l="0" t="0" r="0" b="0"/>
            <wp:wrapNone/>
            <wp:docPr id="124" name="Chart 124">
              <a:extLst xmlns:a="http://schemas.openxmlformats.org/drawingml/2006/main">
                <a:ext uri="{FF2B5EF4-FFF2-40B4-BE49-F238E27FC236}">
                  <a16:creationId xmlns:a16="http://schemas.microsoft.com/office/drawing/2014/main" id="{7A1CFC00-E866-0C4A-9748-E02FD13B78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rsidR="003E1B42" w:rsidRDefault="003E1B42" w:rsidP="003E1B42"/>
    <w:p w:rsidR="003E1B42" w:rsidRDefault="003E1B42" w:rsidP="003E1B42"/>
    <w:p w:rsidR="003E1B42" w:rsidRDefault="003E1B42" w:rsidP="003E1B42"/>
    <w:p w:rsidR="003E1B42" w:rsidRDefault="003E1B42" w:rsidP="003E1B42"/>
    <w:p w:rsidR="003E1B42" w:rsidRDefault="003E1B42" w:rsidP="003E1B42"/>
    <w:p w:rsidR="003E1B42" w:rsidRDefault="003E1B42" w:rsidP="003E1B42"/>
    <w:p w:rsidR="003E1B42" w:rsidRDefault="003E1B42" w:rsidP="003E1B42"/>
    <w:p w:rsidR="003E1B42" w:rsidRDefault="003E1B42" w:rsidP="003E1B42">
      <w:pPr>
        <w:tabs>
          <w:tab w:val="left" w:pos="1768"/>
        </w:tabs>
        <w:ind w:firstLine="0"/>
        <w:sectPr w:rsidR="003E1B42" w:rsidSect="003E1B42">
          <w:footnotePr>
            <w:pos w:val="beneathText"/>
          </w:footnotePr>
          <w:pgSz w:w="12240" w:h="15840"/>
          <w:pgMar w:top="1440" w:right="1440" w:bottom="1440" w:left="1440" w:header="720" w:footer="720" w:gutter="0"/>
          <w:cols w:space="720"/>
          <w:titlePg/>
          <w:docGrid w:linePitch="360"/>
          <w15:footnoteColumns w:val="1"/>
        </w:sectPr>
      </w:pPr>
      <w:r>
        <w:lastRenderedPageBreak/>
        <w:t>Figure 2. (A) Kidney function (eGFR) in 3 age categories based on parental education. Among younger adults, eGFR among participants with lower parental education was significantly higher for those from families with higher parental education (</w:t>
      </w:r>
      <w:r w:rsidRPr="00966186">
        <w:rPr>
          <w:i/>
        </w:rPr>
        <w:t>p</w:t>
      </w:r>
      <w:r>
        <w:t xml:space="preserve"> &lt; .05; Bonferroni correction applied). However, eGFR was not significantly influenced by parental education in the middle and older age groups (B) Among younger and middle age groups, Black participants had a significantly higher eGFR (</w:t>
      </w:r>
      <w:r w:rsidRPr="00966186">
        <w:rPr>
          <w:i/>
        </w:rPr>
        <w:t>p</w:t>
      </w:r>
      <w:r>
        <w:t xml:space="preserve"> &lt; .05; Bonferroni correction applied). However, among older participants, eGFR was not significantly different between Black and </w:t>
      </w:r>
      <w:r w:rsidR="00F50FC7">
        <w:t>w</w:t>
      </w:r>
      <w:r>
        <w:t>hite participants.  (C) Lower parental education was associated with steeper age-related decline in the -eGFR (</w:t>
      </w:r>
      <w:r w:rsidRPr="009E22F6">
        <w:rPr>
          <w:i/>
        </w:rPr>
        <w:t>p</w:t>
      </w:r>
      <w:r>
        <w:t xml:space="preserve"> &lt; .01). (D) Similarly, race was significantly larger age-related changes in eGFR (</w:t>
      </w:r>
      <w:r w:rsidRPr="00966186">
        <w:rPr>
          <w:i/>
        </w:rPr>
        <w:t>p</w:t>
      </w:r>
      <w:r>
        <w:t xml:space="preserve"> &lt; .01). (E) Three-way interaction between age, race, and parental education was not significant (</w:t>
      </w:r>
      <w:r w:rsidRPr="00F50FC7">
        <w:rPr>
          <w:i/>
        </w:rPr>
        <w:t>p</w:t>
      </w:r>
      <w:r w:rsidR="00F50FC7">
        <w:t xml:space="preserve"> </w:t>
      </w:r>
      <w:r>
        <w:t>&gt;</w:t>
      </w:r>
      <w:r w:rsidR="00F50FC7">
        <w:t xml:space="preserve"> </w:t>
      </w:r>
      <w:r>
        <w:t xml:space="preserve">0.05), although younger </w:t>
      </w:r>
      <w:r w:rsidR="00F50FC7">
        <w:t>Black adults</w:t>
      </w:r>
      <w:r>
        <w:t xml:space="preserve"> raised by less educated families had the highest eGFR.  </w:t>
      </w:r>
    </w:p>
    <w:p w:rsidR="003E1B42" w:rsidRDefault="00843B6B" w:rsidP="003E1B42">
      <w:pPr>
        <w:tabs>
          <w:tab w:val="left" w:pos="1768"/>
        </w:tabs>
        <w:ind w:firstLine="0"/>
      </w:pPr>
      <w:r>
        <w:rPr>
          <w:noProof/>
        </w:rPr>
        <w:lastRenderedPageBreak/>
        <mc:AlternateContent>
          <mc:Choice Requires="wpg">
            <w:drawing>
              <wp:anchor distT="0" distB="0" distL="114300" distR="114300" simplePos="0" relativeHeight="251664896" behindDoc="0" locked="0" layoutInCell="1" allowOverlap="1">
                <wp:simplePos x="0" y="0"/>
                <wp:positionH relativeFrom="column">
                  <wp:posOffset>0</wp:posOffset>
                </wp:positionH>
                <wp:positionV relativeFrom="paragraph">
                  <wp:posOffset>23149</wp:posOffset>
                </wp:positionV>
                <wp:extent cx="8229600" cy="5884204"/>
                <wp:effectExtent l="0" t="0" r="0" b="0"/>
                <wp:wrapNone/>
                <wp:docPr id="40" name="Group 40"/>
                <wp:cNvGraphicFramePr/>
                <a:graphic xmlns:a="http://schemas.openxmlformats.org/drawingml/2006/main">
                  <a:graphicData uri="http://schemas.microsoft.com/office/word/2010/wordprocessingGroup">
                    <wpg:wgp>
                      <wpg:cNvGrpSpPr/>
                      <wpg:grpSpPr>
                        <a:xfrm>
                          <a:off x="0" y="0"/>
                          <a:ext cx="8229600" cy="5884204"/>
                          <a:chOff x="0" y="0"/>
                          <a:chExt cx="8229600" cy="5884204"/>
                        </a:xfrm>
                      </wpg:grpSpPr>
                      <pic:pic xmlns:pic="http://schemas.openxmlformats.org/drawingml/2006/picture">
                        <pic:nvPicPr>
                          <pic:cNvPr id="75" name="Picture 7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8229600" cy="3361055"/>
                          </a:xfrm>
                          <a:prstGeom prst="rect">
                            <a:avLst/>
                          </a:prstGeom>
                        </pic:spPr>
                      </pic:pic>
                      <pic:pic xmlns:pic="http://schemas.openxmlformats.org/drawingml/2006/picture">
                        <pic:nvPicPr>
                          <pic:cNvPr id="77" name="Picture 7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694481" y="4271059"/>
                            <a:ext cx="3597275" cy="705485"/>
                          </a:xfrm>
                          <a:prstGeom prst="rect">
                            <a:avLst/>
                          </a:prstGeom>
                        </pic:spPr>
                      </pic:pic>
                      <wps:wsp>
                        <wps:cNvPr id="37" name="Text Box 37"/>
                        <wps:cNvSpPr txBox="1"/>
                        <wps:spPr>
                          <a:xfrm>
                            <a:off x="127322" y="0"/>
                            <a:ext cx="404463" cy="288886"/>
                          </a:xfrm>
                          <a:prstGeom prst="rect">
                            <a:avLst/>
                          </a:prstGeom>
                          <a:solidFill>
                            <a:schemeClr val="lt1"/>
                          </a:solidFill>
                          <a:ln w="6350">
                            <a:noFill/>
                          </a:ln>
                        </wps:spPr>
                        <wps:txbx>
                          <w:txbxContent>
                            <w:p w:rsidR="00A12632" w:rsidRPr="008755BB" w:rsidRDefault="00A12632" w:rsidP="00A12632">
                              <w:pPr>
                                <w:ind w:firstLine="0"/>
                                <w:rPr>
                                  <w:b/>
                                </w:rPr>
                              </w:pPr>
                              <w:r w:rsidRPr="008755BB">
                                <w:rPr>
                                  <w:b/>
                                </w:rPr>
                                <w:t>(</w:t>
                              </w:r>
                              <w:r>
                                <w:rPr>
                                  <w:b/>
                                </w:rPr>
                                <w:t>A</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8" name="Picture 38"/>
                          <pic:cNvPicPr>
                            <a:picLocks noChangeAspect="1"/>
                          </pic:cNvPicPr>
                        </pic:nvPicPr>
                        <pic:blipFill>
                          <a:blip r:embed="rId24"/>
                          <a:stretch>
                            <a:fillRect/>
                          </a:stretch>
                        </pic:blipFill>
                        <pic:spPr>
                          <a:xfrm>
                            <a:off x="5034988" y="3854744"/>
                            <a:ext cx="2673350" cy="2029460"/>
                          </a:xfrm>
                          <a:prstGeom prst="rect">
                            <a:avLst/>
                          </a:prstGeom>
                        </pic:spPr>
                      </pic:pic>
                    </wpg:wgp>
                  </a:graphicData>
                </a:graphic>
                <wp14:sizeRelV relativeFrom="margin">
                  <wp14:pctHeight>0</wp14:pctHeight>
                </wp14:sizeRelV>
              </wp:anchor>
            </w:drawing>
          </mc:Choice>
          <mc:Fallback>
            <w:pict>
              <v:group id="Group 40" o:spid="_x0000_s1056" style="position:absolute;margin-left:0;margin-top:1.8pt;width:9in;height:463.3pt;z-index:251664896;mso-height-relative:margin" coordsize="82296,58842"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8P&#13;&#10;DysiIiJkKCgocxMTEzcBAQE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BAQU2Njad&#13;&#10;WFhY/llZWf9ZWVn/WVlZ/09PT+MNDQ0m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NTU1mllZ&#13;&#10;Wf9ZWVn/WVlZ/1lZWf9ZWVn/WVlZ/1BQUOYJCQ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ERETJZWVn/&#13;&#10;Tk5O4jk5OaRHR0fNWVlZ/1lZWf9ZWVn/WVlZ/ycnJ3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NTU1mjw8&#13;&#10;PKwAAAACAAAAAAAAAAI7OzurWVlZ/1lZWf9ZWVn/PT09s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FBQ6&#13;&#10;AgICCAAAAAAAAAAAAAAAABUVFT5ZWVn/WVlZ/1lZWf83Nze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ldXV/xZWVn/WVlZ/yUlJW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JCQkaWVlZ/1lZWf9VVVX0BQUFD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QkJGhZWVn/WVlZ/yQkJG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SEhI0VlZWf89PT2v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QkJGhZWVn/TExM2wYGBhI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NDQ0mVVVV9E5OTuIKCgof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wMDCUhISM9QUFDoDAwMJQAAAAAAAAAAAAAAACYmJm8fHx9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4ODiiWVlZ/y4uLoYfHx9ZHx8fWSAgIF0tLS2CVVVV9hYWFkE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iYmb1lZWf9ZWVn/WVlZ/1lZWf9ZWVn/WVlZ/1lZWf9ZWVn/BQUF&#13;&#10;E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gYGEVXV1f8WVlZ/1lZWf9ZWVn/WVlZ/1lZWf9ZWVn/WVlZ/01NTd4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gIGU1NT7llZWf9ZWVn/WVlZ/1lZWf9ZWVn/WVlZ/1lZWf9ZWVn/PDw8&#13;&#10;r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ZAAAAB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MEAAAAp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MQAAAEAAAABIAAAASQAAAEkAAABJAAAASQAAAFgAAACDAAAA+wAAAC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OAAAA&#13;&#10;oAAAAPoAAAD/AAAA/wAAAP8AAAD/AAAA/wAAAP8AAAD/AAAA/wAAAP8AAAD/AAAAK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YA&#13;&#10;AAD/AAAA/wAAAP8AAAD/AAAA/wAAAP8AAAD/AAAA/wAAAP8AAAD/AAAA/wAAAP8AAAAp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5wAAAP8AAADrAAAAewAAAFoAAABRAAAATgAAAE4AAABOAAAATgAAAFAAAAB/AAAA+wAAAC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UA&#13;&#10;AAD2AAAA/wAAAC4AAAAAAAAAAAAAAAAAAAAAAAAAAAAAAAAAAAAAAAAAAAAAAAAAAADG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oAAAD/AAAAEAAAAAAAAAAAAAAAAAAAAAAAAAAAAAAAAAAAAAAAAAAAAAAAAAAAADAAAAAH&#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OwAAAPkAAABqAAAAAAAAAAAAAAAAAAAAAAAAAAAAAAAAAAAAAAAAAAAAAAAAAAAApwAA&#13;&#10;AC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YgAAAPgAAAA6AAAAAAAAAAAAAAAAAAAAAAAAAAAAAAAAAAAAAAAAABYAAADq&#13;&#10;AAAAK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wAAAOAAAADgAAAA4AAAAOAA&#13;&#10;AADgAAAA4AAAAOAAAADgAAAA/wAAAPUAAADgAAAA4AAAAOAAAADgAAAA4AAAAOAAAADlAAAA+QAA&#13;&#10;AP8AAAAp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tAAAA/wAAAP8AAAD/AAAA&#13;&#10;/wAAAP8AAAD/AAAA/wAAAP8AAAD/AAAA/wAAAP8AAAD/AAAA/wAAAP8AAAD/AAAA/wAAAP8AAAD/&#13;&#10;AAAA/wAAAC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AAAAD1AAAA/wAAANUA&#13;&#10;AAC9AAAAuQAAALcAAAC3AAAAtwAAALcAAAC3AAAAtwAAALcAAAC3AAAAtwAAALcAAAC3AAAAxAAA&#13;&#10;AOgAAAD/AAAAK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wAAACmAAAA&#13;&#10;AAAAAAAAAAAAAAAAAAAAAAAAAAAAAAAAAAAAAAAAAAAAAAAAAAAAAAAAAAAAAAAAAAAAAAAAAAAA&#13;&#10;AAAACQAAAOQAAAAp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gAAAIsA&#13;&#10;AAAAAAAAAAAAAAAAAAAAAAAAAAAAAAAAAAAAAAAAAAAAAAAAAAAAAAAAAAAAAAAAAAAAAAAAAAAA&#13;&#10;AAAAAAAAAAAAcw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ZWVn/WVlZ/1lZWf9ZWVn/WVlZ/1lZ&#13;&#10;Wf9ZWVn/WVlZ/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cAAAAzAAAAEIAAAAAAAAAAAAAAAAAAAAAAAAAAAAAAAAAAAAA&#13;&#10;AAAAAAAAAAAAAAAVAAAAdQAAAJgAAABbA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lZWf9ZWVn/WVlZ/1lZWf9ZWVn/&#13;&#10;WVlZ/1lZWf9ZWVn/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4AAAD/AAAAYAAAAAAAAAAHAAAAAAAAAAAAAAAAAAAAAAAA&#13;&#10;AAAAAAAAAAAAGwAAAPcAAAD/AAAA5wAAAPIAAAC+AAAAE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VlZ/1lZ&#13;&#10;W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P8AAACxAAAAuwAAAPoAAADtAAAAqQAAABcAAAAA&#13;&#10;AAAAAAAAAAAAAACMAAAA/wAAANYAAAALAAAAHQAAAN0AAACj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ZWVn/&#13;&#10;WVlZ/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yAAAA/wAAAP8AAAD/AAAA/wAAAP8AAAD/AAAA5gAA&#13;&#10;ABQAAAAAAAAAAAAAAN4AAAD/AAAAmgAAAAAAAAAAAAAAVgAAAP8AAAB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lZ&#13;&#10;Wf9ZWV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IcAAAD/AAAA/wAAAOMAAADAAAAAuwAAAOcAAAD/&#13;&#10;AAAAmgAAAAAAAAAAAAAA8wAAAP8AAACFAAAAAAAAAAAAAAAEAAAA9gAAAL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VlZ/1lZWf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4AAAANwAAABIAAAAAAAAAAAAAAAAAAAABgAA&#13;&#10;AKEAAADqAAAAAAAAAAAAAAD9AAAA/wAAAHYAAAAAAAAAAAAAAAAAAADbAAAA6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ZWVn/WVlZ/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UAAAD9AAAALgAAAAAAAAAAAAAAAAAAAAAAAAAA&#13;&#10;AAAAIAAAAP4AAAARAAAABgAAAP8AAAD/AAAAawAAAAAAAAAAAAAAAAAAAM4AAAD/AAAAE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lZWf9ZWVn/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AAAAP8AAAAJAAAAAAAAAAAAAAAAAAAAAAAA&#13;&#10;AAAAAAAUAAAA/QAAABUAAAAPAAAA/wAAAP8AAABgAAAAAAAAAAAAAAAAAAAA4wAAAP8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VlZ/1lZW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1AAAAIsAAAACAAAAAAAAAAAAAAAA&#13;&#10;AAAAIwAAAMAAAAD3AAAAAQAAACAAAAD/AAAA/wAAAEwAAAAAAAAAAAAAAAwAAAD6AAAA/wAAAB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ZWVn/WVlZ/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AAAA/wAAANkAAACiAAAAoAAA&#13;&#10;AMAAAAD8AAAA/wAAAP8AAACnAAAAkgAAAP8AAAD/AAAAVwAAAAAAAAAAAAAAYQAAAP8AAAD5AAAA&#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lZWf9ZWV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DSAAAA/wAAAP8AAAD/&#13;&#10;AAAA/wAAAP8AAADdAAAAPQAAAOsAAAD/AAAA/wAAAP8AAAD3AAAAegAAAFsAAADoAAAA/wAAAL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VlZ/1lZWf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wAAACbAAAA8gAA&#13;&#10;AP8AAADxAAAArwAAACUAAAAAAAAAJgAAALYAAADpAAAAYQAAAGcAAAD9AAAA/wAAAP8AAAD/AAAA&#13;&#10;T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ZWVn/WVlZ/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AAAIAAAAAQAAAAAAAAAAAAAAAAAAAAAAAAAAAAAAAAAAAAAAAAAAAAAAEMAAADhAAAA/wAAAKsA&#13;&#10;AAABAAAAAAAAAAAAAAAAAAAAAAAAAAAAAAAAAAAAAAAAAAAAAAAAAAAAAAAAAAAAAAAAAAAAAAAA&#13;&#10;AAAAAAAAAAAAWAAAALYAAADfAAAAUAAAAAAAAAAAAAAA1QAAAK0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lZWf9ZWVn/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AQAAAAAAAAAAAAAAAYAAAAgAAAA&#13;&#10;AAAAAAAAAAAAAAAAAAAAAAAAAAAAAAAAAAAAAAAAAAAAAAAAAAAAAAAAAAAAAAAAAAAAAAAAAAAA&#13;&#10;AAAAAQAAAKwAAAD/AAAA/wAAAP8AAABbAAAAAAAAAAAAAAAUAAAAmgAAAP8AAACjAAAAC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VlZ/1lZWf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8AAAAUgAAAAAAAAAAAAAAAAAAAAAA&#13;&#10;AAAAAAAAAAAAAAAAAAAAAAAAAAAAAAAAAAAAAAAAAAAAAAAAAAAAAAAAAAAAAAAAAAAAAAAAAAAA&#13;&#10;AAAAAABuAAAA/wAAAP8AAAD/AAAA/wAAAFsAAAAAAAAAAAAAAAAAAAAAAAAAqQAAAP8AAACY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ZWVn/WVlZ/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fAAAALQAA&#13;&#10;AC0AAAAtAAAALQAAAC0AAAAtAAAALQAAAC8AAAA0AAAAUAAAAN4AAAC8AAAAAAAAAAAAAAAAAAAA&#13;&#10;AAAAAAAAAAAAAAAAAAAAAAAAAAAAAAAAAAAAAAAAAAAAAAAAAAAAAAAAAAAAAAAAAAAAAAAAAAAA&#13;&#10;AAAAAAAAANIAAAD/AAAAygAAAGcAAADeAAAAWwAAAAAAAAAAAAAAAAAAAAAAAABPAAAA/wAAAP8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lZWf9ZWVn/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K8AAAD/&#13;&#10;AAAA/wAAAP8AAAD/AAAA/wAAAP8AAAD/AAAA/wAAAP8AAAD/AAAA/wAAAP4AAAAmAAAAAAAAAAAA&#13;&#10;AAAAAAAAAAAAAAAAAAAAAAAAAAAAAAAAAAAAAAAAAAAAAAAAAAAAAAAAAAAAAAAAAAAAAAAAAAAA&#13;&#10;AAAAAAAHAAAA+wAAAMIAAAAJAAAAAAAAAMMAAABbAAAAAAAAAAAAAAAAAAAAAAAAACAAAAD/AAAA&#13;&#10;/wAAAG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VlZ/1lZWf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rwAA&#13;&#10;AP8AAAD/AAAA/wAAAP8AAAD/AAAA/wAAAP8AAAD/AAAA/wAAAP8AAAD/AAAA/wAAAIAAAAAAAAAA&#13;&#10;AAAAAAAAAAAAAAAAAAAAAAAAAAAAAAAAAAAAAAAAAAAAAAAAAAAAAAAAAAAAAAAAAAAAAAAAAAAA&#13;&#10;AAAAAAAAAAYAAAD6AAAAYQAAAAAAAAAAAAAAwgAAAFsAAAAAAAAAAAAAAAAAAAAAAAAAVAAAAP8A&#13;&#10;AAD/AAAAi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ZWVn/WVlZ/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v&#13;&#10;AAAA3gAAAIgAAABmAAAAZgAAAGYAAABmAAAAZgAAAGYAAABwAAAA/wAAAL8AAABmAAAAMQAAAAAA&#13;&#10;AAAAAAAAAAAAAAAAAAAAAAAAAAAAAAAAAAAAAAAAAAAAAAAAAAAAAAAAAAAAAAAAAAAAAAAAAAAA&#13;&#10;AAAAAAAAAAAAAAAAAM4AAABuAAAAAAAAAAAAAADDAAAAWwAAAAAAAAAAAAAAAAAAABAAAADbAAAA&#13;&#10;/wAAAP8AAAB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lZWf9ZWVn/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K8AAABGAAAAAAAAAAAAAAAAAAAAAAAAAAAAAAAAAAAAAAAAAAAAAABdAAAA/AAAAEYAAAAAAAAA&#13;&#10;AAAAAAAAAAAAAAAAAAAAAAAAAAAAAAAAAAAAAAAAAAAAAAAAAAAAAAAAAAAAAAAAAAAAAAAAAAAA&#13;&#10;AAAAAAAAAAAAAAAAAAAAiAAAAOoAAAAxAAAAAAAAAMMAAABbAAAAAAAAAAAAAAAtAAAAxQAAAP8A&#13;&#10;AAD/AAAA+wAAABg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VlZ/1lZWf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SAAAABEAAAAAAAAAAAAAAAAAAAAAAAAAAAAAAAAAAAAAAAAAAAAAAAAAAAC/AAAA7QAAABMA&#13;&#10;AAAAAAAAAAAAAAAAAAAAAAAAAAAAAAAAAAAAAAAAAAAAAAAAAAAAAAAAAAAAAAAAAAAAAAAAAAAA&#13;&#10;AAAAAAAAAAAAAAAAAAAAAAAIAAAA0wAAAP8AAADCAAAA8QAAAJwAAACAAAAArgAAAP0AAAD/AAAA&#13;&#10;/wAAAP8AAABy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ZWVn/WVlZ/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8AAAD/AAAA&#13;&#10;VgAAAAAAAAAAAAAAAAAAAAAAAAAAAAAAAAAAAAAAAAAAAAAAAAAAAAAAAAAAAAAAAAAAAAAAAAAA&#13;&#10;AAAAAAAAAAAAAAAAAAAAAAAAAAAAAAAkAAAAwQAAAP8AAAD/AAAA/wAAAP8AAAD/AAAA/wAAAP8A&#13;&#10;AAD4AAAAg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lZWf9ZWVn/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dAAAA7QAAAP8A&#13;&#10;AACDAAAAAAAAAAAAAAAAAAAAAAAAAAAAAAAAAAAAAAAAAAAAAAAAAAAAAAAAAAAAAAAAAAAAAAAA&#13;&#10;AAAAAAAAAAAAAAAAAAAAAAAAAAAAAAAAAAAAAAAAAAAAUwAAAKMAAADIAAAA5QAAAOQAAAC+AAAA&#13;&#10;lAAAAC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VlZ/1lZWf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gAAAL0AAAC9AAAAvQAAAL0AAAC9AAAAvQAAAL0AAAC+AAAA0wAAAPkAAAD/AAAA&#13;&#10;/wAAAE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ZWVn/WVlZ/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vAAAA/wAAAP8AAAD/AAAA/wAAAP8AAAD/AAAA/wAAAP8AAAD/AAAA/wAAAP8A&#13;&#10;AADOAAAAAwAAAAAAAAAAAAAAAAAAAAAAAAAAAAAAAAAAAAAAAAAAAAAAAAAAAAAAAAAAAAAAAAAA&#13;&#10;AAAAAAAAAAAAAAAAAAAAAAAAAAAAAAAAAAAAAAAIAAAAWQAAAGAAAAAGAAAAAAAAAAAAAAANAAAA&#13;&#10;xAAAAHYAAAAe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lZWf9ZWV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K8AAAD/AAAA8AAAANoAAADaAAAA2gAAANoAAADaAAAA2AAAAMIAAACmAAAA&#13;&#10;bwAAAAUAAAAAAAAAAAAAAAAAAAAAAAAAAAAAAAAAAAAAAAAAAAAAAAAAAAAAAAAAAAAAAAAAAAAA&#13;&#10;AAAAAAAAAAAAAAAAAAAAAAAAAAAAAAAAAAAADAAAAMUAAAD/AAAA/wAAAFUAAAAAAAAAAAAAAAAA&#13;&#10;AAA0AAAAxQAAAPc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VlZ/1lZWf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rwAAAHwAAAAAAAAAAAAAAAAAAAAAAAAAAAAAAAAAAAAAAAAAAAAAAAAA&#13;&#10;AAAAAAAAAAAAAAAAAAAAAAAAAAAAAAAAAAAAAAAAAAAAAAAAAAAAAAAAAAAAAAAAAAAAAAAAAAAA&#13;&#10;AAAAAAAAAAAAAAAAAAAAAAAAAAAAAAAAAAAAAACBAAAA/wAAAP8AAAD/AAAAVgAAAAAAAAAAAAAA&#13;&#10;AAAAAAAAAAAGAAAAvwAAAP8AAABu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ZWVn/WVlZ/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qAAAAMwAAAAAAAAAAAAAAAAAAAAAAAAAAAAAAAAAAAAAAAAAAAAAA&#13;&#10;AAAAAAAAAAAAAAAAAAAAAAAAAAAAAAAAAAAAAAAAAAAAAAAAAAAAAAAAAAAAAAAAAAAAAAAAAAAA&#13;&#10;AAAAAAAAAAAAAAAAAAAAAAAAAAAAAAAAAAAAAAAAAN8AAAD/AAAAygAAAHYAAAACAAAAAAAAAAAA&#13;&#10;AAAAAAAAAAAAAAAAAAAwAAAA/wAAAPQAAAA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lZWf9ZWV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OAAAANwAAAFYAAABBAAAAGAAAAAAA&#13;&#10;AAAAAAAAAAAAAAAAAAAAAAAAAAAAAAAAAAAAAAAAAAAAAAAAAAAAAAAAAAAAAAAAAAAAAAAAAAAA&#13;&#10;AAAAAAAAAAAAAAAAAAAAAAAAAAAAAAAAAAAAAAAGAAAA/QAAAIkAAAAAAAAAAAAAAAAAAAAAAAAA&#13;&#10;AAAAAAAAAAAAAAAAAAAAAAMAAAD9AAAA/wAAAF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VlZ/1lZWf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iAAAAqQAAAP8AAAD/AAAA/wAAAP8AAAD+AAAA&#13;&#10;wAAAAEYAAAAAAAAAAAAAAAAAAAAAAAAAAAAAAAAAAAAAAAAAAAAAAAAAAAAAAAAAAAAAAAAAAAAA&#13;&#10;AAAAAAAAAAAAAAAAAAAAAAAAAAAAAAAAAAAAAAAAAAIAAAD0AAAASwAAAAAAAAAAAAAAAAAAAAAA&#13;&#10;AAAAAAAAAAAAAAAAAAAAAAAALwAAAP8AAAD/AAAAh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ZWVn/WVlZ&#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RAAAAPgAAAD/AAAA/wAAAP8AAAD/AAAA/wAAAP8A&#13;&#10;AAD/AAAA/wAAAJgAAAABAAAAAAAAAAAAAAAAAAAAAAAAAAAAAAAAAAAAAAAAAAAAAAAAAAAAAAAA&#13;&#10;AAAAAAAAAAAAAAAAAAAAAAAAAAAAAAAAAAAAAAAAAAAAAAAAAMQAAACMAAAAAAAAAAAAAAAAAAAA&#13;&#10;AAAAAAAAAAAAAAAAAAAAAAYAAAC1AAAA/wAAAP8AAAB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lZWf9Z&#13;&#10;WV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cAAADxAAAA/wAAAP8AAADyAAAAyAAAAKkAAACQAAAA&#13;&#10;ngAAALsAAAD7AAAA/wAAAH8AAAAAAAAAAAAAAAAAAAAAAAAAAAAAAAAAAAAAAAAAAAAAAAAAAAAA&#13;&#10;AAAAAAAAAAAAAAAAAAAAAAAAAAAAAAAAAAAAAAAAAAAAAAAAAAAAdAAAAP0AAAB1AAAABwAAAAAA&#13;&#10;AAAAAAAAAAAAAAAAAAA1AAAAvQAAAP8AAAD/AAAA/wAAAC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VlZ&#13;&#10;/1lZW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AAAAP8AAADnAAAAdgAAAA0AAAAAAAAAAAAAAAAA&#13;&#10;AAAAAAAAAAAAABsAAAC7AAAA9QAAABIAAAAAAAAAAAAAAAAAAAAAAAAAAAAAAAAAAAAAAAAAAAAA&#13;&#10;AAAAAAAAAAAAAAAAAAAAAAAAAAAAAAAAAAAAAAAAAAAAAAAAAAAAAAADAAAAwgAAAP8AAADkAAAA&#13;&#10;qwAAAI4AAACjAAAAzQAAAP8AAAD/AAAA/wAAAP8AAACJ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Z&#13;&#10;WVn/WVlZ/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qAAAA4AAAABoAAAAAAAAAAAAAAAAAAAAAAAAA&#13;&#10;AAAAAAAAAAAAAAAAAAAAAA8AAAD3AAAAXQAAAAAAAAAAAAAAAAAAAAAAAAAAAAAAAAAAAAAAAAAA&#13;&#10;AAAAAAAAAAAAAAAAAAAAAAAAAAAAAAAAAAAAAAAAAAAAAAAAAAAAAAAAAAAAAAAaAAAAuQAAAP8A&#13;&#10;AAD/AAAA/wAAAP8AAAD/AAAA/wAAAP8AAAD8AAAAlA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FlZWf9ZWV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QAAAP0AAABhAAAAAAAAAAAAAAAAAAAAAAAAAAAA&#13;&#10;AAAAAAAAAAAAAAAAAAAAAAAAAAAAAOAAAACAAAAAAAAAAAAAAAAAAAAAAAAAAAAAAAAAAAAAAAAA&#13;&#10;AAAAAAAAAAAAAAAAAAAAAAAAAAAAAAAAAAAAAAAAAAAAAAAAAAAAAAAAAAAAAAAAAAAAAAAAAAAA&#13;&#10;WAAAALMAAADdAAAA+gAAAPQAAADQAAAApAAAAC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VlZ/1lZW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AAA+gAAAFMAAAAAAAAAAAAAAAAAAAAAAAAA&#13;&#10;AAAAAAAAAAAAAAAAAAAAAAAAAAAmAAAA/wAAAIEAAAAAAAAAAAAAAAAAAAAAAAAAAAAAAAAAAAAA&#13;&#10;AAAAAAAAAAAAAAAAAAAAAAAAAAAAAAAAAAAAAAAAAAAAAAAAAAAAAAAAAAAAAAAAAAAAAAAAAAAA&#13;&#10;AAAAAAAAAAAAAAAAAAACAAAAAAAAAAAAAAAAAAAAAAAAAAAAAAAiAAAAC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ZWVn/WVlZ/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RAAAAqQAAAAIAAAAAAAAAAAAAAAAA&#13;&#10;AAAAAAAAAAAAAAAAAAAAAAAAKAAAANwAAAD/AAAAXQAAAAAAAAAAAAAAAAAAAAAAAAAAAAAAAAAA&#13;&#10;AAAAAAAAAAAAAAAAAAAAAAAAAAAAAAAAAAAAAAAAAAAAAAAAAAAAAAAAAAAAAAAAAAAAAAAAAAAA&#13;&#10;AAAAAAAAAAAAAAAAAAAAAAAAAAAAAAAAAAAAAAAAAAAAAAAAAAAAAMMAAAAp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lZWf9ZWV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EAAAA/wAAAP8AAAD/AAAA&#13;&#10;/wAAAP8AAAD/AAAA/wAAAP8AAAD/AAAA/wAAAP8AAAD/AAAAw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D/AAAA/wAAAP8A&#13;&#10;AAD/AAAA/wAAAP8AAAD/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wAAAP8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wAAAP8A&#13;&#10;AAD/AAAA/wAAAP8AAAD/AAAA/w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D/AAAA&#13;&#10;/wAAAP8AAAD/AAAA/wAAAP8AAAD/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wAAAP8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A&#13;&#10;/wAAAP8AAAD/AAAA/wAAAP8AAAD/AAAA/w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P8AAAD/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wAAAP8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wAAAP8AAAD/AAAA/wAAAP8AAAD/AAAA/w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P8AAAD/AAAA/wAAAP8AAAD/AAAA/wAAAP8AAAD/&#13;&#10;AAAAsQAAAB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wAAAP8AAAD/AAAA/wAAAP8AAAD/AAAA/wAA&#13;&#10;AP8AAAD/AAAA9AAAAG4AAAA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wAAAP8AAAD/AAAA/wAAAP8AAAD/AAAA/wAAAP8AAAD/AAAA/wAAAP8AAAD/&#13;&#10;AAAA/wAAAP8AAAD/AAAA/wAAANIAAAA6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QAAAD/AAAA/wAAAP8AAAD/AAAA/wAAAP8AAAD/AAAA/wAAAP8AAAD/AAAA/wAA&#13;&#10;AP8AAAD/AAAA/wAAAP8AAAD/AAAA/wAAAP4AAACTAAAAE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lZWf9ZWVn/AAAAAAAAAAAAAAAA&#13;&#10;AAAAAQAAAGoAAADtAAAA/wAAAP8AAAD/AAAA/wAAAP8AAADqAAAAV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VlZ/1lZWf8AAAAAAAAAAAAA&#13;&#10;AAAAAAAAAAAAAAAAABQAAACnAAAA/wAAAP8AAAD/AAAA/wAAAP8AAAD/AAAAvwAAAC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ZWVn/WVlZ/wAAAAAAAAAA&#13;&#10;AAAAAAAAAAAAAAAAAAAAAAAAAAAAAAA/AAAA1gAAAP8AAAD/AAAA/wAAAP8AAAD/AAAA+QAAAH0A&#13;&#10;AAA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AAAAoAAAAPoAAAD/AAAA/wAAAP8AAAD/AAAA/wAAAP8AAAD/AAAA/wAA&#13;&#10;AP8AAAD/AAAAKQAAAAAAAAAAAAAAAAAAAAAAAAAAAAAAAAAAAAAAAAAAAAAAAAAAAAAAAAAAAAAA&#13;&#10;AAAAAAAAAAAAAAAAAAAAAAAAAAAAAAAAAAAAAJ4AAAD/AAAA/wAAAP8AAAD/AAAA/wAAAP8AAAD/&#13;&#10;AAAA/wAAAP8AAAD/AAAA/wAAALwAAAA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lZWf9ZWVn/AAAAAAAA&#13;&#10;AAAAAAAAAAAAAAAAAAAAAAAAAAAAAAAAAAAAAAAFAAAAgQAAAPYAAAD/AAAA/wAAAP8AAAD/AAAA&#13;&#10;/wAAANwAAABH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YAAAD/AAAA/wAAAP8AAAD/AAAA/wAAAP8AAAD/AAAA/wAAAP8AAAD/&#13;&#10;AAAA/wAAAP8AAAApAAAAAAAAAAAAAAAAAAAAAAAAAAAAAAAAAAAAAAAAAAAAAAAAAAAAAAAAAAAA&#13;&#10;AAAAAAAAAAAAAAAAAAAAAAAAAAAAAAAAAAAAAAAA0wAAAOMAAABRAAAAHAAAAEwAAAD6AAAAGAAA&#13;&#10;AAcAAAAHAAAABwAAAIsAAADiAAAAE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VlZ/1lZWf8AAAAA&#13;&#10;AAAAAAAAAAAAAAAAAAAAAAAAAAAAAAAAAAAAAAAAAAAAAAAAAAAAIgAAALcAAAD/AAAA/wAAAP8A&#13;&#10;AAD/AAAA/wAAAP8AAACiAAAAG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5wAAAP8AAADrAAAAewAAAFoAAABRAAAATgAAAE4AAABOAAAATgAA&#13;&#10;AFAAAAB/AAAA+wAAACkAAAAAAAAAAAAAAAAAAAAAAAAAAAAAAAAAAAAAAAAAAAAAAAAAAAAAAAAA&#13;&#10;AAAAAAAAAAAAAAAAAAAAAAAAAAAAAAAAAAAAAAcAAAD8AAAAcgAAAAAAAAAAAAAAAgAAAOAAAABz&#13;&#10;AAAAAAAAAAAAAAAAAAAACAAAAOAAAAC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ZWVn/WVlZ/wAA&#13;&#10;AAAAAAAAAAAAAAAAAAAAAAAAAAAAAAAAAAAAAAAAAAAAAAAAAAAAAAAAAAAAAAAAAFsAAADlAAAA&#13;&#10;/wAAAP8AAAD/AAAA/wAAAP8AAADxAAAAZg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UAAAD2AAAA/wAAAC4AAAAAAAAAAAAAAAAAAAAAAAAAAAAAAAAAAAAA&#13;&#10;AAAAAAAAAAAAAADGAAAAKQAAAAAAAAAAAAAAAAAAAAAAAAAAAAAAAAAAAAAAAAAAAAAAAAAAAAAA&#13;&#10;AAAAAAAAAAAAAAAAAAAAAAAAAAAAAAAAAAAAAAAAAgAAAPkAAABKAAAAAAAAAAAAAAAAAAAAfQAA&#13;&#10;AOcAAAAVAAAAAAAAAAAAAAAAAAAApQAAAP8AAAAo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lZWf9ZWVn/&#13;&#10;AAAAAAAAAAAAAAAAAAAAAAAAAAAAAAAAAAAAAAAAAAAAAAAAAAAAAAAAAAAAAAAAAAAAAAAAAA0A&#13;&#10;AACYAAAA/QAAAP8AAAD/AAAA/wAAAP8AAAD/AAAAzAAAAD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LoAAAD/AAAAEAAAAAAAAAAAAAAAAAAAAAAAAAAAAAAAAAAA&#13;&#10;AAAAAAAAAAAAAAAAADAAAAAHAAAAAAAAAAAAAAAAAAAAAAAAAAAAAAAAAAAAAAAAAAAAAAAAAAAA&#13;&#10;AAAAAAAAAAAAAAAAAAAAAAAAAAAAAAAAAAAAAAAAAAAAAAAA2gAAAMEAAAAwAAAAEQAAAAAAAAAT&#13;&#10;AAAA8wAAAMIAAAAHAAAAAAAAABsAAADwAAAA/wAAAF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VlZ/1lZ&#13;&#10;Wf8AAAAAAAAAAAAAAAAAAAAAAAAAAAAAAAAAAAAAAAAAAAAAAAAAAAAAAAAAAAAAAAAAAAAAAAAA&#13;&#10;AAAAAAAAAAAyAAAAywAAAP8AAAD/AAAA/wAAAP8AAAD/AAAA/QAAAIwAAAAO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OwAAAPkAAABqAAAAAAAAAAAAAAAAAAAAAAAAAAAAAAAA&#13;&#10;AAAAAAAAAAAAAAAAAAAApwAAACUAAAAAAAAAAAAAAAAAAAAAAAAAAAAAAAAAAAAAAAAAAAAAAAAA&#13;&#10;AAAAAAAAAAAAAAAAAAAAAAAAAAAAAAAAAAAAAAAAAAAAAAAAAAB9AAAA/wAAAP8AAAD9AAAAdwAA&#13;&#10;AAAAAACFAAAA/wAAAPAAAADGAAAA/AAAAP8AAAD/AAAAQ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ZWVn/&#13;&#10;WVlZ/wAAAAAAAAAAAAAAAAAAAAAAAAAAAAAAAAAAAAAAAAAAAAAAAAAAAAAAAAAAAAAAAAAAAAAA&#13;&#10;AAAAAAAAAAAAAAAAAAACAAAAcgAAAPEAAAD/AAAA/wAAAP8AAAD/AAAA/wAAAOYAAABQ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YgAAAPgAAAA6AAAAAAAAAAAAAAAAAAAAAAAA&#13;&#10;AAAAAAAAAAAAAAAAABYAAADqAAAAKQAAAAAAAAAAAAAAAAAAAAAAAAAAAAAAAAAAAAAAAAAAAAAA&#13;&#10;AAAAAAAAAAAAAAAAAAAAAAAAAAAAAAAAAAAAAAAAAAAAAAAAAAAAAA0AAADIAAAA/wAAAP8AAACr&#13;&#10;AAAAAAAAAAcAAADQAAAA/wAAAP8AAAD/AAAA/wAAAN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lZ&#13;&#10;Wf9ZWVn/AAAAAAAAAAAAAAAAAAAAAAAAAAAAAAAAAAAAAAAAAAAAAAAAAAAAAAAAAAAAAAAAAAAA&#13;&#10;AAAAAAAAAAAAAAAAAAAAAAAAAAAAAAAAGQAAAK4AAAD/AAAA/wAAAP8AAAD/AAAA/wAAAP8AAAC3&#13;&#10;AAAAI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wAAAOAAAADgAAAA4AAAAOAAAADgAAAA4AAAAOAAAADgAAAA/wAAAPUAAADgAAAA4AAAAOAAAADg&#13;&#10;AAAA4AAAAOAAAADlAAAA+QAAAP8AAAApAAAAAAAAAAAAAAAAAAAAAAAAAAAAAAAAAAAAAAAAAAAA&#13;&#10;AAAAAAAAAAAAAAAAAAAAAAAAAAAAAAAAAAAAAAAAAAAAAAAAAAAAAAAAAAAAAAkAAABdAAAAdwAA&#13;&#10;ABwAAAAAAAAAAAAAABIAAACfAAAA5wAAAPMAAAC8AAAAL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VlZ/1lZWf8AAAAAAAAAAAAAAAAAAAAAAAAAAAAAAAAAAAAAAAAAAAAAAAAAAAAAAAAAAAAAAAAA&#13;&#10;AAAAAAAAAAAAAAAAAAAAAAAAAAAAAAAAAAAAAAAAAAAAAEYAAADcAAAA/wAAAP8AAAD/AAAA/wAA&#13;&#10;AP8AAAD3AAAAdQAAAA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tAAAA/wAAAP8AAAD/AAAA/wAAAP8AAAD/AAAA/wAAAP8AAAD/AAAA/wAAAP8AAAD/AAAA/wAA&#13;&#10;AP8AAAD/AAAA/wAAAP8AAAD/AAAA/wAAACkAAAAAAAAAAAAAAAAAAAAAAAAAAAAAAAAAAAAAAAAA&#13;&#10;AAAAAAAAAAAAAAAAAAAAAAAAAAAAAAAAAAAAAAAAAAAAAAAAAAAAAAAAAAAAAAAAAAAAAAAAAAAA&#13;&#10;AAAAAAAAAAAAAAAAAAAAAAAAAAAAAAAAAAAAE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ZWVn/WVlZ/wAAAAAAAAAAAAAAAAAAAAAAAAAAAAAAAAAAAAAAAAAAAAAAAAAAAAAAAAAAAAAA&#13;&#10;AAAAAAAAAAAAAAAAAAAAAAAAAAAAAAAAAAAAAAAAAAAAAAAAAAAAAAgAAACJAAAA+QAAAP8AAAD/&#13;&#10;AAAA/wAAAP8AAAD/AAAA1wAAAE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AAAAD1AAAA/wAAANUAAAC9AAAAuQAAALcAAAC3AAAAtwAAALcAAAC3AAAAtwAAALcAAAC3&#13;&#10;AAAAtwAAALcAAAC3AAAAxAAAAOgAAAD/AAAAKQAAAAAAAAAAAAAAAAAAAAAAAAAAAAAAAAAAAAAA&#13;&#10;AAAAAAAAAAAAAAAAAAAAAAAAAAAAAAAAAAAAAAAAAAAAAAAAAAAAAAAAAAAAAIUAAAB0AAAAAAAA&#13;&#10;AAAAAAAAAAAAAAAAAAAAAAAAAAAAAAAAAAAAAACYAAAAlwAAAA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lZWf9ZWVn/AAAAAAAAAAAAAAAAAAAAAAAAAAAAAAAAAAAAAAAAAAAAAAAAAAAAAAAAAAAA&#13;&#10;AAAAAAAAAAAAAAAAAAAAAAAAAAAAAAAAAAAAAAAAAAAAAAAAAAAAAAAAAAAAAAAAAAAnAAAAvgAA&#13;&#10;AP8AAAD/AAAA/wAAAP8AAAD/AAAA/wAAAJsAAAAV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wAAACmAAAAAAAAAAAAAAAAAAAAAAAAAAAAAAAAAAAAAAAAAAAAAAAAAAAAAAAA&#13;&#10;AAAAAAAAAAAAAAAAAAAAAAAQAAAACQAAAOQAAAApAAAAAAAAAAAAAAAAAAAAAAAAAAAAAAAAAAAA&#13;&#10;AAAAAAAAAAAAAAAAAAAAAAAAAAAAAAAAAAAAAAAAAAAAAAAAAAAAAAAAAAAAAAAArwAAAJgAAAAA&#13;&#10;AAAAAAAAAAAAAAAAAAAAAAAAAAAAAAAAAAAAAAAAAAgAAADQAAAAx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VlZ/1lZWf8AAAAAAAAAAAAAAAAAAAAAAAAAAAAAAAAAAAAAAAAAAAAAAAAAAAAAAAAA&#13;&#10;AAAAAAAAAAAAAAAAAAAAAAAAAAAAAAAAAAAAAAAAAAAAAAAAAAAAAAAAAAAAAAAAAAAAAAAAAAAA&#13;&#10;AAAAYwAAAOoAAAD/AAAA/wAAAP8AAAD/AAAA/wAAAO0AAABfAAAAA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gAAAIsAAAAAAAAAAAAAAAAAAAAAAAAAhQAAAHQAAAAAAAAAAAAAAAAAAAAA&#13;&#10;AAAAAAAAAAAAAAAAAAAAAAAAAJgAAACXAAAAcwAAABMAAAAAAAAAAAAAAAAAAAAAAAAAAAAAAAAA&#13;&#10;AAAAAAAAAAAAAAAAAAAAAAAAAAAAAAAAAAAAAAAAAAAAAAAAAAAAAAAAAAAAAAAAAACvAAAAmAAA&#13;&#10;AAAAAAAAAAAAAAAAAAAAAAAAAAAAAAAAAAAAAAAAAAAAEwAAANMAAAD/AAAAL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ZWVn/WVlZ/wAAAAAAAAAAAAAAAAAAAAAAAAAAAAAAAAAAAAAAAAAAAAAAAAAAAAAA&#13;&#10;AAAAAAAAAAAAAAAAAAAAAAAAAAAAAAAAAAAAAAAAAAAAAAAAAAAAAAAAAAAAAAAAAAAAAAAAAAAA&#13;&#10;AAAAAAAAAAAAEQAAAJ8AAAD+AAAA/wAAAP8AAAD/AAAA/wAAAP8AAADFAAAAL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vAAAAmAAAAAAAAAAAAAAAAAAA&#13;&#10;AAAAAAAAAAAAAAAAAAAAAAAAAAAACAAAANAAAADGAAAAAAAAAAAAAAAAAAAAAAAAAAAAAAAAAAAA&#13;&#10;AAAAAAAAAAAAAAAAAAAAAAAAAAAAAAAAAAAAAAAAAAAAAAAAqQAAANYAAADWAAAA1gAAAPIAAADv&#13;&#10;AAAA1gAAANYAAADWAAAA1gAAANYAAADWAAAA1gAAAOAAAAD/AAAA/wAAAP8AAABO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lZWf9ZWVn/AAAAAAAAAAAAAAAAAAAAAAAAAAAAAAAAAAAAAAAAAAAAAAAAAAAA&#13;&#10;AAAAAAAAAAAAAAAAAAAAAAAAAAAAAAAAAAAAAAAAAAAAAAAAAAAAAAAAAAAAAAAAAAAAAAAAAAAA&#13;&#10;AAAAAAAAAAAAAAAAAAAAAAAAADkAAADRAAAA/wAAAP8AAAD/AAAA/wAAAP8AAAD7AAAAhAAAAA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K8AAACYAAAAAAAAAAAAAAAA&#13;&#10;AAAAAAAAAAAAAAAAAAAAAAAAAAAAAAATAAAA0wAAAP8AAAAsAAAAAAAAAAAAAAAAAAAAAAAAAAAA&#13;&#10;AAAAAAAAAAAAAAAAAAAAAAAAAAAAAAAAAAAAAAAAAAAAAAAAAAATAAAAfAAAAPIAAAD/AAAA/wAA&#13;&#10;AP8AAAD/AAAA/wAAAP8AAAD/AAAA/wAAAP8AAAD/AAAA/wAAAP8AAAD/AAAA6QAAAA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VlZ/1lZWf8AAAAAAAAAAAAAAAAAAAAAAAAAAAAAAAAAAAAAAAAAAAAAAAAA&#13;&#10;AAAAAAAAAAAAAAAAAAAAAAAAAAAAAAAAAAAAAAAAAAAAAAAAAAAAAAAAAAAAAAAAAAAAAAAAAAAA&#13;&#10;AAAAAAAAAAAAAAAAAAAAAAAAAAAAAAAAAAQAAAB6AAAA9AAAAP8AAAD/AAAA/wAAAP8AAAD/AAAA&#13;&#10;4QAAAEg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lZWf9ZWVn/WVlZ/1lZWf9ZWVn/WVlZ/1lZWf9ZWVn/WVlZ/1lZWf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pAAAA1gAAANYAAADWAAAA8gAAAO8AAADWAAAA1gAA&#13;&#10;ANYAAADWAAAA1gAAANYAAADWAAAA4AAAAP8AAAD/AAAA/wAAAE4AAAAAAAAAAAAAAAAAAAAAAAAA&#13;&#10;AAAAAAAAAAAAAAAAAAAAAAAAAAAAAAAAAAAAAAAAAAAAAAAAAAAAAAAAAAAAAAAAKwAAAN0AAAD/&#13;&#10;AAAA7AAAAL4AAAC+AAAAvgAAAL4AAAC+AAAAvgAAAL4AAAC+AAAArAAAAIgAAAAh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ZWVn/WVlZ/wAAAAAAAAAAAAAAAAAAAAAAAAAAAAAAAAAAAAAAAAAAAAAA&#13;&#10;AAAAAAAAAAAAAAAAAAAAAAAAAAAAAAAAAAAAAAAAAAAAAAAAAAAAAAAAAAAAAAAAAAAAAAAAAAAA&#13;&#10;AAAAAAAAAAAAAAAAAAAAAAAAAAAAAAAAAAAAAAAAAAAAAAAdAAAAtgAAAP8AAAD/AAAA/wAAAP8A&#13;&#10;AAD/AAAA/wAAALAA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VlZ/1lZWf9ZWVn/WVlZ/1lZWf9ZWVn/WVlZ/1lZWf9ZWVn/WVlZ/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MAAAB8AAAA8gAAAP8AAAD/AAAA/wAAAP8AAAD/&#13;&#10;AAAA/wAAAP8AAAD/AAAA/wAAAP8AAAD/AAAA/wAAAP8AAADpAAAADgAAAAAAAAAAAAAAAAAAAAAA&#13;&#10;AAAAAAAAAAAAAAAAAAAAAAAAAAAAAAAAAAAAAAAAAAAAAAAAAAAAAAAAAAAAAAAAAAAAAAAAFgAA&#13;&#10;AOkAAACY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lZWf9ZWVn/AAAAAAAAAAAAAAAAAAAAAAAAAAAAAAAAAAAAAAAAAAAA&#13;&#10;AAAAAAAAAAAAAAAAAAAAAAAAAAAAAAAAAAAAAAAAAAAAAAAAAAAAAAAAAAAAAAAAAAAAAAAAAAAA&#13;&#10;AAAAAAAAAAAAAAAAAAAAAAAAAAAAAAAAAAAAAAAAAAAAAAAAAAAAAAAAAAAATgAAAOEAAAD/AAAA&#13;&#10;/wAAAP8AAAD/AAAA/wAAAPQAAABuAAAAB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lZWf9ZWV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rAAAA3QAAAP8AAADsAAAAvgAA&#13;&#10;AL4AAAC+AAAAvgAAAL4AAAC+AAAAvgAAAL4AAACsAAAAiAAAACEAAAAAAAAAAAAAAAAAAAAAAAAA&#13;&#10;AAAAAAAAAAAAAAAAAAAAAAAAAAAAAAAAAAAAAAAAAAAAAAAAAAAAAAAAAAAAAAAAAAAAAAAAAAAA&#13;&#10;AAAATgAAAG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VlZ/1lZWf8AAAAAAAAAAAAAAAAAAAAAAAAAAAAAAAAAAAAAAAAA&#13;&#10;AAAAAAAAAAAAAAAAAAAAAAAAAAAAAAAAAAAAAAAAAAAAAAAAAAAAAAAAAAAAAAAAAAAAAAAAAAAA&#13;&#10;AAAAAAAAAAAAAAAAAAAAAAAAAAAAAAAAAAAAAAAAAAAAAAAAAAAAAAAAAAAAAAAAAAAACwAAAJAA&#13;&#10;AAD7AAAA/wAAAP8AAAD/AAAA/wAAAP8AAADRAAAAO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VlZ/1lZW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WAAAA6QAAAJgAAAAA&#13;&#10;AAAAAAAAAAAAAAAAAAAAAAAAAAAAAAAAAAAAAAAAAAAAAAAAAAAAAAAAAAAAAAAAAAAAAAAAAAAA&#13;&#10;AAAAAAAAAAAAAAAAAAAAAAAAAAAAAAAAAAAAAAAAAAAAAAAAAAAAAAAAAAAAAAAAAAAAAAAAAAAA&#13;&#10;AAAAAAAAAAAAAAAAAAAAAAAAAAAAAAAAAAAAAAAAAAAAAAAAAAMAAAAzAAAAF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ZWVn/WVlZ/wAAAAAAAAAAAAAAAAAAAAAAAAAAAAAAAAAAAAAA&#13;&#10;AAAAAAAAAAAAAAAAAAAAAAAAAAAAAAAAAAAAAAAAAAAAAAAAAAAAAAAAAAAAAAAAAAAAAAAAAAAA&#13;&#10;AAAAAAAAAAAAAAAAAAAAAAAAAAAAAAAAAAAAAAAAAAAAAAAAAAAAAAAAAAAAAAAAAAAAAAAAAAAA&#13;&#10;AAAAAC0AAADFAAAA/wAAAP8AAAD/AAAA/wAAAP8AAAD+AAAAkwAAAB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ZWVn/WVlZ/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OAAAAaAAA&#13;&#10;AAAAAAAAAAAAAAAAAAAAAAAAAAAAAAAAAAAAAAAAAAAAAAAAAAAAAAAAAAAAAAAAAAAAAAAAAAAA&#13;&#10;AAAAAAAAAAAAAAAAAAAAAAAAAAAAAAAAAAAAAAAAAAAAAAAAAAAAAAAAAAAAAAAAAAAAAAAAAAAA&#13;&#10;AAAABAAAAEsAAABLAAAASwAAAEsAAAAoAAAAAAAAAAAAAAB8AAAA5wAAAP8AAAD/AAAAuAAAAB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lZWf9ZWVn/AAAAAAAAAAAAAAAAAAAAAAAAAAAAAAAAAAAA&#13;&#10;AAAAAAAAAAAAAAAAAAAAAAAAAAAAAAAAAAAAAAAAAAAAAAAAAAAAAAAAAAAAAAAAAAAAAAAAAAAA&#13;&#10;AAAAAAAAAAAAAAAAAAAAAAAAAAAAAAAAAAAAAAAAAAAAAAAAAAAAAAAAAAAAAAAAAAAAAAAAAAAA&#13;&#10;AAAAAAAAAAAAAAEAAABrAAAA7gAAAP8AAAD/AAAA/wAAAP8AAAD/AAAA6QAAAF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lZWf9ZWV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AAAA3QAAAP8AAAD/AAAA2AAAAE8AAAAAAAAAXQAAAP8AAAD/AAAA/wAAAP8AAAD/AAAA&#13;&#10;w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VlZ/1lZWf8AAAAAAAAAAAAAAAAAAAAAAAAAAAAAAAAA&#13;&#10;AAAAAAAAAAAAAAAAAAAAAAAAAAAAAAAAAAAAAAAAAAAAAAAAAAAAAAAAAAAAAAAAAAAAAAAAAAAA&#13;&#10;AAAAAAAAAAAAAAAAAAAAAAAAAAAAAAAAAAAAAAAAAAAAAAAAAAAAAAAAAAAAAAAAAAAAAAAAAAAA&#13;&#10;AAAAAAAAAAAAAAAAAAAAAAAAAAAVAAAApwAAAP8AAAD/AAAA/wAAAP8AAAD/AAAA/wAAAL4AAAA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VlZ/1lZWf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xAAAA8QAAAFMAAAAAAAAAAAAAACIAAAD0AAAA/wAAAP8AAAC0AAAAUAAAAJEA&#13;&#10;AAD/AAAAQ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ZWVn/WVlZ/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OAAAACPAAAAAAAAAAAAAAAAAAAAnQAAAP8AAAD/AAAAuwAAAAEAAAAAAAAA&#13;&#10;AAAAANoAAAB3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lZWf9ZWVn/AAAAAAAAAAAAAAAAAAAAAAAAAAAA&#13;&#10;AAAAAAAAAAAAAAAAAAAAAAAAAAAAAAAAAAAAAAAAAAAAAAAAAAAAAAAAAAAAAAAAAAAAAAAAAAAA&#13;&#10;AAAAAAAAAAAAAAAAAAAAAAAAAAAAAAAAAAAAAAAAAAAAAAAAAAAAAAAAAAAAAAAAAAAAAAAAAAAA&#13;&#10;AAAAAAAAAAAAAAAAAAAAAAAAAAAAAAAAAAAAAAAAAAAAAAAABgAAAIEAAAD3AAAA/wAAAP8AAAD/&#13;&#10;AAAA/wAAAP8AAADcAAAAR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lZWf9ZWV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IAAAA/wAAAD8AAAAAAAAAAAAAACEAAAD6AAAA/wAAAPsAAAAnAAAAAAAAAAAA&#13;&#10;AAAAAAAAtQAAAI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VlZ/1lZWf8AAAAAAAAAAAAAAAAAAAAAAAAA&#13;&#10;AAAAAAAAAAAAAAAAAAAAAAAAAAAAAAAAAAAAAAAAAAAAAAAAAAAAAAAAAAAAAAAAAAAAAAAAAAAA&#13;&#10;AAAAAAAAAAAAAAAAAAAAAAAAAAAAAAAAAAAAAAAAAAAAAAAAAAAAAAAAAAAAAAAAAAAAAAAAAAAA&#13;&#10;AAAAAAAAAAAAAAAAAAAAAAAAAAAAAAAAAAAAAAAAAAAAAAAAAAAAAAAAAAAAACMAAAC4AAAA/wAA&#13;&#10;AP8AAAD/AAAA/wAAAP8AAAD/AAAAogAAABg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VlZ/1lZW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wAAAAYgAAAAAAAAAAAAAAsAAAAP8AAAD/AAAAlwAAAAAAAAAAAAAA&#13;&#10;AAAAABcAAADwAAAAW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ZWVn/WVlZ/wAAAAAAAAAAAAAAAAAAAAAA&#13;&#10;AAAAAAAAAAAAAAAAAAAAAAAAAAAAAAAAAAAAAAAAAAAAAAAAAAAAAAAAAAAAAAAAAAAAAAAAAAAA&#13;&#10;AAAAAAAAAAAAAAAAAAAAAAAAAAAAAAAAAAAAAAAAAAAAAAAAAAAAAAAAAAAAAAAAAAAAAAAAAAAA&#13;&#10;AAAAAAAAAAAAAAAAAAAAAAAAAAAAAAAAAAAAAAAAAAAAAAAAAAAAAAAAAAAAAAAAAAAAAAAAAABc&#13;&#10;AAAA5gAAAP8AAAD/AAAA/wAAAP8AAAD/AAAA8AAAAGY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ZWVn/WVlZ/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KwAAADoAAAAhgAAALYAAAD/AAAA/wAAAPAAAAAVAAAAAAAAAAAA&#13;&#10;AAASAAAAvQAAAP8AAAAy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lZWf9ZWVn/AAAAAAAAAAAAAAAAAAAA&#13;&#10;AAAAAAAAAAAAAAAAAAAAAAAAAAAAAAAAAAAAAAAAAAAAAAAAAAAAAAAAAAAAAAAAAAAAAAAAAAAA&#13;&#10;AAAAAAAAAAAAAAAAAAAAAAAAAAAAAAAAAAAAAAAAAAAAAAAAAAAAAAAAAAAAAAAAAAAAAAAAAAAA&#13;&#10;AAAAAAAAAAAAAAAAAAAAAAAAAAAAAAAAAAAAAAAAAAAAAAAAAAAAAAAAAAAAAAAAAAAAAAAAAAAA&#13;&#10;AAAAAAAOAAAAmAAAAP0AAAD/AAAA/wAAAP8AAAD/AAAA/wAAAMsAAAAy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QAAAAAAAAAAAA&#13;&#10;AAAAAAAAAAAAAAAAAAAAAAAAAAAAAAAAAAAAAAAAAAAAAAAAAAAAAAAAAAAAAAAAAAAAAAAAAAAA&#13;&#10;AAAAAAAAAAAAAAAAAAAAAAAAAAAAHQAAAN8AAAD/AAAA/wAAAP8AAAD9AAAAUwAAAAAAAAAeAAAA&#13;&#10;ggAAAOQAAAD/AAAA/wAAAD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VlZ/1lZWf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wAAAMwAAAD/AAAA/wAAAP8AAAD/AAAA/wAAAPwAAACMAAAAD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QAAAHQAAAAAAAAAAAAAAAAAAAAAAAAAAAAAAAAAAAAAAAAAAAAAAJgAAACXAAAA&#13;&#10;DAAAAAAAAAAAAAAAAAAAAAAAAAAAAAAAAAAAAAAAAAAAAAAAAAAAAAAAAAAAAAAAAAAAAAAAAAAA&#13;&#10;AAAAAAAAAAAAAAAAAAAAAAAAAAAAAAAAAAAADQAAAG0AAACTAAAAcQAAACEAAAAAAAAAAAAAAD4A&#13;&#10;AACTAAAAkwAAAJMAAACTAAAAL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ZWVn/WVlZ/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AAAHIAAADxAAAA/wAAAP8AAAD/AAAA/wAAAP8AAADlAAAA&#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vAAAAmAAAAAAAAAAAAAAAAAAAAAAAAAAAAAAAAAAAAAAAAAAAAAAACAAAANAA&#13;&#10;AADGAAAAAAAAAAAAAAAAAAAAAAAAAAAAAAAAAAAAAAAAAAAAAAAAAAAAAAAAAAAAAAAAAAAAAAAA&#13;&#10;AAAAAAAAAAAAAAAAAAAAAAAAAAAAAAAAAAAAAAAAAAAAAAAAAAAAAAAAAAAAAAAAAAAAAAAAAAAA&#13;&#10;AAAAAAAAAAAAAAAAAAAAAEoAAAA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lZWf9ZWV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kAAACvAAAA/wAAAP8AAAD/AAAA/wAAAP8A&#13;&#10;AAD/AAAAtgAAAC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K8AAACYAAAAAAAAAAAAAAAAAAAAAAAAAAAAAAAAAAAAAAAAAAAAAAATAAAA&#13;&#10;0wAAAP8AAAAsAAAAAAAAAAAAAAAAAAAAAAAAAAAAAAAAAAAAAAAAAAAAAAAAAAAAAAAAAAAAAAAA&#13;&#10;AAAAAAAAAAAAAAAAAAAAAAAAAAAAAAAAAAAAAAAAAAAAAAAAAAAAAAAAAAAAAAAAAAAAAAAAAAAA&#13;&#10;AAAAAAAAAAAAAAAAAAAAAAAA0AAAAC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VlZ/1lZWf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HAAAA3QAAAP8AAAD/AAAA&#13;&#10;/wAAAP8AAAD/AAAA9gAAAHUAAAAF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p&#13;&#10;AAAA1gAAANYAAADWAAAA8gAAAO8AAADWAAAA1gAAANYAAADWAAAA1gAAANYAAADWAAAA4AAAAP8A&#13;&#10;AAD/AAAA/wAAAE4AAAAAAAAAAAAAAAAAAAAAAAAAAAAAAAAAAAAAAAAAAAAAAAAAAAAAAAAAAAAA&#13;&#10;ABsAAACeAAAAmQAAAA8AAAAAAAAAAAAAAAcAAACFAAAAhQAAAIUAAACFAAAAhQAAAIUAAACFAAAA&#13;&#10;hQAAAIUAAACFAAAAkgAAAMAAAAD/AAA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ZWVn/WVlZ/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IAAAAiQAAAPkA&#13;&#10;AAD/AAAA/wAAAP8AAAD/AAAA/wAAANY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MAAAB8AAAA8gAAAP8AAAD/AAAA/wAAAP8AAAD/AAAA/wAAAP8AAAD/AAAA/wAAAP8AAAD/AAAA&#13;&#10;/wAAAP8AAADpAAAADgAAAAAAAAAAAAAAAAAAAAAAAAAAAAAAAAAAAAAAAAAAAAAAAAAAAAAAAAAA&#13;&#10;AAAAgwAAAP8AAAD/AAAAagAAAAAAAAAAAAAABgAAAPQAAAD/AAAA/wAAAP8AAAD/AAAA/wAAAP8A&#13;&#10;AAD/AAAA/wAAAP8AAAD/AAAA/wAAAP8AAAAp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lZWf9ZWV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L8AAAD/AAAA/wAAAP8AAAD/AAAA/wAAAP8AAACbAAAAF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rAAAA3QAAAP8AAADsAAAAvgAAAL4AAAC+AAAAvgAAAL4AAAC+AAAAvgAAAL4A&#13;&#10;AACsAAAAiAAAACEAAAAAAAAAAAAAAAAAAAAAAAAAAAAAAAAAAAAAAAAAAAAAAAAAAAAAAAAAAAAA&#13;&#10;AAAAAABfAAAA/wAAAP8AAABCAAAAAAAAAAAAAAAAAAAAnAAAAP8AAAD/AAAA/wAAAP8AAAD/AAAA&#13;&#10;/wAAAP8AAAD/AAAA/wAAAP8AAAD/AAAA/wAAAC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VlZ/1lZWf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MAAADqAAAA/wAAAP8AAAD/AAAA/wAAAP8AAADtAAAAXgAAAA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WAAAA6QAAAJgAAAAAAAAAAAAAAAAAAAAAAAAAAAAAAAAAAAAAAAAA&#13;&#10;AAAAAAAAAAAAAAAAAAAAAAAAAAAAAAAAAAAAAAAAAAAAAAAAAAAAAAAAAAAAAAAAAAAAAAAAAAAA&#13;&#10;AAAAAAAAAAAAAAA1AAAAKwAAAAAAAAAAAAAAAAAAAAAAAAA0AAAA/wAAAHcAAAAjAAAAFwAAABMA&#13;&#10;AAATAAAAEwAAABMAAAATAAAAIQAAAFAAAADxAAAAK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ZWVn/WVlZ&#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IAAACgAAAA/gAAAP8AAAD/AAAA/wAAAP8AAAD/AAAAxAAAAC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OAAAAaAAAAAAAAAAAAAAAAAAAAAAAAAAAAAAAAAAAAAAA&#13;&#10;AAAAAAAAAAAAAAAAAAAAAAAAAAAAAAAAAAAAAAAAAAAAAAAAAAAAAAAAAAAAAAAAAAAAAAAAAAAA&#13;&#10;AAAAAAAAAAAAAAAAAAAAAAAAAAAAAAAAAAAAAAAAAAAAAAAAAAAAAADMAAAAPgAAAAAAAAAAAAAA&#13;&#10;AAAAAAAAAAAAAAAAAAAAAAAAAAAAAAAAAAAAALcAAAA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lZWf9Z&#13;&#10;WV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6AAAA0gAAAP8AAAD/AAAA/wAAAP8AAAD/AAAA+wAA&#13;&#10;AIQAAAA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cA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VlZ&#13;&#10;/1lZW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AAAegAAAPQAAAD/AAAA/wAAAP8AAAD/&#13;&#10;AAAA/wAAAOAAAAB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gAAABZAAAAYAAAAAYAAAAAAAAAAAAAAA0A&#13;&#10;AADEAAAAdgAAAB4AAAAAAAAAAAAAAAAAAAAAAAAAAAAAAAAAAAAAAAAAAAAAAAAAAAAAAAAAAAAA&#13;&#10;AAAAAAAAAAAAAAAAAAAAAAAAAAAAAAAAAAAAAAAAAAAAAAAAAAAAAAAAAAAAAAAAAAAAAAAAAAAA&#13;&#10;AAAAAAAAAAAAAAAAAAAAAAMAAAAzAAAAF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ZWVn/WVlZ/1lZWf9Z&#13;&#10;WVn/WVlZ/1lZWf9ZWVn/WVlZ/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HgAAALYAAAD/AAAA/wAA&#13;&#10;AP8AAAD/AAAA/wAAAP8AAACuAAAAH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xQAAAP8AAAD/AAAAVQAAAAAAAAAAAAAA&#13;&#10;AAAAADQAAADFAAAA9wAAAGUAAAAAAAAAAAAAAAAAAAAAAAAAAAAAAAAAAAAAAAAAAAAAAAAAAAAA&#13;&#10;AAAAAAAAAAAAAAAAAAAAAAAAAAAAAAAAAAAAAAAAAAAAAAAAAAAABAAAAEsAAABLAAAASwAAAEsA&#13;&#10;AAAoAAAAAAAAAAAAAAB8AAAA5wAAAP8AAAD/AAAAuAAAAB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lZWf9ZWVn/WVlZ&#13;&#10;/1lZWf9ZWVn/WVlZ/1lZWf9ZWV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8AAADi&#13;&#10;AAAA/wAAAP8AAAD/AAAA/wAAAP8AAADzAAAAbQAAAA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IEAAAD/AAAA/wAAAP8AAABWAAAAAAAAAAAA&#13;&#10;AAAAAAAAAAAAAAYAAAC/AAAA/wAAAG4AAAAAAAAAAAAAAAAAAAAAAAAAAAAAAAAAAAAAAAAAAAAA&#13;&#10;AAAAAAAAAAAAAAAAAAAAAAAAAAAAAAAAAAAAAAAAAAAAAAAAAAAAAAAHAAAA3QAAAP8AAAD/AAAA&#13;&#10;2AAAAE8AAAAAAAAAXQAAAP8AAAD/AAAA/wAAAP8AAAD/AAAAw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sAAACRAAAA+wAAAP8AAAD/AAAA/wAAAP8AAAD/AAAA0AAAADg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3wAAAP8AAADKAAAAdgAAAAIAAAAAAAAA&#13;&#10;AAAAAAAAAAAAAAAAAAAAADAAAAD/AAAA9AAAABsAAAAAAAAAAAAAAAAAAAAAAAAAAAAAAAAAAAAA&#13;&#10;AAAAAAAAAAAAAAAAAAAAAAAAAAAAAAAAAAAAAAAAAAAAAAAAAAAAAAAAAAAAAACxAAAA8QAAAFMA&#13;&#10;AAAAAAAAAAAAACIAAAD0AAAA/wAAAP8AAAC0AAAAUAAAAJEAAAD/AAAAQ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xgAAAP8AAAD/AAAA/wAAAP8AAAD/AAAA/gAAAJMAAAAQ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YAAAD9AAAAiQAAAAAAAAAAAAAAAAAAAAAA&#13;&#10;AAAAAAAAAAAAAAAAAAAAAAAAAwAAAP0AAAD/AAAAXgAAAAAAAAAAAAAAAAAAAAAAAAAAAAAAAAAA&#13;&#10;AAAAAAAAAAAAAAAAAAAAAAAAAAAAAAAAAAAAAAAAAAAAAAAAAAAAAAAAAAAAAAAAAOAAAACPAAAA&#13;&#10;AAAAAAAAAAAAAAAAnQAAAP8AAAD/AAAAuwAAAAEAAAAAAAAAAAAAANoAAAB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AAAawAAAO4AAAD/AAAA/wAAAP8AAAD/AAAA/wAAAOkAAABX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AAAPQAAABLAAAAAAAAAAAAAAAAAAAA&#13;&#10;AAAAAAAAAAAAAAAAAAAAAAAAAAAvAAAA/wAAAP8AAACGAAAAAAAAAAAAAAAAAAAAAAAAAAAAAAAA&#13;&#10;AAAAAAAAAAAAAAAAAAAAAAAAAAAAAAAAAAAAAAAAAAAAAAAAAAAAAAAAAAAAAAAIAAAA/wAAAD8A&#13;&#10;AAAAAAAAAAAAACEAAAD6AAAA/wAAAPsAAAAnAAAAAAAAAAAAAAAAAAAAtQAAAI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gAAAKcAAAD/AAAA/wAAAP8AAAD/AAAA/wAAAP8A&#13;&#10;AAC9AAAAJ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xAAAAIwAAAAAAAAAAAAAAAAA&#13;&#10;AAAAAAAAAAAAAAAAAAAAAAAABgAAALUAAAD/AAAA/wAAAG0AAAAAAAAAAAAAAAAAAAAAAAAAAAAA&#13;&#10;AAAAAAAAAAAAAAAAAAAAAAAAAAAAAAAAAAAAAAAAAAAAAAAAAAAAAAAAAAAAAAAAAAAAAADwAAAA&#13;&#10;YgAAAAAAAAAAAAAAsAAAAP8AAAD/AAAAlwAAAAAAAAAAAAAAAAAAABcAAADwAAAAW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EAAADYAAAA/wAAAP8AAAD/AAAA&#13;&#10;/wAAAP8AAAD4AAAAfAAAAA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0AAAA/QAAAHUAAAAHAAAA&#13;&#10;AAAAAAAAAAAAAAAAAAAAADUAAAC9AAAA/wAAAP8AAAD/AAAAIAAAAAAAAAAAAAAAAAAAAAAAAAAA&#13;&#10;AAAAAAAAAAAAAAAAAAAAAAAAAAAAAAAAAAAAAAAAAAAAAAAAAAAAAAAAAAAAAAAAAAAAAAAAAKwA&#13;&#10;AADoAAAAhgAAALYAAAD/AAAA/wAAAPAAAAAVAAAAAAAAAAAAAAASAAAAvQAAAP8AAAAy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YAAACCAAAA9wAAAP8A&#13;&#10;AAD/AAAA/wAAAP8AAAD/AAAA2wAAAE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pKSlTeHh48X9/f/9/f3//f39//39/f/9/f3//f39//3h4ePEpKSlT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MAAADCAAAA/wAAAOQA&#13;&#10;AACrAAAAjgAAAKMAAADNAAAA/wAAAP8AAAD/AAAA/wAAAIkAAAAAAAAAAAAAAAAAAAAAAAAAAAAA&#13;&#10;AAAAAAAAAAAAAAAAAAAAAAAAAAAAAAAAAAAAAAAAAAAAAAAAAAAAAAAAAAAAAAAAAAAAAAAAAAAA&#13;&#10;HQAAAN8AAAD/AAAA/wAAAP8AAAD9AAAAUwAAAAAAAAAeAAAAggAAAOQAAAD/AAAA/wAAAD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jAAAA&#13;&#10;uQAAAP8AAAD/AAAA/wAAAP8AAAD/AAAA/wAAAKIAAAAY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SkpU35+fv5/f3//f39//39/f/9/f3//f39//39/f/9/f3//f39//35+fv4pKSlT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oAAAC5AAAA&#13;&#10;/wAAAP8AAAD/AAAA/wAAAP8AAAD/AAAA/wAAAPwAAACUAAAAAgAAAAAAAAAAAAAAAAAAAAAAAAAA&#13;&#10;AAAAAAAAAAAAAAAAAAAAAAAAAAAAAAAAAAAAAAAAAAAAAAAAAAAAAAAAAAAAAAAAAAAAAAAAAAAA&#13;&#10;AAAAAAAADQAAAG0AAACTAAAAcQAAACEAAAAAAAAAAAAAAD4AAACTAAAAkwAAAJMAAACTAAAAL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XAAAAOcAAAD/AAAA/wAAAP8AAAD/AAAA/wAAAPAAAABm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oKChV4eHjxf39//39/f/9/f3//f39//39/f/9/f3//f39//39/f/9/f3//f39//3h4ePEK&#13;&#10;CgoV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YAAAAswAAAN0AAAD6AAAA9AAAANAAAACkAAAAL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lZWf9ZWVn/WVlZ/1lZWf9ZWVn/WVlZ/1lZWf9ZWV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wAAAJgAAAD9AAAA/wAAAP8AAAD/AAAA/wAAAP8AAADKAAAAM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EBAgn9/f/9/f3//f39//39/f/9/f3//f39//39/f/9/f3//f39//39/f/9/f3//f39/&#13;&#10;/0BAQI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VlZ/1lZWf9ZWVn/WVlZ/1lZWf9ZWVn/WVlZ/1lZW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QAAADNAAAA/wAAAP8AAAD/AAAA/wAAAP8AAAD8AAAAiwAA&#13;&#10;AA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nZ2fQf39//39/f/9/f3//f39//39/f/9/f3//f39//39/f/9/f3//f39//39/f/9/&#13;&#10;f3//Z2dnz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YAAAAtgAAAN8AAABQAAAAAAAAAAAAAADVAAAArQAAAEsAAAAAAAAAAAAAAAAAAAAAAAAAAAAA&#13;&#10;AAAAAAAAAAAAAAAAAAAAAAAAAAAAAAAAAAAAAAAAAAAAAAAAAAAAAAAAAAAAAAAAAAAAAAAAAAAA&#13;&#10;AAAAAAAAAAAAAAAAAAAAAFgAAAC2AAAA3wAAAFAAAAAAAAAAAAAAANUAAACtAAAAS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ZWVn/WVlZ/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MAAABzAAAA8gAAAP8AAAD/AAAA/wAAAP8AAAD/&#13;&#10;AAAA5AAAAE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Hl5efN/f3//f39//39/f/9/f3//f39//39/f/9/f3//f39//39/f/9/f3//f39/&#13;&#10;/39/f/95eXnz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rAAAAP8AAAD/AAAA/wAAAFsAAAAAAAAAAAAAABQAAACaAAAA/wAAAKMAAAAIAAAAAAAAAAAAAAAA&#13;&#10;AAAAAAAAAAAAAAAAAAAAAAAAAAAAAAAAAAAAAAAAAAAAAAAAAAAAAAAAAAAAAAAAAAAAAAAAAAAA&#13;&#10;AAAAAAAAAAAAAAEAAACsAAAA/wAAAP8AAAD/AAAAWwAAAAAAAAAAAAAAFAAAAJoAAAD/AAAAowAA&#13;&#10;AA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lZWf9ZWV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rwAAAP8AAAD/AAAA/wAA&#13;&#10;AP8AAAD/AAAA/wAAALUAAAAh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eXl5839/f/9/f3//f39//39/f/9/f3//f39//39/f/9/f3//f39//39/f/9/&#13;&#10;f3//f39//3l5ef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4A&#13;&#10;AAD/AAAA/wAAAP8AAAD/AAAAWwAAAAAAAAAAAAAAAAAAAAAAAACpAAAA/wAAAJgAAAAAAAAAAAAA&#13;&#10;AAAAAAAAAAAAAAAAAAAAAAAAAAAAAAAAAAAAAAAAAAAAAAAAAAAAAAAAAAAAAAAAAAAAAAAAAAAA&#13;&#10;AAAAAAAAAAAAAAAAbgAAAP8AAAD/AAAA/wAAAP8AAABbAAAAAAAAAAAAAAAAAAAAAAAAAKkAAAD/&#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VlZ/1lZWf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QAAAN0AAAD/&#13;&#10;AAAA/wAAAP8AAAD/AAAA/wAAAPYAAAB1AAAAB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UFBQtra2vYf39//39/f/9/f3//f39//39/f/9/f3//f39//39/f/9/f3//f39/&#13;&#10;/39/f/9/f3//Z2dnz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0gAAAP8AAADKAAAAZwAAAN4AAABbAAAAAAAAAAAAAAAAAAAAAAAAAE8AAAD/AAAA/wAAADAAAAAA&#13;&#10;AAAAAAAAAAAAAAAAAAAAAAAAAAAAAAAAAAAAAAAAAAAAAAAAAAAAAAAAAAAAAAAAAAAAAAAAAAAA&#13;&#10;AAAAAAAAAAAAAAAAAADSAAAA/wAAAMoAAABnAAAA3gAAAFsAAAAAAAAAAAAAAAAAAAAAAAAATwAA&#13;&#10;AP8AAAD/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ZWVn/WVlZ/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QAA&#13;&#10;AIkAAAD6AAAA/wAAAP8AAAD/AAAA/wAAAP8AAADVAAAAP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EhIURsbGzaf39//35+fv9/f3//f39//39/f/9/f3//f39//39/f/9/f3//f39//39/f/9/&#13;&#10;f3//f39//39/f/9AQEC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A&#13;&#10;AAD7AAAAwgAAAAkAAAAAAAAAwwAAAFsAAAAAAAAAAAAAAAAAAAAAAAAAIAAAAP8AAAD/AAAAaQAA&#13;&#10;AAAAAAAAAAAAAAAAAAAAAAAAAAAAAAAAAAAAAAAAAAAAAAAAAAAAAAAAAAAAAAAAAAAAAAAAAAAA&#13;&#10;AAAAAAAAAAAAAAAABwAAAPsAAADCAAAACQAAAAAAAADDAAAAWwAAAAAAAAAAAAAAAAAAAAAAAAAg&#13;&#10;AAAA/wAAAP8AAABp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lZWf9ZWV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AAAAA/wAAAP8AAAD/AAAA/wAAAP8AAAD/AAAAmgAAAB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KCgoWGxsbOCwsLFk8PDx6TU1Nm15eXr1ubm7daWlp0yMjI0cAAAAAAAAAAAAA&#13;&#10;AAAAAAAAb29v4H9/f/9/f3//f39//39/f/9/f3//f39//39/f/9/f3//f39//39/f/9/f3//f39/&#13;&#10;/39/f/9/f3//eHh48QoKCh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gAAAPoAAABhAAAAAAAAAAAAAADCAAAAWwAAAAAAAAAAAAAAAAAAAAAAAABUAAAA/wAAAP8AAACJ&#13;&#10;AAAAAAAAAAAAAAAAAAAAAAAAAAAAAAAAAAAAAAAAAAAAAAAAAAAAAAAAAAAAAAAAAAAAAAAAAAAA&#13;&#10;AAAAAAAAAAAAAAAAAAAGAAAA+gAAAGEAAAAAAAAAAAAAAMIAAABbAAAAAAAAAAAAAAAAAAAAAAAA&#13;&#10;AFQAAAD/AAAA/wAAAI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VlZ/1lZW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kAAAA6wAAAP8AAAD/AAAA/wAAAP8AAAD/AAAA7AAAAF4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ISEiVfX1+/enp69X9/f/9/f3//f39//39/f/9/f3//f39//39/f/9/f3//dXV16wEBAQIAAAAA&#13;&#10;AAAAAAAAAABzc3Pnf39//39/f/9/f3//f39//35+fv9/f3//f39//39/f/9/f3//f39//39/f/9/&#13;&#10;f3//f39//35+fv4pKSl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zgAAAG4AAAAAAAAAAAAAAMMAAABbAAAAAAAAAAAAAAAAAAAAEAAAANsAAAD/AAAA/wAA&#13;&#10;AF0AAAAAAAAAAAAAAAAAAAAAAAAAAAAAAAAAAAAAAAAAAAAAAAAAAAAAAAAAAAAAAAAAAAAAAAAA&#13;&#10;AAAAAAAAAAAAAAAAAAAAAAAAAADOAAAAbgAAAAAAAAAAAAAAwwAAAFsAAAAAAAAAAAAAAAAAAAAQ&#13;&#10;AAAA2wAAAP8AAAD/AAAAX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ZWVn/WVlZ/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SAAAAoAAAAP4AAAD/AAAA/wAAAP8AAAD/AAAA/wAAAMMA&#13;&#10;AAA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gIFERERIyEhIUQyMjJmQ0NDh1NTU6hkZGTJZGRkyigoKFEAAAAAAAAAAAAAAAAA&#13;&#10;AAAAXFxcuX9/f/9/f3//f39//39/f/9/f3//f39//39/f/9/f3//f39//39/f/95eXn0AAAAAQAA&#13;&#10;AAAAAAAAAAAAACkpKVN2dnbtfHx8+m1tbdxdXV27XFxcu3t7e/h/f3//f39//39/f/9/f3//f39/&#13;&#10;/39/f/94eHjxKSkpU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IAAAA6gAAADEAAAAAAAAAwwAAAFsAAAAAAAAAAAAAAC0AAADFAAAA/wAAAP8AAAD7&#13;&#10;AAAAGAAAAAAAAAAAAAAAAAAAAAAAAAAAAAAAAAAAAAAAAAAAAAAAAAAAAAAAAAAAAAAAAAAAAAAA&#13;&#10;AAAAAAAAAAAAAAAAAAAAAAAAAAAAAIgAAADqAAAAMQAAAAAAAADDAAAAWwAAAAAAAAAAAAAALQAA&#13;&#10;AMUAAAD/AAAA/wAAAPsAAAA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lZWf9ZWV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OwAAANMAAAD/AAAA/wAAAP8AAAD/AAAA&#13;&#10;/wAAAPoAAACEAAAAC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H&#13;&#10;BxBPT0+gb29v4H19ffx/f3//f39//39/f/9/f3//f39//39/f/9/f3//fHx8+QgICBEAAAAAAAAA&#13;&#10;AAAAAABjY2PIf39//39/f/9/f3//f39//39/f/9/f3//f39//39/f/9/f3//eXl59DExMWQAAAAA&#13;&#10;AAAAAAAAAAAAAAAAAAAAAAAAAAAAAAABAAAAAAAAAAAAAAAACgoKFUBAQIJnZ2fQeXl58319ff94&#13;&#10;eHj/QEBAggoKCh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EAAABWAAAARgAAAAAA&#13;&#10;AAAAAAAAAAAAAAgAAADTAAAA/wAAAMIAAADxAAAAnAAAAIAAAACuAAAA/QAAAP8AAAD/AAAA/wAA&#13;&#10;AHIAAAAAAAAAAAAAAAAAAAAAAAAAAAAAAAAAAAAAAAAAAAAAAAAAAAAAAAAAAAAAAAAAAAAAAAAA&#13;&#10;AAAAAAAAAAAAAAAAAAAAAAAAAAAAAAAACAAAANMAAAD/AAAAwgAAAPEAAACcAAAAgAAAAK4AAAD9&#13;&#10;AAAA/wAAAP8AAAD/AAAAc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VlZ/1lZWf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AAAHoAAAD1AAAA/wAAAP8A&#13;&#10;AAD/AAAA/wAAAP8AAADfAAAAR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swAAAP8AAAD9AAAA&#13;&#10;HAAAAAAAAAAAAAAAAAAAACQAAADBAAAA/wAAAP8AAAD/AAAA/wAAAP8AAAD/AAAA/wAAAPgAAACB&#13;&#10;AAAAAAAAAAAAAAAAAAAAAAAAAAAAAAAAAAAAAAAAAAAAAAAAAAAAAAAAAAAAAAAAAAAAAAAAAAAA&#13;&#10;AAAAAAAAAAAAAAAAAAAAAAAAAAAAAAAAAAAAAAAAJAAAAMEAAAD/AAAA/wAAAP8AAAD/AAAA/wAA&#13;&#10;AP8AAAD/AAAA+AAAAI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ZWVn/WVlZ/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8AAAC2AAAA&#13;&#10;/wAAAP8AAAD/AAAA/wAAAP8AAAD/AAAArQAAABw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UAAAD/AAAA/wAAAOcA&#13;&#10;AAALAAAAAAAAAAAAAAAAAAAAAAAAAAAAAABTAAAAowAAAMgAAADlAAAA5AAAAL4AAACUAAAAIwAA&#13;&#10;AAAAAAAAAAAAAAAAAAAAAAAAAAAAAAAAAAAAAAAAAAAAAAAAAAAAAAAAAAAAAAAAAAAAAAAAAAAA&#13;&#10;AAAAAAAAAAAAAAAAAAAAAAAAAAAAAAAAAAAAAAAAAAAAAAAAAAAAAFMAAACjAAAAyAAAAOUAAADk&#13;&#10;AAAAvgAAAJQAAAAj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lZWf9ZWV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RAAAA4wAAAP8AAAD/AAAA/wAAAP8AAAD/AAAA8wAAAG0A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gAAAAP8AAADYAAAA&#13;&#10;IAAAAAAAAAAAAAAAAAAAADgAAAAsAAAAAAAAAAAAAAAAAAAAAAAAAAAAAAAAAAAAAAAAAAAAAAAA&#13;&#10;AAAAAAAAAAAAAAAAAAAAAAAAAAAAAAAAAAAAAAAAAAAAAAAAAAAAAAAAAAAAAAAAAAAAAAAAAAAA&#13;&#10;AAAAAAAAAAAAAAAAAAAAAAAAAAAAAAAAAAAAAAAATQAAAMQAAAB3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EBAQNHh4eWCoqKnkeHh5XBAQEDQ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VlZ/1lZW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kQAAAPwAAAD/AAAA/wAAAP8AAAD/AAAA/wAAAM8AAAA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ZWVn/WVlZ/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lZWf9ZWV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lZWf9ZWV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VlZ/1lZ&#13;&#10;W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VlZ/1lZW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ZWVn/&#13;&#10;WVlZ/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ZWVn/WVlZ/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lZ&#13;&#10;Wf9ZWV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AAAAggAA&#13;&#10;APgAAAD/AAAA/wAAAP8AAAD/AAAA/wAAANoAAABEAAAAAAAAAAAAAAAAAAAAAAAAAAAAAAAAAAAA&#13;&#10;AAAAAAABAQEDDw8PHx8fH0AwMDBhPz8/fzAwMGICAgIFAAAAAAAAAAAAAAAAAwMDCHFxceN/f3//&#13;&#10;f39//39/f/9/f3//f39//39/f/9/f3//f39//39/f/9/f3//VlZWrgAAAAAAAAAAAAAAAAUFBQxt&#13;&#10;bW3cf39//39/f/9/f3//fX19/HBwcOFfX1+/Tk5Onj4+Pn0tLS1bDAwMG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lZWf9ZWV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VlZ/1lZWf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AAAALoAAAD/AAAA/wAAAP8AAAD/AAAA/wAAAP8AAACiAAAAFwAAAAAGBgYNNTU1bExMTJpd&#13;&#10;XV27bW1t3Hx8fPp/f3//f39//39/f/9/f3//f39//0ZGRo4AAAAAAAAAAAAAAAATExMnf39//39/&#13;&#10;f/9/f3//f39//39/f/9/f3//f39//39/f/9/f3//f39//35+fv4pKSlUAAAAAAAAAAAAAAAAAAAA&#13;&#10;AAUFBQwnJydPISEhRBERESMCAgIF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VlZ/1lZWf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&#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ZWVn/WVlZ/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QUFCxUVFXclJSXuNTU1/y0tLf8DAwP/AAAA/wAAAP8AAADvAAAAZV9fX79/f3//f39/&#13;&#10;/39/f/9/f3//f39//39/f/9/f3//f39//39/f/9/f3//aGho0QAAAAAAAAAAAAAAAAEBAQJnZ2fQ&#13;&#10;f39//39/f/9/f3//f39//3p6evVpaWnUWVlZs0hISJE3NzdwFxcX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ZWVn/WVlZ/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lZWf9ZWVn/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QECKCgoUkJCQoVSUlKm&#13;&#10;Y2Njx3R0dOl/f3//f39//39/f/9/f3//f39//1JSUv8AAAD/AAAA/wAAAP8CAgL/f39//39/f/9/&#13;&#10;f3//f39//39/f/9/f3//f39//39/f/9/f3//f39//39/f/8/Pz+AAAAAAAAAAAAAAAAAAAAAAAUF&#13;&#10;BQwsLCxaLCwsWRsbGzgLCwsX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lZWf9ZWV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VlZ/1lZWf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KChYbGxs3LCwsWSkpKVQDAwMHAAAAAAAAAAAAAAAAAAAAAEhISJJ/f3//f39//39/&#13;&#10;f/9/f3//f39//39/f/9/f3//f39//39/f/9/f3//eXl5/AAAAP8AAAD/AAAA/wAAAP9cXFz/f39/&#13;&#10;/39/f/9/f3//f39//39/f/90dHTpY2NjyFJSUqZCQkKFJiYmT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VlZ/1lZW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AAAA8gAAABUAAAAAAAAAAAAAAAAAAAAAAAAArwAAAJ8AAAAAAAAAAAAAAAAAAAAA&#13;&#10;AAAAAAAAAAAAAAAAAAAAAAAAAAAAAAAAAAAAoQAAACg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U1NZlZWVn/WVlZ/1lZWf8FBQUQAAAAAAwMDCRZWVn/WVlZ/1lZ&#13;&#10;Wf8wMDCK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ZWVn/WVlZ/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hoaNTc3N3BISEiRWFhY&#13;&#10;smlpadR6enr1f39//39/f/9/f3//f39//15eXr4AAAAAAAAAAAAAAAAAAAAAcXFx5H9/f/9/f3//&#13;&#10;f39//39/f/9/f3//f39//39/f/9/f3//f39//39/f/9WVlauAAAAcwAAAPIAAAD/AAAA/wUFBf8x&#13;&#10;MTH/NjY2/yYmJusVFRVtBQUFC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ZWVn/WVlZ/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gAAADlAAAAAAAAAAAAAAAAAAAAAAAAAAAAAACvAAAAnwAAAAAAAAAAAAAAAAAA&#13;&#10;AAAAAAAAAAAAAAAAAAAAAAAAAAAAAAAAAAAAAADOAAAAK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Skpd1lZWf9ZWVn/WVlZ/wcHBxUAAAAADQ0NJ1lZWf9ZWVn/&#13;&#10;WVlZ/yIiImQ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lZWf9ZWV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ICAgUREREjISEhRCQkJEoDAwMIAAAAAAAAAAAAAAAAAAAAADExMWR/f3//f39//39/f/9/&#13;&#10;f3//f39//39/f/9/f3//f39//39/f/9/f3//f39//wkJCRQAAAAAAAAAAAAAAABQUFCif39//39/&#13;&#10;f/9/f3//f39//39/f/98fHz6bm5u3V1dXbtMTEyaNDQ0aQQEBAkAAAAAAAAAGwAAAK8AAAD/AAAA&#13;&#10;/wAAAP8AAAD/AAAA/wAAAP8AAAC0AAAAI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lZWf9ZWV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OwAAACoAAAAPgAAACUAAAAeAAAAGQAAALcAAACuAAAAGAAAABgAAAAY&#13;&#10;AAAAGAAAABgAAAAYAAAAGAAAABoAAAAoAAAAcgAAAP8AAAA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dHR1UWVlZ/1lZWf9ZWVn/CQkJGgAAAAAODg4pWVlZ/1lZ&#13;&#10;Wf9ZWVn/FRUVPQ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VlZ/1lZWf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Q0NHC0tLVs+Pj59Tk5Onl9f&#13;&#10;X79vb2/gfX19/H9/f/9/f3//f39//2dnZ88BAQEEAAAAAAAAAAAAAAAAYGBgwX9/f/9/f3//f39/&#13;&#10;/39/f/9/f3//f39//39/f/9/f3//f39//39/f/9ra2vXAQEBAgAAAAAAAAAAAAAAAAQEBAk1NTVr&#13;&#10;Pz8/gDAwMGIfHx9ADw8PHwEBAQMAAAAAAAAAAAAAAAAAAAAAAAAAAAAAAAAAAAAAAAAAAAAAAEoA&#13;&#10;AADeAAAA/wAAAP8AAAD/AAAA/wAAAP8AAAD1AAAAdAAAAA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VlZ/1lZWf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AAAAPUAAAD/AAAA/wAAAP8AAAD/AAAA/wAAAP8AAAD/AAAA/wAA&#13;&#10;AP8AAAD/AAAA/wAAAP8AAAD/AAAA/wAAAP8AAAD/AAAA/wAAAC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YGBhJVVVX2WVlZ/1lZWf8NDQ0oAAAAAA8PDy1ZWVn/&#13;&#10;WVlZ/1ZWVvkGBgYS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ZWVn/WVlZ/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ZWVn/WVlZ/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NQAAAOEAAAD/AAAA/wAAAP8AAAD/AAAA/wAAAP8AAAD/&#13;&#10;AAAA/wAAAP8AAAD/AAAA/wAAAP8AAAD/AAAA/wAAAP8AAAD/AAAAK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Y2NptZWVn/WVlZ/xcXF0QAAAAAISEhX1lZ&#13;&#10;Wf9ZWVn/MjIykg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lZWf9ZWVn/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lZWf9ZWV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sAAABMAAAAdgAAANYAAADVAAAAfAAA&#13;&#10;AHwAAAB8AAAAfAAAAHwAAAB8AAAAfAAAAH0AAACIAAAAzgAAAP8AAAAp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AgIGEtLS9hZWVn/Nzc3ngAAAAE8PDyt&#13;&#10;WVlZ/1BQUOYICAgY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VlZ/1lZWf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VlZ/1lZW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ZWVn/WVlZ/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wAAADUAAAA/wAAAP8AAAD/&#13;&#10;AAAA/wAAAP8AAAD6AAAAgwAAAA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lZWf9ZWV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RAAAAOQAAAEYAAABJAAAASQAAAEkAAABJAAAASQAAAFgAAACFAAAA&#13;&#10;+wAAAC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UAAAB6AAAA9QAA&#13;&#10;AP8AAAD/AAAA/wAAAP8AAAD/AAAA3gAAAE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VlZ/1lZWf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YAAAAtgAAAN8AAABQAAAAAAAAAAAAAADVAAAArQAAAEsAAAAAAAAAAAAAAAAAAAAAAAAA&#13;&#10;AAAAAAAAAAAAAAAAAAAAAAAAAAAAAAAAAAAAAAAAAAAAAAAAAAAAAAAAAAAAAAAAAAAAAAAAAAAA&#13;&#10;AAAAAAAAAAAAAAASAAAAnwAAAP0AAAD/AAAA/wAAAP8AAAD/AAAA/wAAAP8AAAD/AAAA/wAAAP8A&#13;&#10;AAD/AAAAK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AAAAtAAAAP8AAAD/AAAA/wAAAP8AAAD/AAAA/wAAAKkA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ZWVn/WVlZ/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AAArAAAAP8AAAD/AAAA/wAAAFsAAAAAAAAAAAAAABQAAACaAAAA/wAAAKMAAAAIAAAAAAAAAAAA&#13;&#10;AAAAAAAAAAAAAAAAAAAAAAAAAAAAAAAAAAAAAAAAAAAAAAAAAAAAAAAAAAAAAAAAAAAAAAAAAAAA&#13;&#10;AAAAAAAAAAAAAAAAAJ8AAAD/AAAA/wAAAP8AAAD/AAAA/wAAAP8AAAD/AAAA/wAAAP8AAAD/AAAA&#13;&#10;/wAAAP8AAAAp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VQAAAOMAAAD/AAAA/wAAAP8AAAD/AAAA/wAAAPIAAABtA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lZWf9ZWV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4AAAD/AAAA/wAAAP8AAAD/AAAAWwAAAAAAAAAAAAAAAAAAAAAAAACpAAAA/wAAAJgAAAAAAAAA&#13;&#10;AAAAAAAAAAAAAAAAAAAAAAAAAAAAAAAAAAAAAAAAAAAAAAAAAAAAAAAAAAAAAAAAAAAAAAAAAAAA&#13;&#10;AAAAAAAAAAAAAAACAAAA6gAAAP8AAADlAAAAfQAAAFgAAABLAAAASwAAAEsAAABLAAAASwAAAE0A&#13;&#10;AAB/AAAA+wAAAC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AQECCf39//39/f/9/f3//f39//39/f/9/f3//f39//39/f/9/f3//f39//39/f/9/f3//QEBA&#13;&#10;ggAAAAAAAAAAAAAAAAAAAAAAAAAAAAAAAAAAAAA4ODhyenp69n9/f/9/f3//f39//39/f/9/f3//&#13;&#10;f39//39/f/9/f3//f39//1paWrUAAAAAAAAAAAAAAAAPDw8gfn5+/n9/f/9/f3//f39//39/f/9/&#13;&#10;f3//f39//39/f/99fX38b29v4ExMTJkFBQU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AAAAJEAAAD8AAAA/wAAAP8AAAD/AAAA/wAAAP8AAADOAAAAN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VlZ/1lZW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0gAAAP8AAADKAAAAZwAAAN4AAABbAAAAAAAAAAAAAAAAAAAAAAAAAE8AAAD/AAAA/wAAADAA&#13;&#10;AAAAAAAAAAAAAAAAAAAAAAAAAAAAAAAAAAAAAAAAAAAAAAAAAAAAAAAAAAAAAAAAAAAAAAAAAAAA&#13;&#10;AAAAAAAAAAAAAAAAAAUAAAD4AAAA/wAAAFQAAAAAAAAAAAAAAAAAAAAAAAAAAAAAAAAAAAAAAAAA&#13;&#10;AAAAAAAAAADGAAAAK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dnZ9B/f3//f39//39/f/9/f3//f39//39/f/9/f3//f39//39/f/9/f3//f39//39/f/98&#13;&#10;fHz4fHx8+nJycuUhISFEAAAAAAAAAAAAAAAABgYGDX19fft/f3//f39//39/f/9/f3//f39//39/&#13;&#10;f/9/f3//f39//39/f/9/f3//U1NTpwAAAAAAAAAAAAAAAAAAAAAvLy9fZ2dn0GRkZMpTU1OoQ0ND&#13;&#10;hzIyMmYiIiJFERERIwIC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AAAADIAAAA/wAAAP8AAAD/AAAA/wAAAP8AAAD9AAAA&#13;&#10;kgAAAA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ZWVn/WVlZ/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AAAD7AAAAwgAAAAkAAAAAAAAAwwAAAFsAAAAAAAAAAAAAAAAAAAAAAAAAIAAAAP8AAAD/AAAA&#13;&#10;aQAAAAAAAAAAAAAAAAAAAAAAAAAAAAAAAAAAAAAAAAAAAAAAAAAAAAAAAAAAAAAAAAAAAAAAAAAA&#13;&#10;AAAAAAAAAAAAAAAAAAAAAAAAAL8AAAD/AAAAHgAAAAAAAAAAAAAAAAAAAAAAAAAAAAAAAAAAAAAA&#13;&#10;AAAAAAAAAAAAAC4AAAAG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eXl5839/f/9/f3//f39//39/f/9/f3//f39//39/f/9/f3//f39//39/f/9/f3//f39/&#13;&#10;/39/f/9/f3//f39//2lpadMAAAAAAAAAAAAAAAAEBAQKenp69n9/f/9/f3//f39//39/f/9/f3//&#13;&#10;f39//39/f/9/f3//enp69VxcXLkODg4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BrAAAA7wAAAP8AAAD/AAAA/wAAAP8A&#13;&#10;AAD/AAAA5wAAAF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lZWf9ZWV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gAAAPoAAABhAAAAAAAAAAAAAADCAAAAWwAAAAAAAAAAAAAAAAAAAAAAAABUAAAA/wAAAP8A&#13;&#10;AACJAAAAAAAAAAAAAAAAAAAAAAAAAAAAAAAAAAAAAAAAAAAAAAAAAAAAAAAAAAAAAAAAAAAAAAAA&#13;&#10;AAAAAAAAAAAAAAAAAAAAAAAAAAAANQAAAPsAAAByAAAAAAAAAAAAAAAAAAAAAAAAAAAAAAAAAAAA&#13;&#10;AAAAAAAAAAAAAAAAogAAAC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5eXnzf39//39/f/9/f3//f39//39/f/9/f3//f39//39/f/9/f3//f39//39/f/9/&#13;&#10;f3//f39//39/f/9/f3//ZmZmzgAAAAAAAAAAAAAAAAAAAAAqKipVbGxs2m5ubt5eXl69TU1NnD09&#13;&#10;PXssLCxZGxsbOAsLCx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XAAAAqAAAAP8AAAD/AAAA&#13;&#10;/wAAAP8AAAD/AAAA/wAAALoAAAA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VlZ/1lZ&#13;&#10;W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zgAAAG4AAAAAAAAAAAAAAMMAAABbAAAAAAAAAAAAAAAAAAAAEAAAANsAAAD/AAAA&#13;&#10;/wAAAF0AAAAAAAAAAAAAAAAAAAAAAAAAAAAAAAAAAAAAAAAAAAAAAAAAAAAAAAAAAAAAAAAAAAAA&#13;&#10;AAAAAAAAAAAAAAAAAAAAAAAAAAAAAAAAAAAAawAAAPcAAAA4AAAAAAAAAAAAAAAAAAAAAAAAAAAA&#13;&#10;AAAAAAAAAAAAABQAAADlAAAAK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dnZ9B/f3//f39//39/f/9/f3//f39//39/f/9/f3//f39//39/f/9/f3//f39/&#13;&#10;/39/f/9/f3//f39//2tra9ccHBw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QwAAANoA&#13;&#10;AAD/AAAA/wAAAP8AAAD/AAAA/wAAAPgAAAB8AAAA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ZWVn/&#13;&#10;WVlZ/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IAAAA6gAAADEAAAAAAAAAwwAAAFsAAAAAAAAAAAAAAC0AAADFAAAA/wAAAP8A&#13;&#10;AAD7AAAAGAAAAAAAAAAAAAAAAAAAAAAAAAAAAAAAAAAAAAAAAAAAAAAAAAAAAAAAAAAAAAAAAAAA&#13;&#10;AAAAAAAAAAAAAAAAAAAAAAAAAAAACgAAANgAAADZAAAA/wAAAPMAAADZAAAA2QAAANkAAADZAAAA&#13;&#10;2QAAANkAAADeAAAA9wAAAP8AAAAp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QEBAgn9/f/9/f3//f39//39/f/9/f3//f39//39/f/9/f3//f39//39/f/9/&#13;&#10;f3//f39//0pKSpgFBQU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wAAAIIAAAD4AAAA/wAAAP8AAAD/AAAA/wAAAP8AAADZAAAAQ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lZ&#13;&#10;Wf9ZWV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gAAADTAAAA/wAAAMIAAADxAAAAnAAAAIAAAACuAAAA/QAAAP8AAAD/AAAA&#13;&#10;/wAAAHIAAAAAAAAAAAAAAAAAAAAAAAAAAAAAAAAAAAAAAAAAAAAAAAAAAAAAAAAAAAAAAAAAAAAA&#13;&#10;AAAAAAAAAAAAAAAAAAAAAAAAAAAAAAABAAAA3gAAAP8AAAD/AAAA/wAAAP8AAAD/AAAA/wAAAP8A&#13;&#10;AAD/AAAA/wAAAP8AAAD/AAAA/wAAAC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KCgoVeHh48X9/f/9/f3//f39//39/f/9/f3//f39//39/f/9/f3//f39/&#13;&#10;/39/f/94eHjxCgoKF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UAAAC7AAAA/wAAAP8AAAD/AAAA/wAAAP8AAAD/AAAAoQAAAB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VlZ/1lZWf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QAAADBAAAA/wAAAP8AAAD/AAAA/wAAAP8AAAD/AAAA/wAAAPgA&#13;&#10;AACBAAAAAAAAAAAAAAAAAAAAAAAAAAAAAAAAAAAAAAAAAAAAAAAAAAAAAAAAAAAAAAAAAAAAAAAA&#13;&#10;AAAAAAAAAAAAAAAAAAAAAAAAAAAAAAAAAAAAAAB4AAAA/wAAAPUAAADJAAAAvwAAALsAAAC7AAAA&#13;&#10;uwAAALsAAAC7AAAAxAAAAOwAAAD/AAAAK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pKSlTfn5+/n9/f/9/f3//f39//39/f/9/f3//f39//39/f/9/&#13;&#10;f3//fn5+/ikpKV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cAAAA6AAAAP8AAAD/AAAA/wAAAP8AAAD/AAAA7wAAAGU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ZWVn/WVlZ/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TAAAAowAAAMgAAADlAAAA5AAAAL4AAACUAAAA&#13;&#10;IwAAAAAAAAAAAAAAAAAAAAAAAAAAAAAAAAAAAAAAAAAAAAAAAAAAAAAAAAAAAAAAAAAAAAAAAAAA&#13;&#10;AAAAAAAAAAAAAAAAAAAAAAAAAAAAAAAAAAAAAAAAABYAAAD6AAAAOgAAAAAAAAAAAAAAAAAAAAAA&#13;&#10;AAAAAAAAAAAAAAAAAAAAAAAACgAAAPAAAAAp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pKSlTeHh48X9/f/9/f3//f39//39/f/9/f3//f39/&#13;&#10;/3h4ePEpKSlT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QAAAAmQAAAP0AAAD/AAAA/wAAAP8AAAD/AAAA/wAA&#13;&#10;AMgAAAAv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ZWVn/WVlZ/1lZWf9ZWVn/&#13;&#10;WVlZ/1lZWf9ZWVn/WVlZ/1lZWf9ZWVn/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IAAAAxAAAAAAAAAAAAAAAAAAAA&#13;&#10;AAAAAAAAAAAAAAAAAAAAAAAAAAAAAAAAaQAAAB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KCgoVQEBAgmdnZ9B5eXnzfX19/3h4eP9A&#13;&#10;QECCCgoKF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NgAAAM8AAAD/AAAA/wAAAP8AAAD/&#13;&#10;AAAA/wAAAPwAAACLAAAAD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lZWf9ZWVn/WVlZ/1lZ&#13;&#10;Wf9ZWVn/WVlZ/1lZWf9ZWVn/WVlZ/1lZWf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KAAAAE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ZWVn/WVlZ&#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wAAAHMAAADzAAAA/wAA&#13;&#10;AP8AAAD/AAAA/wAAAP8AAADj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NAAAAAp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lZWf9Z&#13;&#10;WV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wAAACv&#13;&#10;AAAA/wAAAP8AAAD/AAAA/wAAAP8AAAD/AAAAswAAAB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AAAngAAAJkAAAAPAAAAAAAAAAAAAAAHAAAAhQAAAIUAAACFAAAAhQAAAIUA&#13;&#10;AACFAAAAhQAAAIUAAACFAAAAhQAAAJIAAADAAAAA/wAAAC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VlZ&#13;&#10;/1lZW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LAAAA3wAAAP8AAAD/AAAA/wAAAP8AAAD/AAAA9QAAAHQAAAA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IMAAAD/AAAA/wAAAGoAAAAAAAAAAAAAAAYAAAD0AAAA/wAAAP8AAAD/AAAA&#13;&#10;/wAAAP8AAAD/AAAA/wAAAP8AAAD/AAAA/wAAAP8AAAD/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Z&#13;&#10;WVn/WVlZ/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KAAAAigAAAPoAAAD/AAAA/wAAAP8AAAD/AAAA/wAAANMAAAA7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XwAAAP8AAAD/AAAAQgAAAAAAAAAAAAAAAAAAAJwAAAD/AAAA/wAAAP8A&#13;&#10;AAD/AAAA/wAAAP8AAAD/AAAA/wAAAP8AAAD/AAAA/wAAAP8AAAAp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FlZWf9ZWV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wAAAMIAAAD/AAAA/wAAAP8AAAD/AAAA/wAAAP4AAACaAAAA&#13;&#10;E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NQAAACsAAAAAAAAAAAAAAAAAAAAAAAAANAAAAP8AAAB3AAAA&#13;&#10;IwAAABcAAAATAAAAEwAAABMAAAATAAAAEwAAACEAAABQAAAA8QAAAC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VlZ/1lZW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QAAAGQAAADsAAAA/wAAAP8AAAD/AAAA/wAAAP8A&#13;&#10;AADrAAAAX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AAAAAAAAAAAAAAAAAAAAAAAAAAAAAAAAAAAAAAAAAAAAAAAAAAAAAA&#13;&#10;AAAAAAAAAAAAAAAAAAAAAAAAAAAAAAAAAAAAAAAAAAAAAAAAAAAAAAAAAAAAAAAAAAAAzAAAAD4A&#13;&#10;AAAAAAAAAAAAAAAAAAAAAAAAAAAAAAAAAAAAAAAAAAAAAAAAAAC3AAAAI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ZWVn/WVlZ/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MAAACgAAAA/gAAAP8AAAD/AAAA&#13;&#10;/wAAAP8AAAD/AAAAwQAAAC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FAAAAdAAAAAAAAAAAAAAAAAAAAAAA&#13;&#10;AAAAAAAAAAAAAAAAAAAAAAAAmAAAAJcAAAAMAAAAAAAAAAAAAAAAAAAAAAAAAAAAAAAAAAAAAAAA&#13;&#10;AAAAAAAAAAAAAAAAAAAAAAAAAAAAAAAAAAAAAAAAAAAAAAAAAAAAAAAAAAAAAAAAAAAAAAAXAAAA&#13;&#10;A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lZWf9ZWV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9AAAA1QAAAP8A&#13;&#10;AAD/AAAA/wAAAP8AAAD/AAAA+gAAAIMAAAAJ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K8AAACYAAAAAAAAAAAAAAAAAAAA&#13;&#10;AAAAAAAAAAAAAAAAAAAAAAAAAAAIAAAA0AAAAMYAAAAAAAAAAAAAAAAAAAAAAAAAAAAAAAAAAAAA&#13;&#10;AAAAAAAAAAAAAAAAAAAAAAAAAAAAAAAAAAAAAAAAAAAAAAAAAAAAAAAAAAAAAAAAAAAAAAAAAAAA&#13;&#10;AAAAAAAAAAAAAAAAAAAAAAAAAAAAAAAAAAAAAAAAAAAAAAAAAAAAAAAAXgAAAB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VlZ/1lZW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FAAAA&#13;&#10;ewAAAPYAAAD/AAAA/wAAAP8AAAD/AAAA/wAAAN4AAABJ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FlZWf9ZWVn/WVlZ/1lZWf9ZWVn/WVlZ/1lZWf9ZWVn/WVlZ/1lZWf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rwAAAJgAAAAAAAAAAAAAAAAA&#13;&#10;AAAAAAAAAAAAAAAAAAAAAAAAAAAAABMAAADTAAAA/wAAACwAAAAAAAAAAAAAAAAAAAAAAAAAAAAA&#13;&#10;AAAAAAAAAAAAAAAAAAAAAAAAAAAAAAAAAAAAAAAAAAAAAAAAAAAAAAAAAAAAAAAAAAAAAAAAAAAA&#13;&#10;AAAAAAAAAAAAAAAAAAAAAAAAAAAAAAAAAAAAAAAAAAAAAAAAAAAAAAAAAADTAAAAK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ZWVn/WVlZ/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IQAAALUAAAD/AAAA/wAAAP8AAAD/AAAA/wAAAP8AAACpAAAAG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VlZ/1lZWf9ZWVn/WVlZ/1lZWf9ZWVn/WVlZ/1lZWf9ZWVn/WVlZ/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KkAAADWAAAA1gAAANYAAADyAAAA7wAAANYAAADWAAAA&#13;&#10;1gAAANYAAADWAAAA1gAAANYAAADgAAAA/wAAAP8AAAD/AAAATgAAAAAAAAAAAAAAAAAAAAAAAAAA&#13;&#10;AAAAAAAAAAAAAAAAAAAAAAAAAAAAAAAAAAAATgAAAIEAAACBAAAAgQAAAIEAAACBAAAAgQAAAIEA&#13;&#10;AACBAAAAgQAAAIEAAACBAAAAgQAAAIEAAACBAAAAgQAAAIEAAACPAAAAvgAAAP8AAAAp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lZWf9ZWV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UAAADkAAAA/wAAAP8AAAD/AAAA/wAAAP8AAADyAAAAbQAAAA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lZWf9ZWVn/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EwAAAHwAAADyAAAA/wAAAP8AAAD/AAAA/wAAAP8A&#13;&#10;AAD/AAAA/wAAAP8AAAD/AAAA/wAAAP8AAAD/AAAA/wAAAOkAAAAOAAAAAAAAAAAAAAAAAAAAAAAA&#13;&#10;AAAAAAAAAAAAAAAAAAAAAAAAAAAAAAAAAAAAAACJAAAA/wAAAP8AAAD/AAAA/wAAAP8AAAD/AAAA&#13;&#10;/wAAAP8AAAD/AAAA/wAAAP8AAAD/AAAA/wAAAP8AAAD/AAAA/wAAAP8AAAD/AAAA/wAAAC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VlZ/1lZWf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0AAACRAAAA/AAAAP8AAAD/AAAA/wAAAP8AAAD/AAAAzQAA&#13;&#10;AD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VlZ/1lZWf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sAAADdAAAA/wAAAOwAAAC+AAAA&#13;&#10;vgAAAL4AAAC+AAAAvgAAAL4AAAC+AAAAvgAAAKwAAACIAAAAIQAAAAAAAAAAAAAAAAAAAAAAAAAA&#13;&#10;AAAAAAAAAAAAAAAAAAAAAAAAAAAAAAAAAAAAAAAAACsAAAD/AAAA/wAAAP8AAAD/AAAA/wAAAP8A&#13;&#10;AAD/AAAA/wAAAP8AAAD/AAAA/wAAAP8AAAD/AAAA/wAAAP8AAAD/AAAA/wAAAP8AAAD/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ZWVn/WVlZ/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xAAAAyQAAAP8AAAD/AAAA/wAAAP8AAAD/&#13;&#10;AAAA/QAAAJIAAAAP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ZWVn/WVlZ/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YAAADpAAAAmAAAAAAA&#13;&#10;AAAAAAAAAAAAAAAAAAAAAAAAAAAAAAAAAAAAAAAAAAAAAAAAAAAAAAAAAAAAAAAAAAAAAAAAAAAA&#13;&#10;AAAAAAAAAAAAAAAAAAAAAAAAAAAAAAAAAAAAAAAAAAAAAAAAAMEAAADJAAAAMgAAABwAAAAYAAAA&#13;&#10;FgAAABYAAAAWAAAAFgAAABYAAAAWAAAAFgAAABYAAAAWAAAAFgAAABYAAAAkAAAAUgAAAPEAAAAp&#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lZWf9ZWV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AAAbAAAAPAAAAD/AAAA/wAA&#13;&#10;AP8AAAD/AAAA/wAAAOcAAAB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lZWf9ZWVn/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E4AAABoAAAA&#13;&#10;AAAAAAAAAAAAAAAAAAAAAAAAAAAAAAAAAAAAAAAAAAAAAAAAAAAAAAAAAAAAAAAAAAAAAAAAAAAA&#13;&#10;AAAAAAAAAAAAAAAAAAAAAAAAAAAAAAAAAAAAAAAAAAAAAAAAAAAAWAAAAK4AAAAAAAAAAAAAAAAA&#13;&#10;AAAAAAAAAAAAAAAAAAAAAAAAAAAAAAAAAAAAAAAAAAAAAAAAAAAAAAAAAAAAAAAAAAAAAAAArQAA&#13;&#10;AC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VlZ/1lZW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GAAAAKgAAAD/&#13;&#10;AAAA/wAAAP8AAAD/AAAA/wAAAP8AAAC5AAAAJ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VlZ/1lZWf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AAAAEgAAAAAAAAAAAAAA&#13;&#10;AAAAAAAAAAAAAAAAAAAAAAAAAAAAAAAAAAAAAAAAAAAAAAAAAAAAAAAAAAAAAAAAAAAAAC4AAAA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ZWVn/WVlZ/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UAAADaAAAA/wAAAP8AAAD/AAAA/wAAAP8AAAD3AAAAfAAAAAY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ZWVn/WVlZ/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AAAAFkAAABgAAAABgAAAAAAAAAAAAAADQAAAMQAAAB2AAAAHgAAAAAAAAAAAAAAAAAAAAAAAAAA&#13;&#10;AAAAAAAAAAAAAAAAAAAAAAAAAAAAAAAAAAAAAAAAAAAAAAAAAAAAAAAAAAAAAAAAAAAAAAAAAAAA&#13;&#10;AAAAAAAAAAAAAAAAAAAAAAAAAAAAAAAAAAAAAAAAAAAAAAAAAAAAAAAAAAAAAAAAAAAAAAAAvAAA&#13;&#10;AF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lZWf9ZWV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CCAAAA+AAAAP8AAAD/AAAA/wAAAP8AAAD/AAAA2AAAAE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lZWf9ZWV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wA&#13;&#10;AADFAAAA/wAAAP8AAABVAAAAAAAAAAAAAAAAAAAANAAAAMUAAAD3AAAAZQAAAAAAAAAAAAAAAAAA&#13;&#10;AAAAAAAAAAAAAAAAAAAAAAAAAAAAAAAAAAAAAAAAAAAAAAAAAAAAAAAAAAAAAAAAAAAAAAAAAAAA&#13;&#10;AAAAAAAAAAAAAAAAHwAAAC0AAAAtAAAALQAAAC0AAAAtAAAALQAAAC0AAAAvAAAANAAAAFAAAADe&#13;&#10;AAAAv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VlZ/1lZWf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vAAAAP8AAAD/AAAA/wAAAP8AAAD/AAAA/wAAAKE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VlZ/1lZWf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gQAAAP8AAAD/AAAA/wAAAFYAAAAAAAAAAAAAAAAAAAAAAAAABgAAAL8AAAD/AAAAbgAAAAAAAAAA&#13;&#10;AAAAAAAAAAAAAAAAAAAAAAAAAAAAAAAAAAAAAAAAAAAAAAAAAAAAAAAAAAAAAAAAAAAAAAAAAAAA&#13;&#10;AAAAAAAAAAAAAAAAAACvAAAA/wAAAP8AAAD/AAAA/wAAAP8AAAD/AAAA/wAAAP8AAAD/AAAA/wAA&#13;&#10;AP8AAAD+AAAAJ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ZWVn/WVlZ/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XQAAAOgAAAD/AAAA/wAAAP8AAAD/AAAA/wAAAO4A&#13;&#10;AABlAAAA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ZWVn/WVlZ/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fAAAA/wAAAMoAAAB2AAAAAgAAAAAAAAAAAAAAAAAAAAAAAAAAAAAAMAAAAP8AAAD0AAAAGwAA&#13;&#10;AAAAAAAAAAAAAAAAAAAAAAAAAAAAAAAAAAAAAAAAAAAAAAAAAAAAAAAAAAAAAAAAAAAAAAAAAAAA&#13;&#10;AAAAAAAAAAAAAAAAAAAAAK8AAAD/AAAA/wAAAP8AAAD/AAAA/wAAAP8AAAD/AAAA/wAAAP8AAAD/&#13;&#10;AAAA/wAAAP8AAA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lZWf9ZWV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EAAAAJkAAAD+AAAA/wAAAP8AAAD/AAAA&#13;&#10;/wAAAP8AAADHAAAAL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lZWf9ZWV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gAAAP0AAACJAAAAAAAAAAAAAAAAAAAAAAAAAAAAAAAAAAAAAAAAAAAAAAADAAAA/QAAAP8AAABe&#13;&#10;AAAAAAAAAAAAAAAAAAAAAAAAAAAAAAAAAAAAAAAAAAAAAAAAAAAAAAAAAAAAAAAAAAAAAAAAAAAA&#13;&#10;AAAAAAAAAAAAAAAAAAAAAAAArwAAAN4AAACIAAAAZgAAAGYAAABmAAAAZgAAAGYAAABmAAAAcAAA&#13;&#10;AP8AAAC/AAAAZgAAAD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VlZ/1lZW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cAAADQAAAA/wAAAP8A&#13;&#10;AAD/AAAA/wAAAP8AAAD7AAAAiwAAAAsAAAAAAAAAAAAAAAAAAAAAAAAAAAAAAAAAAAAAAAAAAAAA&#13;&#10;AAAAAAAAAAAAAAAAAAAAAAAAAAAAAAAAAAAAAAAAAAAAAAAAAAAAAAAAAAAAAAAAAAAAAAAAAAAA&#13;&#10;AAAAAAAAAAAAAAAAAAAAAAAAAAAAAAAAAAAAAAAAAAAAAAAAAAAAAAAAAAAAAAAAAAAAAAAAAAAA&#13;&#10;AAAAAAAAAAAAAAAAAAAAAAAAAAAAAAAAAAAAAAAAAAAAAAAAAAAAAAAAAAAAAAAAWVlZ/1lZWf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9AAAAEsAAAAAAAAAAAAAAAAAAAAAAAAAAAAAAAAAAAAAAAAAAAAAAC8AAAD/AAAA/wAA&#13;&#10;AIYAAAAAAAAAAAAAAAAAAAAAAAAAAAAAAAAAAAAAAAAAAAAAAAAAAAAAAAAAAAAAAAAAAAAAAAAA&#13;&#10;AAAAAAAAAAAAAAAAAAAAAAAAAACvAAAARgAAAAAAAAAAAAAAAAAAAAAAAAAAAAAAAAAAAAAAAAAA&#13;&#10;AAAAXQAAAPwAAABG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ZWVn/WVlZ/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AAABzAAAA&#13;&#10;8wAAAP8AAAD/AAAA/wAAAP8AAAD/AAAA4gAAAE4AAAAAAAAAAAAAAAAAAAAAAAAAAAAAAAAAAAAA&#13;&#10;AAAAAAAAAAAAAAAAAAAAAAAAAAAAAAAAAAAAAAAAAAAAAAAAAAAAAAAAAAAAAAAAAAAAAAAAAAAA&#13;&#10;AAAAAAAAAAAAAAAAAAAAAAAAAAAAAAAAAAAAAAAAAAAAAAAAAAAAAAAAAAAAAAAAAAAAAAAAAAAA&#13;&#10;AAAAAAAAAAAAAAAAAAAAAAAAAAAAAAAAAAAAAAAAAAAAAAAAAAAAAAAAAAAAAAAAAABZWVn/WVlZ&#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EAAAAjAAAAAAAAAAAAAAAAAAAAAAAAAAAAAAAAAAAAAAAAAAGAAAAtQAAAP8AAAD/&#13;&#10;AAAAbQAAAAAAAAAAAAAAAAAAAAAAAAAAAAAAAAAAAAAAAAAAAAAAAAAAAAAAAAAAAAAAAAAAAAAA&#13;&#10;AAAAAAAAAAAAAAAAAAAAAAAAAAAAAEgAAAARAAAAAAAAAAAAAAAAAAAAAAAAAAAAAAAAAAAAAAAA&#13;&#10;AAAAAAAAAAAAvwAAAO0AAAA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lZWf9ZWV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HQAAAD9AAAAdQAAAAcAAAAAAAAAAAAAAAAAAAAAAAAANQAAAL0AAAD/AAAA/wAA&#13;&#10;AP8AAAAgAAAAAAAAAAAAAAAAAAAAAAAAAAAAAAAAAAAAAAAAAAAAAAAAAAAAAAAAAAAAAAAAAAAA&#13;&#10;AAAAAAAAAAAAAAAAAAAAAAAAAAAAAAAAAAAAAAAAAAAAAAAAAAAAAAAAAAAAAAAAAAAAAAAAAAAA&#13;&#10;AAAAAAAAAAAAAACfAAAA/wAAAFY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VlZ/1lZWf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wAAAMIAAAD/AAAA5AAAAKsAAACOAAAAowAAAM0AAAD/AAAA/wAAAP8AAAD/&#13;&#10;AAAAiQAAAAAAAAAAAAAAAAAAAAAAAAAAAAAAAAAAAAAAAAAAAAAAAAAAAAAAAAAAAAAAAAAAAAAA&#13;&#10;AAAAAAAAAAAAAAAAAAAAAAAAAAAAAAAAAAAAAAAAAAAAAAAAAAAAAAAAAAAAAAAAAAAAAAAAAAAA&#13;&#10;AAAAAAAAAAAAHQAAAO0AAAD/AAAAg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ZWVn/WVlZ/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GgAAALkAAAD/AAAA/wAAAP8AAAD/AAAA/wAAAP8AAAD/AAAA/AAA&#13;&#10;AJQAAAACAAAAAAAAAAAAAAAAAAAAAAAAAAAAAAAAAAAAAAAAAAAAAAAAAAAAAAAAAAAAAAAAAAAA&#13;&#10;AAAAAAAAAAAAAAAAAAAAAAAAAAAAAAAAAAAAAIIAAAC9AAAAvQAAAL0AAAC9AAAAvQAAAL0AAAC9&#13;&#10;AAAAvgAAANMAAAD5AAAA/wAAAP8AAAB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lZWf9ZWV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wAAADDAAAA/wAAAP8AAAD/AAAA/wAAAP8AAAD+&#13;&#10;AAAAmgAAABIAAAAAAAAAAAAAAAAAAAAAAAAAAAAAAAAAAAAAAAAAAAAAAAAAAAAAAAAAAAAAAAAA&#13;&#10;AAAAAAAAAAAAAAAAAAAAAAAAAAAAAAAAAAAAAAAAAAAAAAAAAAAAAAAAAAAAAAAAAAAAAAAAAAAA&#13;&#10;AAAAAAAAAAAAAAAAAAAAAAAAAAAAAAAAAAAAAAAAAAAAAAAAAAAAAAAAAAAAAAAAAAAAAAAAAAAA&#13;&#10;AFlZWf9ZWV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gAAACzAAAA3QAAAPoAAAD0AAAA0AAAAKQAAAAt&#13;&#10;AAAAAAAAAAAAAAAAAAAAAAAAAAAAAAAAAAAAAAAAAAAAAAAAAAAAAAAAAAAAAAAAAAAAAAAAAAAA&#13;&#10;AAAAAAAAAAAAAAAAAAAAAAAAAAAAAAAAAAAAAAAArwAAAP8AAAD/AAAA/wAAAP8AAAD/AAAA/wAA&#13;&#10;AP8AAAD/AAAA/wAAAP8AAAD/AAAAzgAAAA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VlZ/1lZW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AAABkAAAA7QAAAP8AAAD/AAAA/wAA&#13;&#10;AP8AAAD/AAAA6gAAAF0AAAAAAAAAAAAAAAAAAAAAAAAAAAAAAAAAAAAAAAAAAAAAAAAAAAAAAAAA&#13;&#10;AAAAAAAAAAAAAAAAAAAAAAAAAAAAAAAAAAAAAAAAAAAAAAAAAAAAAAAAAAAAAAAAAAAAAAAAAAAA&#13;&#10;AAAAAAAAAAAAAAAAAAAAAAAAAAAAAAAAAAAAAAAAAAAAAAAAAAAAAAAAAAAAAAAAAAAAAAAAAAAA&#13;&#10;AAAAWVlZ/1lZW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AAAAAAAAAAAAAA&#13;&#10;AAAAAAAAAAAAAAAAAAAAAAAAAAAAAAAAAAAAAAAAAAAAAAAAAAAAAAAAAAAAAAAAAAAAAAAAAAAA&#13;&#10;AAAAAAAAAAAAAAAAAAAAAAAAAAAAAAAAAAAAAAAAAACvAAAA/wAAAPAAAADaAAAA2gAAANoAAADa&#13;&#10;AAAA2gAAANgAAADCAAAApgAAAG8AAAA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ZWVn/WVlZ/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oQAAAP8AAAD/&#13;&#10;AAAA/wAAAP8AAAD/AAAA/wAAAMAAAAAoAAAAAAAAAAAAAAAAAAAAAAAAAAAAAAAAAAAAAAAAAAAA&#13;&#10;AAAAAAAAAAAAAAAAAAAAAAAAAAAAAAAAAAAAAAAAAAAAAAAAAAAAAAAAAAAAAAAAAAAAAAAAAAAA&#13;&#10;AAAAAAAAAAAAAAAAAAAAAAAAAAAAAAAAAAAAAAAAAAAAAAAAAAAAAAAAAAAAAAAAAAAAAAAAAAAA&#13;&#10;AAAAAABZWVn/WVlZ/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gAAAC2AAAA3wAAAFAAAAAAAAAAAAAAANUAAACt&#13;&#10;AAAASwAAAAAAAAAAAAAAAAAAAAAAAAAAAAAAAAAAAAAAAAAAAAAAAAAAAAAAAAAAAAAAAAAAAAAA&#13;&#10;AAAAAAAAAAAAAAAAAAAAAAAAAAAAAAAAAAAAAAAAAAAAAK8AAAB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lZWf9ZWV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PgAA&#13;&#10;ANYAAAD/AAAA/wAAAP8AAAD/AAAA/wAAAPkAAACDAAAACQAAAAAAAAAAAAAAAAAAAAAAAAAAAAAA&#13;&#10;AAAAAAAAAAAAAAAAAAAAAAAAAAAAAAAAAAAAAAAAAAAAAAAAAAAAAAAAAAAAAAAAAAAAAAAAAAAA&#13;&#10;AAAAAAAAAAAAAAAAAAAAAAAAAAAAAAAAAAAAAAAAAAAAAAAAAAAAAAAAAAAAAAAAAAAAAAAAAAAA&#13;&#10;AAAAAAAAAFlZWf9ZWV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AAACsAAAA/wAAAP8AAAD/AAAAWwAAAAAAAAAAAAAAFAAA&#13;&#10;AJoAAAD/AAAAowAAAAgAAAAAAAAAAAAAAAAAAAAAAAAAAAAAAAAAAAAAAAAAAAAAAAAAAAAAAAAA&#13;&#10;AAAAAAAAAAAAAAAAAAAAAAAAAAAAAAAAAAAAAAAAAAAAAAAAqgAAAD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VlZ/1lZ&#13;&#10;W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QAAAHsAAAD2AAAA/wAAAP8AAAD/AAAA/wAAAP8AAADdAAAASAAAAAAAAAAAAAAAAAAAAAAA&#13;&#10;AAAAAAAAAAAAAAAAAAAAAAAAAAAAAAAAAAAAAAAAAAAAAAAAAAAAAAAAAAAAAAAAAAAAAAAAAAAA&#13;&#10;AAAAAAAAAAAAAAAAAAAAAAAAAAAAAAAAAAAAAAAAAAAAAAAAAAAAAAAAAAAAAAAAAAAAAAAAAAAA&#13;&#10;AAAAAAAAAAAAWVlZ/1lZW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gAAAP8AAAD/AAAA/wAAAP8AAABbAAAAAAAAAAAAAAAA&#13;&#10;AAAAAAAAAKkAAAD/AAAAmAAAAAAAAAAAAAAAAAAAAAAAAAAAAAAAAAAAAAAAAAAAAAAAAAAAAAAA&#13;&#10;AAAAAAAAAAAAAAAAAAAAAAAAAAAAAAAAAAAAAAAAAAAAAAAAAAAAAAAAAAAAAAAAAAAAAAAAAAAA&#13;&#10;AAAAAAAAAAAAAAAAAAMAAAAzAAAAF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ZWVn/&#13;&#10;WVlZ/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EAAAC2AAAA/wAAAP8AAAD/AAAA/wAAAP8AAAD/AAAAqQAAABoAAAAAAAAA&#13;&#10;AAAAAAAAAAAAAAAAAAAAAAAAAAAAAAAAAAAAAAAAAAAAAAAAAAAAAAAAAAAAAAAAAAAAAAAAAAAA&#13;&#10;AAAAAAAAAAAAAAAAAAAAAAAAAAAAAAAAAAAAAAAAAAAAAAAAAAAAAAAAAAAAAAAAAAAAAAAAAAAA&#13;&#10;AAAAAAAAAAAAAABZWVn/WVlZ/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SAAAA/wAAAMoAAABnAAAA3gAAAFsAAAAAAAAAAAAA&#13;&#10;AAAAAAAAAAAATwAAAP8AAAD/AAAAMAAAAAAAAAAAAAAAAAAAAAAAAAAAAAAAAAAAAAAAAAAAAAAA&#13;&#10;AAAAAAAAAAAAAAAAAAAAAAAAAAAAAAAAAAAAAAAAAAAAAAAABAAAAEsAAABLAAAASwAAAEsAAAAo&#13;&#10;AAAAAAAAAAAAAAB8AAAA5wAAAP8AAAD/AAAAuAAAAB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lZ&#13;&#10;Wf9ZWV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VAAAA5QAAAP8AAAD/AAAA/wAAAP8AAAD/AAAA8QAAAGwA&#13;&#10;AAACAAAAAAAAAAAAAAAAAAAAAAAAAAAAAAAAAAAAAAAAAAAAAAAAAAAAAAAAAAAAAAAAAAAAAAAA&#13;&#10;AAAAAAAAAAAAAAAAAAAAAAAAAAAAAAAAAAAAAAAAAAAAAAAAAAAAAAAAAAAAAAAAAAAAAAAAAAAA&#13;&#10;AAAAAAAAAAAAAAAAAFlZWf9ZWV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wAAAPsAAADCAAAACQAAAAAAAADDAAAAWwAAAAAAAAAA&#13;&#10;AAAAAAAAAAAAAAAgAAAA/wAAAP8AAABpAAAAAAAAAAAAAAAAAAAAAAAAAAAAAAAAAAAAAAAAAAAA&#13;&#10;AAAAAAAAAAAAAAAAAAAAAAAAAAAAAAAAAAAAAAAAAAAAAAAAAAAHAAAA3QAAAP8AAAD/AAAA2AAA&#13;&#10;AE8AAAAAAAAAXQAAAP8AAAD/AAAA/wAAAP8AAAD/AAAAw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VlZ/1lZWf9ZWVn/&#13;&#10;WVlZ/1lZWf9ZWVn/WVlZ/1lZWf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NAAAAkgAAAPwAAAD/AAAA/wAAAP8AAAD/AAAA&#13;&#10;/wAAAMwAAAA0AAAAAAAAAAAAAAAAAAAAAAAAAAAAAAAAAAAAAAAAAAAAAAAAAAAAAAAAAAAAAAAA&#13;&#10;AAAAAAAAAAAAAAAAAAAAAAAAAAAAAAAAAAAAAAAAAAAAAAAAAAAAAAAAAAAAAAAAAAAAAAAAAAAA&#13;&#10;AAAAAAAAAAAAAAAAAAAAWVlZ/1lZWf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GAAAA+gAAAGEAAAAAAAAAAAAAAMIAAABbAAAAAAAA&#13;&#10;AAAAAAAAAAAAAAAAAFQAAAD/AAAA/wAAAIkAAAAAAAAAAAAAAAAAAAAAAAAAAAAAAAAAAAAAAAAA&#13;&#10;AAAAAAAAAAAAAAAAAAAAAAAAAAAAAAAAAAAAAAAAAAAAAAAAAAAAAAAAAACxAAAA8QAAAFMAAAAA&#13;&#10;AAAAAAAAACIAAAD0AAAA/wAAAP8AAAC0AAAAUAAAAJEAAAD/AAAAQ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ZWVn/WVlZ/1lZ&#13;&#10;Wf9ZWVn/WVlZ/1lZWf9ZWVn/WVlZ/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gAAAMoAAAD/AAAA/wAAAP8A&#13;&#10;AAD/AAAA/wAAAP0AAACSAAAADgAAAAAAAAAAAAAAAAAAAAAAAAAAAAAAAAAAAAAAAAAAAAAAAAAA&#13;&#10;AAAAAAAAAAAAAAAAAAAAAAAAAAAAAAAAAAAAAAAAAAAAAAAAAAAAAAAAAAAAAAAAAAAAAAAAAAAA&#13;&#10;AAAAAAAAAAAAAAAAAAAAAABZWVn/WVlZ/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OAAAAbgAAAAAAAAAAAAAAwwAAAFsAAAAA&#13;&#10;AAAAAAAAAAAAAAAQAAAA2wAAAP8AAAD/AAAAXQAAAAAAAAAAAAAAAAAAAAAAAAAAAAAAAAAAAAAA&#13;&#10;AAAAAAAAAAAAAAAAAAAAAAAAAAAAAAAAAAAAAAAAAAAAAAAAAAAAAAAAAAAAAOAAAACPAAAAAAAA&#13;&#10;AAAAAAAAAAAAnQAAAP8AAAD/AAAAuwAAAAEAAAAAAAAAAAAAANoAAAB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AAAGwAAADwAAAA&#13;&#10;/wAAAP8AAAD/AAAA/wAAAP8AAADmAAAAVgAAAAAAAAAAAAAAAAAAAAAAAAAAAAAAAAAAAAAAAAAA&#13;&#10;AAAAAAAAAAAAAAAAAAAAAAAAAAAAAAAAAAAAAAAAAAAAAAAAAAAAAAAAAAAAAAAAAAAAAAAAAAAA&#13;&#10;AAAAAAAAAAAAAAAAAAAAAAAAAFlZWf9ZWV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IgAAADqAAAAMQAAAAAAAADDAAAAWwAA&#13;&#10;AAAAAAAAAAAALQAAAMUAAAD/AAAA/wAAAPsAAAAYAAAAAAAAAAAAAAAAAAAAAAAAAAAAAAAAAAAA&#13;&#10;AAAAAAAAAAAAAAAAAAAAAAAAAAAAAAAAAAAAAAAAAAAAAAAAAAAAAAAAAAAIAAAA/wAAAD8AAAAA&#13;&#10;AAAAAAAAACEAAAD6AAAA/wAAAPsAAAAnAAAAAAAAAAAAAAAAAAAAtQAAAI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gA&#13;&#10;AACoAAAA/wAAAP8AAAD/AAAA/wAAAP8AAAD/AAAAuAAAACMAAAAAAAAAAAAAAAAAAAAAAAAAAAAA&#13;&#10;AAAAAAAAAAAAAAAAAAAAAAAAAAAAAAAAAAAAAAAAAAAAAAAAAAAAAAAAAAAAAAAAAAAAAAAAAAAA&#13;&#10;AAAAAAAAAAAAAAAAAAAAAAAAAAAAWVlZ/1lZW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AAAANMAAAD/AAAAwgAAAPEAAACc&#13;&#10;AAAAgAAAAK4AAAD9AAAA/wAAAP8AAAD/AAAAcgAAAAAAAAAAAAAAAAAAAAAAAAAAAAAAAAAAAAAA&#13;&#10;AAAAAAAAAAAAAAAAAAAAAAAAAAAAAAAAAAAAAAAAAAAAAAAAAAAAAAAAAAAAAAAAAADwAAAAYgAA&#13;&#10;AAAAAAAAAAAAsAAAAP8AAAD/AAAAlwAAAAAAAAAAAAAAAAAAABcAAADwAAAAW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GAAAA2wAAAP8AAAD/AAAA/wAAAP8AAAD/AAAA9wAAAHsAAAAGAAAAAAAAAAAAAAAA&#13;&#10;AAAAAAAAAAAAAAAAAAAAAAAAAAAAAAAAAAAAAAAAAAAAAAAAAAAAAAAAAAAAAAAAAAAAAAAAAAAA&#13;&#10;AAAAAAAAAAAAAAAAAAAAAAAAAAAAAABZWVn/WVlZ/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AAAAMEAAAD/AAAA/wAA&#13;&#10;AP8AAAD/AAAA/wAAAP8AAAD/AAAA+AAAAIEAAAAAAAAAAAAAAAAAAAAAAAAAAAAAAAAAAAAAAAAA&#13;&#10;AAAAAAAAAAAAAAAAAAAAAAAAAAAAAAAAAAAAAAAAAAAAAAAAAAAAAAAAAAAAAAAAAAAAAKwAAADo&#13;&#10;AAAAhgAAALYAAAD/AAAA/wAAAPAAAAAVAAAAAAAAAAAAAAASAAAAvQAAAP8AAAAy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IAAAAgwAAAPkAAAD/AAAA/wAAAP8AAAD/AAAA/wAAANcAAABAAAAAAAAA&#13;&#10;AAAAAAAAAAAAAAAAAAAAAAAAAAAAAAAAAAAAAAAAAAAAAAAAAAAAAAAAAAAAAAAAAAAAAAAAAAAA&#13;&#10;AAAAAAAAAAAAAAAAAAAAAAAAAAAAAAAAAFlZWf9ZWV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MAAACj&#13;&#10;AAAAyAAAAOUAAADkAAAAvgAAAJQAAAAjAAAAAAAAAAAAAAAAAAAAAAAAAAAAAAAAAAAAAAAAAAAA&#13;&#10;AAAAAAAAAAAAAAAAAAAAAAAAAAAAAAAAAAAAAAAAAAAAAAAAAAAAAAAAAAAAAAAAAAAAAAAAHQAA&#13;&#10;AN8AAAD/AAAA/wAAAP8AAAD9AAAAUwAAAAAAAAAeAAAAggAAAOQAAAD/AAAA/wAAAD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wAAAL0AAAD/AAAA/wAAAP8AAAD/AAAA/wAAAP8AAACh&#13;&#10;AAAAFQAAAAAAAAAAAAAAAAAAAAAAAAAAAAAAAAAAAAAAAAAAAAAAAAAAAAAAAAAAAAAAAAAAAAAA&#13;&#10;AAAAAAAAAAAAAAAAAAAAAAAAAAAAAAAAAAAAWVlZ/1lZWf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QAAAMQAAAB3AAAAAAAA&#13;&#10;AAAAAAAAAAAAAAAAAAAAAAAAAAAAAAAAAAAAAAAAAAAAAAAAAAAAAAAAAAAAAAAAAAAAAAAAAAAA&#13;&#10;AAAAAAAAAAAAAAAAAAAAAAAAAAAAAAAAAAAAAAAAAAAAAAAAAAAAAAAAAAAAAAAAAAAAAAAAAAAA&#13;&#10;AAAADQAAAG0AAACTAAAAcQAAACEAAAAAAAAAAAAAAD4AAACTAAAAkwAAAJMAAACTAAAAL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0AAADpAAAA/wAAAP8AAAD/AAAA/wAA&#13;&#10;AP8AAADuAAAAZQAAAAEAAAAAAAAAAAAAAAAAAAAAAAAAAAAAAAAAAAAAAAAAAAAAAAAAAAAAAAAA&#13;&#10;AAAAAAAAAAAAAAAAAAAAAAAAAAAAAAAAAAAAAABZWVn/WVlZ/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AAADkAAAA/wAAAPsAAAAG&#13;&#10;AAAAAAAAAAAAAAAAAAAAAAAAAAAAAAAAAAAAAAAAAAAAAAAAAAAAAAAAAAAAAAAAAAAAAAAAAAAA&#13;&#10;AAAAAAAAAAAAAAAAAAAAAAAAAAAAAAAAAAAAAAAAAAAAAAAAAAAAAAAAAAAAAAAAAAAAAAAAAAAA&#13;&#10;AAAAAAAAAAAAAAAAAAAAAAAAAAAAAAAAAAAAAAAAAAAAAAAAAAAAAAAAAAAAAAAAACIAAAA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EAAACZAAAA/gAAAP8AAAD/&#13;&#10;AAAA/wAAAP8AAAD/AAAAxQAAAC0AAAAAAAAAAAAAAAAAAAAAAAAAAAAAAAAAAAAAAAAAAAAAAAAA&#13;&#10;AAAAAAAAAAAAAAAAAAAAAAAAAAAAAAAAAAAAAAAAAFlZWf9ZWV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AAAPYAAAD/AAAAtAAA&#13;&#10;AAAAAAAAAAAAAAAAAAAAAAAAAAAAAAAAAAAAAAAAAAAAAAAAAAgAAAACAAAAAAAAAAAAAAAAAAAA&#13;&#10;AAAAAAAAAAAAAAAAAAAAAAAAAAAAAAAAAAAAAAAAAAAAAAAAAAAAAAAAAAAAAAAAAAAAAAAAAAAA&#13;&#10;AAAAAAAAAAAAAAAAAAAAAAAAAAAAAAAAAAAAAAAAAAAAAAAAAAAAAAAAAAAAAAAAAAAAwwAAAC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4AAAA0QAA&#13;&#10;AP8AAAD/AAAA/wAAAP8AAAD/AAAA+wAAAIoAAAALAAAAAAAAAAAAAAAAAAAAAAAAAAAAAAAAAAAA&#13;&#10;AAAAAAAAAAAAAAAAAAAAAAAAAAAAAAAAAAAAAAAAAAAAWVlZ/1lZWf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gAAAP8AAABa&#13;&#10;AAAAAAAAAAAAAAAAAAAAAAAAAAAAAAAAAAAAAAAAAAAAAAAAAAAAwgAAACkAAAAAAAAAAAAAAAAA&#13;&#10;AAAAAAAAAAAAAAAAAAAAAAAAAAAAAAAAAAAAAAAAAAAAAAAAAAAAAAAAAAAAAAAAAAAAAAAAAAAA&#13;&#10;AAAAAAAAAAAAAAAAABEAAAA5AAAARgAAAEkAAABJAAAASQAAAEkAAABJAAAAWAAAAIUAAAD7AAAA&#13;&#10;K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E&#13;&#10;AAAAdAAAAPQAAAD/AAAA/wAAAP8AAAD/AAAA/wAAAOEAAABOAAAAAAAAAAAAAAAAAAAAAAAAAAAA&#13;&#10;AAAAAAAAAAAAAAAAAAAAAAAAAAAAAAAAAAAAAAAAAAAAAABZWVn/WVlZ/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QAAALAAAAD/AAAA/wAAAP8AAAD/AAAA/wAAAP8AAACwAAAAHgAAAAAAAAAAAAAA&#13;&#10;AAAAAAAAAAAAAAAAAAAAAAAAAAAAAAAAAAAAAAAAAAAAAAAAAFlZWf9ZWV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0AAADgAAAA/wAAAP8AAAD/AAAA/wAAAP8AAAD0AAAAdAAAAAQA&#13;&#10;AAAAAAAAAAAAAAAAAADEAAAA/wAAAP8AAAD/AAAA/wAAAP8AAAD/AAAA/wAAAP8AAAD/AAAA/wAA&#13;&#10;AP8AAAD/AAAAw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sAAACKAAAA+wAAAP8AAAD/AAAA/wAAAP8AAAD/AAAA&#13;&#10;0QAAADkAAAAAAAAAAAAAAP8AAAD/AAAA/wAAAP8AAAD/AAAA/wAAAP8AAAD/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tAAAAxQAAAP8AAAD/AAAA/wAAAP8A&#13;&#10;AAD/AAAA/gAAAJkAAAARAAAA/wAAAP8AAAD/AAAA/wAAAP8AAAD/AAAA/wAAAP8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AAAZQAAAO0AAAD/AAAA&#13;&#10;/wAAAP8AAAD/AAAA/wAAAOoAAAD/AAAA/wAAAP8AAAD/AAAA/wAAAP8AAAD/AAAA/w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QAAAKEA&#13;&#10;AAD/AAAA/wAAAP8AAAD/AAAA/wAAAP8AAAD/AAAA/wAAAP8AAAD/AAAA/wAAAP8AAAD/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8AAADXAAAA/wAAAP8AAAD/AAAA/wAAAP8AAAD/AAAA/wAAAP8AAAD/AAAA/wAAAP8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YAAAB7AAAA9gAAAP8AAAD/AAAA/wAAAP8AAAD/AAAA/wAAAP8AAAD/AAAA/w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iAAAAtwAAAP8AAAD/AAAA/wAAAP8AAAD/AAAA/wAAAP8AAAD/&#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wAA&#13;&#10;AP8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wAAAP8AAAD/AAAA/wAAAP8AAAD/&#13;&#10;AAAA/w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D/AAAA/wAAAP8AAAD/AAAA/wAA&#13;&#10;AP8AAAD/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AAAD/AAAA/wAAAP8AAAD/&#13;&#10;AAAA/wAAAP8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AAAA/wAAAP8AAAD/AAAA/wAA&#13;&#10;AP8AAAD/AAAA/w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MQAAAD/AAAA/wAAAP8AAAD/&#13;&#10;AAAA/wAAAP8AAAD/AAAA/wAAAP8AAAD/AAAA/wAAAP8AAAD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lZWf9ZWV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VlZ/1lZWf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A&#13;&#10;AAAA/wAAAP8AAAD/AAAA/wAAAP8AAAD/AAAA/wAAAP8AAAD/AAAA/wAAAP8AAAD/AAAA/wAAAP8A&#13;&#10;AAD/AAAA/wAAAP8AAAD/AAAA/wAAAIUAAAAAAAAAAAAAAAAAAAAAAAAAAAAAAAAAAAAAAAAAAAAA&#13;&#10;AAAAAAAAAAAAAAAAAAAAAAAAAAAAAAAAAAAAAAAAAAAAAAAAAAAAAAAAAAAAzAAAAD4AAAAAAAAA&#13;&#10;AAAAAAAAAAAAAAAAAAAAAAAAAAAAAAAAAAAAAAAAAAC3AAAAI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ZWVn/WVlZ/wAAAAAAAAAAAAAAAAAAAAAAAAAAAAAAAAAAAAAAAAAAAAAA&#13;&#10;AAAAAAAAAAAAAAAAAAAAAAAAAAAAAAAAAAAAAAAAAAAAAAAAAAAAAAAAAAAAAAAAAAAAAAAAAAAA&#13;&#10;AAAAAAAAAAAAAAAAAAAAAAAAAAAAAAAAAAAAAAAAAAAAAAAAAAAAAAAAAAAAAAAAAAAAAAAAAAAA&#13;&#10;AAAAAAAAAAAAAAAAAAAAAAAAAAAAAAAAAAAAAAAAGAAAAEcAAABGAAAAD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WAAAA3wAAAGUAAABNAAAASQAAAEcAAACkAAAA/wAAAN8AAACGAAAATAAAAEcAAABHAAAA&#13;&#10;RwAAAEcAAABHAAAAeAAAAP8AAAB7AAAAIAAAAAAAAAAAAAAAAAAAAAAAAAAAAAAAAAAAAAAAAAAA&#13;&#10;AAAAAAAAAAAAAAAAAAAAAAAAAAAAAAAAAAAAAAAAAAAAAAAAAAAAAAAAAAAAAAAXA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lZWf9ZWVn/AAAAAAAAAAAAAAAAAAAAAAAAAAAAAAAAAAAAAAAAAAAA&#13;&#10;AAAAAAAAAAAAAAAAAAAAAAAAAAAAAAAAAAAAAAAAAAAAAAAAAAAAAAAAAAAAAAAAAAAAAAAAAAAA&#13;&#10;AAAAAAAAAAAAAAAAAAAAAAAAAAAAAAAAAAAAAAAAAAAAAAAAAAAAAAAAAAAAAAAAAAAAAAAAAAAA&#13;&#10;AAAAAAAAAAAAAAAAAAAAAAAAAAAAAAAAAAAAAAAAAACfAAAA/wAAAP8AAAB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4AAACnAAAAAAAAAAAAAAAAAAAAAAAAANoAAADOAAAAEwAAAAAAAAAAAAAAAAAAAAAA&#13;&#10;AAAAAAAAAAAAAAAAAAAAAAAApAAAAN8AAAAM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VlZ/1lZWf8AAAAAAAAAAAAAAAAAAAAAAAAAAAAAAAAAAAAAAAAA&#13;&#10;AAAAAAAAAAAAAAAAAAAAAAAAAAAAAAAAAAAAAAAAAAAAAAAAAAAAAAAAAAAAAAAAAAAAAAAAAAAA&#13;&#10;AAAAAAAAAAAAAAAAAAAAAAAAAAAAAAAAAAAAAAAAAAAAAAAAAAAAAAAAAAAAAAAAAAAAAAAAAAAA&#13;&#10;AAAAAAAAAAAAAAAAAAAAAAAAAAAAAAAAAAAAAAAAAAAAAIsAAAD/AAAA/wAAAF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gAAADoAAAAAAAAAAAAAAAAAAAAJAAAA/gAAAE4AAAAAAAAAAAAAAAAAAAAAAAAA&#13;&#10;AAAAAAAAAAAAAAAAAAAAAAAAAABlAAAA/wAAAE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DxAAAAQwAAAAAAAAAAAAAAAAAAAAAA&#13;&#10;AAAAAAAAAAAAAAAAAAAAAAAAAAAAAJgAAAD/AAAAc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kAAADCAAAABQAAAAAAAAAAAAAA&#13;&#10;AAAAAAAAAAAAAAAAAAAAAAAAAABMAAAA/AAAAP8AAABs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ZQAAAP8AAADSAAAATAAAAAMA&#13;&#10;AAAAAAAAAAAAAAAAAAAeAAAAlQAAAPkAAAD/AAAA/wAAAD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P8AAAD/AAAA&#13;&#10;+wAAAN0AAADSAAAA8AAAAP8AAAD/AAAA/wAAAP8AAAC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lZWf9ZWVn/AAAAAAAAAAAAAAAAAAAAAAAAAAAA&#13;&#10;AAAAAAAAAAAAAAAAAAAAAAAAAAAAAAAAAAAAAAAAAAAAAAAAAAAAAAAAAAAAAAAAAAAAAAAAAAAA&#13;&#10;AAAAAAAAAAAAAAAAAAAAAAAAAAAAAAAAAAAAAAAAAAAAAAAAAAAAAAAAAAAAAAAAAAAAAAAAAAAA&#13;&#10;AAAAAAAAAAAAAAAAAAAAAAAAAAAAAAAAAAAAAAAAAAAAAAAAIgAAAO4AAAD/AAAA/wAAAP8AAAD/&#13;&#10;AAAAwgAAAA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DAAAAiwAAAPgA&#13;&#10;AAD/AAAA/wAAAP8AAAD/AAAA/wAAAP8AAAD/AAAAuAAAAA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VlZ/1lZWf8AAAAAAAAAAAAAAAAAAAAAAAAA&#13;&#10;AAAAAAAAAAAAAAAAAAAAAAAAAAAAAAAAAAAAAAAAAAAAAAAAAAAAAAAAAAAAAAAAAAAAAAAAAAAA&#13;&#10;AAAAAAAAAAAAAAAAAAAAAAAAAAAAAAAAAAAAAAAAAAAAAAAAAAAAAAAAAAAAAAAAAAAAAAAAAAAA&#13;&#10;AAAAAAAAAAAAAAAAAAAAAAAAAAAAAAAAAAAAAAAAKQAAAJkAAAD2AAAA/wAAAP8AAAD/AAAA/wAA&#13;&#10;AP8AAAD/AAAA7AAAAIQAAAA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wAAAJcAAADOAAAA9gAAAP8AAADmAAAAvQAAAF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ZWVn/WVlZ/wAAAAAAAAAAAAAAAAAAAAAA&#13;&#10;AAAAAAAAAAAAAAAAAAAAAAAAAAAAAAAAAAAAAAAAAAAAAAAAAAAAAAAAAAAAAAAAAAAAAAAAAAAA&#13;&#10;AAAAAAAAAAAAAAAAAAAAAAAAAAAAAAAAAAAAAAAAAAAAAAAAAAAAAAAAAAAAAAAAAAAAAAAAAAAA&#13;&#10;AAAAAAAAAAAAAAAAAAAAAAAAAAAAAAAAAAAAAFYAAAD+AAAA/wAAAP8AAAD/AAAA5gAAAP8AAAD/&#13;&#10;AAAA0gAAAP8AAAD/AAAA/wAAAPkAAAA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CwAAAAAAAAAAAAAAAAAAAAAAAAAiAAAAC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lZWf9ZWVn/AAAAAAAAAAAAAAAAAAAA&#13;&#10;AAAAAAAAAAAAAAAAAAAAAAAAAAAAAAAAAAAAAAAAAAAAAAAAAAAAAAAAAAAAAAAAAAAAAAAAAAAA&#13;&#10;AAAAAAAAAAAAAAAAAAAAAAAAAAAAAAAAAAAAAAAAAAAAAAAAAAAAAAAAAAAAAAAAAAAAAAAAAAAA&#13;&#10;AAAAAAAAAAAAAAAAAAAAAAAAAAAAAAAAAAAAAAAAOQAAAP8AAAD/AAAA9gAAAGgAAABVAAAA/wAA&#13;&#10;AP8AAAAlAAAAjQAAAP4AAAD/AAAA8gAAAA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MMAAAAp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VlZ/1lZWf8AAAAAAAAAAAAAAAAA&#13;&#10;AAAAAAAAAAAAAAAAAAAAAAAAAAAAAAAAAAAAAAAAAAAAAAAAAAAAAAAAAAAAAAAAAAAAAAAAAAAA&#13;&#10;AAAAAAAAAAAAAAAAAAAAAAAAAAAAAAAAAAAAAAAAAAAAAAAAAAAAAAAAAAAAAAAAAAAAAAAAAAAA&#13;&#10;AAAAAAAAAAAAAAAAAAAAAAAAAAAAAAAAAAAAAAAAAAAAAAAAkQAAAMsAAAAsAAAAAAAAAHAAAAD/&#13;&#10;AAAA/wAAADoAAAAAAAAASQAAANsAAAB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RAAAAOQAAAEYAAABJAAAASQAAAEkAAABJAAAASQAAAFgAAACFAAAA+wAAAC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ZWVn/WVlZ/wAAAAAAAAAAAAAA&#13;&#10;AAAAAAAAAAAAAAAAAAAAAAAAAAAAAAAAAAAAAAAAAAAAAAAAAAAAAAAAAAAAAAAAAAAAAAAAAAAA&#13;&#10;AAAAAAAAAAAAAAAAAAAAAAAAAAAAAAAAAAAAAAAAAAAAAAAAAAAAAAAAAAAAAAAAAAAAAAAAAAAA&#13;&#10;AAAAAAAAAAAAAAAAAAAAAAAAAAAAAAAAAAAAAAAAAAAAAAAAAAAAAAAAAAAAAAAAAAAAAAAAjAAA&#13;&#10;AP8AAAD/AAAAV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SAAAA&#13;&#10;nwAAAP0AAAD/AAAA/wAAAP8AAAD/AAAA/wAAAP8AAAD/AAAA/wAAAP8AAAD/AAAAK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lZWf9ZWVn/AAAAAAAAAAAA&#13;&#10;AAAAAAAAAAAAAAAAAAAAAAAAAAAAAAAAAAAAAAAAAAAAAAAAAAAAAAAAAAAAAAAAAAAAAAAAAAAA&#13;&#10;AAAAAAAAAAAAAAAAAAAAAAAAAAAAAAAAAAAAAAAAAAAAAAAAAAAAAAAAAAAAAAAAAAAAAAAAAAAA&#13;&#10;AAAAAAAAAAAAAAAAAAAAAAAAAAAAAAAAAAAAAAAAAAAAAAAAAAAAAAAAAAAAAAAAAAAAAAAAAACc&#13;&#10;AAAA/wAAAP8AAABo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8A&#13;&#10;AAD/AAAA/wAAAP8AAAD/AAAA/wAAAP8AAAD/AAAA/wAAAP8AAAD/AAAA/wAAAP8AAAAp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VlZ/1lZWf8AAAAAAAAA&#13;&#10;AAAAAAAAAAAAAAAAAAAAAAAAAAAAAAAAAAAAAAAAAAAAAAAAAAAAAAAAAAAAAAAAAAAAAAAAAAAA&#13;&#10;AAAAAAAAAAAAAAAAAAAAAAAAAAAAAAAAAAAAAAAAAAAAAAAAAAAAAAAAAAAAAAAAAAAAAAAAAAAA&#13;&#10;AAAAAAAAAAAAAAAAAAAAAAAAAAAAAAAAAAAAAAAAAAAAAAAAAAAAAAAAAAAAAAAAAAAAAAAAAAAA&#13;&#10;ABQAAAA8AAAANAAAAAg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6gAAAP8AAADlAAAAfQAAAFgAAABLAAAASwAAAEsAAABLAAAASwAAAE0AAAB/AAAA+wAAAC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ZWVn/WVlZ/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UA&#13;&#10;AAD4AAAA/wAAAFQAAAAAAAAAAAAAAAAAAAAAAAAAAAAAAAAAAAAAAAAAAAAAAAAAAADG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lZWf9ZWV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8AAAD/AAAAHgAAAAAAAAAAAAAAAAAAAAAAAAAAAAAAAAAAAAAAAAAAAAAAAAAAAC4AAAAG&#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VlZ/1lZWf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NQAAAPsAAAByAAAAAAAAAAAAAAAAAAAAAAAAAAAAAAAAAAAAAAAAAAAAAAAAAAAAogAA&#13;&#10;AC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ZWVn/WVlZ&#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wAAAPcAAAA4AAAAAAAAAAAAAAAAAAAAAAAAAAAAAAAAAAAAAAAAABQAAADl&#13;&#10;AAAAK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lZWf9Z&#13;&#10;WV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gAAANgAAADZAAAA/wAAAPMAAADZAAAA2QAAANkAAADZAAAA2QAAANkAAADeAAAA9wAA&#13;&#10;AP8AAAAp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VlZ&#13;&#10;/1lZW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AAA3gAAAP8AAAD/AAAA/wAAAP8AAAD/AAAA/wAAAP8AAAD/AAAA/wAAAP8AAAD/&#13;&#10;AAAA/wAAAC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Z&#13;&#10;WVn/WVlZ/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4AAAA/wAAAPUAAADJAAAAvwAAALsAAAC7AAAAuwAAALsAAAC7AAAAxAAA&#13;&#10;AOwAAAD/AAAAK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FlZWf9ZWV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YAAAD6AAAAOgAAAAAAAAAAAAAAAAAAAAAAAAAAAAAAAAAAAAAAAAAA&#13;&#10;AAAACgAAAPAAAAAp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VlZ/1lZWf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IAAAAxAAAAAAAAAAAAAAAAAAAAAAAAAAAAAAAAAAAAAAAA&#13;&#10;AAAAAAAAAAAAaQAAAB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ZWVn/WVlZ/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qAAAA&#13;&#10;IAAAAAAAAAAAAAAAAAAAAAAAAAAAAAAAAAAAAAAAAAAAAAAAAAAAAAAAAAAAAAAAAAAAAAAAAAAA&#13;&#10;AAAAAAAAAAAAAACkAAAAK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lZWf9ZWV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MA&#13;&#10;AABzAAAAAAAAAAAAAAAAAAAAAAAAAAAAAAAAAAAAAAAAAAAAAAAAAAAAAAAAAAAAAAAAAAAAAAAA&#13;&#10;AAAAAAAAAAAAAAAAAOAAAAAp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VlZ/1lZWf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swAAAOUAAABtAAAAUwAAAEwAAABMAAAATAAAAEwAAABMAAAATAAAAEwAAABMAAAATAAAAEwAAABM&#13;&#10;AAAATQAAAFcAAACgAAAA/wAAAC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ZWVn/WVlZ/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zAAAA/wAAAP8AAAD/AAAA/wAAAP8AAAD/AAAA/wAAAP8AAAD/AAAA/wAAAP8AAAD/AAAA/wAA&#13;&#10;AP8AAAD/AAAA/wAAAP8AAAD/AAAA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lZWf9ZWV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MAAAD/AAAA/wAAAP8AAAD/AAAA/wAAAP8AAAD/AAAA/wAAAP8AAAD/AAAA/wAAAP8AAAD/&#13;&#10;AAAA/wAAAP8AAAD/AAAA/wAAAP8AAAA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VlZ/1lZWf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swAAAP0AAAC/AAAAqgAAAKYAAACmAAAApgAAAKYAAACmAAAApgAAAKYAAACmAAAApgAA&#13;&#10;AKYAAACmAAAAqAAAALUAAADpAAAA/wAAAC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ZWVn/WVlZ/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zAAAAfAAAAAAAAAAAAAAAAAAAAAAAAAAAAAAAAAAAAAAAAAAAAAAAAAAAAAAAAAAA&#13;&#10;AAAAAAAAAAAAAAAAAAAAAAAAACIAAAD+AAAA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lZWf9ZWV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MAAAAvAAAAAAAAAAAAAAAAAAAAAAAAAAAAAAAAAAAAAAAAAAAAAAAAAAAAAAAA&#13;&#10;AAAAAAAAAAAAAAAAAAAAAAAAAAAAAAAAAMAAAAAp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VlZ/1lZW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wAAAAUAAAAAAAAAAAAAAAAAAAAAAAAAAAAAAAAAAAAAAAAAAAAAAAAAAAAA&#13;&#10;AAAAAAAAAAAAAAAAAAAAAAAAAAAAAAAAAAAALQAAAA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ZWVn/WVlZ/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lZWf9ZWV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VlZ/1lZWf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ZWVn/WVlZ/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lZWf9ZWV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lZWf9ZWVn/WVlZ/1lZWf9ZWVn/WVlZ/1lZWf9ZWVn/WVlZ/1lZWf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VlZ/1lZWf9ZWVn/WVlZ/1lZWf9ZWVn/WVlZ/1lZWf9ZWVn/WVlZ/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w8PKyIiImQoKChzExMTNwEBAQQ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EBBTY2Np1YWFj+WVlZ/1lZWf9ZWVn/T09P4w0NDSY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1NTWaWVlZ/1lZWf9ZWVn/WVlZ/1lZWf9ZWVn/UFBQ5gkJCRo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RERMllZWf9OTk7iOTk5pEdHR81ZWVn/WVlZ/1lZWf9ZWVn/Jycn&#13;&#10;c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1NTWaPDw8rAAAAAIAAAAAAAAAAjs7O6tZWVn/WVlZ/1lZWf89&#13;&#10;PT2x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H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V1dX/FlZWf9Z&#13;&#10;WVn/JSUlagAAAAAAAAAAAAAAAAAAAAAAAAAAAAAAAAAAAAAAAAAAAAAAAAAAAAAAAAAAAAAAAAAA&#13;&#10;AAI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d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kJCRpZWVn/WVlZ&#13;&#10;/1VVVfQFBQUPAAAAAAAAAAAAAAAAAAAAAAAAAAAAAAAAAAAAAAAAAAAAAAAAAAAAAAAAAAAAAAAA&#13;&#10;AAAAAQ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B1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CQkaFlZWf9Z&#13;&#10;WVn/JCQkaQAAAAAAAAAAAAAAAAAAAAAAAAAAAAAAAAAAAAAAAAAAAAAAAAAAAAAAAAAAAAAAAAAA&#13;&#10;AAAAAAAA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H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AAAABAAAAAQAAAAEAAAABAAAAAQAAAAEAAAAAAAAAAAAAAAAAAAAAAAAAAAAAAAFISEjRWVlZ&#13;&#10;/z09Pa8AAAAAAAAAAAAAAAAAAAAAAAAAAAAAAAAAAAAAAAAAAAAAAAAAAAAAAAAAAAAAAAAAAAAA&#13;&#10;AAAAAAAAAAA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d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EBAQM&#13;&#10;WVlZ/1lZWf9ZWVn/WVlZ/1lZWf9ZWVn/WVlZ/wQEBA0AAAAAAAAAAAAAAAAAAAAAJCQkaFlZWf9M&#13;&#10;TEzbBgYGEgAAAAAAAAAAAAAAAAAAAAAAAAAAAAAAAAAAAAAAAAAAAAAAAAAAAAAAAAAAAAAAAAAA&#13;&#10;AAAAAAAAAAAAAAAAAP4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ICCD09PbE+Pj6yPj4+sj4+PrI+Pj6yPj4+sj4+PrICAgIIAAAAAAAAAAADAwMJSEhIz1BQUOgM&#13;&#10;DAwlAAAAAAAAAAAAAAAAJiYmbx8fH1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g4OKJZWVn/Li4u&#13;&#10;hh8fH1kfHx9ZICAgXS0tLYJVVVX2FhYWQ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JiZvWVlZ/1lZWf9Z&#13;&#10;WVn/WVlZ/1lZWf9ZWVn/WVlZ/1lZWf8FBQUQ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BgYRVdXV/xZWVn/WVlZ&#13;&#10;/1lZWf9ZWVn/WVlZ/1lZWf9ZWVn/TU1N3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CAgZTU1PuWVlZ/1lZWf9Z&#13;&#10;WVn/WVlZ/1lZWf9ZWVn/WVlZ/1lZWf88PDy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HwAAACsAAAArAAAAKwAAACsAAAArAAAAKwAAAA8AAAAA&#13;&#10;AAAABAAAACsAAAArAAAAKwAAACsAAAArAAAAKwAAACoAAAAAAAAAAAAAAAAAAAADAAAARQAAAHIA&#13;&#10;AAB5AAAAQAAAAAoAAAAAAAAAXAAAABMAAAAAAAAAAAAAAAAAAAAAAAAAAAAAAAAAAAAAAAAACQAA&#13;&#10;ACsAAAArAAAAKwAAACsAAAArAAAAKwAAACkAAAAaAAAAC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ewAAALgAAAAAAAAAAAAAAAAAAAAAAAAAAAAAAAkAAAArAAAAKwAAACsAAAAr&#13;&#10;AAAAKwAAACsAAAAlAAAAAAAAAAAAAAAZAAAAKwAAACsAAAArAAAAKwAAACsAAAArAAAAFAAAAAAA&#13;&#10;AAAAAAAAbgAAAN4AAABjAAAAAAAAAAAAAAAAAAAAAAAAAAAAAAAAAAAAAAAAAAAAAAAAAAAAAAAA&#13;&#10;AAAAAAAAAAAAAAAAAAAAAAARAAAAcQAAANUAAAC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mAAAAuAAAAP8AAAD/AAAA/wAAAOsAAACeAAAAJwAA&#13;&#10;AAAAAAANAAAAlAAAANoAAAD/AAAA/wAAAP8AAADPAAAAgwAAAAAAAAAAAAAAKQAAAMwAAAD/AAAA&#13;&#10;8gAAANMAAAD+AAAA+wAAAMUAAAD3AAAAJAAAAAAAAAAAAAAAAAAAAAAAAAAAAAAAAAAAAAAAAAAf&#13;&#10;AAAAngAAAO8AAAD/AAAA/wAAAP8AAAD/AAAA/wAAAP8AAAD/AAAA9gAAAMAAAAB6AAAAF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XAAAAeAAAAAAAAAAAAAAAAAAAAAAAAAAAAAAAHwAAAJkAAADkAAAA/wAA&#13;&#10;AP8AAAD/AAAAwgAAAG8AAAAAAAAAAAAAAFIAAACvAAAA+gAAAP8AAAD/AAAA9AAAAKYAAAA4AAAA&#13;&#10;AAAAAAAAAADLAAAA/wAAAL4AAAAAAAAAAAAAAAAAAAAAAAAAAAAAAAAAAAAAAAAAAAAAAAAAAAAA&#13;&#10;AAAAAAAAAAAAAAAAAAAAVAAAAO0AAAD/AAAA/wAAAI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nQAAAP8AAAD/AAAAQgAAAAAAAAAA&#13;&#10;AAAAAAAAAAAAAAAAAAAACwAAAPAAAAD/AAAA3gAAAAQAAAAAAAAAAAAAAA4AAADcAAAA/wAAAG4A&#13;&#10;AAAJAAAAAAAAABMAAACZAAAA/wAAAP8AAAAkAAAAAAAAAAAAAAAAAAAAAAAAAAAAAAAAAAAAAAAA&#13;&#10;AAAAAAAAAAAAHwAAAP8AAAD/AAAAtgAAADUAAAATAAAAJQAAAFUAAACnAAAA/wAAAP8AAADrAAAA&#13;&#10;U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QAAAP8AAAAiAAAAAAAAAAAAAAAAAAAAAAAAAAAAAAAAAAAAAAAAAB4AAAD/&#13;&#10;AAAA/wAAAMIAAAAAAAAAAAAAAAAAAAAAAAAAAAAAAAAAAAB8AAAA/wAAAP8AAABjAAAAAAAAAAAA&#13;&#10;AAAAAAAAAAAAAEMAAACpAAAAPAAAAAAAAAAAAAAAAAAAAAAAAAAAAAAAAAAAAAAAAAAAAAAAAAAA&#13;&#10;AAAAAAAAAAAAAAAAAAAAAAAFAAAAAQAAANgAAAD/AAAAi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4AAAA/wAAAP8AAAAcAAAAAAAA&#13;&#10;AAAAAAAAAAAAAAAAAAAAAAAAAAAA1gAAAP8AAAC+AAAAAAAAAAAAAAAAAAAAZgAAAP8AAADMAAAA&#13;&#10;AAAAAAAAAAAAAAAAAAAAAAAAAACVAAAA/wAAACQAAAAAAAAAAAAAAAAAAAAAAAAAAAAAAAAAAAAA&#13;&#10;AAAAAAAAAAAAAAAAAAAA+QAAAP8AAACVAAAAAAAAAAAAAAAAAAAAAAAAAAAAAABVAAAA7gAAAP8A&#13;&#10;AAD8AAAAQ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EAAAAywAAAAAAAAAAAAAAAAAAAAAAAAAAAAAAAAAAAAAAAAAAAAAAAAAA&#13;&#10;APgAAAD/AAAAnAAAAAAAAAAAAAAAAAAAAAAAAAAAAAAAAAAAAFYAAAD/AAAA/wAAAD4AAAAAAAAA&#13;&#10;AAAAAAAAAAAAAAAAAAAAAAAAAAAAAAAAAAAAAAAAAAAAAAAAAAAAAAAAAAAAAAAAAAAAAAAAAAAA&#13;&#10;AAAAAAAAAAAAAAAAAAAAAAAAAAAAAAAAAAAAtQAAAP8AAAC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HQAAAD/AAAA/wAAABIAAAAA&#13;&#10;AAAAAAAAAAAAAAAAAAAAAAAAAAAAAADSAAAA/wAAALQAAAAAAAAAAAAAAAAAAACcAAAA/wAAAMEA&#13;&#10;AAAAAAAAAAAAAAAAAAAAAAAAAAAAABgAAAD+AAAAJAAAAAAAAAAAAAAAAAAAAAAAAAAAAAAAAAAA&#13;&#10;AAAAAAAAAAAAAAAAAAAAAADxAAAA/wAAAJUAAAAAAAAAAAAAAAAAAAAAAAAAAAAAAAAAAABTAAAA&#13;&#10;/wAAAP8AAADsAAAAD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NoAAAB0AAAAAAAAAAAAAAAAAAAAAAAAAAAAAAAAAAAAAAAAAAAAAAAA&#13;&#10;AAAA9AAAAP8AAACSAAAAAAAAAAAAAAAAAAAAAAAAAAAAAAAAAAAAUgAAAP8AAAD/AAAANAAAAAAA&#13;&#10;AAAAAAAAAAAAAAAAAAAAAAAAAAAAAAAAAAAAAAAAAAAAAAAAAAAAAAAAAAAAAAAAAAAAAAAAAAAA&#13;&#10;AAAAAAAAAAAAAAAAAAAAAAAAAAAAAAAAAAAAAACwAAAA/wAAAI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MAAAD/AAAANwAAAAAAAAAAAAAAAAAAAAAAAAAAAAAAAAAAAD4AAADwAAAAB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jAAAA/wAAADcAAAAAAAAAAAAAAAAA&#13;&#10;AAAAAAAAAAAAAAAAAAA+AAAA8AAAAA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jAAAA/wAAADcAAAAAAAAAAAAAAAAAAAAAAAAAAAAAAAAAAAA+AAAA8AAAAA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3wAAAP8AAACOAAAABAAAAAAAAAAAAAAAAAAAAAAAAAAXAAAAxgAAAI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N8AAAD/AAAAjgAAAAQAAAAAAAAA&#13;&#10;AAAAAAAAAAAAAAAAFwAAAMYAAACP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N8AAAD/AAAAjgAAAAQAAAAAAAAAAAAAAAAAAAAAAAAAFwAAAMYAAACP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gAAAA/wAAAP8AAADpAAAAqAAAAJAAAACTAAAAsgAAAPgAAACnAAAAB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oAAAAP8AAAD/AAAA6QAAAKgA&#13;&#10;AACQAAAAkwAAALIAAAD4AAAApwAAAA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oAAAAP8AAAD/AAAA6QAAAKgAAACQAAAAkwAAALIAAAD4AAAApwAAAA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YAAABmAAAA0wAAAP4AAAD/AAAA/wAAAPEAAADEAAAAR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GAAAAZgAAANMAAAD+AAAA&#13;&#10;/wAAAP8AAADxAAAAxAAAAEY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AAAAZgAAANMAAAD+AAAA/wAAAP8AAADxAAAAxAAAAE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wAAACQ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A&#13;&#10;AAAkAAAAG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AAAAkAAAAG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zAAAAjwAA&#13;&#10;AI8AAACPAAAAjwAAAI8AAACPAAAAjwAAAI8AAACMAAAABAAAAAAAAAAAAAAAAAAAAAAAAAA5AAAA&#13;&#10;jwAAAI8AAACPAAAAjwAAAI8AAACPAAAAjwAAAC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oAAACY&#13;&#10;AAAA+gAAAP8AAAD/AAAA/wAAAP8AAAD/AAAAsgAAAGwAAAACAAAAAAAAAAAAAAAAAAAAAAAAAC8A&#13;&#10;AACLAAAA9AAAAP8AAAD/AAAA/wAAAOEAAACDAAAAH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AAAA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AAAAA/wAAAP8AAA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AAAAP8AAAD/AAAA/wAA&#13;&#10;AP8AAA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IAAAAD/AAAA/wAAAP8AAAD/&#13;&#10;AAAA/wAAAP8AAA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A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gA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A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A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AAAAA/wAA&#13;&#10;AP8AAAD/AAAA/wAAAP8AAAD/AAAAg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A&#13;&#10;AAAA/wAAAP8AAAD/AAAA/wAAAI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IQA&#13;&#10;AAD/AAAA/wAAAP8AAAD/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AAAAA/wAAAP8AAA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IQAAAD/AAAA/wAAAH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AAAAAg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IQAAAB7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KwAAAD/AAAASwAAAAAAAAAAAAAAAAAA&#13;&#10;AAAAAAAAAAAAAAAAAAAAAAAAAAAACQAAAOAAAADiAAAAAAAAAAAAAAAAAAAAAAAAAAAAAAAAAAAA&#13;&#10;AAAAAAAAAAAAAAAAAAAAAAAAAAAAAAAAAAAAAAAAAAAAAAAAAAAAAAAAAAAAAAAAAAAAAAAAAAAA&#13;&#10;AAAAAAAAAAAAAAAAAAAAAAAAAAAAAAAAAAAAAAAAAAAAAAAAAAAAAAAAAAAAAAAAAAAAAAAAAAAA&#13;&#10;AAAAAAAAAAAAALMAAAD/AAAAwwAAAA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QAAAPMAAAD/AAAAW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YAAAA/wAAAP4AAAAGAAAAAAAAAAAAAAAA&#13;&#10;AAAAAAAAAAAAAAAAAAAAAAAAAAAAAAAKAAAA4gAAAKIAAAAAAAAAAAAAAAAAAAAAAAAAAAAAAAAA&#13;&#10;AAAAAAAAAAAAAAAAAAAAAAAAAAAAAAAAAAAAAAAAAAAAAAAAAAAAAAAAAAAAAAAAAAAAAAAAAAAA&#13;&#10;AAAAAAAAAAAAAAAAAAAAAAAAAAAAAAAAAAAAAAAAAAAAAAAAAAAAAAAAAAAAAAAAAAAAAAAAAAAA&#13;&#10;AAAAAAAAAAAAAAAAEwAAAN4AAAD/AAAAY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NAAAA/wAAAIw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IAAAD/AAAA/wAAAJMAAAARAAAAAAAA&#13;&#10;AAAAAAAAAAAAAAAAAAAAAAAAAAAAGgAAALsAAAD2AAAAMAAAAAAAAAAAAAAAAAAAAAAAAAAAAAAA&#13;&#10;AAAAAAAAAAAAAAAAAAAAAAAAAAAAAAAAAAAAAAAAAAAAAAAAAAAAAAAAAAAAAAAAAAAAAAAAAAAA&#13;&#10;AAAAAAAAAAAAAAAAAAAAAAAAAAAAAAAAAAAAAAAAAAAAAAAAAAAAAAAAAAAAAAAAAAAAAAAAAAAA&#13;&#10;AAAAAAAAAAAAAAAAAAAAAAAALgAAAPQAAADtAAAAH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YQAAAPwAAAC7A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gQAAAP8AAAD/AAAA/wAAAPcAAACr&#13;&#10;AAAAgQAAAGoAAABnAAAAgAAAAKsAAAD6AAAA9gAAAFcAAAAAAAAAAAAAAAAAAAAAAAAAAAAAAAAA&#13;&#10;AAAAAAAAAAAAAAAAAAAAAAAAAAAAAAAAAAAAAAAAAAAAAAAAAAAAAAAAAAAAAAAAAAAAAAAAAAAA&#13;&#10;AAAAAAAAAAAAAAAAAAAAAAAAAAAAAAAAAAAAAAAAAAAAAAAAAAAAAAAAAAAAAAAAAAAAAAAAAAAA&#13;&#10;AAAAAAAAAAAAAAAAAAAAAAAAAAAAAAAANQAAANoAAADlAAAAL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HUAAAD/AAAAywAAAB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DAAAAhwAAAPMAAAD/AAAA/wAA&#13;&#10;AP8AAAD/AAAA/wAAAP8AAAD/AAAA/wAAALMAAAAgAAAAAAAAAAAAAAAAAAAAAAAAAAAAAAAAAAAA&#13;&#10;AAAAAAAAAAAAAAAAAAAAAAAAAAAAAAAAAAAAAAAAAAAAAAAAAAAAAAAAAAAAAAAAAAAAAAAAAAAA&#13;&#10;AAAAAAAAAAAAAAAAAAAAAAAAAAAAAAAAAAAAAAAAAAAAAAAAAAAAAAAAAAAAAAAAAAAAAAAAAAAA&#13;&#10;AAAAAAAAAAAAAAAAAAAAAAAAAAAAAAAAAAAAAAAACwAAAJsAAADvAAAAP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IAAAA+AAAAHgA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AAAAHIAAACo&#13;&#10;AAAAxwAAAOMAAADPAAAApgAAAH0AAABDAAAAAAAAAAAAAAAAAAAAAAAAAAAAAAAAAAAAAAAAAAAA&#13;&#10;AAAAAAAAAAAAAAAAAAAAAAAAAAAAAAAAAAAAAAAAAAAAAAAAAAAAAAAAAAAAAAAAAAAAAAAAAAAA&#13;&#10;AAAAAAAAAAAAAAAAAAAAAAAAAAAAAAAAAAAAAAAAAAAAAAAAAAAAAAAAAAAAAAAAAAAAAAAAAAAA&#13;&#10;AAAAAAAAAAAAAAAAAAAAAAAAAAAAAAAAAAAAAAAAAAAAAAAAAAAAAFAAAAB1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oAAAAo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YAAAAAAAAAAAAAAAAAAAAAAAAAAAAAAAYAAAACAAAAAAAA&#13;&#10;AAAAAAAAAAAAAAAAAAAAAAAAAAAAAAAAAAAAAAAAAAAAAAAAAAAAAAAAAAAAAAAAAAAAAAAAAAAA&#13;&#10;AAAAAAAAAAAAAAAAAAAAAAAAAAAAAAAAAAAAAAAAAAAAAAAAAAAAADwAAAAy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ICBjY2Nm1jY2PIeXl583l5efNjY2PINjY2bQICAgY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0NDRtnZ2fPf39//39/f/9/f3//f39//39/f/9/f3//Z2dnzw0N&#13;&#10;DR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CAgIGZ2dnz39/f/9/f3//f39//39/f/9/f3//f39//39/f/9/f3//&#13;&#10;Z2dnzwICAgY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Y2Nm1/f3//f39//39/f/9/f3//f39//39/f/9/f3//f39//39/&#13;&#10;f/9/f3//NjY2b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2NjZtf39//39/f/9/f3//f39//39/f/9/f3//&#13;&#10;f39//39/f/9/f3//f39//zY2Nm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CAgZnZ2fPf39//39/f/9/f3//f39//39/&#13;&#10;f/9/f3//f39//39/f/9nZ2fPAgICB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&#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0NDRtnZ2fPf39//39/f/9/f3//&#13;&#10;f39//39/f/9/f3//Z2dnzw0NDR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CAgY2NjZtY2NjyHl5&#13;&#10;efN5eXnzY2NjyDY2Nm0CAgIG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&#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LMAAAD/AAAAwwA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JAAAA/wAAAM8A&#13;&#10;AAAJ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wAAAN4AAAD/AAAAY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GAAAAPUAAADsAAAA&#13;&#10;I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PQAAADtAAAAH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MAAADKAAAA/AAAAE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NQAAANoAAADlAAAAL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dAAAA1gAAAPk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wAAAJsAAADvAAAAP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OIAAADJAAAAK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AAAAB1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bAAAAdAAAAA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AOAAAAAA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B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O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AwMD&#13;&#10;/w8PD/8PDw//Dw8P/w8PD/8PDw//Dw8P/w8PD/8PDw//Dw8P/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AgIC/wAA&#13;&#10;AP8AAAAOAAAAAA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4&#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D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wwMDP8AAAD/AAAAT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yAQEB/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ICAj/&#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&#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&#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&#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&#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&#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&#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&#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&#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&#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&#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&#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&#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&#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&#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&#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&#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&#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&#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&#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&#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&#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&#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&#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PDw//Dw8P&#13;&#10;/w8PD/8PDw//Dw8P/wUFBf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yAAAA/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EBAT/AAAA&#13;&#10;/w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D/AwMD/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Dw8P/w8PD/8PDw//Dw8P/w8PD/8PDw//Dw8P&#13;&#10;/w8PD/8PDw//Dw8P/w8PD/8PDw//Dw8P/w8PD/8PDw//Dw8P/w8PD/8PDw//Dw8P/w8PD/8PDw//&#13;&#10;Dw8P/w8PD/8PDw//Dw8P/w8PD/8PDw//Dw8P/w8PD/8PDw//Dw8P/w8PD/8PDw//Dw8P/w8PD/8P&#13;&#10;Dw//Dw8P/w8PD/8PDw//Dw8P/w8PD/8PDw//Dw8P/w8PD/8PDw//Dw8P/w8PD/8PDw//Dw8P/w8P&#13;&#10;D/8PDw//Dw8P/w8PD/8PDw//Dw8P/w8PD/8PDw//AgIC/wAAAP8AAAAOAAAAAA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T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&#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9TU1P+NjY3/bGxs/0tLS/82Njb/Tk5O/25ubv+ioqL/9PT0////////&#13;&#10;////uLi4/0VFRf//////////////////////////////////////////////////////////////&#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7+/v+tra3/QUFB/wAAAP8AAAD/AAAA&#13;&#10;/wAAAP8KCgr/AQEB/wAAAP8AAAD/DAwM/2BgYP+oqKj/LS0t/wcHB///////////////////////&#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8vLy/1FRUf8AAAD/AAAA/wEBAf9MTEz/ubm5/+zs7P//////9fX1/8/Pz/+Dg4P/Dg4O/wAA&#13;&#10;AP8AAAD/AAAA/wAAAP/29vb/////////////////////////////////////////////////////&#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&#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&#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&#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&#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&#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&#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&#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&#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&#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&#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&#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&#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&#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&#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&#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&#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&#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&#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&#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&#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&#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&#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&#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kAAAA4gAAAAwAAAAAAAAAAAAAAAAAAAAAAAAAAAAAAAAAAAAAAAAAAAAAAAAAAAAA&#13;&#10;AAAAAAAAAAAAAAAAAAAAAAAAAAAAAAAAAAAAAAAAAAAAAAAAAAAAAAAAAAAAAAAAAAAAAAAAAAAA&#13;&#10;AAAAAAAAAAAAAAAAAAAAAAAAAAAAAAAAAAAAAAAAAAAAAAAAAAAAAAAAAAAAAAAAAAAAAAAAAAAA&#13;&#10;AAAAAAAAAAAAAAAAAAAAAAAAAAAAAAAAAAAAAAAAAAAABQAAAOoAAADNAAAAC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6gAAAJMAAAAAAAAAAAAA&#13;&#10;AAAAAAAAAAAAAAAAAAAAAAAAAAAAAAAAAAAAAAAAAAAAAAAAAAAAAAAAAAAAAAAAAAAAAAAAAAAA&#13;&#10;AAAAAAAAAAAAAAAAAAAAAAAAAAAAAAAAAAAAAAAAAAAAAAAAAAAAAAAAAAAAAAAAAAAAAAAAAAAA&#13;&#10;AAAAAAAAAAAAAAAAAAAAAAAAAAAAAAAAAAAAAAAAAAAAAAAAAAAAAAAAAAAAAAAAAAAAAAAAAAAA&#13;&#10;AAAAAAAAiAAAAOo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AAAANIAAACPAAAAAQAAAAAAAAAAAAAAAAAAAAAAAAAAAAAAAAAAAAAA&#13;&#10;AAAAAAAAAAAAAAAAAAAAAAAAAAAAAAAAAAAAAAAAAAAAAAAAAAAAAAAAAAAAAAAAAAAAAAAAAAAA&#13;&#10;AAAAAAAAAAAAAAAAAAAAAAAAAAAAAAAAAAAAAAAAAAAAAAAAAAAAAAAAAAAAAAAAAAAAAAAAAAAA&#13;&#10;AAAAAAAAAAAAAAAAAAAAAAAAAAAAAAAAAAAAAAIAAACXAAAA4gAAADg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AAACOAAAA&#13;&#10;egAAAAAAAAAAAAAAAAAAAAAAAAAAAAAAAAAAAAAAAAAAAAAAAAAAAAAAAAAAAAAAAAAAAAAAAAAA&#13;&#10;AAAAAAAAAAAAAAAAAAAAAAAAAAAAAAAAAAAAAAAAAAAAAAAAAAAAAAAAAAAAAAAAAAAAAAAAAAAA&#13;&#10;AAAAAAAAAAAAAAAAAAAAAAAAAAAAAAAAAAAAAAAAAAAAAAAAAAAAAAAAAAAAAAAAAAAAAAAAAAAA&#13;&#10;AIAAAACYAAAAD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wAAAAAAAAAAAAAAAAAAAAAAAAAAAAAAAAAA&#13;&#10;AAAAAAAAAAAAAAAAAAAAAAAAAAAAAAAAAAAAAAAAAAAAAAAAAAAAAAAAAAAAAAAAAAAAAAAAAAAA&#13;&#10;AAAAAAAAAAAAAAAAAAAAAAAAAAAAAAAAAAAAAAAAAAAAAAAAAAAAAAAAAAAAAAAAAAAAAAAAAAAA&#13;&#10;AAAAAAAAAAAAAAAAAAAAAAAAAAAAAAAAAAAAAAAAAAg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D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D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eAAAAX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9AAAA/w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8AAAA/wAAAA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8AAAA&#13;&#10;/wAAAA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7AAAA/wAAAA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6&#13;&#10;AAAA/wAAAA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5AAAA/wAAAAY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5AAAA/wAAA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cAAAAoAAAAA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ZAAAAXwAAAA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yAAAA/wAAAA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xAAAA/wAAAA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wAAAA/wAAAA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wAAAA/wAAAA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vAAAA/wAAAB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uAAAA/wAA&#13;&#10;AB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oAAABTAAAAUgAAAB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tAAAA/wAAAB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RAAAAowAAAPsAAADxAAAAxgAA&#13;&#10;APAAAABY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VAAAA&#13;&#10;oAAAAA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IAAADaAAAA/wAAAMQAAAAWAAAAAAAAAGEAAAD9AAAAJ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QAAANEAAAD/AAAA5AAAABEAAAAAAAAA&#13;&#10;AAAAAA4AAAD/AAAAo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wAAAP8AAAD/AAAATgAAAAAAAAAAAAAAAAAAAAAAAADuAAAA0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dAAAA+gAAAP8AAADPAAAAAAAAAAAAAAAA&#13;&#10;AAAAAAAAAAsAAAD+AAAA6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SAAAA/wAAAP8AAABVAAAAAAAAAAAAAAAAAAAAAAAAADgAAAD/AAAA/gAAAA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VAAAAXwAAAA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nAAAA/wAAABg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8A&#13;&#10;AACyAAAAK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mAAAA/wAAAB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K0AAAD/AAAAow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lAAAA/wAAAB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RgAA&#13;&#10;AP8AAADzAAAAGg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KAAAAO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kAAAA/wAAAB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LAAAAXAAAAIEAAACdAAAApQAAAI8AAABvAAAALAAAAAAAAAAAAAAAAAAAAAAAAAAAAAAAAAAA&#13;&#10;AAAAAAAAAAAAAAAAAAAAAAAAAAAAAAAAAAAAAAAAAAAAAAAAAAAAAAAAAAAAAAAAAAAAAAAAAAAA&#13;&#10;AAAAAAAAAAAAAAAAAAAAAAAAAAAAAAAAAAAAAAAAAAAAAAAAAAAAAAAAAAAAAAAAAAAAAAAAAAAA&#13;&#10;AAAAAAAAAAAAAAAAAAAAAAAAAAAAAAAFAAAA2AAAAP8AAAB1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kAAAA/wAAAB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jAAAA/wAAABw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QAA&#13;&#10;AEIAAAAFAAAAAAAAAAAAAAAAAAAAFQAAAGUAAADVAAAA/wAAAP8AAAD/AAAA6gAAAE4AAAAAAAAA&#13;&#10;AAAAAAAAAAAAAAAAAAAAAAAAAAAAAAAAAAAAAAAAAAAAAAAAAAAAAAAAAAAAAAAAAAAAAAAAAAAA&#13;&#10;AAAAAAAAAAAAAAAAAAAAAAAAAAAAAAAAAAAAAAAAAAAAAAAAAAAAAAAAAAAAAAAAAAAAAAAAAAAA&#13;&#10;AAAAAAAAAAAAAAAAAAAAAAAAAAAAABoAAADzAAAA/wAAAEU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iAAAA/wAAAB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WQAAANgAAAD/AAAA/wAAAP4AAAB8AAAAAQAAAAAAAAAAAAAAAAAAAAAAAAAAAAAAAAAA&#13;&#10;AAAAAAAAAAAAAAAAAAAAAAAAAAAAAAAAAAAAAAAAAAAAAAAAAAAAAAAAAAAAAAAAAAAAAAAAAAAA&#13;&#10;AAAAAAAAAAAAAAAAAAAAAAAAAAAAAAAAAAAAAAAAAAAAAAAAAAAAAAAAAAAAAAAAAAAAAKYAAAD/&#13;&#10;AAAAr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OAAAAoAAAAB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MAAABeAAAA6wAAAP8AAAD/&#13;&#10;AAAAowAAAAAAAAAAAAAAAAAAAAAAAAAAAAAAAAAAAAAAAAAAAAAAAAAAAAAAAAAAAAAAAAAAAAAA&#13;&#10;AAAAAAAAAAAAAAAAAAAAAAAAAAAAAAAAAAAAAAAAAAAAAAAAAAAAAAAAAAAAAAAAAAAAAAAAAAAA&#13;&#10;AAAAAAAAAAAAAAAAAAAAAAAAAAAAAAAAADQAAAC/AAAAHg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HQAAAMcAAAD/AAAA/wAAAGg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MAAADDAAAA&#13;&#10;/wAAAK8AAAAAAAAAAAAAAAAAAAAAAAAAAAAAAAAAAAAAAAAAAAAAAAAAAAAAAAAAAAAAAAAAAAAi&#13;&#10;AAAA2gAAAP8AAADeAAAAI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QAAAAAAAAAA&#13;&#10;AAAAAAAAAAAAAAAAAAAAAAAAAAAAAAAAAAAAAAAAAAAAAAAAAAAAAAAAAAAAAAAAAAAAAAAAAAUA&#13;&#10;AACSAAAA/wAAAPUAAAA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eAAAA4gAAAF8AAAAAAAAAAAAAAAAAAAAAAAAAAAAA&#13;&#10;AAAAAAAAAAAAAAAAAAAAAAAAAAAAAAAAAAAAAAAAAAAAFAAAAMgAAADNAAAAD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KYAAAAYAAAAAAAAAAAAAAAAAAAAAAAAAAAAAAAAAAAA&#13;&#10;AAAAAAAAAAAAAAAAAAAAAAAAAAAAAAAAAAAAAAAAAAAAAAAAZgAAAP8AAAC6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BgAAAAAAAAAAAAAAAAAAAAAAAAAAAAAAAAAAAAAAAAAAAAAAAAAAAAAAAAAAAAAAAAAAAAAA&#13;&#10;AAAAAAAAAAAAAAoAAAAV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AAAAP8A&#13;&#10;AADwAAAAaQAAAAIAAAAAAAAAAAAAAAAAAAAAAAAAAAAAAAAAAAAAAAAAAAAAAAAAAAAAAAAAAAAA&#13;&#10;AAAAAAAAAAAAAAAAAH4AAAD9AAAAG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zgAAAP8AAAD/AAAA/wAAAMgAAAAwAAAAAAAAAAAAAAAA&#13;&#10;AAAAAAAAAAAAAAAAAAAAAAAAAAAAAAAAAAAAAAAAAAAAAAAAAAAAAAAAAAIAAADLAAAAcgAAAAAA&#13;&#10;AAAAAAAAAAAAAAAAAAAAAAAAAAAAAAAAAAAAAAAAAAAAAAAAAAAAAAAAAAAAAAAAAAAAAAAAAAAA&#13;&#10;AAAAAAAAAAAAAAAAAAAAAAAAAAAAAAAAAAAAAAAAAAAAAAAAAAAAAAAAAAAAOQAAAJsAAAAU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RAAAAXwAAAA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1AAA&#13;&#10;AEEAAACcAAAA/QAAAP8AAAD8AAAAjQAAAAwAAAAAAAAAAAAAAAAAAAAAAAAAAAAAAAAAAAAAAAAA&#13;&#10;AAAAAAAAAAAAAAAAAAAAAAAAAABNAAAAvQAAAAAAAAAAAAAAAAAAAAAAAAAAAAAAAAAAAAAAAAAA&#13;&#10;AAAAAAAAAAAAAAAAAAAAAAAAAAAAAAAAAAAAAAAAAAAAAAAAAAAAAAAAAAAAAAAAAAAAAAAAAAAA&#13;&#10;AAAAAAAAAAAAAAAAAAACAAAAzQAAAP8AAAB+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F&#13;&#10;AAAAAAAAAAAAAAAAAAAAAAAAAAAAAAAAAAAAAAAAAAAAAAAAAAAAAAAAAAAAAAAAAAAAAAAAAAAA&#13;&#10;AAAAAAAAAgAAAKoAAACbA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b&#13;&#10;AAAA/wAAAC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wAAAAAAAAAAAAAAMAAAAMYAAAD/AAAA/wAAAOIA&#13;&#10;AABQAAAAAAAAAAAAAAAAAAAAAAAAAAAAAAAAAAAAAAAAAAAAAAAAAAAAAAAAAAAAAAAXAAAAygAA&#13;&#10;AAAAAAAAAAAAAAAAAAAAAAAAAAAAAAAAAAAAAAAAAAAAAAAAAAAAAAAAAAAAAAAAAAAAAAAAAAAA&#13;&#10;AAAAAAAAAAAAAAAAAAAAAAAAAAAAAAAAAAAAAAAAAAAAAAAAAAAAAAAAAABoAAAA/wAAAOEAAAAK&#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GUAAADfAAAAGAAAAAAAAAAAAAAAAAAAAAAAAAAAAAAA&#13;&#10;AAAAAAAAAAAAAAAAAAAAAAAAAAAAAAAAAAAAAAAAAAAAAAAALgAAAPUAAAD/AAAAswAAAA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bAAAA/wAAAC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EAAABnAAAA7gAAAP8AAAD/AAAAsQAAAB4AAAAAAAAAAAAAAAAAAAAA&#13;&#10;AAAAAAAAAAAAAAAAAAAAAAAAAAAAAAAAAAAAtwAAAAAAAAAAAAAAAAAAAAAAAAAAAAAAAAAAAAAA&#13;&#10;AAAAAAAAAAAAAAAAAAAAAAAAAAAAAAAAAAAAAAAAAAAAAAAAAAAAAAAAAAAAAAAAAAAAAAAAAAAA&#13;&#10;AAAAAAAAAAAAAAAAABMAAADtAAAA/wAAAFI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QAAALoA&#13;&#10;AAD/AAAAuQAAAAEAAAAAAAAAAAAAAAAAAAAAAAAAAAAAAAAAAAAAAAAAAAAAAAAAAAAAAAAAAAAA&#13;&#10;AAAAAAAAAAAAAAAAADgAAADrAAAA/wAAAMgAAAAU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A/wAAAC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FgAA&#13;&#10;AKQAAAD/AAAA/wAAAPQAAAB0AAAABAAAAAAAAAANAAAAQQAAAAAAAAAAAAAAAAAAAAAAAAAAAAAA&#13;&#10;WQAAAAAAAAAAAAAAAAAAAAAAAAAAAAAAAAAAAAAAAAAAAAAAAAAAAAAAAAAAAAAAAAAAAAAAAAAA&#13;&#10;AAAAAAAAAAAAAAAAAAAAAAAAAAAAAAAAAAAAAAAAAAAAAAAAAAAAAAAAAJgAAAD/AAAAug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BgAAADqAAAA/wAAAHMAAAAAAAAAAAAAAAAAAAAA&#13;&#10;AAAAAAAAAAAAAAAAAAAAAAAAAAAAAAAAAAAAAAAAAAAAAAAAAAAAAAAAAAAAAAAmAAAA3gAAAP8A&#13;&#10;AADaAAAAI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ZAAAA/wAAACY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DAAAA2gAAAP8AAAD/AAAA1wAAAFsA&#13;&#10;AAC2AAAATgAAAAAAAAAAAAAAAAAAAAAAAAAAAAAAAAAAAAAAAAAAAAAAAAAAAAAAAAAAAAAAAAAA&#13;&#10;AAAAAAAAAAAAAAAAAAAAAAAAAAAAAAAAAAAAAAAAAAAAAAAAAAAAAAAAAAAAAAAAAAAAAAAAAAAA&#13;&#10;AAAAAAAAAAAAAAAAMwAAAP0AAAD6AAAAK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BLAAAA/wAAAPkAAAAyAAAAAAAAAAAAAAAAAAAAAAAAAAAAAAAAAAAAAAAAAAAAAAAAAAAA&#13;&#10;AAAAAAAAAAAAAAAAAAAAAAAAAAAAAAAAGAAAAM4AAAD/AAAA6AAAAD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YAAAA/wAAAC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wAAAIAAAAD5AAAA/wAAAP8AAACwAAAAAAAAAAAAAAAAAAAAAAAAAAAAAAAA&#13;&#10;AAAAAAAAAAAAAAAAAAAAAAAAAAAAAAAAAAAAAAAAAAAAAAAAAAAAAAAAAAAAAAAAAAAAAAAAAAAA&#13;&#10;AAAAAAAAAAAAAAAAAAAAAAAAAAAAAAAAAAAAAAAAAAAAAAAAAAABAAAAxwAAAP8AAACK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kgAAAP8AAADYAAAACwAAAAAA&#13;&#10;AAAAAAAAAAAAAAAAAAAAAAAAAAAAAAAAAAAAAAAAAAAAAAAAAAAAAAAAAAAAAAAAAAAAAAAAAAAA&#13;&#10;AA0AAAC6AAAA/wAAAIw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YAAAA/wAAACc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PgAAAEwAAAAAAAAAAAAAAAAA&#13;&#10;AAAAAAAAAAAAAAAAAAAAAAAAAAAAAAAAAAAAAAAAAAAAAAAAAAAAAAAAAAAAAAAAAAAqAAAA2wAA&#13;&#10;APQAAAAdAAAAAAAAAAAAAAAAAAAAAAAAAAAAAAAAAAAAAAAAAAAAAAAAAAAAAAAAAAAAAAAAAAAA&#13;&#10;AAAAAAAAAAAAAAAAAAAAAAAAAAAAAAAAAAAAAAAAAAAAAAAAAAAAAAAAAAAAAAAAAAAAAAAAAAAA&#13;&#10;AAAAAAAAAAAAAAAAAAAAUgAAAMYAAAAM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CAAAANIAAAD/AAAAnAAAAAAAAAAAAAAAAAAAAAAAAAAAAAAAAAAAAAAAAAAA&#13;&#10;AAAAAAAAAAAAAAAAAAAAAAAAAAAAAAAAAAAAAAAAAAAAAAAFAAAAb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XAAAA/wAAAC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gwAAAP8AAACtAAAAHAAAAAAAAAAAAAAAAAAAAAAAAAAAAAAAAAAAAAAAAAAA&#13;&#10;AAAAAAAAAAAAAAAAAAAAAAAAAAAAAAAAAAAAlwAAAH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CsAAAD2AAAA0wAA&#13;&#10;AA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HAAAAoAAAAB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nQAAAP8AAAD/AAAA8wAA&#13;&#10;AHAAAAADAAAAAAAAAAAAAAAAAAAAAAAAAAAAAAAAAAAAAAAAAAAAAAAAAAAAAAAAAAAAAAADAAAA&#13;&#10;vAAAAA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C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wAAALwAAADqAAAA/wAAAP8AAADOAAAANQAAAAAAAAAAAAAAAAAAAAAA&#13;&#10;AAAAAAAAAAAAAAAAAAAAAAAAAAAAAAAAAAAAAAAA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QAAAAEAAAAOAAAA&#13;&#10;iQAAAPkAAAD/AAAA/QAAAJQAAAAP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MAAACdAAAA&#13;&#10;/gAAAP8AAAD3AAAAfwAAAAsAAAA4AAAAngAAAAAAAAAAAAAAAAAAAAAAAAAAAAAAAAAAAAAAAAAA&#13;&#10;AAAAAAAAAAAAAAAAAAAAAAAAAAAAAAAAAAAAAAAAAAAAAAAAAAAAAAAAAAAAAAAAAAAAAAAAAAAA&#13;&#10;AAAAAAAAAAAAAAAAAAAAAAAAAAAAAAAAAAAAAAAAAAAAAIsAAAD/AAAAxwAAAAEAAAAAAAAAAAAA&#13;&#10;AAAAAAAAAAAAAAAAAAAAAAAAAAAAAAAAAAAAAAAAAAAAAA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NAAAAXwAAAB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PQAAANUAAAD/AAAA/wAAAOoAAADrAAAAJAAA&#13;&#10;AAAAAAAAAAAAAAAAAAAAAAAAAAAAAAAAAAAAAAAAAAAAAAAAAAAAAAAAAAAAAAAAAAAAAAAAAAAA&#13;&#10;AAAAAAAAAAAAAAAAAAAAAAAAAAAAAAAAAAAAAAAAAAAAAAAAAAAAAAAAAAAAAAAAAAAAAAAAAAAA&#13;&#10;AAAAKAAAAPoAAAD9AAAAMwAAAAAAAAAAAAAAAAAAAAAAAAAAAAAAAAAAAAAAAAAAAAAAAAAAAAA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QAAAA/wAAAC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UAAAB8AAAA+gAAAP8AAAB+AAAAAAAAAAAAAAAAAAAAAAAAAAAAAAAAAAAAAAAAAAAA&#13;&#10;AAAAAAAAAAAAAAAAAAAAAAAAAAAAAAAAAAAAAAAAAAAAAAAAAAAAAAAAAAAAAAAAAAAAAAAAAAAA&#13;&#10;AAAAAAAAAAAAAAAAAAAAAAAAAAAAAAAAAAAAAAAAAAAAuwAAAP8AAACY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PAAAA/w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wAAANgAAAAGAAAA&#13;&#10;AAAAAAAAAAAAAAAAAAAAAAAAAAAAAAAAAAAAAAAAAAAAAAAAAAAAAAAAAAAAAAAAAAAAAAAAAAAA&#13;&#10;AAAAAAAAAAAAAAAAAAAAAAAAAAAAAAAAAAAAAAAAAAAAAAAAAAAAAAAAAAAAAAAAAAAAAAAAAAAA&#13;&#10;AABTAAAA/wAAAO0AAAAT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P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pgAAAEEAAAAAAAAAAAAAAAAAAAAAAAAAAAAAAAAAAAAAAAAAAAAA&#13;&#10;AAAAAAAAAAAAAAAAAAAAAAAAAAAAAAAAAAAAAAAAAAAAAAAAAAAAAAAAAAAAAAAAAAAAAAAAAAAA&#13;&#10;AAAAAAAAAAAAAAAAAAAAAAAAAAAAAAAAAAAAAAoAAADhAAAA/wAAAGc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OAAAA3gAAAP8AAACJAAAAAAAAAAAAAAAA&#13;&#10;AAAAAAAAAAAAAAAAAAAAAAAAAAAAAAAAAAAAAAAAAAAAAAAAAAAAAAAAAAAAAAAAAAAAAAAAAAAA&#13;&#10;AAAAAAAAAAAAAAAAAAAAAAAAAAAAAAAAAAAAAAAAAAAAAAAAAAAAAAAAAAAAAAAAAAAAAAAAAAAA&#13;&#10;AAAAAAAAAAAAAAAAAAAAAAAAAAAAAAAAAAAAAAAAAAAAAAAAAAAAAAAAAAAAkAAAAP8AAACDAAAA&#13;&#10;AAAAAAAAAAAAAAAAAAAAAAAAAAAAAAAAGQAAAN8AAAD/AAAAw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OAAAA&#13;&#10;/wAAAD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QAAAAAAAAAA&#13;&#10;AAAAAAAAAAAAAAAAAAAAAAAAAAAAAAAAAAAAAAAAAAAAAAAAAAAAAAAAAAAAAAAAAAAAAAAAAAAA&#13;&#10;AAAAAAAAAAAAAAAAAAAAAAAAAAAAAAAAAAAAAAAAAAAAAAAAAAAAAAAAAAAAAAAAAAAAAAAAAAAA&#13;&#10;AAQAAAByAAAAvwAAAAI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NAAAA/wAAAD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HIAAABaAAAAAAAAAAAA&#13;&#10;AAAAAAAAAAAAAAAAAAAAAAAAAAAAAAAAAAAAAAAAAAAAAAAAAAAAAAAAAAAAAAAAAAAAAAAAAAAA&#13;&#10;AAAAAAAAAAAAAAAAAAAAAAAAAAAAAAAAAAAAAAAAAAAAKwAAAO8AAADQAAAAGgAAAAAAAAAAAAAA&#13;&#10;AAAAAAAAAAAAAAAAAAAAAAAAAAAAAAAAAAAAAAAAAAAAAAAAAAAAAAAAAAAAAAAA2gAAAGoAAAAA&#13;&#10;AAAAAAAAAAAAAAAAAAAAAAAAACYAAADfAAAA/wAAAPs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M&#13;&#10;AAAA/wAAAD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sAAAATQAAAD8AAAAT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HwAAANcAAAD/AAAA4AAAACgAAAAAAAAAAAAAAAAAAAAAAAAAAAAAAAAAAAAAAAAAAAAA&#13;&#10;AAAAAAAAAAAAAAAAAAAAAAAAAAAA2QAAADIAAAAAAAAAAAAAAAAAAAAAAAAAQgAAAOoAAAD/AAAA&#13;&#10;+AAAAF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MAAAA/wAAAD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wAA&#13;&#10;ANMAAAD/AAAA/wAAAP8AAAD/AAAA5QAAAH4AAAARAAAAAAAAAAAAAAAAAAAAAAAAAAAAAAAAAAAA&#13;&#10;AAAAABEAAABRAAAAE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IAAADFAAAA/wAAAO0AAAA7&#13;&#10;AAAAAAAAAAAAAAAAAAAAAAAAAAAAAAAAAAAAAAAAAAAAAAAAAAAAAAAAAAAAAAAAAAAAZgAAAHcA&#13;&#10;AAAAAAAAAAAAAA4AAACKAAAA/gAAAP8AAADpAAAAO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AAAAAoAAAAC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sAAAA8AAAAHMAAABKAAAAcgAAAMgAAAD/AAAA/wAAAP8A&#13;&#10;AADyAAAAggAAAAUAAAAAAAAAAAAAAAAAAAAAAAAAAAAAALEAAAD/AAAAu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JAAAAsAAAAP8AAAD2AAAAUAAAAAAAAAAAAAAAAAAAAAAAAAAAAAAA&#13;&#10;AAAAAAAAAAAAAAAAAAAAAAAAAAAAAAAABQAAAJoAAAC9AAAAswAAAPgAAAD/AAAA+AAAAIsAAAAQ&#13;&#10;AAAAAAAAAAAAAAAAAAAAAAAAAAAAAAAAAAAAAAAAAAAAAAAAAAAAAAAAAAAAAAAdAAAATgAAAHYA&#13;&#10;AABeAAAAB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AAAAHIAAAAQAAAAAAAAAAAA&#13;&#10;AAAAAAAAAAAAAAAAAAAAAAAAAAAAAAAAAAAAAAAAAAAAAAAAAAAAAAAAAAAAAAAAAAAAAAAAAAAA&#13;&#10;AAAAAAAAAAAAAAAAAAAAAAAAAAAAAAAAAAAAAAAAAAAAAAAAAAAAAAAAAAAAAAAAAAAAAAAAAAAA&#13;&#10;AAAAAAAAAAAAAAAAAAAAAAAAAAAAAAAAAAAAAAAAAADjAAAA7wAAAD4AAAAAAAAAAAAAAAAAAAAA&#13;&#10;AAAASAAAAP8AAADlAAAADgAAAAAAAAAAAAAAAAAAAAAAAAAAAAAANQAAAP8AAAD/AAAAc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2AAAA&#13;&#10;kAAAAAAAAAAAAAAAAAAAAAAAAAAsAAAAsQAAAP8AAAD/AAAA/wAAAMoAAAAiAAAAAAAAAAAAAAAA&#13;&#10;AAAAAAAAALkAAAD/AAAAwgAAAAAAAAAAAAAAAAAAAAAAAAAAAAAAAAAAAAAAAAAAAAAAAAAAAAAA&#13;&#10;AAAAAAAAAAAAAAAAAAAAAAAAAAAAAAAAAAAAAAAAAAAAAAAAAAAAAAAAAAAAAAAAAAAAAAAAAAAA&#13;&#10;AAAAAAAAAAAAAAAAAAAAAAAAAAAAAAAAAGsAAAB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g&#13;&#10;AAAA6wAAABEAAAAAAAAAAAAAAAAAAAAAAAAAAAAAAAAAAAAJAAAAkQAAAP4AAAD/AAAA4AAAABUA&#13;&#10;AAAAAAAAAAAAAAAAAAAAAAAAAAAAAAAAAAAAAAAAAAAAAAAAAAAAAAAAAAAAAAAAAAAAAAAAAAAA&#13;&#10;AAAAAAAAAAAAAAAAAAAAAAAAAAAAAAAAAAAAAAAAAAAAAAAAAAAAAAAAAAAAAAAAAAAAAAAAAAAA&#13;&#10;AAAAAAAAAAAAAAAAAAAAAAAAAAAAAAAArQAAAP8AAACm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gAAAA/wAAAMgAAAAOAAAAAAAAAAAAAAAAAAAA&#13;&#10;AAAAAAAAAAAAAAAAAAAAAEoAAADzAAAA/wAAAJkAAAAAAAAAAAAAAAAAAAAAAAAAAAAAAAAAAAAA&#13;&#10;AAAAAAAAAAAAAAAAAAAAAAAAAAAAAAAAAAAAAAAAAAAAAAAAAAAAAAAAAAAAAAAAAAAAAAAAAAAA&#13;&#10;AAAAAAAAAAAAAAAAAAAAAAAAAAAAAAAAAAAAAAAAAAAAAAAAAAAAAAAAAAAAAAAAAABFAAAA/wAA&#13;&#10;APM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0AAABtAAAA2AAAAMgAAAAAAAAAAAAAAAAAAAAAAAAAAAAAAAAAAAAAAAAAAAAAAAAAAAAA&#13;&#10;AAAAAAAAAAAAAAAAAAAAAAAAAAAAAAAAAAAAAAAAAAAAAAAAAAAAAAAAAAAAAAAAAAAAAAAAAAAA&#13;&#10;AAAAAAAAAAAAAAAAAAAAAAAAAAAAAAAAAAAAAAAAAAAAAAAAAAAAAAAAAAAAAAAAAAAAAAAAAAAA&#13;&#10;AAAAAAAAAAAAAAAAAAAAAAAAAAAAAAAAAAAAAAAAAAAAAAAAAAkAAADmAAAA/wAAANY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DAAAAAAAAAAAA&#13;&#10;AAAGAAAA3QAAAP8AAADRAAAAKAAAAAAAAAAAAAAAAAAAAAAAAAAAAAAAAAAAAAAAAAAxAAAA6AAA&#13;&#10;APwAAAAYAAAAAAAAAAAAAAAAAAAAAAAAAAAAAAAAAAAAAAAAAAAAAAAAAAAAAAAAAAAAAAAAAAAA&#13;&#10;AAAAAAAAAAAAAAAAAAAAAAAAAAAAAAAAAAAAAAAAAAAAAAAAAAAAAAAAAAAAAAAAAAAAAAAAAAAA&#13;&#10;AAAAAAAAAAAAAAAAAAAAAAAAAAUAAADYAAAA/wAAAHU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&#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JAAAAXwAAAB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FAAAA/wAAAD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8AAAC2AAAAAAAA&#13;&#10;AAAAAAAAAAAAAAAAAGEAAAD/AAAA/wAAAP8AAACqAAAAGQAAAAAAAAAAAAAAAAAAAAAAAAAAAAAA&#13;&#10;AAAAAMMAAABhAAAAAAAAAAAAAAAAAAAAAAAAAAAAAAAAAAAAAAAAAAAAAAAAAAAAAAAAAAAAAAAA&#13;&#10;AAAAAAAAAAAAAAAAAAAAAAAAAAAAAAAAAAAAAAAAAAAAAAAAAAAAAAAAAAAAAAAAAAAAAAAAAAAA&#13;&#10;AAAAAAAAAAAAAAAAAAAAAAAAGgAAAPMAAAD/AAAARQ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JAAAA/gAAAPoAAAA0AAAAAAAAAAAAAAAAAAAA&#13;&#10;AAAAAAAAAAAAAAAAAAAAAAAAAAAAAAAAAAAAAAAAAAAAAAAAAAAAAAAAAAAAAAAAAAAAAAAAAAAA&#13;&#10;AAAAAAAAAAAAAAAAAAAAAAAAAAAAAAAAAAAAAAAAAAIAAADGAAAA/wAAAOoAAAA1AAAAAAAAAAAA&#13;&#10;AAAAAAAAAAAAAAAAAAAAAAAAAAAAAAAAAAAAAAAAAAAAAAMAAAAkAAAAAAAAAAAAAAAAAAAAAAAA&#13;&#10;AIcAAAD/AAAAwQAAAAcAAAAAAAAAAAAAAAAAAAAAAAAAAAAAAAAAAACWAAAA/wAAAM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MEAAAD/AAAA/wAAAPkAAAClAAAAOAAAAAAAAAAAAAAAAAAAAAAAAAAA&#13;&#10;AAAAAAAAAAAAAAAAAAAAAAAAAAAAAAAAAAAAAAAAAAAAAAAAAAAAAAAAAAAAAAAAAAAAAAAAAAAA&#13;&#10;AAAAAAAAAAAAAAAAAAAAAAAAAAAAAAAAAAAAAAAAAAAAAAAAAAAAAAAAAAAAAAAAAAAAAAAAAAAA&#13;&#10;AAAAAAATAAAA1AAAAP8AAAB8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EAAAA/wAAAD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gAAADtAAAAAQAAAAAAAAAAAAAAAAAAAAAAAABSAAAA7wAAAP8A&#13;&#10;AAD/AAAA9AAAAIMAAAAhAAAAAAAAAAAAAAAAAAAAAAAAAMwAAAAnAAAAAAAAAAAAAAAAAAAAAAAA&#13;&#10;AAAAAAAAAAAAAAAAAAAAAAAAAAAAAAAAAAAAAAAAAAAAAAAAAAAAAAAAAAAAAAAAAAAAAAAAAAAA&#13;&#10;AAAAAAAAAAAAAAAAAAAAAAAAAAAAAAAAAAAAAAAAAAAAAAAAAAAAAAAAAAAAAAAADwAAAJMAAACp&#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AAAAArQAA&#13;&#10;APwAAAD/AAAA/wAAAMsAAABeAAAAAwAAAAAAAAAAAAAAAAAAAAAAAAAAAAAAAAAAAAAAAAAAAAAA&#13;&#10;AAAAAAAAAAAAAAAAAAAAAAAAAAAAAAAAAAAAAAAAAAAAAAAAAAAAAAAAAAAAAAAAAAAAAAAAAAAA&#13;&#10;AAAAAAAAAAAAAAAAAAAAAAAAAAAAAAAAAAAAAAAAADAAAADZAAAA8gAAAGY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DAAAA/wAAAD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ADmAAAA&#13;&#10;PQAAAAAAAAAAAAAAAAAAAAAAAAAAAAAAHwAAALIAAAD/AAAA/wAAAP8AAAD/AAAAxQAAAGwAAABM&#13;&#10;AAAAmQAAAMsAAAAAAAAAAAAAAAAAAAAAAAAAAAAAAAAAAAAAAAAAAAAAAAAAAAAAAAAAAAAAAAAA&#13;&#10;AAAAAAAAAAAAAAAAAAAAAAAAAAAAAAAAAAAAAAAAAAAAAAAAAAAAAAAAAAAAAAAAAAAAAAAAAAAA&#13;&#10;AAAAAAAAAAAAAAAAAAAAAAAAAAAAAAAAAAAAAAAB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0AAACHAAAA6wAAAP8AAADdAAAAAgAAAAAA&#13;&#10;AAAAAAAAAAAAAAAAAAAAAAAAAAAAAAAAAAAAAAAAAAAAAAAAAAAAAAAAAAAAAAAAAAAAAAAAAAAA&#13;&#10;AAAAAAAAAAAAAAAAAAAAAAAAAAAAAAAAAAAAAAAAAAAAAAAAAAAAAAAAAAAAAAAAAAkAAABkAAAA&#13;&#10;yAAAAPIAAACYAAAAHQ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DAAAA/wAAADw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PAAAAzgAAAAMAAAAAAAAAAAAAAAAAAAAAAAAAAAAA&#13;&#10;AAAAAAAvAAAApwAAAPAAAAD/AAAA/wAAAP8AAAD9AAAAswAAAA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DAAAA/wAAAP8AAAB9AAAAAAAAAAAAAAAAAAAAAAAAAAAA&#13;&#10;AAAAAAAAAAAAAAAAAAAAAAAAAAAAAAAAAAAAAAAAKwAAAP0AAAAPAAAAAAAAAAAAAAAAAAAAAAAA&#13;&#10;AAEAAACTAAAA/wAAAP8AAAC7AAAAAgAAAAAAAAAAAAAAAAAAAAAAAAAAAAAAAAAAABgAAADzAAAA&#13;&#10;+wAAAD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AAAAGAAAABYAAAAAAAAAAAAAAAAAAAAAAAAAAAAAAAAAAAAAAAAAAAAAAAA&#13;&#10;AAAAAAAAAAAAAAAAAAAAAAAAAAAAAAAAAAAAAAAAAAAAAAAAAAAAAAAAAAAAAAAAAAAAAAAAAAAA&#13;&#10;AAAAAAAAAAAAAAAAAAAAAAAAAAAAACsAAABuAAAAQwAAAAw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CAAAA/wAAAD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1&#13;&#10;AAAA/wAAAJsAAAAAAAAAAAAAAAAAAAAAAAAAAAAAAAAAAAAAAAAAAAAAAAAAAAAhAAAASwAAADkA&#13;&#10;AAA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wAAADTAAAACgAAAAAAAAAAAAAAAAAAAAAAAAAAAAAAAAAAAAAAAAAAAAAAAAAAAAAAAAAA&#13;&#10;AAAAGQAAAN8AAAAAAAAAAAAAAAAAAAAAAAAAFgAAALUAAAD/AAAA/wAAALMAAAAMAAAAAAAAAAAA&#13;&#10;AAAAAAAAAAAAAAAAAAAAAAAAAAAAAAAAAACTAAAA/wAAAK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cAAAAZAAAAA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BAAAA/wAAAD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xgAAAP8AAACSAAAAB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DfAAAA/wAAAO4A&#13;&#10;AACLAAAAI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AAAAA/wAA&#13;&#10;AD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IwAAAPMAAAD/AAAAwgAAABkAAAAAAAAAAAAAAAAAAAAAAAAAAAAAAAAAAAAAAAAAAAAA&#13;&#10;AAAAAAAAAAAAAAAAAAAAAAAAAAAAAAAAAAAAAAAAAAAAAAAAAAAAAAAAAAAAAAAAAAAAAAAAAAAA&#13;&#10;AAAAAAAAAAAAAAAAAAAAAAAAAAAAAAAAAAAAAAAAAAAAAAAAAAAAAAAAAAAAAAAAAAAAAAAAAAAA&#13;&#10;AAAAAAAAAAAAAAAAAAAAewAAADs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MAAABaAAAAxwAAAP8AAAD/AAAA/QAAALEAAAB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5AAAAoAAAAC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MAAAD/AAAA/wAAAOcAAAA/&#13;&#10;AAAAAAAAAAAAAAAAAAAAAAAAAAAAAAAAAAAAAAAAAAAAAAAAAAAAAAAAAAAAAAAAAAAAAAAAAAAA&#13;&#10;AAAAAAAAAAAAAAAAAAAAAAAAAAAAAAAAAAAAAAAAAAAAAAAAAAAAAAAAAAAAAAAAAAAAAAAAAAAA&#13;&#10;AAAAAAAAAAAAAAAAAAAAAAAAAAAAAAAAAAAAAAAAAAAAAAAAAAAAAAA5AAAA/gAAAPcAAAAV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QAAAChAAAA+AAAAP8AAAD/AAAAw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8AAAA/gAAAP8AAAD8AAAAnwAAACIAAAAAAAAAAAAAAAAAAAAAAAAA&#13;&#10;AAAAAAAAAAAAAAAAAAAAAAAAAAAAAAAAAAAAAAAAAAAAAAAAAAAAAAAAAAAAAAAAAAAAAAAAAAAA&#13;&#10;AAAAAAAAAAAAAAAAAAAAAAAAAAAAAAAAAAAAAAAAAAAAAAAAAAAAAAAAAAAAAAAAAAAAAAAAAAAA&#13;&#10;AAAAAAAAAAAAAAIAAADNAAAA/wAAAIM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FQAAAHoAAADjAAAAi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wAAAPIA&#13;&#10;AAD/AAAA/wAAAPsAAACbAAAAHwAAAAAAAAAAAAAAAAAAAAAAAAAAAAAAAAAAAAAAAAAAAAAAAAAA&#13;&#10;AAAAAAAAAAAAAAAAAAAAAAAAAAAAAAAAAAAAAAAAAAAAAAAAAAAAAAAAAAAAAAAAAAAAAAAAAAAA&#13;&#10;AAAAAAAAAAAAAAAAAAAAAAAAAAAAAAAAAAAAAAAAAAAAAAAAAAAAAGgAAAD/AAAA4QAAAA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EAAAAyAAAAP8AAACqAAAAAAAA&#13;&#10;AAAAAAAAAAAAAAAAAAAAAAAAAAAAAAAAAAAAAAAAAAAAAAAAAAAAAAAAAAAAAAAAAAAAAAAAAAAA&#13;&#10;AAAAAAAAAAAAAAAAAAAAAAAAAAAAAAAAAAAAAAAAAAAAAAAAAAAAAAAAAAAAAAAAAAAAAAAAAAAA&#13;&#10;AAAAZAAAAP8AAADyAAAARAAAAAAAAAAAAAAAAAAAAAAAAAAAAAAAAAAAAAAAAAAAAAAAAAAAAAAA&#13;&#10;AAAAAAAAAAAAAAAAAAAAAAAAAAAAAAAAAAAAAAAAAAAAAAAAAAAAAAAAPgAAAP8AAAD/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DAAAAAAAAAAAAAAAAAAAAAAAAAAAAAAAGQ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kAAACyAAAA/wAAAP8AAAD/AAAA+QAAALAAAABf&#13;&#10;AAAAJAAAABIAAAAiAAAAYwAAAKUAAABIAAAAAAAAAAAAAAAAAAAAAAAAAAAAAAAAAAAAAAAAAAAA&#13;&#10;AAAAAAAAAAAAAAAAAAAAAAAAAAAAAAAAAAAAAAAAAAAAAAAAAAAAAAAAAAAAAAAAAAAAAAAAAAAA&#13;&#10;AAAAAAAAAAAAEwAAAO0AAAD/AAAAU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ywAAANsAAABwAAAAD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gAAAJMAAADaAAAA/wAAAP8AAAD/AAAA/wAAAP8AAADhAAAAeAAAABQAAAAAAAAA&#13;&#10;AAAAAAAAAAAAAAAAAAAAAAAAAAAAAAAAAAAAAAAAAAAAAAAAAAAAAAAAAAAAAAAAAAAAAAAAAAAA&#13;&#10;AAAAAAAAAAAAAAAAAAAAAAAAAAAAAAAAAAAAAAAAAAAAAAAAAAAAmAAAAP8AAAC6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WAAAA3wAAAP8A&#13;&#10;AAD/AAAA9AAAAJcAAAAr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gAAADAA&#13;&#10;AABDAAAALwAAABIAAAAAAAAAAAAAAAAAAAAAAAAAAAAAAAAAAAAAAAAAAAAAAAAAAAAAAAAAAAAA&#13;&#10;AAAAAAAAAAAAAAAAAAAAAAAAAAAAAAAAAAAAAAAAAAAAAAAAAAAAAAAAAAAAAAAAAAAAAAAAAAAA&#13;&#10;AAAAAAAAAAAzAAAA/QAAAPoAAAAo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E4AAAC7AAAA/wAAAP8AAAD/AAAAvQAAAE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FAAAAXwAAAB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gAAAAswAAAI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N&#13;&#10;AAAAUAAAAAAAAAAAAAAAAAAAAAAAAAAAAAAAAAAAAAAAAAAAAAAAAAAAAAAAAAAAAAAAAAAAAAAA&#13;&#10;AAAAAAAAAAAAAAAAAAAAAAAAAAAAAAAAAAAAAAAAAAAAAAAAAAAAAAAAAAAAAAAAAAAAAAAAAAAA&#13;&#10;AAAAAAAAAAAAAAAAAAAAAAAAAAAAAAAAAFYAAAD4AAAA/wAAAGcAAAAAAAAAAAAAAAAAAAAAAAAA&#13;&#10;AAAAAAAAAAAAAAAAAAAAAAAAAAAUAAAAtQAAAKIAAAAeAAAAAAAAAAAAAABqAAAA/wAAAOgAAAA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KQAAAJUAAADzAAAA/wAAAJ4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6AAAA/wAAAE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BzAAAAvwAAAK8AAAB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pgAAAAQAAAAAAAAAAAAAAAAAAAAAAAAAAAAAAAAAAAAAAAAAAAAAAAAAAAAAAAAAAQAA&#13;&#10;AHAAAADZAAAAwQAAAN8AAAD6AAAAiwAAAA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bgAAAC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5AAAA/wAAAE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AAAJ8AAAD/AAAA/wAAAP8AAAD/AAAA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FwAAADkAAAAUAAAAAAAAAAAA&#13;&#10;AAAAAAAAAAAAAAAAAAAAAAAAAAAAAAAAAAAAAAAAAAAAAAAAAAAAAAAAAAAAAAAAAAAAAAAAAAAA&#13;&#10;AAMAAAAU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IcAAABW&#13;&#10;AAAAB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4AAAA/wAAAE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ZgAAAP8AAAD/AAAAtwAAAMQAAAD9AAAA9wAA&#13;&#10;AA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EoAAACtAAAA3QAAAPcAAADHAAAAmAAAAHsAAAB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AAAAP4AAAD/AAAA5QAAAH0AAAAX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3AAAA/wAAAEg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QAAAPQAAABfAAAAAAAAAAAAAAA8AAAA9AAAAEwAAABAAAAAjAAAAJcAAABPAAAAC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wAAAGgA&#13;&#10;AADUAAAA/wAAAP8AAAD5AAAAowAAADYAAAAAAAAAAAAAAAAAAAAAAAAAAAAAAAAAAAAAAAAAAAAA&#13;&#10;AAAAAAAA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3AAAA/wAAAEg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1AAAAJ8AAAAAAAAAAAAAAAAAAAAAAAAA&#13;&#10;aQAAAO0AAAD/AAAA/wAAAP8AAAD/AAAA7QAAADwAAAAAAAAAAAAAAAAAAAAAAAAAAAAAAAAAAAAA&#13;&#10;AAAAAAAAAAAAAAAAAAAAAAAAAAAAAAAAAAAAAAAAAAAAAAAAAAAAAAAAAAAAAAAAAAAAAAAAAAAA&#13;&#10;AAAAAAAAAAAAAAAAAAAAAAAAAAAAAAAAAAAAAAAAAAAAAAAAAAAAAAAAAAAAAAAAAAAAAAAAAAAA&#13;&#10;AAAAAACEAAAAI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QgAAAK8AAAD8AAAA/wAAAP8AAACO&#13;&#10;AAAAAAAAAAAAAAAAAAAAAAAAAAAAAAAAAAAAAAAAAAAAAAAA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2AAAA/wAAAE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wAAAHcAAAAAAAAAAAAAAAAAAAAAAAAAKAAAAP8AAAD/AAAA+wAAANUAAAD2AAAA/wAA&#13;&#10;APcAAAAxAAAAAAAAAAAAAAAAAAAAAAAAAAAAAAAAAAAAAAAAAAAAAAAAAAAAAAAAAAAAAAAAAAAA&#13;&#10;AAAAAAAAAAAAAAAAAAAAAAAAAAAAAAAAAAAAAAAAAAAAAAAAAAAAAAAAAAAAAAAAAAAAAAAAAAAA&#13;&#10;AAAAAAAAAAAAAAAAAAAAAAAAAAAAAAAAAAAAAAAAAFoAAAD/AAAA4QAAAA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AAAD/AAAA1QAAAAkAAAAAAAAAAAAAAAAAAAAA&#13;&#10;AAAAAAAAAAAAAAAAAAAAAAAAAAAAAAAAAAAAAAAAAAAAAAAAAAAAAAAAAAAAAAAAAAAAAAAAAAAA&#13;&#10;AAAAAAAAAAAAAAAAAAAAAAAAAAAAAAAAAAAAAAAAAAAAAAAAAAAAAAAAAAAAAAAAAAAAAAAAAAAA&#13;&#10;AAIAAACSAAAA/wAAAP0AAABuAAAAAAAAAAAAAAAAAAAAAAAAAAAAAAAAAAAAAAAAAAAAAAAAAAAA&#13;&#10;AAAAAAAAAAAAAAAAAAAAAAAAAAAAAAAAAAAAAAAAAAAtAAAA4QAAAP8AAAD9AAAAe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fAAAAiAAAAOwAAABI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1AAAA/wAAAE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TgAAALQAAAAAAAAAAAAAAAAAAAAA&#13;&#10;AAAAIgAAAP8AAACuAAAAIgAAAAAAAAAMAAAAYwAAAPwAAAC2AAAAAAAAAAAAAAAAAAAAAAAAAAAA&#13;&#10;AAAAAAAAAAAAAAAAAAAAAAAAAAAAAAAAAAAAAAAAAAAAAAAAAAAAAAAAAAAAAAAAAAAAAAAAAAAA&#13;&#10;AAAAAAAAAAAAAAAAAAAAAAAAAAAAAAAAAAAAAAAAAAAAAAAAAAAAAAAAAAAAAAAAAAAAAAAAAAAA&#13;&#10;DAAAAOUAAAD/AAAAY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gA&#13;&#10;AAABAAAAAAAAAAAAAAAAAAAAAAAAAAAAAAAk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yAAAAoAAAAC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HUAAAAAAAAAAAAAAAAAAAAAAAAAWAAAAKgAAAACAAAAAAAAAAAAAAAAAAAA&#13;&#10;AAAAAHsAAAD/AAAAAgAAAAAAAAAAAAAAAAAAAAAAAAAAAAAAAAAAAAAAAAAAAAAAAAAAAAAAAAAA&#13;&#10;AAAAAAAAAAAAAAAAAAAAAAAAAAAAAAAAAAAAAAAAAAAAAAAAAAAAAAAAAAAAAAAAAAAAAAAAAAAA&#13;&#10;AAAAAAAAAAAAAAAAAAAAAAAAAAAAAAAAAAAAAAAAigAAAP8AAADHAAAAA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&#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EwAAAAgAAAAAAAAAAAAAAAAAAAAAAAAAAAAAAAIAAADfAAAAEAAAAAAAAAAAAAAAAAAA&#13;&#10;AAAAAAAAAAAAAAAAAAAAAAAAAAAAAAAAAAAAAAAAAAAAAAAAAAAAAAAAAAAAAAAAAAAAAAAAAAAA&#13;&#10;AAAAAAAAAAAAAAAAAAAAAAAAAAAAAAAAAAAAAAAAAAAAAAAAAAAAAAAAAAAAAAAAAAAAAAAAAAAo&#13;&#10;AAAA+gAAAP0AAAAz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&#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dAAAAHAAAAAAAAAAAAAAAAAAAAAAAAAAAAAAAAAAAAAAAAAAAAAAAAAAAAAAA&#13;&#10;AAAAAAAAAAAAAAAAAAAAAAAAAAAAAAAAAAAAAAAAAAAAAAAAAAAAAAAAAAAAAAAAAAAAAAAAAAAA&#13;&#10;AAAAAAAAAAAAAAAAAAAAAAAAAAAAAAAAAAAAAAC6AAAA/wAAAJg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&#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&#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NoAAABj&#13;&#10;AAAAAQAAAAAAAAAAAAAAAAAAAAAAAAAAAAAAAAAAAAAAAAAAAAAAAAAAAAAAAAAAAAAAAAAAAAAA&#13;&#10;AAAAAAAAYQAAAPEAAABxAAAAAAAAAAAAAAAAAAAAAAAAAAAAAAAAAAAAAAAAAAAAAAAAAAAAAAAA&#13;&#10;AAAAAAAAAAAAAAAAAAAAAAAAAAAAAAAAAAAAAAAAAAAAAAAAAAAAAAAAAAAAAAAAAAAAAAAAAAAA&#13;&#10;AAAAAAAAAAAAAAAAAAAAAAAAAAAAAAAAAAAAADgAAADQ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gAAAA9AAAABgAAAAAAAAAAAAAAAAAAAAAAAAA&#13;&#10;AAAAAAAAAACmAAAA/wAAAPwAAABaAAAAAAAAAAAAAAAAAAAAAAAAAAAAAAAAAAAAag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&#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wAAAAAAAAAAAAAAAAAAAAAAAAAAAAAAAAA&#13;&#10;AADXAAAAfgAAAAAAAAAAAAAAAAAAAAAAAAAAAAAAAAAAAE0AAAD/AAAA/wAAAGgAAAAAAAAAAAAA&#13;&#10;AAAAAAAAAAAAAAAAAAAAAAAeAAAA8gAAAOc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&#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BAAAA&#13;&#10;XwAAAB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wAAAP8A&#13;&#10;AAD/AAAA/wAAAPoAAACHAAAACQAAAAAAAAAAAAAAAAAAAAAAAAAAAAAAAAAAAAAAAAAAAAAAAAAA&#13;&#10;AAEAAADyAAAA9wAAAE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QAAAOcAAABmAAAAAAAAAAAAAAAAAAAAAAAAAAAAAADyAAAAIAAAAAAAAAAAAAAAAAAAAAAAAAAA&#13;&#10;AAAAAAAAAMAAAAD/AAAAiAAAAAAAAAAAAAAAAAAAAAAAAAAAAAAAAAAAAAsAAADLAAAA/wAAAJ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&#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vAAAA/wAAAF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QQAAALUAAABXAAAA1gAAAP8AAAD/AAAA3gAAAEoAAAAA&#13;&#10;AAAAAAAAAAAAAAAAAAAAAAAAAAAAAAAAAAAAAAAAAAAAAAAqAAAAH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&#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u&#13;&#10;AAAA/wAAAF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RAAA&#13;&#10;AEQAAAAAAAAABAAAAG4AAADxAAAA/wAAAP8AAACrAAAAG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&#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tAAAA/wAAAF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qgAAAP8A&#13;&#10;AAD/AAAA8QAAAG0AAAACAAAAAAAAAAAAAAAAAAAAAAAAAAAAAAAAAAAAAAAAAAAAAAAAAAAAAAAA&#13;&#10;AAAAAAAAAAAAAAAAAAAAAAAAAAAAAAAAAAAAAAAAAAAAAAAAAAAAAAAAAAAAAAAAAAAAAAAAAAAA&#13;&#10;AAAAAAAAAAAAAAAAAAAAAAAAAAAAAAAAAAAAAAAAAAAAAAAAAAAAAAAAAAAAAAAABwAAAIEAAAAQ&#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&#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sAAAA/wAAAF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kAAADeAAAA/wAAAP8AAADMAAAAMwAAAAAAAAAA&#13;&#10;AAAALQAAABYAAAAAAAAAAAAAAAAAAAAAAAAAAAAAAAAAAAAAAAAAAAAAAAAAAAAAAAAAAAAAAAAA&#13;&#10;AAAAAAAAAAAAAAAAAAAAAAAAAAAAAAAAAAAAAAAAAAAAAAAAAAAAAAAAAAAAAAAAAAAAAAAAAAAA&#13;&#10;AAAAAAAAAAAAAAAAAAAAAAAAAAAAfAAAAP8AAAC9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&#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wAAACkAAAAXAAAAB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sAAAA/wAAAF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JAAAAhgAAAPoAAAD/AAAA/QAAAJ4AAABHAAAA0gAAABIAAAAAAAAAAAAAAAAAAAAAAAAA&#13;&#10;AAAAAAAAAAAAAAAAAAAAAAAAAAAAAAAAAAAAAAAAAAAAAAAAAAAAAAAAAAAAAAAAAAAAAAAAAAAA&#13;&#10;AAAAAAAAAAAAAAAAAAAAAAAAAAAAAAAAAAAAAAAAAAAAAAAAAAAAAAAAAAAAAAAeAAAA9g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&#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PAAAAKoAAAD/AAAA/wAAAPQAAAAu&#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rAAAA/wAAAF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sAAADDAAAA/wAAAP8A&#13;&#10;AAD/AAAAXQAAAAAAAAAAAAAAAAAAAAAAAAAAAAAAAAAAAAAAAAAAAAAAAAAAAAAAAAAAAAAAAAAA&#13;&#10;AAAAAAAAAAAAAAAAAAAAAAAAAAAAAAAAAAAAAAAAAAAAAAAAAAAAAAAAAAAAAAAAAAAAAAAAAAAA&#13;&#10;AAAAAAAAAAAAAAAAAAAAAAAAAACtAAAA/wAAAK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&#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gAAAD5AAAA/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qAAAA/wAAAF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bwAAAP0AAAC+AAAAAAAAAAAAAAAAAAAAAAAAAAAAAAAA&#13;&#10;AAAAAAAAAAAAAAAAAAAAAAAAAAAAAAAAAAAAAAAAAAAAAAAAAAAAAAAAAAAAAAAAAAAAAAAAAAAA&#13;&#10;AAAAAAAAAAAAAAAAAAAAAAAAAAAAAAAAAAAAAAAAAAAAAAAAAAAAAAAAAAAAAEUAAAD/AAAA8wAA&#13;&#10;AB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EAAAAxgAAAP8AAACs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QAA&#13;&#10;ADYAAAAjAAAAAAAAAAAAAAAAAAAAAAAAAAAAAAAAAAAAAAAAAAAAAAAAAAAAAAAAAAAAAAAAAAAA&#13;&#10;LwAAALwAAAD/AAAA/wAAAM0AAAB4AAAAbwAAAMwAAAAy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wAAAD/AAAA+wAAAC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rAAAAoAAAAD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wAA&#13;&#10;AOUAAAAnAAAAAAAAAAAAAAAAAAAAAAAAAAAAAAAAAAAAAAAAAAAAAAAAAAAAAAAAAAAAAAAAAAAA&#13;&#10;AAAAAAAAAAAAAAAAAAAAAAAAAAAAAAAAAAAAAAAAAAAAAAAAAAAAAAAAAAAAAAAAAAAAAAAAAAAA&#13;&#10;AAAAAAAAAAAAAAAAAAAABQAAANcAAAD/AAAAd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AAAAPAAAACZAAAAB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eAAAA+QAAAP8AAADyAAAAZAAAAAEAAAAAAAAAAAAA&#13;&#10;AC4AAAD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SQAAAIEAAAAAAAAAAAAAAAAAAAAAAAAAAAAAAAAA&#13;&#10;AAAAAAAAAAAAAAAAAAAAAAAAAAAAAAAAAAAAAAAAAAAAAAAAAAAAAAAAAAAAAAAAAAAAAAAAAAAA&#13;&#10;AAAAAAAAAAAAAAAAAAAAAAAAAAAAAAAAAAAAAAAAAAAAAAAAAAAAAAAAAAAAdQAAAP8AAADYAAAA&#13;&#10;B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AMAAAAAAAAAAAAAAAAAAAAAAAAAAAAAAAAAAAAAAAAAAAAAAAAAAAAAAAAAAAAAAAAAAAAA&#13;&#10;AAAAAAAAAAAAAAAAAAAAAAAAAAAAAAAAAAAAAAAAAAAAAAAAAAAAAAAAAAAAAAAAAAAAAAAAAAAA&#13;&#10;AAAAAAAAAAAAAAAAAAAAAAAAVQAAAOYAAAB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gA&#13;&#10;AAD2AAAA/wAAAJYAAAACAAAAAAAAAAAAAAAAAAAAAAAAAAAAAAAAAAAAAAAAAAkAAACIAAAAZQAA&#13;&#10;AAAAAAAAAAAAAAAAAAAAAAAAAAAAVwAAAP8AAAD/AAAAzQAAABkAAAAAAAAAAAAAAAAAAAAAAAAA&#13;&#10;AAAAAGcAAAD/AAAAC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g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RAAAA9wAAAP8AAACuAAAACAAAAAAAAAAA&#13;&#10;AAAAAAAAAAAAAAAAAAAAAAAAAFYAAAD/AAAA/gAAABUAAAAAAAAAAAAAAAAAAAAuAAAA9QAAAP8A&#13;&#10;AADAAAAACwAAAAAAAAAAAAAAAAAAAAAAAAAAAAAABwAAANUAAADe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8AAABtAAAApwAAALMAAACPAAAA&#13;&#10;ZAAAAC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PAAAAO4AAAD/AAAAxAAAABIAAAAAAAAAAAAAAAAAAAAAAAAAAAAAABkAAADHAAAA&#13;&#10;owAAAAAAAAAAAAAAAAAAAAAAAAC1AAAA/wAAANUAAAAQAAAAAAAAAAAAAAAAAAAAAAAAAAAAAAAA&#13;&#10;AAAAhgAAAP8AAACJ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wAAAO4AAADkAAAA8wAAAP8AAAD/AAAA/wAAAPwAAACnAAAALgAAAAAAAAAAAAAAAAAA&#13;&#10;AAAAAAAAAAAAAAAAAAoAAACfAAAAnAAAAA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8AAAAXwAAAC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0wAAAGgAAAAAAAAAAAAAADMAAACQ&#13;&#10;AAAA8QAAAP8AAAD/AAAA/gAAAJMAAAAHAAAAAAAAAAAAAAAAAAAAAAAAAEgAAAD/AAAA/wAAAF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jAAAA/wAAAF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PAAAA/QAAAAYAAAAAAAAAAAAAAAAAAAAAAAAAFAAAAJAAAAD6AAAA/wAAAP8AAADQAAAA&#13;&#10;HgAAAAAAAAAAAAAAAAAAABgAAADiAAAA7AAAACIAAAAAAAAAAAAAAAAAAAAAAAAAAAAAAAAAAAAA&#13;&#10;AAAAAAAAAAAAAAAAAAAAAAAAAAAAAAAAAAAAAAAAAAAAAAAAAAAAAAAAAAAAAAAAAAAAAAAAAAAA&#13;&#10;AAAAAAAAAAAAAAAAAAAAAAAAAAAAAAAAAAAAAAAAAAAAAAAAAAAWAAAAcAAAAA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jAAAA/wAAAF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2AAAA/gAAACoAAAAAAAAAAAAAAAAA&#13;&#10;AAAAAAAAAAAAAAAAAAAtAAAAzwAAAP8AAAD/AAAA2AAAABUAAAAAAAAAAAAAAAAAAAACAAAAAwAA&#13;&#10;AAAAAAAAAAAAAAAAAAAAAAAAAAAAAAAAAAAAAAAAAAAAAAAAAAAAAAAAAAAAAAAAAAAAAAAAAAAA&#13;&#10;AAAAAAAAAAAAAAAAAAAAAAAAAAAAAAAAAAAAAAAAAAAAAAAAAAAAAAAAAAAAAAAAAAAAAAAAAAAA&#13;&#10;AAAAAAAAAAAAAACfAAAA/wAAAJ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wAAAP8AAAD4AAAAL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8AAAB9AAAAAAAAAAAAAAAAAAAAAAAAAAAAAABsAAAA/QAA&#13;&#10;AP8AAADiAAAAGgAAAAAAAAAAAAAAAAAAAAAAAAAAAAAAAAAAAAAAAABdAAAA/wAAANwAAAA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iAAAA/wAA&#13;&#10;AF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AAAAMAAAAAHAAAAAAAAAAAAAAAAAAAAAAAAAAAAAAAAAAAABQAAAIIAAAD9&#13;&#10;AAAA/wAAAL4AAAAAAAAAAAAAAAAAAAAAAAAAAAAAAAAAAAAAAAAAAAAAAAAAAAAAAAAAAAAAAAAA&#13;&#10;AAAAAAAAAAAAAAAAAAAAAAAAAAAAAAAAAAAAAAAAAAAAAAAAAAAAAAAAAAAAAAAAAAAAAAAAAAAA&#13;&#10;AAAAAAAAAAAAAAAAAAAAAAAAAAAAAAAAAAAAAAAAAAAAAAAAADgAAAD+AAAA+AAAAC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YAAAD/&#13;&#10;AAAA1gAAAA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sAAAB5&#13;&#10;AAAAAAAAAAAAAAAAAAAADwAAAKYAAAD/AAAA/wAAAMwAAAAZAAAAAAAAAAAAAAAAAAAAAAAAAAAA&#13;&#10;AAAAAAAAAAAAAAAAAAAGAAAA7AAAAP8AAAA4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hAAAA/wAAAF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wAAAP8AAAC0AAAACgAA&#13;&#10;AAAAAAAAAAAAAAAAAAAAAAAAAAAAAAAAAAAAAABRAAAA9gAAAP8AAABSAAAAAAAAAAAAAAAAAAAA&#13;&#10;AAAAAAAAAAAAAAAAAAAAAAAAAAAAAAAAAAAAAAAAAAAAAAAAAAAAAAAAAAAAAAAAAAAAAAAAAAAA&#13;&#10;AAAAAAAAAAAAAAAAAAAAAAAAAAAAAAAAAAAAAAAAAAAAAAAAAAAAAAAAAAAAAAAAAAAAAAAAAAAA&#13;&#10;AAAAAAAAAgAAAM0AAAD/AAAAg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gAAAA&#13;&#10;/wAAAF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P0AAAD/AAAA1gAAAC4AAAAAAAAAAAAAAAAAAAAAAAAAAAAAAAAA&#13;&#10;AAAAAAAAPAAAAPkAAACwAAAAAAAAAAAAAAAAAAAAAAAAAAAAAAAAAAAAAAAAAAAAAAAAAAAAAAAA&#13;&#10;AAAAAAAAAAAAAAAAAAAAAAAAAAAAAAAAAAAAAAAAAAAAAAAAAAAAAAAAAAAAAAAAAAAAAAAAAAAA&#13;&#10;AAAAAAAAAAAAAAAAAAAAAAAAAAAAAAAAAAAAAAAAAAAAAAAAZwAAAP8AAADhAAAAC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&#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4AAAAyQAAAJUAAAAFAAAA&#13;&#10;AAAAAAAAAAAAAAAAAAAAAAAAAAAAAAAAAAAAAAAAAAAAAAAAAAAAAAAAAAAAAAAAAAAAAAAAAAAA&#13;&#10;AAAAAAAAAAAAAAAAAAAARwAAAP8AAAD/AAAAWwAAAAAAAAAAAAAACwAAAIkAAADyAAAA/wAAAPAA&#13;&#10;AACsAAAAK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gAAAA/wAAA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wAAAD/AAAA&#13;&#10;/wAAAPgAAABsAAAAAAAAAAAAAAAAAAAAAAAAAAAAAAAAAAAAAAAAAH4AAADgAAAAAAAAAAAAAAAA&#13;&#10;AAAAAAAAAAAAAAAAAAAAAAAAAAAAAAAAAAAAAAAAAAAAAAAAAAAAAAAAAAAAAAAAAAAAAAAAAAAA&#13;&#10;AAAAAAAAAAAAAAAAAAAAAAAAAAAAAAAAAAAAAAAAAAAAAAAAAAAAAAAAAAAAAAAAAAAAAAAAAAAA&#13;&#10;AAAAAAATAAAA7QAAAP8AAAB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f&#13;&#10;AAAA/wAAA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9AAAA/gAAAP8AAAD/AAAAvAAAAC4AAAAAAAAAAAAA&#13;&#10;AAAAAAAAAAAAAAAAAEIAAAC7AAAAAAAAAAAAAAAAAAAAAAAAAAAAAAAAAAAAAAAAAAAAAAAAAAAA&#13;&#10;AAAAAAAAAAAAAAAAAAAAAAAAAAAAAAAAAAAAAAAAAAAAAAAAAAAAAAAAAAAAAAAAAAAAAAAAAAAA&#13;&#10;AAAAAAAAAAAAAAAAAAAAAAAAAAAAAAAAAAAAAAAAAAAAAACYAAAA/wAAAL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kAAAAoAAAAD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SwAAAOsAAAD/AAAA/wAAAP0AAAC0AAAAWQAAAAoAAAAAAAAAAAAAAIIAAACGAAAAAAAAAAAA&#13;&#10;AAAAAAAAAAAAAAAAAAAAAAAAAAAAAAAAAAAAAAAAAAAAAAAAAAAAAAAAAAAAAAAAAAAAAAAAAAAA&#13;&#10;AAAAAAAAAAAAAAAAAAAAAAAAAAAAAAAAAAAAAAAAAAAAAAAAAAAAAAAAAAAAAAAAAAAAAAAAAAAA&#13;&#10;AAAAAAAAAAB5AAAA8AAAAC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BAAAAWAAAANkAAAD/AAAA/wAAANMA&#13;&#10;AABRAAAAAAAAAAAAAAAAAAAAAAAAAAAAAAAAAAAAAAAAAAAAAAAAAAAAAAAAAAAAAAAAAAAAAAAA&#13;&#10;AAAAAAAAAAAAAAAAAAAAAAAAAAAAAAAAAAAAAAAAAAAAAAAAAAAAAAAAAAAA0AAAAP8AAADSAAAA&#13;&#10;AAAAAAAAAAAAAAAAAAAAAAAAAAAAAAAAAAAAACAAAAB8AAAA4AAAAO4AAACSAAAAGQAAAAAAAAAA&#13;&#10;AAAAAAAAAAAAAAAAAAAAAAAAAAAAAAAAAAAAAAAAAAAAAAB7AAAA/wAAAP8AAAAs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YAAACKAAAA8wAAAP8AAAD/AAAA&#13;&#10;/wAAAPMAAAC1AAAAxQAAANUAAAAdAAAAAAAAAAAAAAAAAAAAAAAAAAAAAAAAAAAAAAAAAAAAAAAA&#13;&#10;AAAAAAAAAAAAAAAAAAAAAAAAAAAAAAAAAAAAAAAAAAAAAAAAAAAAAAAAAAAAAAAAAAAAAAAAAAAA&#13;&#10;AAAAAAAAAAAAAAAAAAAAAAAAAAAAAAAAAAAAAAAAAAAAAAAAAAAAAAAAD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gAAAG4AAACjAAAA0wAAAOUAAAC6AAAAhwAAAB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BgAA&#13;&#10;AGoAAADmAAAA7gAAABAAAAAAAAAAAAAAAAAAAAAAAAAAAAAAAAAAAAAAAAAAAAAAAAAAAAAAAAAA&#13;&#10;AAAAAAAAAAAAAAAAAAAAAAAAAAAAAAAAAAAAAAAAAAAAAAAAAAAAAAAAAAAAAAAAAAAAAAAAAAAA&#13;&#10;AAAAAAAAAGYAAACtAAAA7AAAAOwAAACWAAAASgAAAAcAAAAAAAAAAAAAAAAAAAAAAAAAAAAAAAAA&#13;&#10;AAAAAAAAAAAAAAAAAAAAAAAAAAAAAAAAAAAAAAAAAAAAAAAAAABeAAAA/wAAAP8AAAAo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JAAAANwAAAAAAAAAAAAAAAAAAAAAA&#13;&#10;AAAAAAAAAAAAAAAAAAAAAAAAAAAAAAAAAAAAAAAAAAAAAAAAAAAAAAAAAAAAAAAAAAAAAAAAAAAA&#13;&#10;AAAAAAAAAAAAAAAAAAAAAAAAAAAAAAAAAAAAAAAAAAAAAgAAAIsAAAD5AAAA/wAAAPYAAACBAAAA&#13;&#10;CgAAAAAAAAAAAAAAAAAAAAAAAAAAAAAAAAAAAAAAAAAAAAAAAAAAAAAAAAAAAAAAAAAAAAAAAAAA&#13;&#10;AAAAAAAAAA0AAADTAAAA/wAAAM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0AAAA/wAAAF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GwAAAL4AAAChAAAANwAAABQAAABkAAAA8AAAAOYAAABOAAAAAAAAAAAAAAAA&#13;&#10;AAAAAAAAAAAAAAAAAAAAAAAAAB0AAAD2AAAAnwAAAAAAAAAAAAAAAAAAAAAAAAAAAAAAAAAAAAAA&#13;&#10;AAAAAAAAAAAAAAAAAAAAAAAAAAAAAAAAAAAAAAAAAAAAAAAAAAAmAAAAZwAAAKgAAABRAAAAAAAA&#13;&#10;AAAAAAAAAAAAAAAAAAAAAABHAAAAXwAAAB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AAAAANAAAAC0AAAAAAAAAAAAAAAAAAAAA&#13;&#10;AAAAAAAAAAAAAAAAAAAAAAAAAAAAAAAAAAAAAAAAAAAAAAAAAAAAAAAAAAAAAAAAAAAAAAAAAAAA&#13;&#10;AAAAAAAAAAAAAAAAAAAlAAAAsgAAAP8AAAD/AAAA4wAAAFsAAAABAAAAAAAAAAAAAAAAAAAAAAAA&#13;&#10;AAAAAAAAAAAAAAAAAAAAAAAAAAAAAAAAAAAAAAAAAAAABgAAALgAAAD/AAAA1QAAAB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wAAAB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hAAAA/wAAAPIAAAA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BQAAAAAAAAAAAAAAAAAAAAIAAABlAAAAqQAA&#13;&#10;AOAAAADcAAAAhgAAAAwAAAAAAAAAAAAAAAAAAAAAAAAAAAAAAAAAAAAAAAAAAAAAAKwAAAD/AAAA&#13;&#10;TAAAAAAAAAAAAAAAAAAAAAAAAAAAAAAAAAAAAAAAAAAAAAAAAAAAAAAAAAAAAAAAAAAAACIAAABj&#13;&#10;AAAApAAAAOUAAAD/AAAA/wAAAP8AAAC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zAAAAP4AAACmAAAAJgAAAAAAAAAAAAAAAAAAAAAAAAAAAAAAAAAAAAAAAAAAAAAA&#13;&#10;AAAAAAAAAAAAAAAAAAAAAAAAAAAAAAAAAAAAAAAAAAAAAAAAAAAAAAAAAAAAAAAAAAAAAEUAAADU&#13;&#10;AAAA/wAAAP8AAADSAAAAYgAAAF4AAABlAAAAAAAAAAAAAAAAAAAAAAAAAAAAAAAAAAAAAAAAAAAA&#13;&#10;AABEAAAA2AAAAP8AAAC5AAAAG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4AAAAXwAAAC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EAAAD/A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IAAAAkAAAAPgAAAD/AAAA/AAAAJ0A&#13;&#10;AAAfAAAAAAAAAAAAAAAAAAAAAAAAAAAAAAAAAAAAAAAAAAAAAAAAAAAAAAAAAAAAAAAAAAAAAAAA&#13;&#10;AAAAAAAAAAAAAAAAAAAAAAAAAAAAAAAAAAAAAAAEAAAAbAAAAO0AAAD/AAAA/wAAANQAAAAgAAAA&#13;&#10;AAAAAAAAAAAAAAAAAAAAAAAAAAAJAAAAWAAAALgAAAD4AAAAoAAAADAAAAAAAAAAAAAAAAAAAAAA&#13;&#10;AAAAAAAAAAAAAAAAAAAAAAAAAAAAAAAAAAAAAAAAAAAAAAAAAAAAAAAAAAAAAAAAAAAAAAAAAA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YAAAA/wAAAG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gAAAP8AAADpAAAAD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XAAAA/wAAAG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QAAAP8AAABh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IwAA&#13;&#10;AKMAAAD9AAAA/wAAAKMAAAAAAAAAAAAAAAAAAAAAAAAAAAAAAAAAAAAAAAAAAAAAAAAAAAAAAAAA&#13;&#10;AAAAAAAAAAAAAAAAAAAAAAAAAAAAAAAAAAAAAAAAAAAAAAAAAAAAAAAAAAAAAAAAAAAAAAAAAAA0&#13;&#10;AAAAlAAAANYAAAD/AAAAsQAAAGgAAAAaAAAAAAAAAAAAAAAAAAAAAAAAAAAAAAAAAAAAAAAAAAAA&#13;&#10;AAAAAAAAAAAAAAAAAAAAAAAAAAAAAAAAAAAAAAAAAAAAAC4AAADDAAAA/wAAAL0AAABDAAAAC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XAAAA/wAAAG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KAAAA/wAAAMc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13;&#10;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qAAAAqwAAACYAAAAAAAAAAAAAAAAA&#13;&#10;AAAAAAAAAAAAAAAAAAAAAAAAAAAAAAAAAAAAAAAAAAAAAAAAAAAAAAAAAAAAAAAAAAAAAAAAAAAA&#13;&#10;AAAAAAAAAAAAAAAAAAAAAAAAAAAAAAAAAAAAAABCAAAA2gAAAP8AAAD/AAAAvgAAAC4AAAAAAAAA&#13;&#10;AAAAAAAAAAAAAAAAAAAAAAAAAAAAAAAAAAAAAAAAAAAAAAAAAAAAAAAAAAAAAAAAAAAAAAAAAAAA&#13;&#10;AAAAZAAAAPYAAAD+AAAAcgAAAAAAAAAAAAAAAAAAAAAAAAAAAAAAAAAAACEAAAA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WAAAA/wAAAG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gAAAD6&#13;&#10;AAAA/QAAAD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oAAAC0AAAA/wAAAPUAAABMAAAAAAAAAAAAAAAAAAAAAAAAAAAAAAAAAAAA&#13;&#10;AAAAAAAAAAB4AAAA/QAAAP8AAADgAAAAKgAAAAAAAADPAAAA/wAAAPQAAAC5AAAAeAAAADcA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QAAAAAAAAAAAAAAAAAAAAA&#13;&#10;AAAAAAAAAAAAAAAAAAAAAAAAAAAAAAAAAAAAAAAAAAAAAAAAAAAAAAAAAAAAAAAAAAAAAAAAAAAA&#13;&#10;AAAAAAAABgAAAHQAAADxAAAA/wAAAP0AAACYAAAAFQAAAAAAAAAAAAAAAAAAAAAAAAAAAAAAAAAA&#13;&#10;AAAAAAAAAAAAAAAAAAAAAAAAAAAAAAAAAAAAAACaAAAA/wAAAP8AAABiAAAAAAAAAAAAAAAAAAAA&#13;&#10;AAAAAAAAAABEAAAAywAAAP8AAAD/AAAA3QAAAIMAAAAE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VAAAA/wAAAG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oAAAD/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nAAAAP8A&#13;&#10;AAB+AAAAAAAAAAAAAAAAAAAAAAAAAA0AAABKAAAAkQAAAO0AAAD/AAAA/wAAALUAAAASAAAAAAAA&#13;&#10;AAAAAABFAAAAOwAAAA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UAAAA/wAAAG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wAAAJsA&#13;&#10;AADrAAAAE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4AAAAAAAAACwAAAEYAAACHAAAAyAAAAPwAAAD/&#13;&#10;AAAA/wAAAP8AAADvAAAAcAAAAA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hAAAAP8AAAD/AAAA4gAAAGUA&#13;&#10;AAAEAAAAAAAAAAAAAAAAAAAAAAAAAAAAAAAAAAAAAAAAAAAAAAAAAAAAAAAAAAAAAAAAAAAAAAAA&#13;&#10;AAAAAAAAAAAAAAAAAAAAAAAAAAAAAAAAADAAAADBAAAA/wAAAP8AAAD5AAAAYAAAAAAAAAAAAAAA&#13;&#10;AAAAAAAAAAAAAAAAAAAAAAAAAAAAAAAANgAAAPkAAAD/AAAA0wAAAAgAAAAAAAAAAAAAAAAAAAAA&#13;&#10;AAAAAAAAAFYAAAAcAAAAAAAAAAAAAAAAAAAApwAAAP8AAAD/AAAAX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UAAAA/wAAAGw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Q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wAAAAH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qgAAAP8AAAD/AAAA/wAAAP4AAAD3AAAA1gAAAHgAAAA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cAAAAoAAA&#13;&#10;AE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QAAANsA&#13;&#10;AACQAAAAAAAAAAAAAAAAAAAAAAAAAAAAAAAAAAAAAAAAAAAAAAAAAAAAAAAAAAAAAAAAAAAAAAAA&#13;&#10;AAAAAAAAAAAAAAAAAAAAAAAAAAAAAAAAAAAAAAAAAAAAAAAAAAAAAAAAAAAAAAAAAAAAAAAAAAAA&#13;&#10;AAAAAAAAAAAAAAAAAAAAAAAAAAAAAAAAAAAAAAAAAAAAAAAAAAAAAAAAAAAAAAAAAAAAAAAAAAAA&#13;&#10;AAAAAAAAAAcAAAA+AAAASQAAAAAAAAAAAAAAAAAAAAAAAAAAAAAAOgAAAMkAAACIAAAAVgAAAA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AAAVgAA&#13;&#10;ANgAAAD/AAAA/wAAANQAAAAXAAAAAAAAAAAAAAAAAAAAAAAAAAAAAAAAAAAAAAAAAAAAAAAAAAAA&#13;&#10;AAAAAAAAAAAAAAAAAAAAAAAAAAAAAAAAAAAAAAAAAAAAAAAAAAAAAAAAAAAAAAAAAAAAAAAAAAAA&#13;&#10;AAAAAAAAAAAAAAAAAAAAAAAAAAAAAABUAAAA/wAAAP8AAAB5AAAAAAAAAAAAAAAAAAAAAAAAAAAA&#13;&#10;AAAAAAAAAAAAAAAAAAAAAAAAAAAAAAAAAAAAAAAAAAAAAKcAAAD/AAAAz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MAAABgAAAA3wAAAMoAAAAAAAAAAAAAAAAA&#13;&#10;AAAAAAAAAAAAAAAAAAAAAAAAAAAAAAAAAAAAAAAAAAAAAAAAAAAAAAAAAAAAAAAAAAAAAAAAAAAA&#13;&#10;AAAAAAAAAAAAAAAAAAAAAAAAAAAAAAAAAAAAAAAAAAAAAAAAAAAAAAAAAAAAAAAAAAAAAADCAAAA&#13;&#10;/wAAAPAAAAAOAAAAAAAAAAAAAAAAAAAAAAAAAAAAAAAAAAAAAAAAAAAAAAAAAAAAAAAAAAAAAAAA&#13;&#10;AAAAAAAAANkAAAD/AAAAr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QAAAB4AAAAAAAAAAAAAAAAAAAAAAAAAAAAAAAAAAAAAAAAAAAAAAAAAAAAA&#13;&#10;AAAAAAAAAAAAAAAAAAAAAAAAAAAAAAAAAAAAAAAAAAAAAAAAAAAAAAAAAAAAAAAAAAAAAAAAAAAA&#13;&#10;AAAAAAAAAAAAAAAAAAAAAAAAAAAAAAsAAAD7AAAA/wAAAIcAAAAAAAAAAAAAAAAAAAAAAAAAAAAA&#13;&#10;AAAAAAAAAAAAAAAAAAAAAAAAAAAAAAAAAAAAAAAAAAAAYAAAAP8AAAD9AAAAR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PQAAAD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C7AAAA/wAAALgAAAABAAAAAAAAAAAA&#13;&#10;AAAAAAAAAAAAAAAAAAAAAAAAAAAAAAAAAAAAAAAAAAAAAAAAAAAAAAAAAAAAAAAAAAAAAAAAAAAA&#13;&#10;AAAAAAAAAAAAAAAAAAAAAAAAAAAAAAAAAAAAAAAAAAAAAAAAAAAAAAAAAAAAAAAAAAIAAAAAAAAA&#13;&#10;AAAAAAAAAAAAAAAAAAAAAAEAAADqAAAA/wAAANUAAACUAAAAUwAAABQAAAAAAAAAAAAAAAAAAAAA&#13;&#10;AAAAAAAAAAAAAAAAAAAAAAAAAAAAAAAAAAAAGAAAAM4AAAD/AAAA5wAAAD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cAAAA2AAAAAAAAAAAAAAAAAAAAAAAAAAAAAAAAAAAAAAAAAAAAAAAAAAAA&#13;&#10;AAAAAAAAAAAAAAAAAAAAAAAAAAAAAAAAAAAAAAAAAAAAAAAAAAAAAAAAAAAAAAAAAAAAAEQAAAD/&#13;&#10;AAAA9wAAABcAAAAAAAAAAAAAAAAAAAAAAAAAAAAAAAAAAAAAAAAAAAAAAAAAAAAAAAAAAAAAAAAA&#13;&#10;AABHAAAA+gAAAP8AAABo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AAAA3AAAAP0AAAB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EAAAAO8AAAD/AAAAsQAAAC4A&#13;&#10;AAAAAAAAAAAAAAAAAAAAAAAAAAAAAAAAAAAAAAAAAAAAAAAAAAAAAAAAAAAAAAAAAAAAAAAAAAAA&#13;&#10;AAAAAAAAAAAAAAAAAAAAAAAAAAAAAAAAAGAAAAD/AAAAnwAAAAAAAAAAAAAAAAAAAAAAAAAAAAAA&#13;&#10;AAAAAAAAAAAAAAAAAAAAAAAAAAAAAAAAEQAAAJYAAAD9AAAA6gAAAGIAAAAAAAAAAAAAAAAAAAAA&#13;&#10;AAAAAAAAAAAAAAAAAAAAAAAAAAAAAAAAAAAAAAAAAAwAAAAyAAAAE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8AAAA/wAAANMAAAAE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AAAAP8AAAD5AAAAMQAA&#13;&#10;AAAAAAAAAAAAAAAAAAAAAAAAAAAAAAAAAAAAAAAAAAAAAAAAAAAAAAAAAAAAAAAAAAAAAAAAAAAA&#13;&#10;AAAAAAAAAAAAAAAAAAAAAAAAAAAAAAAAJQAAAGsAAACsAAAA7AAAAP8AAAD/AAAA/wAAAP8AAABc&#13;&#10;AAAAAAAAAAAAAAAAAAAAAAAAAAAAAAAAAAAAAAAAAAAAAAAAAAAAAAAAAAAAAAAAAAAAAAAAAAAA&#13;&#10;AAAAAAAAAAAAAAAAAAAAAAAAAAAAAAAAAAAAAAAAAAAAAAAAAAAFAAAAowAAAP8AAAD6AAAAX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0AAAAXwAAAC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4AAAD1AAAA/wAAA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WAAAAjwAA&#13;&#10;APcAAAD/AAAA/AAAAJ4AAAAgAAAAAAAAAAAAAAAAAAAAAAAAAAAAAAAAAAAAAAAAAAAAAAAAAAAA&#13;&#10;AAAAAAAAAAAAAAAAAAAAAAAAAAAAAAAAAAAAAHIAAAD/AAAAGgAAAAAAAAAAAAAAAAAAAAAAAAAA&#13;&#10;AAAABwAAAD8AAACBAAAA0wAAAOgAAACbAAAAQQAAAAAAAAAAAAAAAAAAAAAAAAAAAAAAAAAAAAAA&#13;&#10;AAAAAAAAAAAAAAAAAAAAAAAAAAAAAAYAAACzAAAA2wAAAHMAAACQAAAA4AAAAP8AAAD9AAAAX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NAAAA/wAAAH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K0AAAD/AAAAp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wAAACYAAAA+gAAAP8AAAB0AAAAAAAAAAAA&#13;&#10;AAAAAAAAAAAAAAAAAAAAAAAAAAAAAAAAAAAAAAAAAAAAAAAAAAAAAAAAAAAAAAAAAAAAAAAAAAAA&#13;&#10;AE8AAAD6AAAAAAAAAAAAAAAAAAAAAgAAAHkAAAC9AAAA9wAAAOMAAACFAAAAOQAAAAIAAAAAAAAA&#13;&#10;AAAAAAAAAAAAAAAAAAAAAAAAAAAAAAAAAAAAAAAAAAAAAAAAAAAAAAAAAAAAAAAAAAAAABMAAABS&#13;&#10;AAAAAwAAAAAAAAAAAAAAHAAAAOwAAAD/AAAA7QAAAA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MAAAA/wAAAH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RQAAAP8AAADzAAAAG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gAAAF8AAACgAAAA4QAAAP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LAAAA/wAAAH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AAAA1wAAAP8AAAB2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sAAADdAAAA/wAAAP8AAAD/AAAA/wAAAOwA&#13;&#10;AACtAAAAY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AAAAPAAAAAAAAAAAAAAAAAAAAAAAAAAAAAAAAAAAAAAAAAAAAAAAAAAAA&#13;&#10;AAAAAAAAAADKAAAAKgAAAAAAAAAAAAAAAAAAAAAAAAAjAAAArwAAAP8AAAD/AAAA5QAAAF4AAAAB&#13;&#10;AAAAAAAAAAAAAAAAAAAAAAAAAAAAAAAAAAAAAAAAAAAAAAAAAAAAAAAAAAAAAAAAAAAAAAAAAAAA&#13;&#10;AAAAAAAAAAAAAAAAAAAAAAAAAAAAAA0AAAD/AAAA/wAAAG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LAAAA/wAAAH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WAAAAuwAAANgAAAA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cAAADuAAAAeQAAAAsA&#13;&#10;AAAAAAAAAAAAAAAAAAAAAAAAAAAAAAAAAAAAAAAAAAAAAAAAAABTAAAAfgAAAAAAAAAAAAAAAAAA&#13;&#10;AAAAAAAAAAAAAAAAAEMAAADSAAAA/wAAAP8AAADQAAAAaAAAAG4AAABiAAAAAAAAAAAAAAAAAAAA&#13;&#10;AAAAAAAAAAAAAAAAAAAAAAAAAAAAAAAAAAAAAAAAAAAAAAAAAAAAAAAAAAAAAAAAAAAAAEIAAAD/&#13;&#10;AAAA/wAAAE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KAAAA/wAAAH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wAAAFIA&#13;&#10;AACTAAAA1QAAAPoAAAAMAAAAaQAAAHYAAAAAAAAAAAAAAAAAAAAo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UAAAD2AAAA5AAAAC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sAAAD/AAAA/wAAAOkAAABvAAAABwAAAAAAAAAAAAAAAAAAAAAAAAAA&#13;&#10;AAAAAAAAAAAAAAACAAAAnAAAAAAAAAAAAAAAAAAAAAAAAAAAAAAAAAAAAAAAAAADAAAAaQAAAOsA&#13;&#10;AAD/AAAA/wAAAMIAAAAUAAAAAAAAAAAAAAAAAAAAAAAAAAAAAAAAAAAAAAAAAAAAAAAAAAAAAAAA&#13;&#10;AAAAAAAAAAAAAAAAAAAAAAAAAAAABwAAAMMAAAD/AAAA1g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AAAAFsAAABc&#13;&#10;AAAAXAAAAF0AAAC1AAAA/wAAAKoAAABgAAAAYQAAAGIAAABiAAAAJ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SAAAAI8AAADQAAAA/gAAAP8AAAD/AAAA/wAAAPQAAABbAAAA/gAAAPsAAAA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AAAADA&#13;&#10;AAAA/wAAAPAAAAB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CAAAAxwAA&#13;&#10;AP8AAAD/AAAA4wAAAGYAAAAEAAAAAAAAAAAAAAAAAAAAAAAAAAAAAAAAAAAABwAAAAAAAAAAAAAA&#13;&#10;AAAAAAAAAAAAAAAAAAAAAAAAAAAAAAAAAAAAABAAAACQAAAAmgAAAAYAAAAAAAAAAAAAAAAAAAAA&#13;&#10;AAAAAAAAAAAAAAAAAAAAAAAAAAAAAAAAAAAAAAAAAAAAAAAAAAAAAAAAAAAAAAAFAAAAqAAAAP8A&#13;&#10;AADgAAAAHAAAAAAAAAAAAAAAAAAAAAAAAAAAAAAAAAAAABYAAAA8AAAAVQAAAEUAAAAO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IAAAAPoAAAD/AAAA/wAAAP8AAAD/AAAA/wAAAP8AAAD/AAAA&#13;&#10;/wAAAP8AAADyAAAAE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EwAAADPAAAA/wAAAP8AAADXAAAABgAAAAAA&#13;&#10;AAAAAAAAAAAAAAAAAAAAAAAAAAAAAAAAAAAAAAAAAAAAAAAAAAAAAAAAAAAAAAAAAAAAAAAAAAAA&#13;&#10;AAAAAAAAAAAAAAAAAAAAAAAAAAAAFAAAAM0AAADPAAAAFgAAAAAAAAAAAAAAAAAAAAAAAAAAAAAA&#13;&#10;AAAAAAAAAAAAAAAAAAAAAEAAAADVAAAA/wAAALsAAAAhAAAAAAAAAAAAAAAAAAAAAAAAAAIAAABR&#13;&#10;AAAAxgAAAP8AAAD/AAAA/gAAAOQAAADfAAAArQAAAEw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oA&#13;&#10;AAD/AAAA/wAAAP8AAAD/AAAA/wAAAP8AAAD/AAAA/wAAAP8AAACF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8AAAD6AAAA/wAAAP8AAAD/AAAA/wAAAP8AAAD/&#13;&#10;AAAA/wAAAPMAAAAT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IAAAAH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&#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MAAAAMAAAAAAAA&#13;&#10;AAAAAAAAAAAAAAAAAAAAAAAAAAAAAAAAAAAAAAAAAAAAAAAAAAAAAAAAAAAAAAAAAAAAAAAAAAAA&#13;&#10;AAAAAAAAAAAAAAAAAAAAAAAAAAAAAAAACQAAALUAAADEAAAAGgAAAAAAAAAAAAAAAAAAAB4AAABf&#13;&#10;AAAApAAAAPEAAADEAAAAdAAAABYAAAAAAAAAAAAAAAAAAAAAAAAAAAAAAAAAAAB6AAAA/wAAAP8A&#13;&#10;AADnAAAAOwAAAAAAAAAAAAAAAAAAAAAAAAAAAAAAAAAAAAAAAAAAAAAAewAAAEw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AAAA/wAAAP8AAAD/AAAA/wAAAP8AAAD/AAAA/wAAAI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YAAADwAAAA9AAAAC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CAAAAQQAAAAAA&#13;&#10;AAAAAAAAAAAAAAAAAAAAAAAAAAAAAAAAAAAAAAAAAAAAAAAAAAAAAAAAAAAAAAAAAAAAAAAAAAAA&#13;&#10;AAAAAAAAAAAAAAAAAC0AAACcAAAA3QAAAP8AAACwAAAAYgAAABYAAAAAAAAAAAAAAAAAAAAAAAAA&#13;&#10;AAAAAAAAAAAAAAAAAAAAAGAAAAD/AAAA/wAAAPQAAAAqAAAAAAAAAAAAAAAAAAAAAAAAAAAAAAAA&#13;&#10;AAAAAAAAAAAAAAAAAAAAKQAAAM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dAAAA+QAAAP8AAAD/AAAA/wAAAP8A&#13;&#10;AAD/AAAA9AAAAB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8AAAD/AAAAt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QAAAD/AAAA/wAAALwAAAA4AAAAAAAAAAAAAAAAAAAAAAAAAAAAAAAA&#13;&#10;AAAAAAAAAAAAAAAAAAAAAAAAAAAAAAAAAAAAAAAAAAAAAAAAAAAAAAAAACcAAAC9AAAA/wAAAP8A&#13;&#10;AADcAAAATwAAAAAAAAAAAAAAAAAAAAAAAAAAAAAAAAAAAAAAAAAAAAAARgAAAPsAAAD/AAAA2QAA&#13;&#10;AK8AAADTAAAAzAAAAIgAAAAKAAAAAAAAAAAAAAAAAAAAAAAAAAAAAAAAAAAAAAAAANsAAAA6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P8AAAD/AAAA/wAAAP8AAAD/AAAAi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OAAAAP4AAAD4AAAAI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wAAAB7AAAA7wAA&#13;&#10;AP8AAAD/AAAAsgAAAC8AAAAAAAAAAAAAAAAAAAAAAAAAAAAAAAAAAAAAAAAAAAAAAAAAAAAAAAAA&#13;&#10;AAAAAAAAAAAAAAAAAAAAAAAAAAAAAAAAUAAAAN0AAAD/AAAA/wAAALwAAAAtAAAAAAAAAAAAAAAA&#13;&#10;AAAAAAAAAAAAAAAAAAAAyQAAAP8AAADzAAAAIgAAAAAAAAAAAAAAdQAAAP8AAADHAAAAAwAAAAAA&#13;&#10;AAAAAAAAAAAAAAAAAAAAAAAAAAAAAMYAAAB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HAAAAPgAAAD/AAAA/wAA&#13;&#10;AP8AAAD1AAAAF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zAAAAP8AAAC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UA&#13;&#10;AAB5AAAAI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gAAALQAAADxAAAA/wAAAP8AAAD/AAAA/wAAANUAAAAX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SAAAAzAAAAEkAAAAAAAAAAAAAAE8AAADiAAAA/wAAAP8AAAD6AAAAnwAAADgAAAAH&#13;&#10;AAAAPgAAANUAAABOAAAAAAAAAAAAAAAAAAAAAAAAAAAAAAAAAAAAAAAAAAAAAAAAAAAAAAAAAAAA&#13;&#10;AAAAAAAAAAAAAAAAAAAAAAAAAAAAAAAAAAAAAAAAAAAAAAAAAAAAAAAAAAAAAAAAAAAAAAAAAAAA&#13;&#10;AAAAAAAAAAAAAAAAAAAAAAAAAAAAAAAAAB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EAAAAIQAAADzAAAA/wAAAP4AAACpAAAAJAAAAAAA&#13;&#10;AAAAAAAAAAAAAAAAAAAAAAAAAAAAAAAAAAAAAAAAAAAAAAAAAAAAAAAAAAAAAAAAAAAAAAAAAAAA&#13;&#10;AAcAAAB3AAAA8gAAAP8AAAD9AAAApQAAAF8AAACTAAAAIQAAAAAAAAAkAAAA/wAAAP8AAABnAAAA&#13;&#10;AAAAAAAAAAAAAAAAAAAAAN4AAAD/AAAAUwAAAAAAAAAAAAAAAAAAAAAAAAAAAAAAAAAAAMMAAACg&#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QAAAD/AAAA/wAAAP8AAACM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nAAAA/wAAAOEAAAAK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kAAACKAAAAVAAAAAQAAABjAAAA2wAAAMoAAABZ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0wAAAP8AAAD/AAAA2QAAAJgAAABXAAAAF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fAAA&#13;&#10;AP8AAAD/AAAA/wAAAMQAAAAqAAAAAAAAAAAAAAAAAAAAAAAAAGUAAACvAAAAAAAAAAAAAAAAAAAA&#13;&#10;AAAAAAAAAAAAAAAAAAAAAAAAAAAAAAAAAAAAAAAAAAAAAAAAAAAAAAAAAAAAAAAAAAAAAAAAAAAA&#13;&#10;AAAAAAAAAAAAAAAAAAAAAAAAAAAAAAAAAAAAAAAAAAAAAAAAAAAAAAAAAAAAAAAAAAAAdAAAAO0A&#13;&#10;AAA6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VAAAAjQAAAPcAAAD/AAAAQQAAAAAAAAAAAAAAAAAAAAAAAAAAAAAAAAAAAAAAAAAA&#13;&#10;AAAAAAAAAAAAAAAAAAAAAAAAAAAAAAAAAAAAAAAAAAAAAAAAAAAAGAAAAJ4AAAD9AAAA/wAAAPwA&#13;&#10;AABsAAAAAAAAAAAAAAB6AAAA/wAAAOoAAAAFAAAAAAAAAAAAAAAAAAAAAAAAAL8AAAD/AAAAkQAA&#13;&#10;AAAAAAAAAAAAAAAAAAAAAAAAAAAAAwAAAPIAAAC0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sAAAD4AAAA&#13;&#10;/wAAAPYAAAAX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IAAADsAAAA/wAAAF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jgAAAOwAAAB/AAAACQAA&#13;&#10;AAAAAAAAAAAAAwAAAIAAAAD/AAAAg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gAAAGsAAACsAAAANgAAAAAAAAAAAAAAAAAAAAAAAAAA&#13;&#10;AAAAWQAAAFs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EAAACRAAAA/wAAAP8AAADwAAAAZwAAAAEAAAAAAAAAAAAAAAAA&#13;&#10;AAAAAAAAAAAAAJ0AAAC5AAAAAAAAAAAAAAAAAAAAAAAAAAAAAAAAAAAAAAAAAAAAAAAAAAAAAAAA&#13;&#10;AAAAAAAAAAAAAAAAAAAAAAAAAAAAAAAAAAAAAAAAAAAAAAAAAAAAAAAAAAAAAAAAAAAAAAAAAAAA&#13;&#10;AAAAAAAAAAAAAAAAAAAAAAAAAAABAAAArwAAAP8AAAD2AAAAU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sAAABwAAAAAAAA&#13;&#10;AAAAAAAAAAAAAAAAAAAAAAAAAAAAAAAAAAAAAAAAAAAAAAAAAAAAAAAAAAAAAAAAAAAAAAAAAAAA&#13;&#10;AAAAAAAAAAAAAAAAAAAAAAAAAAAzAAAAtgAAAEcAAAAAAAAAAAAAAAAAAACAAAAA/wAAAJEAAAAA&#13;&#10;AAAAAAAAAAAAAAAAAAAAAAAAAOQAAAD/AAAAlQAAAAAAAAAAAAAAAAAAAAAAAAAAAAAANgAAAP8A&#13;&#10;AACo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SAAAA/wAAAI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wAAADWAAAAu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EAAADJAAAA6QAAACEAAAAAAAAAAAAAAAAAAAAAAAAAAAAAAAAAAABpAAAA/wAAAKQA&#13;&#10;AAAG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QAAAAFQAAAAAA&#13;&#10;AAAAAAAAAAAAAAAAAAAAAAAAAAAAAAAAAAAAAAAAAAAAAAAAAAAAAAAAAAAAAAAAAAAAAAAAAAAA&#13;&#10;AAAAAAAAAAAAAAAAAAAAAABrAAAA/wAAAFoAAAAAAAAAAAAAAAAAAAAAAAAANwAAAP8AAAD/AAAA&#13;&#10;ZwAAAAAAAAAAAAAAAAAAAAAAAAAAAAAAiAAAAP8AAAC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Z&#13;&#10;AAAA7gAAAB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FAAAAF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K4AAAD8AAAAQQAAAAAAAAAAAAAA&#13;&#10;AAAAAAAAAAAAAAAAAAAAAAAAAAAAAAAArgAAAP8AAAC/AAAAC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LAAAA8wAAAIMAAAAQAAAAAAAAAAAAAAAAAAAAAAAAAAAAAAAA&#13;&#10;AAAAAAAAAAAAAAAAAAAAAAAAAAAAAAAAAAAAAAAAAAAAAAAAAAAAAAAAAAAAAABUAAAA/wAAAFwA&#13;&#10;AAAAAAAAAAAAAAAAAAAAAAAArQAAAP8AAAD1AAAADwAAAAAAAAAAAAAAAAAAAAAAAAAOAAAA8AAA&#13;&#10;AP8AAABs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oAAAALQAAAAUAAAAAAAAAAAAAAAAAAAAAAAAAAAAAAAAA&#13;&#10;AAAAAAAAWgAAAP8AAACgAAAAAAAAAAAAAAAAAAAAAAAAAAAAAAAAAAAAAAAAAAAAAAAAAAAAHAAA&#13;&#10;APMAAAD/AAAAh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gAAADQAAAAAAAAAAAAAAAAAAAAAAAAAAAAAAEAAAADpAAAAqQAAAGgAAAA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pAAAA/wAA&#13;&#10;AP8AAADvAAAAegAAAAsAAAAAAAAAAAAAAAAAAAAAAAAAAAAAAAAAAAAAAAAAAAAAAAAAAAAAAAAA&#13;&#10;AAAAAAAAAAAAAAAAAAAAAAAAAAANAAAA6wAAAIwAAAAAAAAAAAAAAAAAAABfAAAA/wAAAP8AAABb&#13;&#10;AAAAAAAAAAAAAAAAAAAAAAAAAAAAAAB2AAAA/wAAAP8AAAAu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QAAALMAAADvAAAA&#13;&#10;9AAAAPIAAAB7AAAABAAAAAAAAAAAAAAAAAAAAAAAAAACAAAA1wAAAP8AAAA+AAAAAAAAAAAAAAAA&#13;&#10;AAAAAAAAAAAAAAAAAAAAAAAAAAAAAAAAAAAAAAAAAJEAAAD/AAAA+gAAAC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gAAAJsAAADcAAAA/wAAAM8AAAAAAAAAAAAAAAAA&#13;&#10;AAAAAAAAAAAAAA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OAAAALwAAAD/AAAA/wAAAOkAAABxAAAACAAAAAAA&#13;&#10;AAAAAAAAAAAAAAAAAAAAAAAAAAAAAAAAAAAAAAAAAAAAAAAAAAAAAAAAAAAAAAAAAAAAAAAARQAA&#13;&#10;AO8AAAB7AAAARAAAAJMAAAD9AAAA8gAAAGUAAAAAAAAAAAAAAAAAAAAAAAAAAAAAAAcAAADnAAAA&#13;&#10;/wAAANk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AAAA5AAAAMsAAAAUAAAAEwAAAL8AAAD/AAAAogAAAAEAAAAAAAAAAAAA&#13;&#10;AAAAAABHAAAA/wAAAOMAAAABAAAAAAAAAAAAAAAAAAAAAAAAAAAAAAAAAAAAAAAAAAAAAAAAAAAA&#13;&#10;AAAAAC8AAAD/AAAA/wAAAJ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NAAAAlwAAANgAAAD/AAAA&#13;&#10;/wAAAP8AAAD/AAAA7wAAAK8A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BAAAAxQAAAP8AAAD/AAAAxgAAAAAAAAAAAAAAAAAAAAAAAAAAAAAAAAAAAAAAAAAA&#13;&#10;AAAAAAAAAAAAAAAAAAAAAAAAAAAAAAAAAAAAAAAAABsAAABoAAAArwAAAK4AAAB0AAAAGwAAAAAA&#13;&#10;AAAAAAAAAAAAAAAAAAAAAAAAAAAAAHQAAAD/AAAA/wAAAG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E4A&#13;&#10;AAAM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FAAAA/wAAADoAAAAA&#13;&#10;AAAAAAAAABIAAADmAAAA/wAAAJEAAAAAAAAAAAAAAAAAAACKAAAA/wAAAMIAAAAGAAAAZAAAAMkA&#13;&#10;AADhAAAAoAAAAEcAAAAAAAAAAAAAAAAAAAAAAAAAAAAAAAAAAADMAAAA/wAAAPIAAAA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7QAAAP8AAADyAAAAtQAAAHQAAAAz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HIAAAD/AAAA6gAAABkAAAAAAAAAAAAAAAAAAAAAAAAA&#13;&#10;AAAAAAAAAAAAAAAAAAAAAAAAAAAAAAAA1QAAACkAAAAAAAAAAAAAAAAAAAAAAAAAKgAAAMMAAAD/&#13;&#10;AAAA/wAAAPsAAABY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EoAAADOAAAAZQAA&#13;&#10;AAAAAAAAAAAAAAAAAAAAAAAAAAAAAAAAAAAAAAAAAAAAAAAAAAAAAAAAAAAAAAAAAAAAAAAAAAAA&#13;&#10;AAAAAAAAAAAAAAAAAAAAAAAAAAAAAAAAAAAAAAAAAAAAAAAAAAAAAAAAAAAAAAAAMAAAAPgAAAD/&#13;&#10;AAAA2QAAAA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QAAAPwAAADhAAAAC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XAAAA/wAAAAoAAAAAAAAAAAAAAAAAAABoAAAA/wAAAP8AAABBAAAA&#13;&#10;AAAAAAAAAAC+AAAA/wAAAL0AAADDAAAA4wAAAMQAAAD5AAAA/wAAAP8AAAB0AAAAAAAAAAAAAAAA&#13;&#10;AAAAAAAAAAAAAABqAAAA/wAAAP8AAAB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QAAAATgAAAI8AAADQAAAAIAAAAAAAAAAAAAAAAAAAAAAAAAAAAAAAUwAAADcA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A&#13;&#10;AAC5AAAA/wAAALoAAAAAAAAAAAAAAAAAAAAAAAAAAAAAAAAAAAAAAAAAAAAAAAAAAAAAAAAAfgAA&#13;&#10;AKQAAAARAAAAAgAAADEAAACkAAAA/QAAAP8AAAD/AAAA1wAAAD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AAAAgAAAAAAAAAAAAAAAAAAAAAAAAAAAAAAAAAAAAAA&#13;&#10;AAAAAAAAAAAAAAAAAAAAAAAAAAAAAAAAAAAAAAAAAAAAAAAAAAAAAAAAAAAAAAAAAAAAAAAAAAAA&#13;&#10;AAAAAAAAAAAAAAAAAAAAAAAKAAAA1gAAAP8AAAD2AAAAL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A&#13;&#10;AP8AAACS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AAAALwAAAB8AAAAA&#13;&#10;AAAAAAAAAAAAAAAAAAAAAAAAAAAAAAAAAAAAAAAAAAAAAAAAAAAAAAAAABAAAAD/AAAA/wAAABAA&#13;&#10;AAAAAAAAAAAAAAAAAAAFAAAA5gAAAP8AAACwAAAAAAAAAAAAAADKAAAA/wAAAP8AAACWAAAABgAA&#13;&#10;AAAAAAAvAAAA6wAAAP8AAAD+AAAALAAAAAAAAAAAAAAAAAAAAAAAAAAYAAAA/wAAAP8AAABs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0AAABKAAAAiwAAAMwAAAD9AAAA/wAAAP8AAAD/AAAAY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FAAAArwAAAEsAAAAAAAAAAAAAAAAAAAAAAAAAAAAAAAAAAAAA&#13;&#10;AAAAAAAAAAAAAAAAAAAAAAAAAAAAAAAAAAAAAAAAAAAAAAAAAAAAAAAAAAAAAACYAAAA/wAAAP8A&#13;&#10;AAB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ZAAAA/wAAAOkAAAAQ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DUAAADaAAAA6QAAAP0AAADYAAAASwAAAAAAAAAAAAAAAAAAAAAAAAAAAAAA&#13;&#10;AAAAAAAAAAAAAAAAAAAAABsAAAD/AAAA/wAAADMAAAAAAAAAAAAAAAAAAAAAAAAAjwAAAP8AAAD9&#13;&#10;AAAAIQAAAAAAAADQAAAA/wAAANEAAAAAAAAAAAAAAAAAAAAAAAAAawAAAP8AAAD/AAAAmgAAAAAA&#13;&#10;AAAAAAAAAAAAAAAAAAAAAAAA6AAAAP8AAACU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0AAAD/&#13;&#10;AAAA/wAAAP8AAAD5AAAAwQAAAIAAAAA/AAAAB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hAAAA/wAA&#13;&#10;AP8AAADGAAAAQgAAAAAAAAAAAAAAAAAAAAAAAAAAAAAAAAAAAAAAAAAAAAAAAAAAAAAAAAAAAAAA&#13;&#10;AAAAAAAAAAAAAAAAAAAAAH4AAAD/AAAA+gAAAH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wAAADlAAAA&#13;&#10;/wAAAG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sAAABjAAAAAAAAAAAAAAAAAAAAQAAAAPoAAACWAAAAAgAAADQA&#13;&#10;AADqAAAA/gAAAFoAAAAAAAAAAAAAAAAAAAAAAAAAAAAAAAAAAAAAAAAAAAAAABoAAAD/AAAA/wAA&#13;&#10;AGoAAAAAAAAAAAAAAAAAAAAAAAAANgAAAP8AAAD/AAAAfwAAAAAAAACxAAAA/wAAAOkAAAAAAAAA&#13;&#10;AAAAAAAAAAAAAAAABAAAANgAAAD/AAAAxQAAAAAAAAAAAAAAAAAAAAAAAAAAAAAAuQAAAP8AAACx&#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IAAAAQgAA&#13;&#10;ADoAAAAAAAAAAAAAAAAAAAAAAAAAAAAAAFgAAADFAAAAhAAAAEMAAAAJ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EAAAA/wAAAP8AAAB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AAAAcAAAAOkAAAD/AAAA/wAAAL0AAAA5AAAAAAAAAAAA&#13;&#10;AAAAAAAAAAAAAAAAAAAAAAAAAAAAAAAAAAAAAAAAAAAAAAAAAAAMAAAAmAAAAP8AAADhAAAAO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IoAAAD/AAAAxwAAAA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AAALAAAABuAAAA&#13;&#10;AAAAAAAAAAAAAAAAzgAAAO4AAAABAAAAAAAAAAAAAABEAAAA/wAAAPoAAABKAAAAAAAAAAAAAAAA&#13;&#10;AAAAAAAAAAAAAAAAAAAAAAAAAAoAAAD8AAAA/wAAAKAAAAAAAAAAAAAAAAAAAAAAAAAAAgAAAO8A&#13;&#10;AAD/AAAAtgAAAAAAAACCAAAA/wAAAP8AAAAhAAAAAAAAAAAAAAAAAAAAAAAAAFAAAAD/AAAA4wAA&#13;&#10;AAAAAAAAAAAAAAAAAAAAAAAAAAAAigAAAP8AAACZ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YAAAA+AAAAfwAAAMAAAAD4AAAA/wAAAL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AAAAhAAAAMwAAADuAAAA8wAAAM0AAABZAAAAAAAAAAAAAAAAAAAAAAAA&#13;&#10;AAAAAAAAAAAAAAAAAAAAAAAAAAAAAAAAAAAAAAAAAAAAAAAAAAAAAAAAAAAAAAAAAAAAAAAAAAAA&#13;&#10;AAAAAAAAAAAAAAAAAAAAAAAAAAAAAAAAAAAAAAAAAAAAAAAAAAAAAAAAAAAAAAAAAAAAAAAAAAAA&#13;&#10;AAAAaAAAAPwAAAD/AAAAlwAAAA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sAAAB5AAAA7gAAAP8AAAD/AAAAtAAAACEAAAAAAAAAAAAAAAAAAAAAAAAAAAAAAAAAAAAV&#13;&#10;AAAAUAAAAIsAAADiAAAA4wAAAHwAAAA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AAAAPoAAAD9&#13;&#10;AAAAM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jAAAAvAAAAPYAAAD/AAAA/wAAAP8AAAD9AAAA&#13;&#10;zQAAAH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wAAAIMAAADzAAAA9QAA&#13;&#10;ABgAAAAAAAAAAAAAAAAAAAAAAAAAAAAAABkAAACgAAAAkgAAAG8AAABGA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SAAAAOsAAACZ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VAAAA+AAAADoAAAAA&#13;&#10;AAAAAAAAAAAAAABZAAAA/wAAAMYAAAAAAAAAAAAAAAAAAAAAAAAANgAAAP8AAAD/AAAAZQAAAAAA&#13;&#10;AAAAAAAAAAAAAAAAAAAAAAAAAAAAAAAAAACcAAAA/wAAAP4AAAAgAAAAAAAAAAAAAAAAAAAAAAAA&#13;&#10;AHQAAAD/AAAA/QAAAAAAAAAAAAAAnAAAAP8AAAD0AAAAFAAAAAAAAAAAAAAAAAAAABIAAAD/AAAA&#13;&#10;kAAAAAAAAAAAAAAAAAAAAAAAAAAAAAAAcwAAAP8AAAB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AAAAAAAAAAAAAAAAAAAAAAAA&#13;&#10;AAAPAAAA/AAAAP4AAADRAAAAkAAAAE8AAAA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S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EA&#13;&#10;AAAQ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yAAAA&#13;&#10;cwAAALQAAADrAAAACgAAAAAAAAAAAAAAAAAAAAAAAAAAAAAARQAAAB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wAAAB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gAAAA4AAAAAAA&#13;&#10;AAAAAAAAAAAAAAAAAABkAAAA/wAAAP8AAAAfAAAAAAAAAAAAAAAAAAAAAAAAAIEAAAD/AAAA/wAA&#13;&#10;ADUAAAAAAAAAAAAAAAAAAAAAAAAAAAAAAAAAAAAAAAAA1AAAAP8AAADZAAAAAQAAAAAAAAAAAAAA&#13;&#10;AAAAACwAAAD/AAAA8gAAAAAAAAAAAAAAAAAAAB8AAADPAAAA/wAAANMAAABQAAAAcAAAAOwAAABV&#13;&#10;AAAAAAAAAAAAAAAAAAAAAAAAAAAAAAAAAAAAowAAALw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sAAABvAAAAsAAAAO4AAAD/AAAA/wAAAP8AAAD/AAAAP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IAAADkAAAA/wAAAH8AAAAAAAAAAAAA&#13;&#10;AAAAAAAAAAAAAAAAAAAAAAAAAAAAAAAAAAAAAAACAAAAjwAAALAAAAAUAAAAAAAAAAAAAAAAAAAA&#13;&#10;WwAAAP4AAAD/AAAA8AAAAFQAAAAAAAAAAAAAAAAAAAAAAAAAAAAAAAAAAAAnAAAA/gAAAF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gAA&#13;&#10;APcAAACOAAAAF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LoAAAD/AAAA/wAAAP8AAADe&#13;&#10;AAAAnQAAAFw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BAAAA/QAAAPwAAAA7AAAAAAAAAAAAAAAAAAAAAAAAAAAAAAAAAAAAAAAAAAAA&#13;&#10;AAAAAAAAAAAAAAAAAAAAAAAAAAAAAAAAAAAXAAAA7gAAAP8AAADeAAAAKQAAAAAAAAAAAAAAAAAA&#13;&#10;AAAAAAAAAAAAAAAAAAQAAAC4AAAA/wAAAD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IAAAAqAAAAP4AAAD/AAAA9AAAAIUAAAAQ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ZgAAADgAAAAAAAAAAAAA&#13;&#10;AAAAAAAAAAAAAAAAAGcAAAChAAAAYAAAAB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CyAAAA/wAAAP8AAADvAAAAewAAAAw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TQAAAAI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EAAABi&#13;&#10;AAAAowAAAOQAAAD/AAAA/wAAAJY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NwAAALsAAAD/AAAA/wAA&#13;&#10;AK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LAAAA/wAAAL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CAAAA4AAAAP8AAAD/AAAA/wAAAP8AAADpAAAAqQAAAF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AAAAAwwAAAD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DcAAAA/wAAAG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NAAAAAAAAAAAAAAAAAAAAAAAAAAAAAAAoAAAA/wAAAOwA&#13;&#10;AACtAAAAbAAAAC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HwAAAD/AAAA0wAAAA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RAAAA7QAA&#13;&#10;ALIAAAADAAAAAAAAADgAAAD4AAAA+QAAAEQAAAAAAAAAAAAAAAIAAAAAAAAAAAAAAAAAAAAAAAAA&#13;&#10;AAAAAM8AAAB1AAAAAAAAAAAAAAAAAAAAAAAAAAAAAAAAAAAAAAAAAAAAAAAAAAAAAAAAABQAAAD/&#13;&#10;AAAA/wAAAHQAAAAAAAAAAAAAAAAAAAAAAAAAAAAAAKYAAAD/AAAA9QAAABwAAAAAAAAAAAAAAAAA&#13;&#10;AAB5AAAA/wAAAHMAAAAAAAAAAAAAAAAAAACXAAAA/wAAAP8AAAA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YAAABWAAAAlwAAANgAAADnAAAA&#13;&#10;AAAAAAAAAAAAAAAAAAAAAAAAAAAAAAAALg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HQAA&#13;&#10;ANAAAABW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8AAAD/AAAA&#13;&#10;/wAAAAAAAAAA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HgAAAPUAAAD/AAAAP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IA&#13;&#10;AACTAAAA1AAAAP8AAAD/AAAA/wAAAP8AAADyAAAAG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yAAAA3AAAAHEAAACIAAAA0QAAAP8A&#13;&#10;AAD/AAAA/wAAAMcAAAAtAAAAAAAAAAAAAAAAAAAAAAAAAAAAAAAAAAAAAAAAAAAAAABuAAAA/wAA&#13;&#10;APAAAAAQAAAAAAAAAAAAAAAAAAAAAAAAAAAAAAAAAAAAAAAAAAAAAAAAAAAAAAAAAAAAAAAAAAAA&#13;&#10;AAAAAAAAAAAAAAAAAAAAAAAAAAAAAAAAAAAAAAAAAAAAAAAAAAAAAAAAAAAAAAAAAAAAAAAAAAAA&#13;&#10;AAAAAAAAAAAAAAAAAAAAAAAAAAAAAAAAAAAAAAAAAAAAAAAAAAAALQAAAOQAAAD/AAAAzgAAAA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hwAAAP8AAAD/AAAA0AAAAEw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8AAAD/AAAA/wAAAAAAAAAA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rAAAAP8AAAC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6AAAA&#13;&#10;/wAAAD8AAAAAAAAAAAAAAAAAAAAOAAAA7AAAAP8AAAClAAAAAAAAAAAAAAAAAAAAAAAAAAAAAAAm&#13;&#10;AAAA1wAAAP8AAAD/AAAA9AAAAHsAAAAAAAAAAAAAAAAAAAAAAAAAAAAAAAAAAAAAAAAAAAAAAAAA&#13;&#10;AACdAAAA/wAAAP8AAAAsAAAAAAAAAAAAAAAAAAAAAAAAAAAAAAAwAAAA6AAAAP8AAAB/AAAABAAA&#13;&#10;AEoAAAD0AAAAh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NcAAAD/AAAA/wAAAPQAAAC5AAAAeAAAADcAAAA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AAAAGYAAADiAAAA/wAAAP8AAADHAAAAQ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8AAAD/&#13;&#10;AAAA/w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BFAAAA/wAAAPM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0AAABKAAAAiwAAAC4AAAAAAAAAAAAAAAAAAAAAAAAAAAAA&#13;&#10;AG0AAAB8AAAAOwAAAA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AAAAbwAAAOgAAAD/AAAA/wAA&#13;&#10;AL4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BqAAAA+AAAAHY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wAAAEYAAACHAAAAyAAAAPsAAAD/&#13;&#10;AAAA/wAAAH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pAAAAP8AAACzAAAAAAAAAAAAAAAAAAAAAAAAAAAAAAAA&#13;&#10;AAAAAAAAAAAAAAAAAAAAAAAAAAAAAAAAAAAAAAAAAAAAAAAAAAAAAAAAAAAAAAAAAAAAAAAAAAAA&#13;&#10;AAAAAAAAAAAAAAAAAAAAAAAAAAAAAAAAAAAcAAAA/AAAAP8AAA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sAAAB4AAAA7QAAANcA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IwAAAA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SQAAAP8AAABrAAAAAAAAAAAAAAB7AAAA/wAAANwAAAAXAAAAAAAA&#13;&#10;AAAAAAAAAAAAAAAAAAAAAAAAAAAAAAAAAAAAAADPAAAA/wAAALcAAAAAAAAAAAAAAAAAAAAAAAAA&#13;&#10;AAAAAOAAAAD/AAAAzgAAAAAAAAAAAAAAAAAAAAAAAAAAAAAAAAAAAAAAAAAAAAAARAAAAP8AAAD5&#13;&#10;AAAAAQAAAAAAAAAAAAAAAAAAAAAAAAAAAAAAAAAAAAAAAAAAAAAAJAAAAPYAAAD/AAAAd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oAAAA+gAAAP8AAAD/AAAA/wAAAPoAAADFAAAAhAAAAD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wAAACw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xQAAAP0AAAAP&#13;&#10;AAAAAAAAAAAAAAABAAAAygAAAP8AAADQAAAABQAAAAAAAAAAAAAAAAAAAAAAAAAAAAAAAAAAAAAA&#13;&#10;AACnAAAA/wAAAOwAAAAAAAAAAAAAAAAAAAAAAAAAAAAAAKEAAAD/AAAA+gAAAAgAAAAAAAAAAAAA&#13;&#10;AAAAAAAAAAAAAAAAAAAAAAAAAAAAAAAAALoAAAD/AAAAFQAAAAAAAAAAAAAAAAAAAAAAAAAAAAAA&#13;&#10;AAAAAAAAAAAAAAAAAAAAAGAAAAD+AAAA9QAAAC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YAAAAfAAAAAAAAAAAAAAAAAAAAAAAAAAAAAABEAAAA/AAAAMkAAACIAAAARwAAAA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UAAAA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AAADoAAAB7AAAAvAAAAPYAAADLAAAAAAAAAAAAAAAAAAAA&#13;&#10;AAAAAAAAAAAFAAAA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gAAAOcAAAD6AAAAmQAAABw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wAAAP8A&#13;&#10;AAAGAAAAAAAAAAAAAAAAAAAAAAAAANcAAAD/AAAAygAAAAAAAAAAAAAAAAAAAAAAAAAAAAAAAAAA&#13;&#10;AAAAAABDAAAA/wAAAP8AAAB8AAAAAAAAAAAAAAAAAAAAAAAAACgAAAD/AAAA/wAAADQAAAAAAAAA&#13;&#10;AAAAAAAAAAAAAAAAAAAAAAAAAAAAAAAAAAAAAM4AAACfAAAAAAAAAAAAAAAAAAAAAAAAAAAAAAAA&#13;&#10;AAAAAAAAAAAAAAAAAAAAAAAAAAAAAAAAAAAAUAAAAOsAAADVAAAAJ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QAAAHcAAAC4AAAA9AAAAP8A&#13;&#10;AAD/AAAA/wAAAP4AAADOAAAAB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wAAAJ0AAAD8AAAA/wAAAPgAAACPAAAAF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MAAAB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wAAAPAAAAD/AAAA/wAAANYAAACVAAAAVAAAAB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AAAAPgAAAD/AAAALwAAAAAAAAAAAAAAAAAAAAAAAAAAAAAAAAAAAAAA&#13;&#10;AAAAAAAAAAAAAAAAAABXAAAA/wAAAPUAAAAq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gAAAOgAAAD/AAAAzgAAABg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pwAAAP4AAAD/AAAA9AAA&#13;&#10;AIYAAAA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G4AAAD/AAAAk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YAAABRAAAA&#13;&#10;AAAAAAAAAAAAAAAAAAAAAAAAAAAAAAAAAAAAAAAAAAAAAAAAAAAAAAAAAAAAAAAAmQAAAP8AAADT&#13;&#10;AAAAC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EAAADZAAAA/wAAAN4AAAAm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0AAACwAAAA/wAAAP8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FgAAAPAAAAD/AAAAT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JAAAA/AAAAP8AAACiAAAAAAAAAAAAAAAAAAAAAAAAAAAA&#13;&#10;AADqAAAA/wAAALkAAAAAAAAAAAAAAAAAAAAAAAAAAAAAAAAAAAAAAAAACQAAANEAAAD/AAAAzwAA&#13;&#10;AAIAAAAAAAAAAAAAABAAAAD+AAAA1wAAAAAAAAAAAAAAAAAAALAAAAD/AAAA/wAAANMAAABjAAAA&#13;&#10;B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QAAAGoAAACrAAAA6wAAAP8AAAD/AAAA/wAAAF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QAAANMAAAD/AAAAq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UAAAAyAAAAO8AAAAs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NgAAAK0AAAAP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ngAAAP8AAAC0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0QAAAP8AAADcAAAAAAAAAAAAAAAAAAAAAAAAAAAAAACsAAAA/wAAAOQAAAAAAAAAAAAAAAAAAAAA&#13;&#10;AAAAAAAAAAAAAAAAAAAAAAAAACUAAADyAAAA/wAAAHYAAAAAAAAAAAAAAFAAAAD/AAAAYQAAAAAA&#13;&#10;AAAAAAAAAAAAAAUAAAAqAAAAD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WAAAA/wAA&#13;&#10;AP8AAAD/AAAA/wAAAOIAAAChAAAAYAAAAB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oA&#13;&#10;AAD1AAAA/wAAALcAAABYAAAAD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F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4AAAA/gAAAPgAAAA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QAAAP8AAAD/AAAAMgAAAAAAAAAAAAAAAAAA&#13;&#10;AAAAAAByAAAA/wAAAOoAAAAAAAAAAAAAAAAAAAAAAAAAAAAAAAAAAAAAAAAAAAAAAAAAAAA3AAAA&#13;&#10;3wAAAP8AAACTAAAAbAAAAPMAAACk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EAAAAq&#13;&#10;AAAAAAAAAAAAAAAAAAAAAAAAAAAAAABhAAAA5QAAAKUAAABkAAAAI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iAAAA9gAAALQAAABpAAAAE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EgAAADfAAAAYAAAAAM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IA&#13;&#10;AADMAAAA/wAAAI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P4AAAD/AAAAjwAAAAAAAAAAAAAAAAAAAAAAAABRAAAA/wAAAOwAAAAAAAAAAAAAAAAA&#13;&#10;AAAQAAAAkgAAAIMAAAABAAAAAAAAAAAAAAAAAAAAEAAAAHQAAACxAAAAsQAAAF4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QAAAF4AAACfAAAA4AAAAP8AAACuAAAAAAAAAAAAAAAAAAAAAAAAAAA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AAAAAwAAAAAAAAAAAAAAAAAAAAAAAAAAAAAAAAAAAAAAAAAAAAA&#13;&#10;AAAAAAAAAAAAB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KUAAAD/AAAA/wAAANgAAABXAAAAAQ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8AAAD/AAAA/w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GcAAAD/AAAA4QAAAA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LwAAAD/AAAA6gAAAAwAAAAAAAAA&#13;&#10;AAAAAAAAAAA4AAAA/wAAAMkAAAAAAAAAAAAAAAAAAABgAAAA/wAAAP8AAAB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GwAAAJsAAADcAAAA/wAAAP8AAAD/AAAA/wAAAOwA&#13;&#10;AAC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IAAABbAAAA2wAAAP8AAAD/AAAA0QAA&#13;&#10;AE4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8AAAD/AAAA/w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JIAAAD/AAAAV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0AAAD2AAAA/wAAAIgAAAAAAAAAAAAAAAAAAABZAAAA/wAAAI0AAAAAAAAAAAAA&#13;&#10;AAAAAAA6AAAA+wAAAPkAAAAo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gAAAP0AAAD/AAAA7wAAALEAAABwAAAALw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AAAAGQAAADhAAAA/wAAAP8AAADHAAAABg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8AAAD/AAAA/w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iAAAA/wAAAPkAAAAy&#13;&#10;AAAAAAAAAAAAAACaAAAA+AAAAB8AAAAAAAAAAAAAAAAAAAAAAAAAHAAAABg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wAAAFIA&#13;&#10;AACTAAAAzgAAAAgAAAAAAAAAAAAAAAAAAAAAAAAAAAAAAGEAAAAz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ZQAAAP8A&#13;&#10;AADwAAAAIAAAAAAAAAAAAAAAAAAAAAAAAAAAAAAAAAAAAAAAAAAAAAAAAAAAAAAAAAAAAAAAAAAA&#13;&#10;AAAAAAAAAAAAAAAAAAAAAAAAAAAAAAAAAGgAAADtAAAA/wAAAP8AAADyAAAAeQAAAB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NwAAAOsAAAD/AAAAyQAAABUAAAAAAAAAAAAAAAAAAAAAAAAA&#13;&#10;AAAAAAAAAAAAAAAAAAAAAAAAAAAAAAAAAAAAAAAAAAAAAAAAAAAAAAAAAAAAAAAAAAAAAAAAAAAA&#13;&#10;AAAAAAAAAAAAAAAAAAAAAAAAAAAAAAAAAAAAAAAAAAAAAAAAAAAAAAAAAAAAAAAAAAAAAAAAAAAA&#13;&#10;AAAAAAAAAAAAAAAAAAAA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HAAAA&#13;&#10;bQAAAOcAAACn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8AAAD/AAAA/w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PcAAADuAAAAcwAAAJAAAAD9AAAAX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QAAAATgAAAI8AAADQAAAA/gAAAP8AAAD/AAAA/wAAAE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KwAAAD/AAAAxQAAAAMAAAAAAAAAAAAAAAAAAAAA&#13;&#10;AAAAAAAAAAAAAAAAAAAAAAAAAAAAAAAAAAAAAAAAAAAAAAAAAAAAAAAAAAAAAAAAAAAAhwAAAP8A&#13;&#10;AAD/AAAA/wAAAKMAAAAZ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UA&#13;&#10;AADeAAAA/wAAANoAAAAiAAAAAAAAAAAAAAAAAAAAAAAAAAAAAAAAAAAAAAAAAAAAAAAAAAAAAAAA&#13;&#10;AAAAAAAAAAAAAAAAAAAAAAAAAAAAAAAAAAAAAAAAAAAAAAAAAAAAAAAAAAAAAAAAAAAAAAAAAAAA&#13;&#10;AAAAAAAAAAAAAAAAAAAAAAAAAAAAAAAAAAAAAAAAAAAAAAAAAAAAAAAAAAAA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oAAAAW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8AAAD/AAAA/w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sA&#13;&#10;AACHAAAAuwAAAKIAAAA4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9AAAA/wAAAP8AAAD/AAAA9wAA&#13;&#10;AL0AAAB8AAAAOwAAAA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EAAADiAAAA/wAAAIIAAAAAAAAAAAAAAAAAAAAAAAAAAAAAAAAAAAAAAAAAAAAAAAAAAAAAAAAA&#13;&#10;AAAAAAAAAAAAAAAAAAAAAAAAAABzAAAA/wAAAP8AAADYAAAAO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XAAAAzQAAAP8AAADoAAAAMw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&#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gAAAEYAAAAsAAAAAAAAAAAAAAAA&#13;&#10;AAAAAAAAAAAAAAB3AAAAwQAAAIAAAAA/AAAAB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DwAAAC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IAAAAQgAA&#13;&#10;AIMAAADEAAAA+gAAAP8AAACS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kQAAAPsA&#13;&#10;AABp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NgAAAMAAAAD4AAAA/wAAAP8AAAD/AAAA/AAAAMoAAABt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AAAAUAAAAAAAAAAAAA&#13;&#10;AAAAAAAAAAAAAAAAAAAAAAAAAAAAAAAAAAAAAAAAAAAAAAAAAAAAAAAAAAAAwwAAAP8AAACSAAAA&#13;&#10;AQAAAAAAAAAAAAAAAAAAAAAAAAAAAAAAAAAAACEAAAC2AAAA/wAAAP8AAAD/AAAAywAAAF0AAAAd&#13;&#10;AAAALQAAALgAAAC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tAAAA+wAAAPwAAAAu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AAAAP8AAAD9AAAA&#13;&#10;zgAAAI0AAABMAAAA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9AAAA/wAAALgAAAACAAAAAAAAAAAAAAAAAAAAAAAAAAAAAAAAAAAAOgAA&#13;&#10;AO4AAAD/AAAA/wAAAOsAAABdAAAAAAAAAAAAAAAAAAAAAAAAACMAAADrAAAAB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DAAAAA/wAA&#13;&#10;AJ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DAAAANQAAAHcAAAC3AAAA1wAAAAAA&#13;&#10;AAAAAAAAAAAAAAAAAAAAAAAAAQAAAE4AAAA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FkAAAD/AAAA6QAAAB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xAAAA&#13;&#10;cgAAALMAAADxAAAA/wAAAP8AAAD/AAAA/wAAAC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QAAAB8AAAAAAAAAAAAAAAAAAAAAAAAAAAAAAAAA&#13;&#10;AABhAAAAQ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wAAAAAAAAAAAAAAAAAA&#13;&#10;AAAAAAAAAAAAAAAAAAAAAADNAAAAcwAAAAAAAAAAAAAAAAAAAAAAAAAAAAAAAAAAACEAAAD1AAAA&#13;&#10;/wAAAPUAAABRAAAAAAAAAAAAAAAAAAAAAAAAAAAAAAAAAAAAAQAAAMYAAADm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IkAAAD/AAAAwwAAABEAAAAAAAAAAA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bAAAA/wAAAP8AAAD/AAAA2gAAAJkAAABYAAAAF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gAAABKAAAAAAAAAAAAAAAAAAAAAAAAAAAAAAAAAAAA&#13;&#10;uwAAAJ8AAAAEAAAAGwAAAAAAAAAAAAAABgAAAAAAAAC/AAAAmgAAACcAAAB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iQAAAP8AAADIAAAAA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QAAAGoAAAAmAAAAAAAAAAAAAAAAAAAAAAAAAAAAAACB&#13;&#10;AAAAnQAAAFw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FAAAAAAAAAK8A&#13;&#10;AACtAAAAIQAAAFwAAAAAAAAAAAAAAJ0AAACGAAAAiAAAAJUAAAC+AAAA7QAAAAAAAAAAAAAA2QAA&#13;&#10;AMcAAACSAAAAoQAAAOgAAADX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UAAAD7AAAA/gAAAEcAAAAAAAAA&#13;&#10;AAAAAAAAAAAAAAAAAAAAAAAAAAC6AAAAAAAAAAAAAAAAAAAAAAAAAAAAAAAAAAAANgAAAP8AAADv&#13;&#10;AAAAJQAAAAAAAAAAAAAAAAAAAAAAAAAAAAAAAAAAAAEAAACDAAAA/wAAAPsAAAAj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AAA0gAAAP8AAADlAAAALg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&#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lAAAAZgAAAKcAAADoAAAA/wAA&#13;&#10;AP8AAAB2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IAAAA0AAAAIoAAACpAAAA4AAAAOQAAAACAAAAAAAAAHkAAADU&#13;&#10;AAAA9QAAAP8AAACqAAAANQAAAAAAAAAAAAAAQAAAAI8AAAD/AAAA/wAAAJcAAAAU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4AAAA/wAAAOgAAAAWAAAAAAAAAAAAAAAAAAAAAAAAAAAAAACcAAAAAAAA&#13;&#10;AAAAAAAAAAAAAAAAAAAAAAAAAAAAcgAAAP0AAABGAAAAAAAAAAAAAAAAAAAAAAAAAAAAAAAAAAAA&#13;&#10;CgAAAKoAAAD/AAAA/wAAAJ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wAAAL8AAAD/AAAA8AAAAEE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&#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D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AOQAAAD/AAAA/wAAAP8AAAD/AAAA5gAAAKUAAABH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7AAAAjQAA&#13;&#10;APsAAAD/AAAAnwAAABQAAAAAAAAAAAAAABwAAACWAAAA5QAAAPkAAADrAAAAtgAAAAwAAAAAAAAA&#13;&#10;SgAAAN4AAADQAAAA3gAAAOkAAADwAAAAF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AAAvgAAAP8AAAC1&#13;&#10;AAAAAAAAAAAAAAAAAAAAAAAAAAAAAABMAAAAAAAAAAAAAAAAAAAAAAAAAAAAAAAAAAAArgAAAK8A&#13;&#10;AAAAAAAAAAAAAAAAAAAAAAAAAAAAAAAAAAA5AAAA2QAAAP8AAAD/AAAArQAAAA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YAAACoAAAA/wAAAPkAAAA0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&#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wAAAAAAAAAAAAAAAAAAAAAAAAAAAAAASAAAAP8AAADpAAAAqQAAAGgAAAA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kAAAB4AAAABwAAAAAAAAAAAAAAAAAAAAAAAAAA&#13;&#10;AAAAAAAAAAAAAAAAAAAAAAAAAAAAAAA/AAAA2QAAAMwAAADoAAAA4gAAAPEAAAAfAAAAAAAAAJoA&#13;&#10;AADqAAAAXQAAANoAAABHAAAAtQAAABYAAAAAAAAAhAAAALEAAABSAAAA5gAAAB0AAABvAAAAB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GwAAAOwAAAD/AAAAbgAAAAAAAAAAAAAAAAAAAAAAAAAAAAAA&#13;&#10;AAAAAAAAAAAAAAAAAAAAAAAAAAAAAAAAlgAAAG0AAAAAAAAAAAAAAAAAAAAAAAAACwAAAIkAAAD9&#13;&#10;AAAA/wAAAP8AAACiA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AAAjgAAAKwAAAAC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ZAAAAWgAAAJsAAADcAAAAxwAAAAAAAAAAAAAAAAAAAAAA&#13;&#10;AAAAAAAACQAAAC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SAAAAagAAAIIAAACZAAAAsAAAAMgAAACZAAAAAAAA&#13;&#10;AAcAAACUAAAA3QAAAFMAAAAAAAAAAAAAAAAAAAAAAAAAAAAAAAAAAAAAAAAAAAAAAAAAAAB2AAAA&#13;&#10;ugAAAEcAAADxAAAAHAAAAHAAAAALAAAAAAAAAAsAAAASAAAATgAAAP8AAAARAAAAAAAAAAAAAAAA&#13;&#10;AAAAAAAAAAAAAABDAAAA8QAAAAg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AA&#13;&#10;AAD/AAAA+AAAAC4AAAAAAAAAAAAAAAAAAAAAAAAAAAAAAAAAAAAAAAAAAAAAAAAAAAAAAAAAPwAA&#13;&#10;AMkAAAAgAAAAAAAAABEAAABzAAAA6gAAAP8AAAD/AAAA9QAAAHYAAA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UAAABWAAAAlwAAANgAAAD/AAAA&#13;&#10;/wAAAP8AAAD/AAAA6wAAAAY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YAAAAdgAAALUAAACOAAAAOQAAAAAAAAAAAAAAAAAAAAAAAAAAAAAAAAAAAAAAAAB2&#13;&#10;AAAA/wAAAP8AAAD/AAAA/wAAAP8AAABtAAAAAAAAAAAAAAAAAAAAWgAAAP4AAABsAAAAAAAAAAAA&#13;&#10;AAAAAAAAAAAAAAAAAAAAAAAAAAAAAAAAAAAAAAAAAAAAADUAAAD0AAAAEwAAAAAAAAAAAAAAAAAA&#13;&#10;AAAAAAAAAAAABQAAADwAAAAAAAAAAAAAAAAAAAAAAAAAAAAAAAAAAAAA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XAAAA/wAAAHcAAAAAAAAAAAAAAAAAAAAA&#13;&#10;AAAAAAAAAAAAAAAAAAAAAAAAAAAAAAAAAAAAAAAAAGAAAADnAAAA2wAAAP4AAAD/AAAA/wAAAPgA&#13;&#10;AAClAAAAI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QAAADzAAAA/wAAAP8AAADyAAAAtQAAAHQAAAAz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AAAAABAAAAAAAAAAAAAAAAAAAAAAAAAAAA&#13;&#10;AAAAAAAAAAAAAAAAAAAAAAAAAAAAAAAAAAAAAAAAAAAAACsAAADtAAAA6QAAAHEAAAC2AAAA/QAA&#13;&#10;AHoAAAAAAAAAAAAAAAAAAAAAAAAAAAAAAAAAAADYAAAA6QAAAMsAAACzAAAAnAAAAIUAAAAUAAAA&#13;&#10;AAAAAAAAAAAAAAAAAAAAAIUAAAD6AAAAOgAAAAAAAAAAAAAAAAAAAAAAAAAAAAAAAAAAAAAAAAAA&#13;&#10;AAAAAAAAAAAAAAA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JAAAARgAAAAAAAAAAAAAAAAAAAAAAAAAAAAAAAAAAAAAAAAAAAAAAAAAAAAAAAAAAAAAA&#13;&#10;AAAAAAAAAAAaAAAAdgAAAJgAAACNAAAAYQAAAB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FQAAAA8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QAAAATgAAAI8AAAAXAAAAAAAAAAAAAAAAAAAAAAAAAAAAAACDAAAAeAAAADcAAAA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XAAAAtQAAAAAAAAAAAAAAAAAAAAAAAABAAAAA&#13;&#10;twAAAP4AAADtAAAAnQAAAA0AAAAAAAAAAAAAAAAAAAAAAAAAAAAAAAAAAAAAAAAAAAAAAAAAAAAA&#13;&#10;AAAACwAAAN4AAAD2AAAAGQAAAAAAAAAEAAAAxwAAAP8AAABTAAAAAAAAAAAAAAAAAAAAAAAAADsA&#13;&#10;AAD9AAAAGwAAAAAAAAAAAAAAAAAAAAAAAAAAAAAAAAAAAAAAAAAAAAAAAAAAAAMAAADcAAAA5QAA&#13;&#10;AB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zAAAANEAAAAaAAAA&#13;&#10;AAAAAAA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0AAABKAAAAiwAAAMwAAAD9AAAA/wAAAP8AAAB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YA&#13;&#10;AADjAAAAaAAAAAAAAAAAAAAAAAAAAFcAAAD+AAAAsQAAABsAAABQAAAA9wAAANgAAAAUAAAAAAAA&#13;&#10;AAAAAAAAAAAAAAAAAAAAAAAAAAAAAAAAAAAAAAAAAAAAbAAAAP8AAACiAAAAAAAAAAAAAAAAAAAA&#13;&#10;SAAAAP8AAADkAAAADQAAAAAAAAAAAAAAAAAAAJ0AAADFAAAAAgAAAAAAAAAAAAAAAAAAAAAAAAAA&#13;&#10;AAAAAAAAAAAAAAAAAAAAAAAAAAAAAAB7AAAA/wAAAMAA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AAAAXgAAALMAAADZAAAA7QAAAMwAAAB5A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1gAAAP8AAADhAAAAKQ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gwAAAPsAAAD/&#13;&#10;AAAA/wAAAP8AAAD5AAAAwgAAAIEAAAAo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IAAAAGQAA&#13;&#10;AAAAAAAAAAAAAAAAAAAAAAAAAAAAZQAAAPsAAADGAAAAhQAAAEQAAAAJ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QAAABlAAAAAAAAAAAAAAAAAAAAAAAAAAAA&#13;&#10;AAAAAAAAAAAAAAAAAAAAAAAAAAAAAAAAAAAAAAAAeQAAANwAAABKAAAAAAAAAAAAAAAAAAAAAAAA&#13;&#10;AAAAAAAcAAAAygAAAP8AAAD/AAAA/wAAAKYAAAAkAAAAAAAAAAAAAAAAAAAAnQAAAH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gAAACvAAAA/wAAAPcAAABR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YAAAA9AAAAfgAAAMAAAAD4AAAAqgAAAAAAAAAAAAAAAAAAAAAAAAAAAAAACwAAAA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QAAAPkAAAD7AAAANwAAAAAAAAAAAAAAAAAAAAAAAAAAAAAAAAAAAAAAAAAAAAAAAAAAAAAAAAAA&#13;&#10;AAAA8QAAAP8AAACvAAAAAAAAAAAAAAAAAAAAAAAAACcAAADhAAAA/wAAAP8AAADeAAAASAAAAAAA&#13;&#10;AAAAAAAAAAAAAAAAAAAAAAAAdAAAAL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CAAAAlgAAAP8AAAD9AAAAaQ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QAAAB6AAAAuwAAAPYAAAD/AAAA/wAAAP8AAAD9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IwAAAD/AAAA3QAAAA0AAAAAAAAAAAAA&#13;&#10;AAAAAAAAAAAAAAAAAAAAAAAAAAAAAAAAAAAAAAAAAAAAaAAAAMkAAAA/AAAAAAAAAAAAAAAAAAAA&#13;&#10;IQAAAOsAAAD/AAAA/wAAAI8AAAAKAAAAAAAAAAAAAAAAAAAAAAAAAAAAAAACAAAA2gAAAK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&#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UA&#13;&#10;AAD+AAAA/wAAAP4AAADSAAAAkQAAAFAAAAA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YAAADNAAAA/wAAAKMAAAAAAAAAAAAAAAAAAAAAAAAAAAAAAAAAAAAAAAAAAAAAAAAA&#13;&#10;AAAAAAAAAAAAAAAAAAAAAAAAAAAAAAAAAAAAAAAAuQAAAP8AAAD5AAAAXwAAAAAAAAAAAAAAAAAA&#13;&#10;AAAAAAAAAAAAAAAAAAAAAABvAAAA/wAAAI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&#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xAAAA&#13;&#10;cgAAAK8AAAAGAAAAAAAAAAAAAAAAAAAAAAAAAAAAAAB9AAAAVAAAAB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9AAAAP8AAABbAAAA&#13;&#10;AAAAAAAAAAAAAAAAAAAAAAAAAAAAAAAAAAAAAAAAAAAAAAAAAAAAAAAAAAAAAAAAAAAAAAAAAABV&#13;&#10;AAAA/wAAAPYAAABAAAAAAAAAAAAAAAAAAAAAAAAAAAAAAAAAAAAAAAAAAFYAAAD9AAAA9gAAAB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&#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KQAAADiAAAADAAAAAAAAAAAAAAA&#13;&#10;AAAAAAAAAAAAAAAAAAAAAAAAAAAAAAAAAAAAAAAAAAAAAAAAAAAAAAAAAAAAAAAAAAAAAAAAAAAA&#13;&#10;AAAAAAAAAAAAAAAAAAAAAAAAAAAAAAAAAAAAAAAAAAAAAAAAAAAAAAAAAAAAAAAAAAAAAAAAAAAA&#13;&#10;AAAAAAAAAAAAAAAAAAAAAAAAAAAAAAAAAAAAAAAAAAAAAAAAAAAAAAAAAAAAAAAAAAAAAAAAAAAA&#13;&#10;AAAAAAAFAAAA6gAAAM0AAAAJ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AAAC0AAABuAAAArwAAAO4AAAD/AAAA/wAAAP8AAAA9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YwAAAP8AAADxAAAAIgAAAAAAAAAAAAAAAAAAAAAAAAAAAAAAAAAA&#13;&#10;AAAAAAAAAAAAAAAAAAAAAAAAAAAAAAAAAAAAAACjAAAA/wAAAFkAAAAAAAAAAAAAAAAAAAAAAAAA&#13;&#10;AAAAAAAAAAAAAAAAcgAAAP0AAAD/AAAAi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&#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QAAADqAAAAkwAAAAAAAAAAAAAAAAAAAAAAAAAAAAAAAAAAAAAAAAAAAAAAAAAA&#13;&#10;AAAAAAAAAAAAAAAAAAAAAAAAAAAAAAAAAAAAAAAAAAAAAAAAAAAAAAAAAAAAAAAAAAAAAAAAAAAA&#13;&#10;AAAAAAAAAAAAAAAAAAAAAAAAAAAAAAAAAAAAAAAAAAAAAAAAAAAAAAAAAAAAAAAAAAAAAAAAAAAA&#13;&#10;AAAAAAAAAAAAAAAAAAAAAAAAAAAAAAAAAAAAAAAAAAAAAACIAAAA6gAAAB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tAAAAP8AAAD/AAAA/wAAAP8AAADe&#13;&#10;AAAAnQAAAFwAAAAS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KoAAAD/&#13;&#10;AAAAuQAAAAAAAAAAAAAAAAAAAAAAAAAAAAAAAAAAAAAAAAAAAAAAAAAAAAAAAAAAAAAAAAAAAAAA&#13;&#10;AADfAAAAmgAAAAAAAAAAAAAAAAAAAAAAAAAAAAAAAAAAAA8AAACjAAAA/wAAAP8AAADQAAAAE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&#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sAAAA0gAAAI8AAAAB&#13;&#10;AAAAAAAAAAAAAAAAAAAAAAAAAAAAAAAAAAAAAAAAAAAAAAAAAAAAAAAAAAAAAAAAAAAAAAAAAAAA&#13;&#10;AAAAAAAAAAAAAAAAAAAAAAAAAAAAAAAAAAAAAAAAAAAAAAAAAAAAAAAAAAAAAAAAAAAAAAAAAAAA&#13;&#10;AAAAAAAAAAAAAAAAAAAAAAAAAAAAAAAAAAAAAAAAAAAAAAAAAAAAAAAAAAAAAAAAAAAAAAAAAAAA&#13;&#10;AgAAAJcAAADiAAAAO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lAAAAHwAAAAAAAAAAAAAAAAAA&#13;&#10;AAAAAAAAAAAAgQAAAOIAAAChAAAAYAAAAB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AAAACqAAAAIQAAAAAAAAAAAAAAAAAAAAAAAAAAAAAA&#13;&#10;AAAAAAAAAAAAAAAAAAAAAAAAAAAAAAAAAAAAAAYAAAD6AAAALwAAAAAAAAAAAAAAAAAAAAAAAAAA&#13;&#10;AAAARQAAAOIAAAD/AAAA/wAAAMcAAAAQAAAAAAAAAAAAAABJAAAAwwAAANUAAAC4AAAAW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&#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wAAAI4AAAB6AAAAAAAAAAAAAAAAAAAAAAAAAAAAAAAAAAAA&#13;&#10;AAAAAAAAAAAAAAAAAAAAAAAAAAAAAAAAAAAAAAAAAAAAAAAAAAAAAAAAAAAAAAAAAAAAAAAAAAAA&#13;&#10;AAAAAAAAAAAAAAAAAAAAAAAAAAAAAAAAAAAAAAAAAAAAAAAAAAAAAAAAAAAAAAAAAAAAAAAAAAAA&#13;&#10;AAAAAAAAAAAAAAAAAAAAAAAAAAAAAAAAAAAAAAAAgAAAAJgAAAA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EAAABi&#13;&#10;AAAAowAAAOQAAAD/AAAAjgAAAAAAAAAAAAAAAAAAAAAAAAAAAAAAB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2AAAAOgAAAAAAAAAAAAAAAAAAACUAAACkAAAA/wAAAP8AAAD/AAAAuAAAAAwAAAAAAAAA&#13;&#10;AAAAAAAAAAAAAAAABwAAADkAAADQAAAA/wAAAJ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&#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AAAAAAAAAAAAAAAAAAAAAAAAAAAAAAAAAAAAAAAAAAAAAAAAAAAAAAAAAAAAAAAAAAAAAAAA&#13;&#10;AAAAAAAAAAAAAAAAAAAAAAAAAAAAAAAAAAAAAAAAAAAAAAAAAAAAAAAAAAAAAAAAAAAAAAAAAAAA&#13;&#10;AAAAAAAAAAAAAAAAAAAAAAAAAAAAAAAAAAAAAAAAAAAAAAAAAAAAAAAAAAAAAAAAAAAAAAAAAAAA&#13;&#10;AAAAC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oAAACfAAAA4AAAAP8AAAD/AAAA/wAAAP8AAADpAAAAh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EAAAA4QAAAHkAAABtAAAArAAAAPwA&#13;&#10;AAD/AAAA/wAAAOsAAABfAAAAAAAAAAAAAAAAAAAAAAAAAAAAAAAAAAAAAAAAAAAAAAALAAAA4gAA&#13;&#10;AP8AAAA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&#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AAAAD/AAAA/wAAAOwA&#13;&#10;AACtAAAAbAAAAC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HAAAALIAAAD4AAAA/wAAAPsAAADEAAAAZQAAAA4AAAAAAAAAAAAAAAAAAAAA&#13;&#10;AAAAAAAAAAAAAAAAAAAAAAAAAAAAAAAAAAAAkAAAAP8AAACh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&#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YAAABWAAAAlwAAALsAAAAAAAAA&#13;&#10;AAAAAAAAAAAAAAAAAAAAAAIAAABtAAAALw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oA&#13;&#10;AAAAAAAAAAAAAAAAAAAAAAAAAAAAAAAAAAAAAAAAAAAAAAAAAAAAAAAAAAAAAAAAAAADAAAAFAAA&#13;&#10;AAMAAAAAAAAAAAAAAAAAAAAAAAAAAAAAAAAAAAAAAAAAAAAAAAAAAAAAAAAAAAAAAAAAAAAAAAAA&#13;&#10;sAAAAP8AAACp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&#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wAAAFIA&#13;&#10;AACTAAAA1AAAAP8AAAD/AAAA/wAAAP8AAAA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FAAAAsQAAAPUAAAApAAAAAAAAAAAAAAAAAAAAAAAAAAAAAAAA&#13;&#10;AAAAAAAAAAAAAAAAAAAAAAAAAAAAAAAAAAAAAAAAAAAAAAAAAAAAAAAAAAAAAAAAAAAAAAAAAAAA&#13;&#10;AAACAAAAsgAAADIAAAAAAAAAAAAAAAAAAABiAAAA/QAAAP8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&#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3QAAAP8AAAD/AAAA/wAAAPUAAAC6AAAAeQAAADgA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nwAA&#13;&#10;AP8AAADQAAAABwAAAAAAAAAAAAAAAAAAAAAAAAAAAAAAAAAAAAAAAAAAAAAAAAAAAAAAAAAAAAAA&#13;&#10;AAAAAAAAAAAAAAAAAAAAAAAAAAAAAAAAAAAAAAAAAAAAAAAAewAAAPsAAAC4AAAAjQAAANYAAAD/&#13;&#10;AAAA/wAAAL4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&#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0AAABKAAAAHQAAAAAAAAAAAAAAAAAAAAAAAAAAAAAAlQAA&#13;&#10;AL4AAAB9AAAAPAAAAA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gAAAEYAAACHAAAAyAAAAPsAAAD/&#13;&#10;AAAAc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QAAAD6AAAA/gAAAEkAAAAAAAAAAAAAAAAAAAAAAAAAAAAAAAAAAAAAAAAAAAAAAAAAAAAA&#13;&#10;AAAAAAAAAHUAAAD/AAAAkQAAAAAAAAAAAAAAAAAAAAAAAAAAAAAAAAAAAPoAAAD/AAAAgQAAAAAA&#13;&#10;AAAAAAAAAAAAAAAAAAAAAAAAAAAAAAAAAAAzAAAAe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gAAADEAAAA+gAAAP8AAAD/AAAA/wAAAPsAAADGAAAAW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YAAAA&#13;&#10;4wAAAP4AAAA9AAAAAAAAAAAAAACkAAAA/wAAAGMAAAAAAAAAAAAAAAAAAABtAAAA/wAAAP8AAABW&#13;&#10;AAAAAAAAAHgAAAD/AAAA/wAAAP8AAAD4AAAA4QAAAMkAAACyAAAAmwAAAIMAAAAJAAAAAAAAAAAA&#13;&#10;AAASAAAAPAAAADsAAAAeAAAAAAAAAAAAAAAAAAAAAAAAAAAAAAAAAAAAAAAAAAAAAAAAAAAAAAAA&#13;&#10;AAAAAAAAAAAAAAAAAAAAAAAAAAAAAAAAACMAAADuAAAAm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&#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E0AAAD/AAAA/AAAAMoAAACJAAAASAAAAA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QAAAOUAAADoAAAAZgAAAJ4AAAD9AAAAjwAA&#13;&#10;AAAAAAAAAAAAAAAAAAAAAAAhAAAA2gAAANgAAAAWAAAAAAAAADAAAAA+AAAAJwAAABAAAAAAAAAA&#13;&#10;AAAAAAAAAAAAAAAAAAAAAAAAAAAAAAAAAAAAAAAAAAAAAAAAAAAAAAAAAAAAAAAAAAAAAAAAAAAA&#13;&#10;AAAAAAAAAAAAAAAAAAAAAAAAAAAAAAAAAAAAAAAAAAAAAAAAAAAAAAAAAAAAAAAAAAAAAAAAAAAA&#13;&#10;AAA2AAAAzwAAAK4AAAAQ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&#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&#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AAAADkAAAB6AAAAuwAAALkAAAAAAAAAAAAAAAAAAAAAAAAA&#13;&#10;AAAAAA0AAABMAAAA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oAAABvAAAAtQAAAKUAAABHAAAAAAAAAAAAAAAAAAAAAAAAAAAAAAAAAAAAAAAAAAAA&#13;&#10;AAAAAAAAAAAAAAAAAAAAAAAAAAAAAAAAAAAAAAAAAAAAAAAAAAAAAAAAAAAAAAAAAAAAAAAAAAAA&#13;&#10;AAAAAAAAAAAAAAAAAAAAAAAAAAAAAAAAAAAAAAAAAAAAAAAAAAAAAAAAAAAAAAAAAAAAAAAAAAAA&#13;&#10;AAAAAAAAAAAAAAAAAAAAAAAAAAAAAAAAAAAAAAAAAAAAAAAAAgAAAGUAAAC3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&#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&#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NQAAAHYAAAC3AAAA8wAAAP8A&#13;&#10;AAD/AAAA/wAAAPgAAAA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&#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GAAAA9QAAAP8AAAD/AAAA/wAAANYAAACVAAAAVAAAAB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&#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AAAC0AAABuAAAAEwAAAAAAAAAAAAAAAAAAAAAAAAAAAAAAmwAAAJkAAABYAAAAG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&#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QAAAGoAAACrAAAA6wAAAP8AAAD/AAAAV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&#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8AAADnAAAA/wAA&#13;&#10;AP8AAAD/AAAA/wAAAOIAAAChAAAAO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&#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gAAAAA&#13;&#10;AAAAAAAAAAAAAAAAAAAAAAAAAGkAAAD/AAAA5gAAAKUAAABkAAAAI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&#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QAAAF4AAACfAAAA4AAAAKYAAAAAAAAAAAAAAAAAAAAAAAAAAAAAABMAAAA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&#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WgAAAJsAAADcAAAA/wAAAP8AAAD/AAAA/wAAAN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YAAAAVAAAAIwAAADIAAABAAAAATwAAAF0AAABsAAAAegAAAIkAAACXAAAApgAAALQA&#13;&#10;AADDAAAA0QAAAOAAAADuAAAA/gAAAP8AAAD/AAAA/wAAAP8AAAD/AAAA/wAAAP8AAAD/AAAA/wAA&#13;&#10;AP8AAAD/AAAA/wAAAP8AAAD/AAAA/wAAAP8AAAD/AAAA+wAAAPAAAADhAAAA0wAAAMQAAAC2AAAA&#13;&#10;pwAAAJkAAACKAAAAfAAAAG0AAABfAAAAUAAAAEIAAAAzAAAAJQAAABYAAAA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RAAAAP4AAAD7AAAAOAAAAAAAAAAAAAAAAAAAAAAAAAAA&#13;&#10;AAAAAAAAAAgAAAAAAAAAAAAAAAAAAAAAAAAABAAAAEwAAADJAAAA/wAAAP8AAAD/AAAAqAAAAB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&#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13;&#10;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YAAAA&#13;&#10;/wAAAP8AAAD/AAAA8AAAALIAAABxAAAAMA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IkAAAD/AAAA3gAAAA4AAAAAAAAAAAAAAAAAAAAAAAAAEgAAAJYAAACsAAAAhgAAAIUAAACsAAAA&#13;&#10;6gAAAP8AAAD/AAAA4wAAAJ0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&#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13;&#10;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gAAAFIA&#13;&#10;AACPAAAABAAAAAAAAAAAAAAAAAAAAAAAAAAAAAAAmgAAAHUAAAAz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ALAAAAGQAAACgAAAA2AAAA&#13;&#10;RQAAAFMAAABiAAAAcAAAAH8AAACNAAAAnAAAAKoAAAC5AAAAxwAAANYAAADkAAAA8wAAAP8AAAD/&#13;&#10;AAAA/wAAAP8AAAD/AAAA/wAAAP8AAAD/AAAA/wAAAP8AAAD/AAAA/wAAAP8AAAD/AAAA/wAAAP8A&#13;&#10;AAD/AAAA/wAAAPoAAADrAAAA3QAAAM4AAADAAAAAsQAAAKMAAACUAAAAhgAAAHcAAABpAAAAWgAA&#13;&#10;AEwAAAA9AAAALwAAACAAAAASAAAAA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UAAADLAAAA/wAAAKUAAAAAAAAAAAAAAAAA&#13;&#10;AAAAAAAAAAAAAAAAAAAQAAAAUgAAAHIAAACQAAAAkgAAAHAAAAAq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&#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&#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PAAAATgAAAI8AAADQAAAA/gAAAP8AAAD/AAAAO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AAAAFAAAACMAAAAxAAAAQAAAAE4AAABdAAAAawAAAHoAAACIAAAAlwAAAKUAAAC0AAAAwgAAANEA&#13;&#10;AADfAAAA7gAAAP0AAAD/AAAA/wAAAP8AAAD/AAAA/wAAAP8AAAD/AAAA/wAAAP8AAAD/AAAA/wAA&#13;&#10;AP8AAAD/AAAA/wAAAP8AAAD/AAAA/wAAAPwAAADwAAAA4gAAANMAAADFAAAAtgAAAKgAAACZAAAA&#13;&#10;iwAAAHwAAABuAAAAXwAAAFEAAABCAAAANAAAACUAAAAXAAAAB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lAAAA8wAAAO8AAAAe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&#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0AAAD9AAAA/wAAAP8AAAD/AAAA9wAA&#13;&#10;AL4AAAB9AAAAH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DAAAADwAAAB4AAAAsAAAAOwAAAEkAAABYAAAAZgAAAHUAAACDAAAAkgAA&#13;&#10;AKAAAACvAAAAvQAAAMwAAADaAAAA6QAAAPoAAAD/AAAA/wAAAP8AAAD/AAAA/wAAAP8AAAD/AAAA&#13;&#10;/wAAAP8AAAD/AAAA/wAAAP8AAAD/AAAA/wAAAP8AAAD/AAAA/wAAAP8AAAD1AAAA5wAAANgAAADK&#13;&#10;AAAAuwAAAK0AAACeAAAAkAAAAIEAAABzAAAAZAAAAFYAAABHAAAAOQAAACoAAAAcAAAAD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SgAAAB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&#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gAAABMAAAAAAAAAAAAAAAAAAAAA&#13;&#10;AAAAAAAAAIUAAAD5AAAAwgAAAIEAAABAAAAAB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gAAABkAAAAnAAAANgAAAEQAAABTAAAA&#13;&#10;YQAAAHAAAAB+AAAAjQAAAJsAAACqAAAAuAAAAMcAAADVAAAA5AAAAPIAAAD/AAAA/wAAAP8AAAD/&#13;&#10;AAAA/wAAAP8AAAD/AAAA/wAAAP8AAAD/AAAA/wAAAP8AAAD/AAAA/wAAAP8AAAD/AAAA/wAAAP8A&#13;&#10;AAD6AAAA7AAAAN0AAADPAAAAwAAAALIAAACjAAAAlQAAAIYAAAB4AAAAaQAAAFsAAABMAAAAPgAA&#13;&#10;AC8AAAAhAAAAEg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IAAAAQQAA&#13;&#10;AIIAAADDAAAA+gAAAIoAAAAAAAAAAAAAAAAAAAAAAAAAAAAAABEAAAAJ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QAAABQAAAAi&#13;&#10;AAAAMQAAAD8AAABOAAAAXAAAAGsAAAB5AAAAiAAAAJYAAAClAAAAswAAAMIAAADQAAAA3wAAAO0A&#13;&#10;AAD9AAAA/wAAAP8AAAD/AAAA/wAAAP8AAAD/AAAA/wAAAP8AAAD/AAAA/wAAAP8AAAD/AAAA/wAA&#13;&#10;AP8AAAD/AAAA/wAAAP8AAAD8AAAA8QAAAOIAAADUAAAAxQAAALcAAACoAAAAmgAAAIsAAAB9AAAA&#13;&#10;bgAAAGAAAABRAAAAQwAAADQAAAAmAAAAFwAAAA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eAAAAfgAAAL8AAAD4AAAA/wAAAP8AAAD/AAAA/AAAAJ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wAAAA8AAAAdAAAALAAAADoAAABJAAAAVwAAAGYAAAB0AAAAgwAAAJEAAACgAAAArgAA&#13;&#10;AL0AAADLAAAA2gAAAOgAAAD5AAAA/wAAAP8AAAD/AAAA/wAAAP8AAAD/AAAA/wAAAP8AAAD/AAAA&#13;&#10;/wAAAP8AAAD/AAAA/wAAAP8AAAD/AAAA/wAAAP8AAAD/AAAA9gAAAOcAAADZAAAAygAAALwAAACt&#13;&#10;AAAAnwAAAJAAAACCAAAAcwAAAGUAAABWAAAASAAAADkAAAArAAAAHAAAAA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0AAAA/wAAAP8AAAD9AAAA&#13;&#10;zgAAAI0AAABMAAAA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nAAAAE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UAAAATAAAAIgAAADAAAAA/&#13;&#10;AAAATQAAAFwAAABqAAAAeQAAAIcAAACWAAAApAAAALMAAADBAAAA0AAAAN4AAADtAAAA/AAAAP8A&#13;&#10;AAD/AAAA/wAAAP8AAAD/AAAA/wAAAP8AAAD/AAAA/wAAAP8AAAD/AAAA/wAAAP8AAAD/AAAA/wAA&#13;&#10;AP8AAAD/AAAA/QAAAPEAAADjAAAA1AAAAMYAAAC3AAAAqQAAAJoAAACMAAAAfQAAAG8AAABgAAAA&#13;&#10;UgAAAEMAAAA1AAAAJgAAABgAAAAH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UAAAD/AAAAs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A&#13;&#10;AAAOAAAAHQAAACsAAAA6AAAASAAAAFcAAABlAAAAdAAAAIIAAACRAAAAnwAAAK4AAAC8AAAAywAA&#13;&#10;ANkAAADoAAAA+AAAAP8AAAD/AAAA/wAAAP8AAAD/AAAA/wAAAP8AAAD/AAAA/wAAAP8AAAD/AAAA&#13;&#10;/wAAAP8AAAD/AAAA/wAAAP8AAAD/AAAA/wAAAPYAAADoAAAA2QAAAMsAAAC8AAAArgAAAJ8AAACR&#13;&#10;AAAAggAAAHQAAABlAAAAVwAAAEgAAAA6AAAAKwAAAB0AAAAO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4AAADvAAAA/wAAAG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JAAAAGAAAACYAAAA1AAAAQwAAAFIAAABgAAAAbwAAAH0AAACMAAAA&#13;&#10;mgAAAKkAAAC3AAAAxgAAANQAAADjAAAA8QAAAP8AAAD/AAAA/wAAAP8AAAD/AAAA/wAAAP8AAAD/&#13;&#10;AAAA/wAAAP8AAAD/AAAA/wAAAP8AAAD/AAAA/wAAAP8AAAD/AAAA/wAAAPsAAADtAAAA3gAAANAA&#13;&#10;AADBAAAAswAAAKQAAACWAAAAhwAAAHkAAABqAAAAXAAAAE0AAAA/AAAAMAAAACIAAAATA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VAAAA/wAAAPYAAAAq&#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AAAEwAAACEAAAAwAAAAPgAAAE0AAABb&#13;&#10;AAAAagAAAHgAAACHAAAAlQAAAKQAAACyAAAAwQAAAM8AAADeAAAA7AAAAPwAAAD/AAAA/wAAAP8A&#13;&#10;AAD/AAAA/wAAAP8AAAD/AAAA/wAAAP8AAAD/AAAA/wAAAP8AAAD/AAAA/wAAAP8AAAD/AAAA/wAA&#13;&#10;AP0AAADyAAAA4wAAANUAAADGAAAAuAAAAKkAAACbAAAAjAAAAH4AAABvAAAAYQAAAFIAAABEAAAA&#13;&#10;NQAAACcAAAAYAAAAC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nQAAAP8AAADRAAAAB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DgAAABwA&#13;&#10;AAArAAAAOQAAAEgAAABWAAAAZQAAAHMAAACCAAAAkAAAAJ8AAACtAAAAvAAAAMoAAADZAAAA5wAA&#13;&#10;APcAAAD/AAAA/wAAAP8AAAD/AAAA/wAAAP8AAAD/AAAA/wAAAP8AAAD/AAAA/wAAAP8AAAD/AAAA&#13;&#10;/wAAAP8AAAD/AAAA/wAAAP8AAAD3AAAA6AAAANoAAADLAAAAvQAAAK4AAACgAAAAkQAAAIMAAAB0&#13;&#10;AAAAZgAAAFcAAABJAAAAOgAAACwAAAAdAAAADw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wAAANkA&#13;&#10;AAD/AAAAk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QAAABcAAAAmAAAANAAAAEMAAABRAAAAYAAAAG4AAAB9AAAAiwAAAJoAAACoAAAA&#13;&#10;twAAAMUAAADUAAAA4gAAAPEAAAD+AAAA/wAAAP8AAAD/AAAA/wAAAP8AAAD/AAAA/wAAAP8AAAD/&#13;&#10;AAAA/wAAAP8AAAD/AAAA/wAAAP8AAAD/AAAA/wAAAP8AAAD6AAAA7QAAAN8AAADQAAAAwgAAALMA&#13;&#10;AAClAAAAlgAAAIgAAAB5AAAAawAAAFwAAABOAAAAPwAAADEAAAAiAAAAFAAAAA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IAAAD5AAAA/wAAAE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yAAAAiwAAAA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AAAA0AAAAcAAAAKgAAADkA&#13;&#10;AABHAAAAVgAAAGQAAABzAAAAgQAAAJAAAACeAAAArQAAALsAAADKAAAA2AAAAOcAAAD1AAAA/wAA&#13;&#10;AP8AAAD/AAAA/wAAAP8AAAD/AAAA/wAAAP8AAAD/AAAA/wAAAP8AAAD/AAAA/wAAAP8AAAD/AAAA&#13;&#10;/wAAAP8AAAD/AAAA9wAAAOkAAADaAAAAzAAAAL0AAACvAAAAoAAAAJIAAACDAAAAdQAAAGYAAABY&#13;&#10;AAAASQAAADsAAAAsAAAAHgAAAA8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gAAAAXAAAAJQAAADQAAABCAAAAUQAAAF8AAABuAAAAfAAAAIsAAACZAAAAqAAAALYAAADFAAAA&#13;&#10;0wAAAOIAAADwAAAA/gAAAP8AAAD/AAAA/wAAAP8AAAD/AAAA/wAAAP8AAAD/AAAA/wAAAP8AAAD/&#13;&#10;AAAA/wAAAP8AAAD/AAAA/wAAAP8AAAD/AAAA+wAAAO4AAADfAAAA0QAAAMIAAAC0AAAApQAAAJcA&#13;&#10;AACIAAAAegAAAGsAAABdAAAATgAAAEAAAAAxAAAAIwAAABQAAAAF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QAAAASAAAAIAAAAC8AAAA9AAAATAAAAFoAAABpAAAAdwAAAIYAAACU&#13;&#10;AAAAowAAALEAAADAAAAAzgAAAN0AAADrAAAA+gAAAP8AAAD/AAAA/wAAAP8AAAD/AAAA/wAAAP8A&#13;&#10;AAD/AAAA/wAAAP8AAAD/AAAA/wAAAP8AAAD/AAAA/wAAAP8AAAD/AAAA/gAAAPMAAADkAAAA1gAA&#13;&#10;AMcAAAC5AAAAqgAAAJwAAACNAAAAfwAAAHAAAABiAAAAUwAAAEUAAAA2AAAAKAAAABkAAAA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ANAAAAGwAAACoAAAA4AAAARwAAAFUA&#13;&#10;AABkAAAAcgAAAIEAAACPAAAAngAAAKwAAAC7AAAAyQAAANgAAADmAAAA9QAAAP8AAAD/AAAA/wAA&#13;&#10;AP8AAAD/AAAA/wAAAP8AAAD/AAAA/wAAAP8AAAD/AAAA/wAAAP8AAAD/AAAA/wAAAP8AAAD/AAAA&#13;&#10;/wAAAPgAAADpAAAA2wAAAMwAAAC+AAAArwAAAKEAAACSAAAAhAAAAHUAAABnAAAAWAAAAEoAAAA7&#13;&#10;AAAALQAAAB4AAAAQ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AAAAA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IAAAAFgAA&#13;&#10;ACUAAAAzAAAAQgAAAFAAAABfAAAAbQAAAHwAAACKAAAAmQAAAKcAAAC2AAAAxAAAANMAAADhAAAA&#13;&#10;8AAAAP0AAAD/AAAA/wAAAP8AAAD/AAAA/wAAAP8AAAD/AAAA/wAAAP8AAAD/AAAA/wAAAP8AAAD/&#13;&#10;AAAA/wAAAP8AAAD/AAAA/wAAAPsAAADuAAAA4AAAANEAAADDAAAAtAAAAKYAAACXAAAAiQAAAHoA&#13;&#10;AABsAAAAXQAAAE8AAABAAAAAMgAAACMAAAAVAAAAB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NQAAAOAAAAC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KgAAAPYAAAD/AAAAV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gAAAD/AAAA7wAAAB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wAAAA/wAAAMM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TAAAA5AAAAP8AAA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QQAAAP0AAAD8&#13;&#10;AAAAO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IcAAADtAAAAS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cwAAAI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tAAAA+wAA&#13;&#10;AP4AAABE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&#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CsAAABSAAAAeQAAAKAAAADGAAAA7QAAAP8AAAD/&#13;&#10;AAAA/wAAAP8AAAD/AAAA/wAAAP8AAADuAAAAuwAAAJQAAABuAAAARwAAACAAAAA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AAAAP8AAADmAAAAF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AAAMEAAAD/AAAAs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&#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XAAAASgAAAHEAAACXAAAAvgAAAOUAAAD9AAAA/wAA&#13;&#10;AP8AAAD/AAAA/wAAAP8AAAD/AAAA9QAAAMMAAACdAAAAdgAAAE8AAAAo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0AAADuAAAA/wAAAG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AAAAG0AAADqAAAA/wAAAP8AAADCAAAAOg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&#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EAAAAMgAAAFkAAACAAAAApwAAAM0AAAD0AAAA/wAAAP8A&#13;&#10;AAD/AAAA/wAAAP8AAAD/AAAA/wAAAOYAAAC0AAAAjQAAAGcAAABAAAAAGQ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TAAAA/wAAAPcAAAA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YAAABmAAAA5QAA&#13;&#10;AP8AAAD/AAAAxgAAAEI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&#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wAAAEIAAABoAAAAjwAAALYAAADdAAAA+AAAAP8AAAD/&#13;&#10;AAAA/wAAAP8AAAD/AAAA/wAAAPoAAADMAAAApQAAAH4AAABXAAAAMQAAAA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gAAAP8AAACh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DAAAAXgAAAOAAAAD/AAAA/wAAAM0AAABO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&#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oAAABRAAAAeAAAAJ4AAADFAAAA7AAAAP8AAAD/AAAA&#13;&#10;/wAAAP8AAAD/AAAA/wAAAP8AAADuAAAAvAAAAJYAAABvAAAASAAAACEAAAAG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sAAAB3AAAAvAAAALAAAABRAAAA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AAAHUAAAAF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AAAFYAAADaAAAA/wAAAP8AAADTAAAA&#13;&#10;VQ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&#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gAAAA5AAAAYAAAAIcAAACuAAAA1AAAAPsAAAD/AAAA/wAA&#13;&#10;AP8AAAD/AAAA/wAAAP8AAAD+AAAA1AAAAK0AAACGAAAAYAAAADkAAAAS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PwAAAOsAAADrAAAAegAAAIUAAAD6AAAAi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A&#13;&#10;AABPAAAA1AAAAP8AAAD/AAAA2QAAAF0AAAAC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&#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XAAAASQAAAG8AAACWAAAAvQAAAOQAAAD8AAAA/wAAAP8A&#13;&#10;AAD/AAAA/wAAAP8AAAD/AAAA9QAAAMUAAACeAAAAdwAAAFAAAAAqA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AAA7wAAAP0AAAA9AAAAAAAAAAAAAACkAAAA/wAAAFkAAAAAAAAAAAAAAAAAAAAAAAAAAAAAAAAA&#13;&#10;AAAAAAAAAAAAAAAAAAAAAAAAAAAAAAAAAAAfAAAAewAAAM4AAAA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RwAAAM4AAAD/AAAA/wAAAN8AAABlA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&#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MQAAAFgAAAB/AAAApQAAAMwAAADzAAAA/wAAAP8AAAD/&#13;&#10;AAAA/wAAAP8AAAD/AAAA/wAAAOYAAAC1AAAAjwAAAGgAAABBAAAAGg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1AAAA/wAAALEAAAAAAAAAAAAAAAAAAAA2AAAA&#13;&#10;/wAAAMQAAAAAAAAAAAAAAAAAAAAAAAAAAAAAAAAAAAAAAAAAAAAAAAAAAAAAAAAAPAAAAL8AAAD+&#13;&#10;AAAA/wAAAP8AAAAWAAAAAAAAAAAAAAAAAAAAAAAAAAAAAAAJAAAAsAAAAKIAAACHAAAAbQAAAFIA&#13;&#10;AAA4AAAAHQAAAA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8AAADHAAAA/wAA&#13;&#10;AP8AAADkAAAAbAAAAA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&#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wAAAEAAAABnAAAAjgAAALUAAADbAAAA+AAAAP8AAAD/AAAA&#13;&#10;/wAAAP8AAAD/AAAA/wAAAPsAAADNAAAApgAAAH8AAABZAAAAMgAAAA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QA&#13;&#10;AAD+AAAA/wAAAFgAAAAAAAAAAAAAAAAAAAAEAAAA/QAAAP8AAAAmAAAAAAAAAAAAAAAAAAAAAAAA&#13;&#10;AAAAAAAAAAAAAAAAAAAAAAAAAAAAHAAAACMAAACWAAAA/wAAAPoAAAABAAAAAAAAAAAAAAAAAAAA&#13;&#10;AAAAAAAAAAB2AAAA/wAAAP8AAAD/AAAA/wAAAP8AAAD/AAAA/wAAAP4AAADXAAAAAAAAAAAAAAAA&#13;&#10;AAAAAAAAAAAAAAAAAAAAAAAAAAAAAAAAAAAAAAAAAAAAAAAAAAAAAAAAAAAAAAA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SAAAAT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8AAAAwAAAAP8AAAD/AAAA6QAAAHQAAAA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&#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kAAABQAAAAdgAAAJ0AAADEAAAA6wAAAP8AAAD/AAAA/wAA&#13;&#10;AP8AAAD/AAAA/wAAAP8AAADvAAAAvgAAAJcAAABwAAAASQAAACMAAAA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IMAAAD/AAAA/wAAAB0AAAAAAAAAAAAAAAAAAAAA&#13;&#10;AAAA6AAAAP8AAABtAAAAAAAAAAAAAAAAAAAAAAAAAAAAAAAAAAAAAAAAAAAAAAAAAAAAAAAAAAAA&#13;&#10;AABmAAAA/wAAAOEAAAAAAAAAAAAAAAAAAAAAAAAAAAAAABAAAADtAAAA4wAAAKwAAACyAAAAzAAA&#13;&#10;AOcAAAD9AAAA/wAAAP8AAACbAAAAAAAAAAAAAAAAAAAAAAAAAAAAAAAAAAAAAAAAAAAAAAAAAAAA&#13;&#10;AAAAAAAAAAAAAAAAQgAAAMYAAABWAAAAAAAAAAAAAAAAAAAAAAAAAAAAAAA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4AAADiAAAA+gAAAD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NQAAALQAAAD/AAAA/wAAAO0AAAB8AAAA&#13;&#10;C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&#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gAAAA4AAAAXwAAAIYAAACsAAAA0wAAAPoAAAD/AAAA/wAAAP8A&#13;&#10;AAD/AAAA/wAAAP8AAAD+AAAA1QAAAK4AAACIAAAAYQAAADoAAAAT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PAAAA/wAAANoA&#13;&#10;AAAM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CsAAAA/wAAAP8AAADxAAAAgwAAAA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&#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WAAAARwAAAG4AAACVAAAAvAAAAOIAAAD8AAAA/wAAAP8AAAD/&#13;&#10;AAAA/wAAAP8AAAD/AAAA9gAAAMYAAACfAAAAeAAAAFIAAAArAAAAB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AAAA0AAAAP8AAACf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oAAAApQAAAP4AAAD/AAAA9AAAAIsAAAAS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&#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DAAAAMAAAAFcAAAB9AAAApAAAAMsAAADyAAAA/wAAAP8AAAD/AAAA&#13;&#10;/wAAAP8AAAD/AAAA/wAAAOcAAAC3AAAAkAAAAGkAAABCAAAAHAAA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KQAA&#13;&#10;APUAAAD/AAAAW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IgAAAJ0AAAD8AAAA/wAA&#13;&#10;APcAAACSAAAAF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&#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AAAD8AAABmAAAAjQAAALMAAADaAAAA9wAAAP8AAAD/AAAA/wAA&#13;&#10;AP8AAAD/AAAA/wAAAPsAAADOAAAApwAAAIEAAABaAAAAMwAAAA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YAAAD/AAAA8AAAAB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0AAACWAAAA+wAAAP8AAAD6AAAAmgAAAB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&#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gAAABOAAAAdQAAAJwAAADDAAAA6QAAAP8AAAD/AAAA/wAAAP8A&#13;&#10;AAD/AAAA/wAAAP8AAADvAAAAvwAAAJgAAABxAAAASwAAACQAAAAH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tAAAA/wAAAMQ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YAAAAjgAAAPgAAAD/AAAA/AAAAKIAAAA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&#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gAAAA3AAAAXgAAAIQAAACrAAAA0gAAAPkAAAD/AAAA/wAAAP8AAAD/&#13;&#10;AAAA/wAAAP8AAAD+AAAA1gAAALAAAACJAAAAYgAAADsAAAAV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SAAAAzwAAAE0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wAAAIYA&#13;&#10;AAD1AAAA/wAAAP0AAACpAAAAJ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&#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WAAAARgAAAG0AAACUAAAAugAAAOEAAAD7AAAA/wAAAP8AAAD/AAAA&#13;&#10;/wAAAP8AAAD/AAAA9gAAAMcAAACgAAAAegAAAFMAAAAsAAAAB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8AAAB/AAAA8gAAAP8AAAD/AAAAsQAAAC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&#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DAAAALwAAAFUAAAB8AAAAowAAAMoAAADwAAAA/wAAAP8AAAD/AAAA/wAA&#13;&#10;AP8AAAD/AAAA/wAAAOcAAAC4AAAAkQAAAGoAAABEAAAAHQAAAA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dwAAAO4AAAD/AAAA/wAA&#13;&#10;ALkAAAAy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&#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D4AAABlAAAAiwAAALIAAADZAAAA9gAAAP8AAAD/AAAA/wAAAP8A&#13;&#10;AAD/AAAA/wAAAPsAAADPAAAAqQAAAIIAAABbAAAANAAAAA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QAAAG8AAADqAAAA/wAAAP8AAADAAAAAOQAAAAAAAAAAAAAAAAAAAAAAAAAAAAAAAAAAAAAA&#13;&#10;AAAAAAAAAAAAAAAAAAAAAAAAAAAAAAAAAAAAAAAAAAAAAAAAAAAAAAAAAAAAAAAAAAAAAAAA2gAA&#13;&#10;AD8AAABBAAAAj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&#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YAAABNAAAAdAAAAJsAAADBAAAA6AAAAP4AAAD/AAAA/wAAAP8AAAD/&#13;&#10;AAAA/wAAAP8AAADwAAAAwAAAAJkAAABzAAAATAAAACUAAAA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P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YAAABoAAAA5gAAAP8AAAD/AAAAxAAAAEEAAAAAAAAA&#13;&#10;AAAAAAAAAAAAAAAAAAAAAAAAAAAAAAAAAAAAAAAAAAAAAAAAAAAAAAAAAAAAAAAAAAAAAAAAAAAA&#13;&#10;AAAAAAAAAAAAAAAAAAAAAAAAAAAAAAAAAAAAuAAAAJkAAADCAAAAq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&#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gAAAA2AAAAXAAAAIMAAACqAAAA0QAAAPcAAAD/AAAA/wAAAP8AAAD/AAAA&#13;&#10;/wAAAP8AAAD+AAAA2AAAALEAAACKAAAAYwAAAD0AAAA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HcAAADvAAAAJ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YAAAAOEA&#13;&#10;AAD/AAAA/wAAAMsAAABMAAAAAAAAAAAAAAAAAAAAAAAAAAAAAAAAAAAAAAAAAAAAAAAAAAAAAAAA&#13;&#10;AAAAAAAAAAAAAAAAAAAAAAAAAAAAAAAAAAAAAAAAAAAAAAAAAAAAAAAAAAAAAAAAAD0AAACxAAAA&#13;&#10;ggAAAOkAAADbAAAAYQAAAFs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&#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VAAAARQAAAGwAAACSAAAAuQAAAOAAAAD7AAAA/wAAAP8AAAD/AAAA/wAA&#13;&#10;AP8AAAD/AAAA9gAAAMgAAACiAAAAewAAAFQAAAAtAAAAB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MAAAD/AAAAzQAAAA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FkAAADbAAAA/wAAAP8AAADSAAAAUwAAAAAAAAAAAAAAAAAAAAAAAAAA&#13;&#10;AAAAAAAAAAAAAAAAAAAAAAAAAAAAAAAAAAAAAAAAAAAAAAAAAAAAAAAAAAAAAAAAAAAAAAAAAAAA&#13;&#10;AAAAAAAAAAAAAAAAAAAAAAAAAAAAAC4AAACkAAAAkQAAAPcAAADVAAAAxAAAANwA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&#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DAAAALQAAAFQAAAB7AAAAogAAAMgAAADvAAAA/wAAAP8AAAD/AAAA/wAAAP8A&#13;&#10;AAD/AAAA/wAAAOgAAAC5AAAAkgAAAGwAAABFAAAAHgAAAA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0AAADdAAAA/wAAAI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AAABRAAAA1QAAAP8AAAD/AAAA2AAA&#13;&#10;AFsAAAABAAAAAAAAAAAAAAAAAAAAAAAAAAAAAAAAAAAAAAAAAAAAAAAAAAAAAAAAAAAAAAAAAAAA&#13;&#10;AAAAAAAAAAAAAAAAAAAAAAAAAAAAAAAAAAAAAAAAAAAAAAAAAAAAAAAAAAAAAAAAAAAAAAAAAAAS&#13;&#10;AAAA2wAAAHgAAAD0AAAAO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&#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QAAAD0AAABjAAAAigAAALEAAADYAAAA9gAAAP8AAAD/AAAA/wAAAP8AAAD/&#13;&#10;AAAA/wAAAPsAAADRAAAAqgAAAIMAAABcAAAANgAAAA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3AAAA+wAAAP4AAAB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SQAAAM8AAAD/AAAA/wAAAN4AAABiAAAAAwAAAAAAAAAAAAAAAAAAAAAAAAAAAAAAAAAAAAAA&#13;&#10;AAAAAAAAAAAAAAAAAAAAAAAAAAAAAAAAAAAAAAAAAAAAAAAAAAAAAAAAAAAAAAAAAAAAAAAAAAAA&#13;&#10;AAAAAAAAAAAAAAAAAAAAAAAAAAAAAAAAAAAAAAAzAAAA2wAAABUAAAC+AAAAl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&#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UAAABMAAAAcwAAAJkAAADAAAAA5wAAAP4AAAD/AAAA/wAAAP8AAAD/AAAA&#13;&#10;/wAAAP8AAADwAAAAwQAAAJsAAAB0AAAATQAAACYAAAA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NIAAAD/AAAARgAAAAAA&#13;&#10;AAAAAAAAAAAAAAAAAAAAAAAAEwAAAOcAAADbAAAAAwAAAAAAAAAqAAAA9wAAAP0AAAA9AAAAAAAA&#13;&#10;AAAAAAAAAAAAEQAAACUAAAAAAAAAAAAAAAAAAAADAAAA8AAAAP8AAAA4AAAAAAAAAAAAAAAAAAAA&#13;&#10;SgAAAP8AAAD/AAAAKQAAAAAAAAAAAAAAAAAAAAAAAAAAAAAAAAAAAAAAAAAAAAAAIgAAAP8AAAC7&#13;&#10;AAAAAAAAAAAAAAAAAAAAAAAAAAAAAAAAAAAA6gAAAP8AAAC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QAAAP8A&#13;&#10;AADnAAAAF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EIAAADIAAAA/wAAAP8AAADjAAAAagAAAAUAAAAAAAAA&#13;&#10;AAAAAAAAAAAAAAAAAAAAAAAAAAAAAAAAAAAAAAAAAAAAAAAAAAAAAAAAAAAAAAAAAAAAAAAAAAAA&#13;&#10;AAAAAAAAAAAAAAAAAAAAAAAAAAAAAAAAAAAAAAAAAAAAAAAAAAAAAAAAAAAAAAAAAAAAAAAAAAAA&#13;&#10;AAAAAAAAAAAAAAAAAAAKAAAAC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&#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AAAA0AAAAWwAAAIIAAACpAAAAzwAAAPYAAAD/AAAA/wAAAP8AAAD/AAAA/wAA&#13;&#10;AP8AAAD+AAAA2QAAALIAAACLAAAAZQAAAD4AAAAX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L8AAAD/AAAAt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9AAAAwQAAAP8A&#13;&#10;AAD/AAAA6AAAAHIAAAAHAAAAAAAAAAAAAAAAAAAAAAAAAAAAAAAAAAAAAAAAAAAAAAAAAAAAAAAA&#13;&#10;AAAAAAAAAAAAAAAAAAAAAAAAAAAAAAAAAAAAAAAAAAAAAAAAAAAAAAAAAAAAAAAAAAAAAAAAAAAA&#13;&#10;kQAAAJIAAABrAAAARAAAAAY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&#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VAAAARAAAAGoAAACRAAAAuAAAAN8AAAD7AAAA/wAAAP8AAAD/AAAA/wAAAP8A&#13;&#10;AAD/AAAA9wAAAMoAAACjAAAAfAAAAFUAAAAvAAAAC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IAAADvAAAAuQAA&#13;&#10;AAAAAAAAAAAAAAAAAAAAAAAAAAAAAAAAAAAAAAAVAAAAfAAAAKcAAAB7AAAAHgAAAAAAAAAAAAAA&#13;&#10;AAAAAAAAAAAwAAAA/wAAAP8AAACIAAAAAAAAAAAAAAAAAAAAEwAAAOcAAADVAAAAAgAAAAAAAABV&#13;&#10;AAAA/wAAAOwAAAAZAAAAAAAAAAAAAAAdAAAAQQAAAAIAAAAAAAAAAAAAAAAAAAAAAAAApAAAAOwA&#13;&#10;AAAVAAAAAAAAAAAAAAAAAAAAAAAAAAAAAABAAAAA/wAAAP8AAAB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sAAADtAAAAxgAAAA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NgAAALYAAAD/AAAA/wAAAOwAAAB5AAAACgAAAAAAAAAAAAAAAAAAAAAAAAAA&#13;&#10;AAAAAAAAAAAAAAAAAAAAAAAAAAAAAAAAAAAAAAAAAAAAAAAAAAAAAAAAAAAAAAAAAAAAAAAAAAAA&#13;&#10;AAAAAAAAAAAAAAAAAAAAAAAAAAAAAAAAAAAAAAAABQAAAD4AAACGAAAA8AAAAOUAAAB1AAAAC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&#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AAAALAAAAFMAAAB6AAAAoAAAAMcAAADuAAAA/wAAAP8AAAD/AAAA/wAAAP8AAAD/&#13;&#10;AAAA/wAAAOkAAAC6AAAAlAAAAG0AAABGAAAAHwAAAA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rAAAAB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8AAACvAAAA/wAAAP8AAADwAAAAgQAA&#13;&#10;AA0AAAAAAAAAAAAAAAAAAAAAAAAAAAAAAAAAAAAAAAAAAAAAAAAAAAAAAAAAAAAAAAAAAAAAAAAA&#13;&#10;AAAAAAAAAAAAAAAAAAAAAAAAAAAAAAAAAAAAAAAAAAAAAAAAAAAAAAAAAABzAAAAbgAAAAAAAAAA&#13;&#10;AAAAAAAAAAAAAAAAAAAAFwAAAKoAAAD/AAAA1QAAACw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&#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QAAADsAAABiAAAAiQAAALAAAADWAAAA9QAAAP8AAAD/AAAA/wAAAP8AAAD/AAAA&#13;&#10;/wAAAPsAAADSAAAAqwAAAIQAAABeAAAANwAAAB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pwAAAMgAAAAJAAAAAAAAAAAAAAAAAAAAAAAAAAAAAAAAAAAAAAAAAAAAAAAAAAAAAAAAAAAAAAAA&#13;&#10;AAAAAAAAAAAAAAAAAAAAAAAAAAAAAAAAAAAAAAAAAAAAAAAAAAAAAAAAAAAAAAAIAAAAYAAAAH4A&#13;&#10;AABOAAAABQAAAAAAAAAAAAAAAAAAAAAAAACBAAAA/wAAAP8AAAD/AAAA2wAAAPUAAADHAAAANwAA&#13;&#10;AAAAAAAAAAAAAAAAAAAAAAAAAAAAAAAAAAAAAACqAAAA/wAAAM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p&#13;&#10;AAAApwAAAP4AAAD/AAAA9AAAAIkAAAARAAAAAAAAAAAAAAAAAAAAAAAAAAAAAAAAAAAAAAAAAAAA&#13;&#10;AAAAAAAAAAAAAAAAAAAAAAAAAAAAAAAAAAAAAAAAAAAAAAAAAAAAAAAAAAAAAAAAAAAAAAAAAAAA&#13;&#10;AAAAAAAAAAAAAAAAABsAAAD/AAAA8AAAABAAAAAAAAAAAAAAAAAAAAAAAAAAAAAAAAEAAACjAAAA&#13;&#10;/wAAAPYAAAA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IwAAAJ8AAAD9AAAA/wAAAPcAAACQAAAAFQAAAAAAAAAAAAAA&#13;&#10;AAAAAAAAAAAAAAAAAAAAAAAAAAAAAAAAAAAAAAAAAAAAAAAAAAAAAAAAAAAAAAAAAAAAAAAAAAAA&#13;&#10;AAAAAAAAAAAAAAAAAAAAAAAAAAAAAAAAAAAAAAAAAAAAAAAAAAAAAAAAAEEAAAD/AAAA/wAAAIEA&#13;&#10;AAAAAAAAAAAAAAAAAAAAAAAAAAAAAAAAAAAFAAAAuQAAAP8AAADiAAAAE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4AAACYAAAA+wAAAP8A&#13;&#10;AAD5AAAAmAAAABoAAAAAAAAAAAAAAAAAAAAAAAAAAAAAAAAAAAAAAAAAAAAAAAAAAAAAAAAAAAAA&#13;&#10;AAAAAAAAAAAAAAAAAAAAAAAAAAAAAAAAAAAAAAAAAAAAAAAAAAAAAAAAAAAAAAAAAAAAAAAAAAAA&#13;&#10;AAAAAAAAAAAAAAAAAAAAAGcAAAD/AAAA/wAAAPAAAAAQAAAAAAAAAAAAAAAAAAAAAAAAAAAAAAAA&#13;&#10;AAAAGgAAAPIAAAD/AAAAtwAAAA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QgAAAGkAAACQAAAAtwAAAN0AAAD6AAAA/wAAAP8AAAD/AAAA/wAAAP8AAAD/&#13;&#10;AAAA9wAAAMsAAACkAAAAfQAAAFcAAAAwAAAAC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OwAAADxAAAAK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FAAAAKI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ZAAAAkAAAAPkAAAD/AAAA+wAAAJ8AAAAfAAAAAAAAAAAAAAAAAAAAAAAAAAAAAAAA&#13;&#10;AAAAAAAAAAAAAAAAAAAAAAAAAAAAAAAAAAAAAAAAAAAAAAAAAAAAAAAAAAAAAAAAAAAAAAAAAAAA&#13;&#10;AAAAAAAAAAAAAAAAAAAAAAAAAAAAAAAAAAAAAAAAAAAAAAAAAAAAAAAAAAAAAI0AAACkAAAA7QAA&#13;&#10;AP8AAACBAAAAAAAAAAAAAAAAAAAAAAAAAAAAAAAAAAAAAAAAAHAAAAD/AAAA/wAAAH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DAAAAKwAAAFIAAAB4AAAAnwAAAMYAAADtAAAA/wAAAP8AAAD/AAAA/wAAAP8AAAD/AAAA&#13;&#10;/wAAAOkAAAC8AAAAlQAAAG4AAABHAAAAIQAAAA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wAAAPIAAAA4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oAAAAP8AAAC+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FAAAAIgAAAD2AAAA/wAAAP0AAACnAAAAJQAA&#13;&#10;AAAAAAAAAAAAAAAAAAAAAAAAAAAAAAAAAAAAAAAAAAAAAAAAAAAAAAAAAAAAAAAAAAAAAAAAAAAA&#13;&#10;AAAAAAAAAAAAAAAAAAAAAAAAAAAAAAAAAAAAAAAAAAAAAAAACwAAAEMAAAAAAAAAAAAAAAAAAAAA&#13;&#10;AAAAAAAAAAAAAAAAAAAAAAAAALMAAABvAAAAewAAAP8AAADwAAAAEAAAAAAAAAAAAAAAAAAAAAAA&#13;&#10;AAAAAAAAAAAAAAMAAADQAAAA/wAAAPwAAAAZ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QAAADoAAABhAAAAiAAAAK4AAADVAAAA9QAAAP8AAAD/AAAA/wAAAP8AAAD/AAAA/wAA&#13;&#10;APwAAADTAAAArAAAAIYAAABfAAAAOAAAAB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AAAACuAAAA&#13;&#10;7wAAAD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gAAAOgAAAD/AAAAe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AAAACB&#13;&#10;AAAA8wAAAP8AAAD+AAAArwAAACsAAAAAAAAAAAAAAAAAAAAAAAAAAAAAAAAAAAAAAAAAAAAAAAAA&#13;&#10;AAAAAAAAAAAAAAAAAAAAAAAAAAAAAAAAAAAAAAAAAAAAAAAAAAAAAAAAAAAAAAAAAAAAAAAAAAAA&#13;&#10;AAAAAAAAAAAAxQAAAPkAAAAcAAAAAAAAAAAAAAAAAAAAAAAAAAAAAAAAAAAAAAAAANkAAABIAAAA&#13;&#10;DQAAAO0AAAD/AAAAgAAAAAAAAAAAAAAAAAAAAAAAAAAAAAAAAAAAAAAAAAA8AAAA/wAAAP8AAABv&#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MAAABJAAAAcAAAAJcAAAC+AAAA5AAAAP0AAAD/AAAA/wAAAP8AAAD/AAAA/wAAAP8A&#13;&#10;AADxAAAAxAAAAJ0AAAB2AAAAUAAAACkAAAAJ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QAAANMAAACFAAAAE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cAAAD+AAAA+gAAAD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NAAAA/wAAANwAAAA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TAAAAQQAAAGgAAACPAAAAtQAAANwAAAD6AAAA/wAAAP8AAAD/AAAA/wAAAP8AAAD/AAAA&#13;&#10;9wAAAMwAAAClAAAAfwAAAFgAAAAxAAAAC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GAAAAzgAAAP8AAACi&#13;&#10;AAAAAAAAAAAAAAAAAAAAAAAAAAAAAAAAAAAAAAAAAAAAAAAAAAAAAAAAAAAAAAAAAAAAAAAAAAAA&#13;&#10;AAAAAAAAAAAAAAAAAAAAAAAAAAAAAAAAAAAAAAAAAAAAAAAAAAAAAAAAAAAAAAAAAAAAAAAAAAAA&#13;&#10;AAAAAAAAAAAAAAAAAAAAAAAA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&#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DAAAAKgAAAFAAAAB3AAAAngAAAMUAAADrAAAA/wAAAP8AAAD/AAAA/wAAAP8AAAD/AAAA/wAA&#13;&#10;AOoAAAC9AAAAlgAAAG8AAABJAAAAIgAAAA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wAAAPUAAAD+AAAAMgAAAAAAAAAAAAAAAAAAAAAAAAAAAAAA&#13;&#10;AAAAAAAAAAAAAAAAAAAAAAAAAAAAAAAAAAAAAAAAAAAAAAAAAAAAAAAAAAAAAAAAAAAAAAAAAAAA&#13;&#10;AAAAAAAAAAAAAAAAAAAAAAAAAAAAAAAAAAAAAAAAAAAAAAAAAAAAAAAAAAAAAAAA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AAAADkAAABgAAAAhgAAAK0AAADUAAAA9AAAAP8AAAD/AAAA/wAAAP8AAAD/AAAA/wAAAPwA&#13;&#10;AADUAAAArgAAAIcAAABgAAAAOQAAAB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oA&#13;&#10;AABJ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EAAABIAAAAbwAAAJYAAAC8AAAA4wAAAP0AAAD/AAAA/wAAAP8AAAD/AAAA/wAAAP8AAADy&#13;&#10;AAAAxQAAAJ4AAAB4AAAAUQAAACoAAAAK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YAAAAxAAAAVwAAAH4AAAClAAAAzAAAAPIAAAD/AAAA/wAAAP8AAAD/AAAA/wAAAP8AAAD/AAAA&#13;&#10;3QAAALYAAACPAAAAaAAAAEIAAAAbAAAA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TAAAAQAAAAGcAAACNAAAAtAAAANsAAAD5AAAA/wAAAP8AAAD/AAAA/wAAAP8AAAD/AAAA+AAA&#13;&#10;AM0AAACnAAAAgAAAAFkAAAAyAAAAD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AAAKAAAAE8AAAB2AAAAnQAAAMMAAADqAAAA/wAAAP8AAAD/AAAA/wAAAP8AAAD/AAAA/wAAAOoA&#13;&#10;AAC+AAAAlwAAAHEAAABKAAAAIwAAAA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NwAAABEAAAAAAAAAAA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AAAADgAAABeAAAAhQAAAKwAAADTAAAA9AAAAP8AAAD/AAAA/wAAAP8AAAD/AAAA/wAAAPwAAADW&#13;&#10;AAAArwAAAIgAAABhAAAAOwAAAB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dAAAA+wAA&#13;&#10;AKwAAAAA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AAAABHAAAAbgAAAJQAAAC7AAAA4gAAAP0AAAD/AAAA/wAAAP8AAAD/AAAA/wAAAP8AAADyAAAA&#13;&#10;xgAAAKAAAAB5AAAAUgAAACsAAAA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gAAAA8AAAAP8AAABl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YA&#13;&#10;AAAvAAAAVgAAAH0AAACkAAAAygAAAPEAAAD/AAAA/wAAAP8AAAD/AAAA/wAAAP8AAAD/AAAA3gAA&#13;&#10;ALcAAACQAAAAagAAAEMAAAAcAAAAA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QAAAP8AAAD1AAAAK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S&#13;&#10;AAAAPwAAAGUAAACMAAAAswAAANoAAAD5AAAA/wAAAP8AAAD/AAAA/wAAAP8AAAD/AAAA+AAAAM8A&#13;&#10;AACoAAAAgQAAAFoAAAA0AAAAD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KAAAAD/AAAAzwAAAAY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JwAAAE4AAAB1AAAAmwAAAMIAAADpAAAA/wAAAP8AAAD/AAAA/wAAAP8AAAD/AAAA/wAAAOsAAAC/&#13;&#10;AAAAmQAAAHIAAABLAAAAJAAAAA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wAAADbAAAA/wAAAI4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wAA&#13;&#10;ADYAAABdAAAAhAAAAKsAAADRAAAA8wAAAP8AAAD/AAAA/wAAAP8AAAD/AAAA/wAAAPwAAADXAAAA&#13;&#10;sAAAAIkAAABjAAAAPAAAAB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1AAAA+gAAAP4AAABH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8A&#13;&#10;AABGAAAAbAAAAJMAAAC6AAAA4QAAAPwAAAD/AAAA/wAAAP8AAAD/AAAA/wAAAP8AAADyAAAAyAAA&#13;&#10;AKEAAAB6AAAAUwAAAC0AAAA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wAAAMIAAAAe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QAAAIsAAAD2AAAA/wAAAP0AAAClAAAAJAAAAAAAAAAAAAAAAAAAAAAAAAAAAAAA&#13;&#10;AAAAAAAAAAAAAAAAAAAAAAAAAAAAAAAAAAAAAAAAAAAAAAAAAAAAAAAAAAAAAAAAAAAAAAAAAAAA&#13;&#10;AAAAAAAAAAAAAAAAAAAAAAAAAAAAAAAAAAAAAAAAAAAAAAAAAAAAAAAAAIcAAAD2AAAAAAAAAAAA&#13;&#10;AAAAAAAAAAAAAAAAAAAAAAAAAAAAAAAAAAAAAAAAAAAAAAAAAADBAAAAj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YAAAAu&#13;&#10;AAAAVQAAAHwAAACiAAAAyQAAAPAAAAD/AAAA/wAAAP8AAAD/AAAA/wAAAP8AAAD/AAAA3wAAALgA&#13;&#10;AACSAAAAawAAAEQAAAAd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gAAAAMAAAAA&#13;&#10;AAAAAAAAAAAAAAAAAAAAAAAAAAA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EAAACDAAAA8wAAAP8AAAD+AAAArQAAACkA&#13;&#10;AAAAAAAAAAAAAAAAAAAAAAAAAAAAAAAAAAAAAAAAAAAAAAAAAAAAAAAAAAAAAAAAAAAAAAAAAAAA&#13;&#10;AAAAAAAAAAAAAAAAAAAAAAAAAAAAAAAAAAAAAAAAAAAAAAAAAAAAAAAAAAAAAAAAAAAAAAAAAAAA&#13;&#10;AAAAAAAAAAAAAAAAAAAAALcAAAD/AAAADQAAAAAAAAAAAAAAAAAAAAAAAAAAAAAAAAAAAAAAAAAA&#13;&#10;AAAAAAAAAAAAAADVAAAAVAAAAAAAAAAAAAAAAAAAAAAAAAAAAAAAAAAAAAAAAAA+AAAArQAAAE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8AAAD/AAAA/w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SAAAA&#13;&#10;PQAAAGQAAACLAAAAsgAAANgAAAD4AAAA/wAAAP8AAAD/AAAA/wAAAP8AAAD/AAAA+AAAANAAAACp&#13;&#10;AAAAggAAAFwAAAA1AAAAD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fn5/62trf+jo6P/////////////////////////////////////&#13;&#10;/8vLy/+ysrL/9vb2////////////////////////////////////////////////////////////&#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8AAAD/AAAA/w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JgAA&#13;&#10;AE0AAABzAAAAmgAAAMEAAADoAAAA/wAAAP8AAAD/AAAA/wAAAP8AAAD/AAAA/wAAAOwAAADBAAAA&#13;&#10;mgAAAHMAAABMAAAAJgAAAAY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&#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8AAAD/AAAA/w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wAAADUA&#13;&#10;AABcAAAAgwAAAKkAAADQAAAA8gAAAP8AAAD/AAAA/wAAAP8AAAD/AAAA/wAAAPwAAADYAAAAsQAA&#13;&#10;AIsAAABkAAAAPQAAAB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&#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8AAAD/AAAA/w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4AAABE&#13;&#10;AAAAawAAAJIAAAC5AAAA3wAAAPwAAAD/AAAA/wAAAP8AAAD/AAAA/wAAAP8AAADzAAAAyQAAAKIA&#13;&#10;AAB7AAAAVQAAAC4AAAA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&#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8AAAD/AAAA/w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YAAAAtAAAA&#13;&#10;VAAAAHoAAAChAAAAyAAAAO8AAAD/AAAA/wAAAP8AAAD/AAAA/wAAAP8AAAD/AAAA4AAAALoAAACT&#13;&#10;AAAAbAAAAEUAAAAf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&#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RAAAAPAAA&#13;&#10;AGMAAACKAAAAsAAAANcAAAD4AAAA/wAAAP8AAAD/AAAA/wAAAP8AAAD/AAAA+QAAANEAAACqAAAA&#13;&#10;hAAAAF0AAAA2AAAAD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&#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8AAAD/AAAA/w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JQAAAEsA&#13;&#10;AAByAAAAmQAAAMAAAADmAAAA/wAAAP8AAAD/AAAA/wAAAP8AAAD/AAAA/wAAAOwAAADCAAAAmwAA&#13;&#10;AHQAAABOAAAAJwAAAA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&#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8AAAD/&#13;&#10;AAAA/w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gAAADQAAABb&#13;&#10;AAAAgQAAAKgAAADPAAAA8gAAAP8AAAD/AAAA/wAAAP8AAAD/AAAA/wAAAP0AAADZAAAAswAAAIwA&#13;&#10;AABlAAAAPgAAABg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&#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wAAABDAAAA&#13;&#10;agAAAJEAAAC3AAAA3gAAAPwAAAD/AAAA/wAAAP8AAAD/AAAA/wAAAP8AAADzAAAAygAAAKMAAAB9&#13;&#10;AAAAVgAAAC8AAAAM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&#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UAAAAsAAAAUgAA&#13;&#10;AHkAAACgAAAAxwAAAO0AAAD/AAAA/wAAAP8AAAD/AAAA/wAAAP8AAAD/AAAA4gAAALsAAACUAAAA&#13;&#10;bQAAAEcAAAAgA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&#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RAAAAOwAAAGIA&#13;&#10;AACIAAAArwAAANYAAAD3AAAA/wAAAP8AAAD/AAAA/wAAAP8AAAD/AAAA+QAAANIAAACsAAAAhQAA&#13;&#10;AF4AAAA3AAAAE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&#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AAAIwAAAEoAAABx&#13;&#10;AAAAmAAAAL4AAADlAAAA/gAAAP8AAAD/AAAA/wAAAP8AAAD/AAAA/wAAAO0AAADDAAAAnAAAAHYA&#13;&#10;AABPAAAAKAAAAA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&#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gAAADMAAABZAAAA&#13;&#10;gAAAAKcAAADOAAAA8QAAAP8AAAD/AAAA/wAAAP8AAAD/AAAA/wAAAP0AAADbAAAAtAAAAI0AAABm&#13;&#10;AAAAQAAAAB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sAAABCAAAAaQAA&#13;&#10;AI8AAAC2AAAA3QAAAPsAAAD/AAAA/wAAAP8AAAD/AAAA/wAAAP8AAAD0AAAAywAAAKUAAAB+AAAA&#13;&#10;VwAAADAAAAA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UAAAAqAAAAUQAAAHgA&#13;&#10;AACfAAAAxQAAAOwAAAD/AAAA/wAAAP8AAAD/AAAA/wAAAP8AAAD/AAAA4wAAALwAAACVAAAAbwAA&#13;&#10;AEgAAAAhA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QAAAAOgAAAGAAAACH&#13;&#10;AAAArgAAANUAAAD3AAAA/wAAAP8AAAD/AAAA/wAAAP8AAAD/AAAA+QAAANQAAACtAAAAhgAAAF8A&#13;&#10;AAA5AAAAE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AAAIgAAAEkAAABwAAAA&#13;&#10;lgAAAL0AAADkAAAA/gAAAP8AAAD/AAAA/wAAAP8AAAD/AAAA/wAAAO0AAADEAAAAngAAAHcAAABQ&#13;&#10;AAAAKQAAAA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gAAADEAAABYAAAAfwAA&#13;&#10;AKYAAADMAAAA8QAAAP8AAAD/AAAA/wAAAP8AAAD/AAAA/wAAAP0AAADcAAAAtQAAAI4AAABoAAAA&#13;&#10;QQAAABo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oAAABBAAAAZwAAAI4A&#13;&#10;AAC1AAAA3AAAAPsAAAD/AAAA/wAAAP8AAAD/AAAA/wAAAP8AAAD0AAAAzQAAAKYAAAB/AAAAWAAA&#13;&#10;ADIAAAA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8AAAD/AAAA/w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UAAAApAAAAUAAAAHcAAACd&#13;&#10;AAAAxAAAAOsAAAD/AAAA/wAAAP8AAAD/AAAA/wAAAP8AAAD/AAAA5AAAAL0AAACXAAAAcAAAAEkA&#13;&#10;AAAiA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8AAAD/AAAA/w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QAAAAOAAAAF8AAACGAAAA&#13;&#10;rQAAANMAAAD2AAAA/wAAAP8AAAD/AAAA/wAAAP8AAAD/AAAA+gAAANUAAACuAAAAhwAAAGEAAAA6&#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8AAAD/AAAA/w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IQAAAEgAAABuAAAAlQAA&#13;&#10;ALwAAADjAAAA/gAAAP8AAAD/AAAA/wAAAP8AAAD/AAAA/wAAAO4AAADGAAAAnwAAAHgAAABRAAAA&#13;&#10;KwAAAAg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8AAAD/AAAA/w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QAAADAAAABXAAAAfgAAAKQA&#13;&#10;AADLAAAA8AAAAP8AAAD/AAAA/wAAAP8AAAD/AAAA/wAAAP0AAADdAAAAtgAAAJAAAABpAAAAQgAA&#13;&#10;ABs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8AAAD/AAAA/w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kAAAA/AAAAZgAAAI0AAAC0&#13;&#10;AAAA2gAAAPsAAAD/AAAA/wAAAP8AAAD/AAAA/wAAAP8AAAD1AAAAzgAAAKcAAACAAAAAWgAAADMA&#13;&#10;AAAO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oAAAATwAAAHUAAACcAAAA&#13;&#10;wwAAAOoAAAD/AAAA/wAAAP8AAAD/AAAA/wAAAP8AAAD/AAAA5QAAAL8AAACYAAAAcQAAAEoAAAAk&#13;&#10;AAAAB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8AAAD/AAAA/w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PAAAANwAAAF4AAACFAAAAqwAA&#13;&#10;ANIAAAD2AAAA/wAAAP8AAAD/AAAA/wAAAP8AAAD/AAAA+gAAANYAAACvAAAAiQAAAGIAAAA7AAAA&#13;&#10;F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8AAAD/&#13;&#10;AAAA/w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6AAAA/wAAAM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8AAAA/wAAAM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gAAAO4AAAC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wAAAM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wAAAP8AAADwAAAAE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wAAAM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QAAAA8AAAAP8AAAD/AAAAf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BAAAA/wAAAL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DAAAA/wAAAP8AAAD/AAAA7gAAAA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DAAAA/wAAALw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MAAADyAAAA/wAAAP8AAAD/AAAA/wAAAH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EAAAA/wAAALs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IcAAAD/AAAA/wAAAP8AAAD/AAAA/wAAAOwAAAAM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GAAAA/wAAAL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2AAAA/wAAAP8AAAD/AAAA/wAAAP8AAAD/AAAA/wAAAP8AAADfAAAA/wAAAP/+/v7/////////&#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FQAAAPQAAAD/AAAA/wAAAP8AAAD/AAAA/wAA&#13;&#10;AP8AAAB2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cAAAA/wAAAP8AAAD/AAAA/wAAAP8AAADZ&#13;&#10;AAAAhgAAADM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iwAAAP8AAAD/AAAA/wAAAP8AAAD/AAAA/wAAAP8AAADpAAAAC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DAAAA/wAAAP8AAADRAAAAfwAAACw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YAAAA9gAAAP8AAAD/AAAA/wAAAP8AAAD/AAAA&#13;&#10;/wAAAP8AAAD/AAAAc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1AAAAdwAAACQ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QAAAA/wAAAP8AAAD/AAAA/wAAAP8AAAD/AAAA/wAAAP8AAAD/AAAA5wAAAAg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cAAADuAAAA+QAAAPoAAAD8AAAA/gAAAP8AAAD/&#13;&#10;AAAA/wAAAP8AAAD/AAAA/wAAAG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TwAAAP8AAACxAAAAAwAAAAQAAAAGAAAACAAAAA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Cv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SAAAA/wAAAKw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8vLy/+ysrL/9vb2////////////////////////////////////////////////////////////&#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gAAAP8AAACt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UAAAA/wAAAK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&#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AAA&#13;&#10;AP8AAAC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WAAAA/wAAAK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&#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VQAAAP8AAACq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XAAAA/wAAAKg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&#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wAAAP8AAACo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ZAAAA/wAAAKY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&#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bAAAA/wAAAK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&#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cAAAA/wAAAK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&#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dAAAA/wAAAK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&#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&#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&#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YwAAAP8AAAC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&#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ZQAAAP8AAA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&#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ZwAAAP8AAACY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&#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CX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qAAAA/wAAAJ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&#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AAAP8AAACV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sAAAA&#13;&#10;/wAAAJ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&#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P8AAACT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tAAAA/wAAAJ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&#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QAAAP8AAACS&#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v&#13;&#10;AAAA/wAAAJ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&#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wAAAP8AAACQ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xAAAA/wAAAI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&#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zAAAA/wAAAI0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&#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0AAAA/wAAAI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&#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1AAAA/wAAAI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&#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&#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&#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&#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ewAAAP8AAAC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&#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QAAAP8AAAC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&#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wAAAP8AAA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gAAAAP8AAA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CAAAA/wAAAH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gAAAP8AAAB9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EAAAA/wAAAH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AAAAP8AAAB7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FAAAA/wAAAH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hQAAAP8AAAB6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HAAAA/wAAAH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hgAAAP8AAAB4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JAAAA/wAA&#13;&#10;AHY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KAAAA/wAAAH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MAAAA&#13;&#10;/wAAAH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NAAAA/wAAAH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wAAAP8AAAB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QAA&#13;&#10;AP8AAABq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wAAAP8AAAB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AAAAP8AAABn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AA/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gAAAP8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cAAAA/wAAAG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nAAAAP8AAABj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dAAAA/wAAAG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nQAAAP8AAAB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fAAAA/w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ngAAAP8AAABg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hAAAA/wAAAF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iAAAA/wAAAF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kAAAA/wAAAFs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lAAAA/wAAAF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wAAAP8AAABU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rQAAAP8AAAB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rwAAAP8AAABR&#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sAAAAP8AAABP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yAAAA/wAAAE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sgAAAP8A&#13;&#10;AAB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0AAAA/wAAAE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AAAAP8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1AAAA/wAAAE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tQAA&#13;&#10;AP8AAAB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3AAAA/wAAAEg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tgAAAP8AAAB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5AAAA/wAAAE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6AAAA/wAAAE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8AAAA/wAAAE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9AAAA/wAAAE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wAAAP8AAAA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xQAAAP8AAAA6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xgAAAP8AAAA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yAAAAP8AAAA3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KAAAA/wAA&#13;&#10;AD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ygAAAP8AAAA1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MAAAA/wAAAD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zAAAAP8AAAA0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NAAAA&#13;&#10;/wAAAD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zQAAAP8AAAAy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PAAAA/w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zgAAAP8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R&#13;&#10;AAAA/wAAAC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SAAAA/wAAAC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UAAAA/wAAAC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UAAAA/wAAAC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2wAAAP8AAAA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3QAAAP8AAAA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3gAAAP8AAAAh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4AAAAP8AAAAf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iAAAA/wAAAB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4gAAAP8A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kAAAA/wAAAB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4wAAAP8AAAA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lAAAA/wAAAB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5Q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nAAAA/wAAABg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5gAAAP8AAAAY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pAAAA/wAAAB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qAAAA/wAA&#13;&#10;AB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sAAAA/wAAAB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sAAAA&#13;&#10;/wAAAB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8wAAAP8A&#13;&#10;AAAM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9QAAAP8AAAA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9gAA&#13;&#10;AP8AAAAJ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P8AAAAH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6AAAA/wAAAA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gAAAP8AAAAF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7AAAA/wAAAA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AE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9AAAA/w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AAAP8AAAA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w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8AAAAPY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F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6gAAAJMAAAAAAAAAAAAAAAAAAAAAAAAAAAAAAAAAAAAAAAAAAAAAAAAAAAAAAAAAAAAAAAAAAAAA&#13;&#10;AAAAAAAAAAAAAAAAAAAAAAAAAAAAAAAAAAAAAAAAAAAAAAAAAAAAAAAAAAAAAAAAAAAAAAAAAAAA&#13;&#10;AAAAAAAAAAAAAAAAAAAAAAAAAAAAAAAAAAAAAAAAAAAAAAAAAAAAAAAAAAAAAAAAAAAAAAAAAAAA&#13;&#10;AAAAAAAAAAAAAAAAAAAAAAAAAAAAiAAAAOoAAAAe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AAAANIAAACPAAAAAQAAAAAAAAAAAAAAAAAA&#13;&#10;AAAAAAAAAAAAAAAAAAAAAAAAAAAAAAAAAAAAAAAAAAAAAAAAAAAAAAAAAAAAAAAAAAAAAAAAAAAA&#13;&#10;AAAAAAAAAAAAAAAAAAAAAAAAAAAAAAAAAAAAAAAAAAAAAAAAAAAAAAAAAAAAAAAAAAAAAAAAAAAA&#13;&#10;AAAAAAAAAAAAAAAAAAAAAAAAAAAAAAAAAAAAAAAAAAAAAAAAAAAAAAAAAAIAAACXAAAA4gAAADg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COAAAAegAAAAAAAAAAAAAAAAAAAAAAAAAAAAAAAAAAAAAAAAAAAAAAAAAAAAAA&#13;&#10;AAAAAAAAAAAAAAAAAAAAAAAAAAAAAAAAAAAAAAAAAAAAAAAAAAAAAAAAAAAAAAAAAAAAAAAAAAAA&#13;&#10;AAAAAAAAAAAAAAAAAAAAAAAAAAAAAAAAAAAAAAAAAAAAAAAAAAAAAAAAAAAAAAAAAAAAAAAAAAAA&#13;&#10;AAAAAAAAAAAAAAAAAAAAAIAAAACYAAAAD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wAAAAAAAAAAAAAA&#13;&#10;AAAAAAAAAAAAAAAAAAAAAAAAAAAAAAAAAAAAAAAAAAAAAAAAAAAAAAAAAAAAAAAAAAAAAAAAAAAA&#13;&#10;AAAAAAAAAAAAAAAAAAAAAAAAAAAAAAAAAAAAAAAAAAAAAAAAAAAAAAAAAAAAAAAAAAAAAAAAAAAA&#13;&#10;AAAAAAAAAAAAAAAAAAAAAAAAAAAAAAAAAAAAAAAAAAAAAAAAAAAAAAAAAAAAAAg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">
                <v:shape id="Picture 75" o:spid="_x0000_s1057" type="#_x0000_t75" style="position:absolute;width:82296;height:336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">
                  <v:imagedata r:id="rId25" o:title=""/>
                </v:shape>
                <v:shape id="Picture 77" o:spid="_x0000_s1058" type="#_x0000_t75" style="position:absolute;left:6944;top:42710;width:35973;height:70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">
                  <v:imagedata r:id="rId26" o:title=""/>
                </v:shape>
                <v:shape id="Text Box 37" o:spid="_x0000_s1059" type="#_x0000_t202" style="position:absolute;left:1273;width:4044;height:28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" fillcolor="white [3201]" stroked="f" strokeweight=".5pt">
                  <v:textbox>
                    <w:txbxContent>
                      <w:p w:rsidR="00A12632" w:rsidRPr="008755BB" w:rsidRDefault="00A12632" w:rsidP="00A12632">
                        <w:pPr>
                          <w:ind w:firstLine="0"/>
                          <w:rPr>
                            <w:b/>
                          </w:rPr>
                        </w:pPr>
                        <w:r w:rsidRPr="008755BB">
                          <w:rPr>
                            <w:b/>
                          </w:rPr>
                          <w:t>(</w:t>
                        </w:r>
                        <w:r>
                          <w:rPr>
                            <w:b/>
                          </w:rPr>
                          <w:t>A</w:t>
                        </w:r>
                        <w:r w:rsidRPr="008755BB">
                          <w:rPr>
                            <w:b/>
                          </w:rPr>
                          <w:t>)</w:t>
                        </w:r>
                      </w:p>
                    </w:txbxContent>
                  </v:textbox>
                </v:shape>
                <v:shape id="Picture 38" o:spid="_x0000_s1060" type="#_x0000_t75" style="position:absolute;left:50349;top:38547;width:26734;height:202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">
                  <v:imagedata r:id="rId27" o:title=""/>
                </v:shape>
              </v:group>
            </w:pict>
          </mc:Fallback>
        </mc:AlternateContent>
      </w:r>
    </w:p>
    <w:p w:rsidR="003E1B42" w:rsidRDefault="003E1B42" w:rsidP="003E1B42">
      <w:pPr>
        <w:ind w:firstLine="0"/>
      </w:pPr>
    </w:p>
    <w:p w:rsidR="003E1B42" w:rsidRDefault="003E1B42" w:rsidP="003E1B42">
      <w:pPr>
        <w:ind w:firstLine="0"/>
      </w:pPr>
    </w:p>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5615B1" w:rsidP="003E1B42">
      <w:r>
        <w:rPr>
          <w:noProof/>
        </w:rPr>
        <mc:AlternateContent>
          <mc:Choice Requires="wps">
            <w:drawing>
              <wp:anchor distT="0" distB="0" distL="114300" distR="114300" simplePos="0" relativeHeight="251645440" behindDoc="0" locked="0" layoutInCell="1" allowOverlap="1">
                <wp:simplePos x="0" y="0"/>
                <wp:positionH relativeFrom="column">
                  <wp:posOffset>148856</wp:posOffset>
                </wp:positionH>
                <wp:positionV relativeFrom="paragraph">
                  <wp:posOffset>25799</wp:posOffset>
                </wp:positionV>
                <wp:extent cx="404463" cy="288886"/>
                <wp:effectExtent l="0" t="0" r="2540" b="3810"/>
                <wp:wrapNone/>
                <wp:docPr id="128" name="Text Box 128"/>
                <wp:cNvGraphicFramePr/>
                <a:graphic xmlns:a="http://schemas.openxmlformats.org/drawingml/2006/main">
                  <a:graphicData uri="http://schemas.microsoft.com/office/word/2010/wordprocessingShape">
                    <wps:wsp>
                      <wps:cNvSpPr txBox="1"/>
                      <wps:spPr>
                        <a:xfrm>
                          <a:off x="0" y="0"/>
                          <a:ext cx="404463" cy="288886"/>
                        </a:xfrm>
                        <a:prstGeom prst="rect">
                          <a:avLst/>
                        </a:prstGeom>
                        <a:solidFill>
                          <a:schemeClr val="lt1"/>
                        </a:solidFill>
                        <a:ln w="6350">
                          <a:noFill/>
                        </a:ln>
                      </wps:spPr>
                      <wps:txbx>
                        <w:txbxContent>
                          <w:p w:rsidR="002145A4" w:rsidRPr="008755BB" w:rsidRDefault="002145A4" w:rsidP="003E1B42">
                            <w:pPr>
                              <w:ind w:firstLine="0"/>
                              <w:rPr>
                                <w:b/>
                              </w:rPr>
                            </w:pPr>
                            <w:r w:rsidRPr="008755BB">
                              <w:rPr>
                                <w:b/>
                              </w:rPr>
                              <w:t>(</w:t>
                            </w:r>
                            <w:r>
                              <w:rPr>
                                <w:b/>
                              </w:rPr>
                              <w:t>B</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8" o:spid="_x0000_s1061" type="#_x0000_t202" style="position:absolute;left:0;text-align:left;margin-left:11.7pt;margin-top:2.05pt;width:31.85pt;height:22.7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" fillcolor="white [3201]" stroked="f" strokeweight=".5pt">
                <v:textbox>
                  <w:txbxContent>
                    <w:p w:rsidR="002145A4" w:rsidRPr="008755BB" w:rsidRDefault="002145A4" w:rsidP="003E1B42">
                      <w:pPr>
                        <w:ind w:firstLine="0"/>
                        <w:rPr>
                          <w:b/>
                        </w:rPr>
                      </w:pPr>
                      <w:r w:rsidRPr="008755BB">
                        <w:rPr>
                          <w:b/>
                        </w:rPr>
                        <w:t>(</w:t>
                      </w:r>
                      <w:r>
                        <w:rPr>
                          <w:b/>
                        </w:rPr>
                        <w:t>B</w:t>
                      </w:r>
                      <w:r w:rsidRPr="008755BB">
                        <w:rPr>
                          <w:b/>
                        </w:rPr>
                        <w:t>)</w:t>
                      </w:r>
                    </w:p>
                  </w:txbxContent>
                </v:textbox>
              </v:shape>
            </w:pict>
          </mc:Fallback>
        </mc:AlternateContent>
      </w:r>
    </w:p>
    <w:p w:rsidR="003E1B42" w:rsidRPr="003E1B42" w:rsidRDefault="003E1B42" w:rsidP="003E1B42"/>
    <w:p w:rsidR="003E1B42" w:rsidRDefault="003E1B42" w:rsidP="003E1B42"/>
    <w:p w:rsidR="003E1B42" w:rsidRDefault="003E1B42" w:rsidP="003E1B42">
      <w:pPr>
        <w:tabs>
          <w:tab w:val="left" w:pos="2478"/>
        </w:tabs>
        <w:ind w:firstLine="0"/>
      </w:pPr>
    </w:p>
    <w:p w:rsidR="003E1B42" w:rsidRDefault="003E1B42" w:rsidP="003E1B42">
      <w:pPr>
        <w:ind w:firstLine="0"/>
      </w:pPr>
    </w:p>
    <w:p w:rsidR="003E1B42" w:rsidRDefault="003E1B42" w:rsidP="003E1B42">
      <w:pPr>
        <w:ind w:firstLine="0"/>
        <w:sectPr w:rsidR="003E1B42" w:rsidSect="003E1B42">
          <w:footnotePr>
            <w:pos w:val="beneathText"/>
          </w:footnotePr>
          <w:pgSz w:w="15840" w:h="12240" w:orient="landscape"/>
          <w:pgMar w:top="1440" w:right="1440" w:bottom="1440" w:left="1440" w:header="720" w:footer="720" w:gutter="0"/>
          <w:cols w:space="720"/>
          <w:titlePg/>
          <w:docGrid w:linePitch="360"/>
          <w15:footnoteColumns w:val="1"/>
        </w:sectPr>
      </w:pPr>
      <w:r w:rsidRPr="00DF4E5F">
        <w:rPr>
          <w:highlight w:val="yellow"/>
        </w:rPr>
        <w:lastRenderedPageBreak/>
        <w:t xml:space="preserve">Figure 3. (A) Moderated mediation analysis </w:t>
      </w:r>
      <w:r w:rsidR="00DF4E5F" w:rsidRPr="00DF4E5F">
        <w:rPr>
          <w:highlight w:val="yellow"/>
        </w:rPr>
        <w:t xml:space="preserve">predicting age-related decrements in eGFR </w:t>
      </w:r>
      <w:r w:rsidRPr="00DF4E5F">
        <w:rPr>
          <w:highlight w:val="yellow"/>
        </w:rPr>
        <w:t>among Black adults. Solid lines indicate significant paths and dashed lines indicat</w:t>
      </w:r>
      <w:r w:rsidR="0060509F">
        <w:rPr>
          <w:highlight w:val="yellow"/>
        </w:rPr>
        <w:t>ing</w:t>
      </w:r>
      <w:r w:rsidRPr="00DF4E5F">
        <w:rPr>
          <w:highlight w:val="yellow"/>
        </w:rPr>
        <w:t xml:space="preserve"> non-significant paths. Path coefficients </w:t>
      </w:r>
      <w:r w:rsidR="0060509F">
        <w:rPr>
          <w:highlight w:val="yellow"/>
        </w:rPr>
        <w:t>are the</w:t>
      </w:r>
      <w:r w:rsidRPr="00DF4E5F">
        <w:rPr>
          <w:highlight w:val="yellow"/>
        </w:rPr>
        <w:t xml:space="preserve"> unstandardized estimates (standard error in parentheses). (B) There was significant indirect path from parental education to </w:t>
      </w:r>
      <w:r w:rsidR="00DF4E5F" w:rsidRPr="00DF4E5F">
        <w:rPr>
          <w:highlight w:val="yellow"/>
        </w:rPr>
        <w:t>age-related decrements in eGFR</w:t>
      </w:r>
      <w:r w:rsidRPr="00DF4E5F">
        <w:rPr>
          <w:highlight w:val="yellow"/>
        </w:rPr>
        <w:t xml:space="preserve"> through insulin resistance indicative of Type 2 diabetes</w:t>
      </w:r>
      <w:r w:rsidR="00F50FC7" w:rsidRPr="00DF4E5F">
        <w:rPr>
          <w:highlight w:val="yellow"/>
        </w:rPr>
        <w:t xml:space="preserve">, but only among younger Black participants (age -1 </w:t>
      </w:r>
      <w:r w:rsidR="00F50FC7" w:rsidRPr="00DF4E5F">
        <w:rPr>
          <w:i/>
          <w:highlight w:val="yellow"/>
        </w:rPr>
        <w:t>SD</w:t>
      </w:r>
      <w:r w:rsidR="00F50FC7" w:rsidRPr="00DF4E5F">
        <w:rPr>
          <w:highlight w:val="yellow"/>
        </w:rPr>
        <w:t>)</w:t>
      </w:r>
      <w:r w:rsidR="00DF4E5F" w:rsidRPr="00DF4E5F">
        <w:rPr>
          <w:highlight w:val="yellow"/>
        </w:rPr>
        <w:t xml:space="preserve">. This </w:t>
      </w:r>
      <w:r w:rsidR="0060509F">
        <w:rPr>
          <w:highlight w:val="yellow"/>
        </w:rPr>
        <w:t xml:space="preserve">finding </w:t>
      </w:r>
      <w:r w:rsidR="00AA5DE0">
        <w:rPr>
          <w:highlight w:val="yellow"/>
        </w:rPr>
        <w:t>suggests</w:t>
      </w:r>
      <w:r w:rsidR="0060509F">
        <w:rPr>
          <w:highlight w:val="yellow"/>
        </w:rPr>
        <w:t xml:space="preserve"> </w:t>
      </w:r>
      <w:r w:rsidR="00DF4E5F" w:rsidRPr="00DF4E5F">
        <w:rPr>
          <w:highlight w:val="yellow"/>
        </w:rPr>
        <w:t xml:space="preserve">that lower parental education, through insulin resistance, </w:t>
      </w:r>
      <w:r w:rsidR="0060509F">
        <w:rPr>
          <w:highlight w:val="yellow"/>
        </w:rPr>
        <w:t xml:space="preserve">was </w:t>
      </w:r>
      <w:r w:rsidR="00DF4E5F" w:rsidRPr="00DF4E5F">
        <w:rPr>
          <w:highlight w:val="yellow"/>
        </w:rPr>
        <w:t>linked to elevated eGFR among younger Black participants</w:t>
      </w:r>
      <w:r w:rsidRPr="00DF4E5F">
        <w:rPr>
          <w:highlight w:val="yellow"/>
        </w:rPr>
        <w:t>.</w:t>
      </w:r>
      <w:r w:rsidR="007F470C" w:rsidRPr="00DF4E5F">
        <w:rPr>
          <w:highlight w:val="yellow"/>
        </w:rPr>
        <w:t xml:space="preserve"> </w:t>
      </w:r>
      <w:r w:rsidR="00EC33DA" w:rsidRPr="00DF4E5F">
        <w:rPr>
          <w:highlight w:val="yellow"/>
        </w:rPr>
        <w:t>Note: *</w:t>
      </w:r>
      <w:r w:rsidR="00EC33DA" w:rsidRPr="00DF4E5F">
        <w:rPr>
          <w:i/>
          <w:highlight w:val="yellow"/>
        </w:rPr>
        <w:t>p</w:t>
      </w:r>
      <w:r w:rsidR="00EC33DA" w:rsidRPr="00DF4E5F">
        <w:rPr>
          <w:highlight w:val="yellow"/>
        </w:rPr>
        <w:t xml:space="preserve"> &lt; .05; ** </w:t>
      </w:r>
      <w:r w:rsidR="00EC33DA" w:rsidRPr="00DF4E5F">
        <w:rPr>
          <w:i/>
          <w:highlight w:val="yellow"/>
        </w:rPr>
        <w:t>p</w:t>
      </w:r>
      <w:r w:rsidR="00EC33DA" w:rsidRPr="00DF4E5F">
        <w:rPr>
          <w:highlight w:val="yellow"/>
        </w:rPr>
        <w:t xml:space="preserve"> &lt; .01; ***</w:t>
      </w:r>
      <w:r w:rsidR="00EC33DA" w:rsidRPr="00DF4E5F">
        <w:rPr>
          <w:i/>
          <w:highlight w:val="yellow"/>
        </w:rPr>
        <w:t>p</w:t>
      </w:r>
      <w:r w:rsidR="00EC33DA" w:rsidRPr="00DF4E5F">
        <w:rPr>
          <w:highlight w:val="yellow"/>
        </w:rPr>
        <w:t xml:space="preserve"> &lt; .001.</w:t>
      </w:r>
    </w:p>
    <w:p w:rsidR="003E1B42" w:rsidRDefault="00411A38" w:rsidP="003E1B42">
      <w:pPr>
        <w:ind w:firstLine="0"/>
      </w:pPr>
      <w:r>
        <w:rPr>
          <w:noProof/>
        </w:rPr>
        <w:lastRenderedPageBreak/>
        <mc:AlternateContent>
          <mc:Choice Requires="wpg">
            <w:drawing>
              <wp:anchor distT="0" distB="0" distL="114300" distR="114300" simplePos="0" relativeHeight="251678208" behindDoc="0" locked="0" layoutInCell="1" allowOverlap="1">
                <wp:simplePos x="0" y="0"/>
                <wp:positionH relativeFrom="column">
                  <wp:posOffset>0</wp:posOffset>
                </wp:positionH>
                <wp:positionV relativeFrom="paragraph">
                  <wp:posOffset>0</wp:posOffset>
                </wp:positionV>
                <wp:extent cx="8214995" cy="3702581"/>
                <wp:effectExtent l="0" t="0" r="1905" b="0"/>
                <wp:wrapNone/>
                <wp:docPr id="52" name="Group 52"/>
                <wp:cNvGraphicFramePr/>
                <a:graphic xmlns:a="http://schemas.openxmlformats.org/drawingml/2006/main">
                  <a:graphicData uri="http://schemas.microsoft.com/office/word/2010/wordprocessingGroup">
                    <wpg:wgp>
                      <wpg:cNvGrpSpPr/>
                      <wpg:grpSpPr>
                        <a:xfrm>
                          <a:off x="0" y="0"/>
                          <a:ext cx="8214995" cy="3702581"/>
                          <a:chOff x="0" y="0"/>
                          <a:chExt cx="8214995" cy="3702581"/>
                        </a:xfrm>
                      </wpg:grpSpPr>
                      <wps:wsp>
                        <wps:cNvPr id="7" name="Text Box 7"/>
                        <wps:cNvSpPr txBox="1"/>
                        <wps:spPr>
                          <a:xfrm>
                            <a:off x="138896" y="0"/>
                            <a:ext cx="404463" cy="288854"/>
                          </a:xfrm>
                          <a:prstGeom prst="rect">
                            <a:avLst/>
                          </a:prstGeom>
                          <a:solidFill>
                            <a:schemeClr val="lt1"/>
                          </a:solidFill>
                          <a:ln w="6350">
                            <a:noFill/>
                          </a:ln>
                        </wps:spPr>
                        <wps:txbx>
                          <w:txbxContent>
                            <w:p w:rsidR="002145A4" w:rsidRPr="008755BB" w:rsidRDefault="002145A4" w:rsidP="003E1B42">
                              <w:pPr>
                                <w:ind w:firstLine="0"/>
                                <w:rPr>
                                  <w:b/>
                                </w:rPr>
                              </w:pPr>
                              <w:r w:rsidRPr="008755BB">
                                <w:rPr>
                                  <w:b/>
                                </w:rPr>
                                <w:t>(</w:t>
                              </w:r>
                              <w:ins w:id="3" w:author="Agus Surachman" w:date="2021-01-24T18:34:00Z">
                                <w:r w:rsidRPr="005C0967">
                                  <w:rPr>
                                    <w:b/>
                                    <w:color w:val="000000" w:themeColor="text1"/>
                                  </w:rPr>
                                  <w:t>A</w:t>
                                </w:r>
                              </w:ins>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9" name="Picture 119"/>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347241"/>
                            <a:ext cx="8214995" cy="3355340"/>
                          </a:xfrm>
                          <a:prstGeom prst="rect">
                            <a:avLst/>
                          </a:prstGeom>
                        </pic:spPr>
                      </pic:pic>
                    </wpg:wgp>
                  </a:graphicData>
                </a:graphic>
              </wp:anchor>
            </w:drawing>
          </mc:Choice>
          <mc:Fallback>
            <w:pict>
              <v:group id="Group 52" o:spid="_x0000_s1062" style="position:absolute;margin-left:0;margin-top:0;width:646.85pt;height:291.55pt;z-index:251678208" coordsize="82149,37025"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9TU1P+NjY3/bGxs/0tL&#13;&#10;S/82Njb/Tk5O/25ubv+ioqL/9PT0////////////uLi4/0VFRf//////////////////////////&#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7+/v+tra3/QUFB/wAAAP8AAAD/AAAA/wAAAP8KCgr/AQEB/wAAAP8AAAD/DAwM/2BgYP+o&#13;&#10;qKj/LS0t/wcHB///////////////////////////////////////////////////////////////&#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8vLy/1FRUf8AAAD/AAAA/wEBAf9MTEz/ubm5&#13;&#10;/+zs7P//////9fX1/8/Pz/+Dg4P/Dg4O/wAAAP8AAAD/AAAA/wAAAP/29vb/////////////////&#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&#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&#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&#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&#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&#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&#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&#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&#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&#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&#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&#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&#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&#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&#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&#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&#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&#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&#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&#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&#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&#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&#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&#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kAAAA4gAAAAwAAAAAAAAAAAAAAAAAAAAAAAAAAAAAAAAAAAAAAAAAAAAAAAAAAAAAAAAA&#13;&#10;AAAAAAAAAAAAAAAAAAAAAAAAAAAAAAAAAAAAAAAAAAAAAAAAAAAAAAAAAAAAAAAAAAAAAAAAAAAA&#13;&#10;AAAAAAAAAAAAAAAAAAAAAAAAAAAAAAAAAAAAAAAAAAAAAAAAAAAAAAAAAAAAAAAAAAAAAAAAAAAA&#13;&#10;AAAAAAAAAAAAAAAAAAAAAAAAAAAAAAAAAAAAAAAABQAAAOoAAADNAAAAC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6gAAAJMAAAAAAAAAAAAAAAAA&#13;&#10;AAAAAAAAAAAAAAAAAAAAAAAAAAAAAAAAAAAAAAAAAAAAAAAAAAAAAAAAAAAAAAAAAAAAAAAAAAAA&#13;&#10;AAAAAAAAAAAAAAAAAAAAAAAAAAAAAAAAAAAAAAAAAAAAAAAAAAAAAAAAAAAAAAAAAAAAAAAAAAAA&#13;&#10;AAAAAAAAAAAAAAAAAAAAAAAAAAAAAAAAAAAAAAAAAAAAAAAAAAAAAAAAAAAAAAAAAAAAAAAAAAAA&#13;&#10;AAAAiAAAAOoAAAA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AAAANIAAACPAAAAAQAAAAAAAAAAAAAAAAAAAAAAAAAAAAAAAAAAAAAAAAAA&#13;&#10;AAAAAAAAAAAAAAAAAAAAAAAAAAAAAAAAAAAAAAAAAAAAAAAAAAAAAAAAAAAAAAAAAAAAAAAAAAAA&#13;&#10;AAAAAAAAAAAAAAAAAAAAAAAAAAAAAAAAAAAAAAAAAAAAAAAAAAAAAAAAAAAAAAAAAAAAAAAAAAAA&#13;&#10;AAAAAAAAAAAAAAAAAAAAAAAAAAAAAAAAAAIAAACXAAAA4gAAADg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AAACOAAAAegAA&#13;&#10;AAAAAAAAAAAAAAAAAAAAAAAAAAAAAAAAAAAAAAAAAAAAAAAAAAAAAAAAAAAAAAAAAAAAAAAAAAAA&#13;&#10;AAAAAAAAAAAAAAAAAAAAAAAAAAAAAAAAAAAAAAAAAAAAAAAAAAAAAAAAAAAAAAAAAAAAAAAAAAAA&#13;&#10;AAAAAAAAAAAAAAAAAAAAAAAAAAAAAAAAAAAAAAAAAAAAAAAAAAAAAAAAAAAAAAAAAAAAAAAAAIAA&#13;&#10;AACYAAAAD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wAAAAAAAAAAAAAAAAAAAAAAAAAAAAAAAAAAAAAA&#13;&#10;AAAAAAAAAAAAAAAAAAAAAAAAAAAAAAAAAAAAAAAAAAAAAAAAAAAAAAAAAAAAAAAAAAAAAAAAAAAA&#13;&#10;AAAAAAAAAAAAAAAAAAAAAAAAAAAAAAAAAAAAAAAAAAAAAAAAAAAAAAAAAAAAAAAAAAAAAAAAAAAA&#13;&#10;AAAAAAAAAAAAAAAAAAAAAAAAAAAAAAAAAAAAAA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D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D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eAAAAX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9AAAA/w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8AAAA/wAAAA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8AAAA/wAA&#13;&#10;AA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7AAAA/wAAAA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6AAAA&#13;&#10;/wAAAA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5AAAA/wAAAA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5&#13;&#10;AAAA/wAAAAY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cAAAAoA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ZAAAAXwAAAA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yAAAA/wAAAA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UAAAAo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xAAAA/wAAAA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wAAAA/wAAAA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DwAAABcAAAAOwAAAA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wAAAA/wAAAA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&#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PAAAA2gAAAP8AAADUAAAA4QAAALk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vAAAA/wAAAB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HcAAAD+AAAA&#13;&#10;+wAAAGUAAAAAAAAADgAAAMwAAACq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uAAAA/wAAAB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VQAAAP8AAAD/AAAAfAAAAAAAAAAAAAAAAAAAAHsAAAD+AAAAK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tAAAA/wAAAB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AAA8QAAAP8AAADQ&#13;&#10;AAAAAwAAAAAAAAAAAAAAAAAAAF4AAAD/AAAAW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VAAAAoAAA&#13;&#10;AA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VAAAAXwAAAA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YAAAAywAAABIAAAAAAAAAAAAAAAAAAAAAAAAAAAAAAAAAAAAAAAAAAAAAAAAAAAAAAAAA&#13;&#10;AAAAAAAAAAAAAAAAAAAAAAAAAAAAAAAAAAAAAAAAAAAAAAAAAAAAAAAAAAAAAAAAAAAAAAAAAAAA&#13;&#10;AAAAAAAAAAAAAAAAAAAAAAAAAAAAAAAAAAAAAAAAAAAAAAAAAAAAAAAAAAAAAAAAAAAAAAAAAAAA&#13;&#10;AAAAAAAAAAAAAAAAAAAAAAAAAAAAAAAAAACCAAAA/wAAANAAAAAD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nAAAA/wAAABg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mAAAA/wAAAB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EAAAAhAAAAC4AAAD4AAAA&#13;&#10;DgAAAG4AAAARAAAAAAAAAAAAAAAAAAAAAAAAAAAAAAAAAAAAAAAAAAAAAAAAAAAAAAAAAAAAAAAA&#13;&#10;AAAAAAAAAAAAAAAAAAAAAAAAAAAAAAAAAAAAAAAAAAAAAAAAAAAAAAAAAAAAAAAAAAAAAAAAAAAA&#13;&#10;AAAAAAAAAAAAAAAAAAAAAAAAAAAAAAAAAAAAAAAAAAAAAAAAAAAAAAAAAAAAAAAAAAAAAAAAAAAA&#13;&#10;AAAAAAAAAAAAAAAAAAAAAAAAAAAAAAAAALIAAAD/AAAAo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lAAAA/wAAAB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kAAAA/wAAAB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AAAASQAAAM4AAAD/&#13;&#10;AAAAnQAAABgAAAAAAAAAAAAAAAAAAAAAAAAAAAAAAAAAAAAAAAAAAAAAAAAAAAAAAAAAAAAAAAAA&#13;&#10;AAAAAAAAAAAAAAAAAAAAAAAAAAAAAAAAAAAAAAAAAAAAAAAAAAAAAAAAAAAAAAAAAAAAAAAAAAAA&#13;&#10;AAAAAAAAAAAAAAAAAAAAAAAAAAAAAAAAAAAAAAAAAAAAAAAAAAAAAAAAAAAAAAAAAAAAAAAAAAAA&#13;&#10;AAAAAAAAAAAAAAAAAAAAAAAAAAAGAAAA2QAAAP8AAABw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kAAAA/wAAAB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jAAAA/wAAABw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ZAAAAKgAAAF8A&#13;&#10;AADlAAAABwAAAGMAAAALAAAAAAAAAAAAAAAAAAAAAAAAAAAAAAAAAAAAAAAAAAAAAAAAAAAAAAAA&#13;&#10;AAAAAAAAAAAAAAAAAAAAAAAAAAAAAAAAAAAAAAAAAAAAAAAAAAAAAAAAAAAAAAAAAAAAAAAAAAAA&#13;&#10;AAAAAAAAAAAAAAAAAAAAAAAAAAAAAAAAAAAAAAAAAAAAAAAAAAAAAAAAAAAAAAAAAAAAAAAAAAAA&#13;&#10;AAAAAAAAAAAAAAAAAAAAAAAAABwAAAD0AAAA/wAAAEM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iAAAA/wAAAB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wAAACDAAAAAAAAAAAAAAAAAAAAAAAAAAAAAAAA&#13;&#10;AAAAAAAAAAAAAAAAAAAAAAAAAAAAAAAAAAAAAAAAAAAAAAAAAAAAAAAAAAAAAAAAAAAAAAAAAAAA&#13;&#10;AAAAAAAAAAAAAAAAAAAAAAAAAAAAAAAAAAAAAAAAAAAAAAAAAAAAAAAAAAAAAAAAAAAAAAAAAAAA&#13;&#10;AAAAAAAAAAAAAAAAAAAAAAAAAAAAAAAAAAAAAAAAAAAAAAAAAAAAAAAAAAAAAAAAAKsAAAD/AAAA&#13;&#10;pwAAAAAAAAAA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OAAAAoAAAAB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QQAAAP8AAAD1AAAAHQAAAAA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AAAA1AAAAP8AAAB3&#13;&#10;AAAAA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0AAAA/wAAANsAAAAGAAAAAA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AAAAAAdAAAA7gAAAP8AAAB2AAAAAAAAAAAAAAAAAAAAAAAAAAAA&#13;&#10;AAAAAAAAAAAAAAAAAAAAAAAAAAAAAAAAAAAAAAAAEwAAAMcAAAD/AAAA7AAAAD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gAAADxAAAA/wAAAEk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AAAAAAAAAA&#13;&#10;UwAAAP8AAAD3AAAAKwAAAAAAAAAAAAAAAAAAAAAAAAAAAAAAAAAAAAAAAAAAAAAAAAAAAAAAAAAA&#13;&#10;AAAAAAAAAAkAAACyAAAA/wAAAPYAAABO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KQAAAD/AAAArw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I8AAAD/AAAA0wAAAAgAAAAAAAAAAAAA&#13;&#10;AAAAAAAAAAAAAAAAAAAAAAAAAAAAAAAAAAAAAAAAAAAAAAAAAAAAAAADAAAAmQAAAP8AAAD8AAAA&#13;&#10;Z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OwAAAP4AAAD3AAAAIQ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oAAADYAAAA/wAAAJ8AAAAAAAAAAAAAAAAAAAAAAAAAAAAAAAAAAAAAAAAAAAAAAAAA&#13;&#10;AAAAAAAAAAAAAAAAAAAAAAAAAAAAAIUAAAD/AAAA/wAAAH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RAAAAXwAAAA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DAAAAzwAAAP8AAAB+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wAAAA+QAAAP8AAABNAAAA&#13;&#10;AAAAAAAAAAAAAAAAAAAAAAAAAAAAAAAAAAAAAAAAAAAAAAAAAAAAAAAAAAAAAAAAAAAAAAAAAABj&#13;&#10;AAAA/AAAAP8AAACdAAAAB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bAAAA&#13;&#10;/wAAAC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tAAAA/wAAAN8AAAAJ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ZgAAAP8AAADrAAAAGQAAAAAAAAAAAAAAAAAAAAAAAAAAAAAAAAAA&#13;&#10;AAAAAAAAAAAAAAAAAAAAAAAAAAAAAAAAAAAAAAAAAAAASwAAAPUAAAD/AAAAtQAAAA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bAAAA/wAAAC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IAAAA8AAAAWAAA&#13;&#10;AGoAAABWAAAAPQAAAAkAAAAAAAAAAAAAAAAAAAAAAAAAAAAAAAAAAAAAAAAAAAAAAAAAAAAAAAAA&#13;&#10;AAAAAAAAAAAAAAAAAAAAAAAAAAAAAAAAAAAAAAAAAAAAAAAAAAAAAAAAAAAAAAAAAAAAAAAAAAAA&#13;&#10;AAAAAAAAAAAAAAAAAAAAAAAAAAAAAAAAAAAAAAAAAAAAAAAAAAAAAAAAAAAAAAAAAAAAAAAAAAAA&#13;&#10;AAAAAAAAAAAAABQAAADuAAAA/wAAAE4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LgAAAD/&#13;&#10;AAAAvAAAAAEAAAAAAAAAAAAAAAAAAAAAAAAAAAAAAAAAAAAAAAAAAAAAAAAAAAAAAAAAAAAAAAAA&#13;&#10;AAAAAAAAAAAAADYAAADrAAAA/wAAAMoAAAAV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a&#13;&#10;AAAA/wAAAC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zAAAAoQAAAPYAAADzAAAA/QAAAP8AAAD/AAAA/wAAAPcAAAC5AAAAVwAAAAIA&#13;&#10;AAAAAAAAAAAAAAAAAAAAAAAAAAAAAAAAAAAAAAAAAAAAAAAAAAAAAAAAAAAAAAAAAAAAAAAAAAAA&#13;&#10;AAAAAAAAAAAAAAAAAAAAAAAAAAAAAAAAAAAAAAAAAAAAAAAAAAAAAAAAAAAAAAAAAAAAAAAAAAAA&#13;&#10;AAAAAAAAAAAAAAAAAAAAAAAAAAAAAAAAAAAAAAAAAAAAAAAAAAAAAJ0AAAD/AAAAu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BcAAADpAAAA/wAAAIAAAAAAAAAAAAAAAAAAAAAAAAAA&#13;&#10;AAAAAAAAAAAAAAAAAAAAAAAAAAAAAAAAAAAAAAAAAAAAAAAAAAAAAAAAAAAkAAAA3QAAAP8AAADb&#13;&#10;AAAAI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ZAAAA/wAAACY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wAAACTAAAASAAAAAgAAAAAAAAA&#13;&#10;CQAAAEkAAACTAAAA6gAAAP8AAAD/AAAA/wAAANUAAABDAAAAAAAAAAAAAAAAAAAAAAAAAAAAAAAA&#13;&#10;AAAAAAAAAAAAAAAAAAAAAAAAAAAAAAAAAAAAAAAAAAAAAAAAAAAAAAAAAAAAAAAAAAAAAAAAAAAA&#13;&#10;AAAAAAAAAAAAAAAAAAAAAAAAAAAAAAAAAAAAAAAAAAAAAAAAAAAAAAAAAAAAAAAAAAAAAAAAAAAA&#13;&#10;AAAAAAAAAAAANQAAAP0AAAD5AAAAJg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BJAAAA/wAAAPoAAAAzAAAAAAAAAAAAAAAAAAAAAAAAAAAAAAAAAAAAAAAAAAAAAAAAAAAAAAAA&#13;&#10;AAAAAAAAAAAAAAAAAAAAAAAAAAAAFgAAAMwAAAD/AAAA6QAAAD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YAAAA/wAAAC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wAAAHcAAADsAAAA/wAA&#13;&#10;AP8AAAD8AAAAcgAAAAAAAAAAAAAAAAAAAAAAAAAAAAAAAAAAAAAAAAAAAAAAAAAAAAAAAAAAAAAA&#13;&#10;AAAAAAAAAAAAAAAAAAAAAAAAAAAAAAAAAAAAAAAAAAAAAAAAAAAAAAAAAAAAAAAAAAAAAAAAAAAA&#13;&#10;AAAAAAAAAAAAAAAAAAAAAAAAAAAAAAAAAAAAAAAAAAAAAAABAAAAyQAAAP8AAACF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hQAAAP8AAADaAAAACwAAAAAAAAAA&#13;&#10;AAAAAAAAAAAAAAAAAAAAAAAAAAAAAAAAAAAAAAAAAAAAAAAAAAAAAAAAAAAAAAAAAAAAAAAAAAwA&#13;&#10;AAC4AAAA/wAAAPQAAAB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YAAAA/wAAAC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wAAAEUAAAAAAAAAAAAAAAAAAAAA&#13;&#10;AAAAAAAAAAAAAAAAAAAAAAAAAAAAAAANAAAAewAAAPEAAAD/AAAA/wAAAKEAAAADAAAAAAAAAAAA&#13;&#10;AAAAAAAAAAAAAAAAAAAAAAAAAAAAAAAAAAAAAAAAAAAAAAAAAAAAAAAAAAAAAAAAAAAAAAAAAAAA&#13;&#10;AAAAAAAAAAAAAAAAAAAAAAAAAAAAAAAAAAAAAAAAAAAAAAAAAAAAAAAAAAAAAAAAAAAAAAAAAAAA&#13;&#10;AAAAAAAAAABmAAAA/wAAAOQAAAAL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BwAAANAAAAD/AAAAnwAAAAAAAAAAAAAAAAAAAAAAAAAAAAAAAAAAAAAAAAAAAAAA&#13;&#10;AAAAAAAAAAAAAAAAAAAAAAAAAAAAAAAAAAAAAAAAAAAEAAAAoAAAAP8AAAD7AAAAX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XAAAA/wAAACg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AAA2QAAAA4AAAAAAAAAAAAAAAAAAAAAAAAAAAAAAAAAAAAAAAAAAAAAAAAAAAAAAAAA&#13;&#10;AAAAACQAAADQAAAA/wAAAP8AAAB8AAAAAAAAAAAAAAAAAAAAAAAAAAAAAAAAAAAAAAAAAAAAAAAA&#13;&#10;AAAAAAAAAAAAAAAAAAAAAAAAAAAAAAAAAAAAAAAAAAAAAAAAAAAAAAAAAAAAAAAAAAAAAAAAAAAA&#13;&#10;AAAAAAAAAAAAAAAAAAAAAAAAAAAAAAAAAAAAAAAAAAAAABEAAADqAAAA/wAAAFU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CkAAAD2AAAA/wAAAGIA&#13;&#10;AAAAAAAAAAAAAAAAAAAAAAAAAAAAAAAAAAAAAAAAAAAAAAAAAAAAAAAAAAAAAAAAAAAAAAAAAAAA&#13;&#10;AAAAAAAAAAAAAAAAAI0AAAD/AAAA/wAAAH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HAAAAoAAAAB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EAAAAtAAAAAAAAAAAAAAAAAAAAAAA&#13;&#10;AAAAAAAAAAAAAAAAAAAAAAAAAAAAAAAAAAAAAAAAAAAAAAAAAAAJAAAAnwAAAP8AAAD7AAAANQAA&#13;&#10;AAAAAAAAAAAAAAAAAAAAAAAAAAAAAAAAAAAAAAAAAAAAAAAAAAAAAAAAAAAAAAAAAAAAAAAAAAAA&#13;&#10;AAAAAAAAAAAAAAAAAAAAAAAAAAAAAAAAAAAAAAAAAAAAAAAAAAAAAAAAAAAAAAAAAAAAAAAAAAAA&#13;&#10;AAAAAAAAAJYAAAD/AAAAvw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BmAAAA/wAAAPAAAAAfAAAAAAAAAAAAAAAAAAAAAAAAAAAAAAAA&#13;&#10;AAAAAAAAAAAAAAAAAAAAAAAAAAAAAAAAAAAAAAAAAAAAAAAAAAAAAAAAAAAAAABqAAAA/QAAAP8A&#13;&#10;AACWAAAAA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DAAAAoAAAAAAAAAAAAAAAAAAAAAAAAAAAAAAAAAAAAAAAAAAAAAAAAAAAAAAAAAAA&#13;&#10;AAAAAAAAAAAAAAAAAAAAAAAAAGkAAAD+AAAA2QAAAAIAAAAAAAAAAAAAAAAAAAAAAAAAAAAAAAAA&#13;&#10;AAAAAAAAAAAAAAAAAAAAAAAAAAAAAAAAAAAAAAAAAAAAAAAAAAAAAAAAAAAAAAAAAAAAAAAAAAAA&#13;&#10;AAAAAAAAAAAAAAAAAAAAAAAAAAAAAAAAAAAAAAAAAAAALwAAAPwAAAD7AAAAKw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owAA&#13;&#10;AP8AAADFAAAAAwAAAAAAAAAAAAAAAAAAAAAAAAAAAAAAAAAAAAAAAAAAAAAAAAAAAAAAAAAAAAAA&#13;&#10;AAAAAAAAAAAAAAAAAAAAAAAAAAAAAAAAUQAAAPcAAAD/AAAArwAAAAg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AAAAswAAAAAAAAAAAAAAAAAA&#13;&#10;AAAAAAAAAAAAMQAAAFUAAAA7AAAACAAAAAAAAAAAAAAAAAAAAAAAAAAAAAAAAAAAAAAAAAB0AAAA&#13;&#10;/wAAAEIAAAAAAAAAAAAAAAAAAAAAAAAAAAAAAAAAAAAAAAAAAAAAAAAAAAAAAAAAAAAAAAAAAAAA&#13;&#10;AAAAAAAAAAAAAAAAAAAAAAAAAAAAAAAAAAAAAAAAAAAAAAAAAAAAAAAAAAAAAAAAAAAAAAAAAAAA&#13;&#10;AAAAAAAAwwAAAP8AAACM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EgAAAOQAAAD/AAAAiwAAAAAAAAAAAAAAAAAAAAAA&#13;&#10;AAAAAAAAAAAAAAAAAAAAAAAAAAAAAAAAAAAAAAAAAAAAAAAAAAAAAAAAAAAAAAAAAAAAAAAAAAAA&#13;&#10;ADsAAADuAAAA/wAAAMQAAAAS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D8AAAD9AAAA/AAAADwAAAAAAAAAAAAAAAAAAAAAAAAAAAAAAAAAAAAAAAAAAAAAAAAAAAAA&#13;&#10;AAAAAAAAAAAAAAAAAAAAAAAAAAAAAAAAAAAAAAAAAAAAAAApAAAA4QAAAP8AAADXAAAAH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B6AAAA/wAAAOEAAAAQAAAAAAAA&#13;&#10;AAAAAAAAAAAAAAAAAAAAAAAAAAAAAAAAAAAAAAAAAAAAAAAAAAAAAAAAAAAAAAAAAAAAAAAAAAAA&#13;&#10;AAAAAAAAAAAAAAAAGgAAANEAAAD/AAAA5QAAAC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EAAAAyAAAAP8AAACqAAAAAAAAAAAAAAAAAAAAAAAAAAAAAAAAAAAAAAAAAAAA&#13;&#10;AAAAAAAAAAAAAAAAAAAAAAAAAAAAAAAAAAAAAAAAAAAAAAAAAAAAAAAAAAAAAA4AAAC+AAAA/wAA&#13;&#10;APEAAAB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NAAAAXwAAAB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IgAAAPIAAAD/AAAA&#13;&#10;bQAAAAAAAAAAAAAAAAAAAAAAAAAAAAAAAAAAAAAAAAAAAAAAAAAAAAAAAAAAAAAAAAAAAAAAAAAA&#13;&#10;AAAAAAAAAAAAAAAAAAAAAAAAAAAAAAAGAAAApwAAAP8AAAD5AAAAW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QAAAA/wAAAC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FsAAAD/AAAA9AAAACYAAAAAAAAAAAAAAAAAAAAAAAAAAAAA&#13;&#10;AAAAAAAAAAAAAAAAAAAAAAAAAAAAAAAAAAAAAAAAAAAAAAAAAAAAAAAAAAAAAAAAAAAAAAAAAAAA&#13;&#10;AQAAAJQAAAD/AAAA/gAAAG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PAAAA/w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QAAAO0A&#13;&#10;AAD/AAAA/wAAAE4AAAAAAAAAAAAAAAAAAAAAAAAAAAAAAAAAAAAAAAAA1gAAAC0AAAAAAAAAAAAA&#13;&#10;AAAAAAAAAAAAAAAAAAAAAAAAAAAAAAAAAAAAAAAAAAAAAAAAAAAAAAAAAAAAAAAAAAAAAAAAAAAA&#13;&#10;AAAAAAAAAAAAAAAAAAAAAAAAAAAAAAAAAAAAAAAAAAAAAAAAAAAAAAAAAAAAAAAAAAAAAAAAAABY&#13;&#10;AAAA/wAAAOsAAAASAAAAAAAAAAAAAAAAAAAAAAAAAAAAAAAAAAAAAAAAAAAAAAAAAAAAAAAAAAA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CZ&#13;&#10;AAAA/wAAAM0AAAAFAAAAAAAAAAAAAAAAAAAAAAAAAAAAAAAAAAAAAAAAAAAAAAAAAAAAAAAAAAAA&#13;&#10;AAAAAAAAAAAAAAAAAAAAAAAAAAAAAAAAAAAAAAAAAAAAAAAAAAByAAAA/gAAAP8AAACOAA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PAAAA/w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kAAADvAAAA/wAAAPoAAABzAAAAAQAAAAAAAAAA&#13;&#10;AAAAAAAAAAAAAAAAAAAA0AAAABIAAAAAAAAAAAAAAAAAAAAAAAAAAAAAAAAAAAAAAAAAAAAAAAAA&#13;&#10;AAAAAAAAAAAAAAAAAAAAAAAAAAAAAAAAAAAAAAAAAAAAAAAAAAAAAAAAAAAAAAAAAAAAAAAAAAAA&#13;&#10;AAAAAAAAAAAAAAAAAAAAAAAAAAAAAAAAAAsAAADiAAAA/wAAAGMAAAAA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NAAAA3QAAAP8AAACWAAAAAAAAAAAAAAAAAAAA&#13;&#10;AAAAAAAAAAAAAAAAAAAAAAAAAAAAAAAAAAAAAAAAAAAAAAAAAAAAAAAAAAAAAAAAAAAAAAAAAAAA&#13;&#10;AAAAAAAAAAAAAAAAAAAAWAAAAPkAAAD/AAAAqAAAAAY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OAAAA/wAA&#13;&#10;AD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NwAAAPsAAAD+AAAARQAAAAAAAAAAAAAAAAAAAAAAAAAAAAAAAAAAAAAAAAAAAAAAAAAA&#13;&#10;AAAAAAAAAAAAAAAAAAAAAAAAAAAAAAAAAAAAAAAAAAAAAAAAAAAAAAAAAAAAAAAAAEEAAADxAAAA&#13;&#10;/wAAAL8AAAAP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NAAAA/wAAAD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HAAAAD/AAAA5wAAABUAAAAA&#13;&#10;AAAAAAAAAAAAAAAAAAAAAAAAAAAAAAAAAAAAAAAAAAAAAAAAAAAAAAAAAAAAAAAAAAAAAAAAAAAA&#13;&#10;AAAAAAAAAAAAAAAAAAAAAAAAAAAAAAAAAAAuAAAA5QAAAP8AAADSAAAAG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MAAAA&#13;&#10;/wAAAD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IAAAC/AAAA/wAAALQAAAAAAAAAAAAAAAAAAAAAAAAAAAAAAAAAAAAAAAAA&#13;&#10;AAAAAAAAAAAAAAAAAAAAAAAAAAAAAAAAAAAAAAAAAAAAAAAAAAAAAAAAAAAAAAAAAAAAAAAAAAAA&#13;&#10;AAAAHgAAANYAAAD/AAAA4gAAAC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MAAAA/wAAAD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QwAAAMsA&#13;&#10;AAAAAAAAAAAAAAAAAAAAAAAAAAAAAEAAAADKAAAA/wAAAP8AAAD/AAAAkQAAAAIAAAAAAAAAAAAA&#13;&#10;AAAAAAAAAAAAAAAAAAAAAAAAAAAAAAAAAAAAAAAAAAAAAAAAAAAAAAAAAAAAAAAAAAAAAAAAAAAA&#13;&#10;AAAAAAAAAAAAAAAAAAAAAAAAAAAAAAAAAAAAAAAAAAAAAAAAAAAAAAAAAAAAAAAAAAAAAAAAAAAA&#13;&#10;AAAAAAAAAAAAAAAAAAAAAAAAAAAAAABQAAAA/wAAAO8AAAAV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bAAAA7QAAAP8A&#13;&#10;AAB3AAAAAAAAAAAAAAAAAAAAAAAAAAAAAAAAAAAAAAAAAAAAAAAAAAAAAAAAAAAAAAAAAAAAAAAA&#13;&#10;AAAAAAAAAAAAAAAAAAAAAAAAAAAAAAAAAAAAAAAAAAAAAAAAABEAAADEAAAA/wAAAO4AAAA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A&#13;&#10;AAAAoAAAAC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QAAAP8AAAD4AAAALQAAAAAAAAAAAAAAAAAAAAAAAAAA&#13;&#10;AAAAAAAAAAAAAAAAAAAAAAAAAAAAAAAAAAAAAAAAAAAAAAAAAAAAAAAAAAAAAAAAAAAAAAAAAAAA&#13;&#10;AAAAAAAAAAAAAAAAAAAIAAAArgAAAP8AAAD3AAAAU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SwAA&#13;&#10;AP8AAAB3AAAAAAAAAAAAAAAAAAAAAAAAAAAAAAAAAAAAAAAAACIAAADDAAAA/wAAAP8AAABxAAAA&#13;&#10;AAAAAAAAAAAAAAAAAAAAAAAAAAAAAAAAAAAAAAAAAAAAAAAAAAAAAAAAAAAAAAAAAAAAAAAAAAAA&#13;&#10;AAAAAAAAAAAAAAAAAAAAAAAAAAAAAAAAAAAAAAAAAAAAAAAAAAAAAAAAAAAAAAAAAAAAAAAAAAAA&#13;&#10;AAAAAAAAAAAAAAAAAAAAAAAAAAAAAIEAAAD/AAAA0QAAAAM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I4AAAD/AAAA1QAAAAgAAAAAAAAAAAAAAAAAAAAAAAAAAAAAAAAAAAAAAAAAAAAAAAAAAAAAAAAA&#13;&#10;AAAAAAAAAAAAAAAAAAAAAAAAAAAAAAAAAAAAAAAAAAAAAAAAAAAAAAAAAAAAAAAAAgAAAJUAAAD/&#13;&#10;AAAA/QAAAG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gAAAPAAAAD+AAAAaAAAAAAAAAAAAAAAAAAAAAAA&#13;&#10;AAAAAAAAAAAAAAAAAAAEAAAAnQAAAP8AAADxAAAAFgAAAAAAAAAAAAAAAAAAAAAAAAAAAAAAAAAA&#13;&#10;AAAAAAAAAAAAAAAAAAAAAAAAAAAAAAAAAAAAAAAAAAAAAAAAAAAAAAAAAAAAAAAAAAAAAAAAAAAA&#13;&#10;AAAAAAAAAAAAAAAAAAAAAAAAAAAAAAAAAAAAAAAAAAAAAAAAAAAAAAAAAAAAAAAAIAAAAPYAAAD/&#13;&#10;AAAAPQ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kAAADWAAAA/wAAAKAAAAAAAAAAAAAAAAAA&#13;&#10;AAAAAAAAAAAAAAAAAAAAAAAAAAAAAAAAAAAAAAAAAAAAAAAAAAAAAAAAAAAAAAAAAAAAAAAAAAAA&#13;&#10;AAAAAAAAAAAAAAAAAAAAAAAAAAAAAAAAAAAAAACAAAAA/wAAAP8AAA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HUAAAD/AAAA/wAAAJsAAAAKAAAAAAAAAAAAAAAAAAAAAAAAAAAAAAAAAAAAAAAAAIkAAAD/&#13;&#10;AAAAbgAAAAAAAAAAAAAAAAAAAAAAAAAAAAAAAAAAAAAAAAAAAAAAAAAAAAAAAAAAAAAAAAAAAAAA&#13;&#10;AAAAAAAAAAAAAAAAAAAAAAAAAAAAAAAAAAAAAAAAAAAAAAAAAAAAAAAAAAAAAAAAAAAAAAAAAAAA&#13;&#10;AAAAAAAAAAAAAAAAAAAAAAAAAAAAsQAAAP8AAACh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UAAAC6AAAA/wAAAP8AAADWAAAALgAA&#13;&#10;AAAAAAAAAAAAAAAAAAAAAAAAAAAAAAAAAAIAAADGAAAAowAAAAAAAAAAAAAAAAAAAAAAAAAAAAAA&#13;&#10;AAAAAAAAAAAAAAAAAAAAAAAAAAAAAAAAAAAAAAAAAAAAAAAAAAAAAAAAAAAAAAAAAAAAAAAAAAAA&#13;&#10;AAAAAAAAAAAAAAAAAAAAAAAAAAAAAAAAAAAAAAAAAAAAAAAAAAAAAAAAAAAAAABHAAAA/wAAAPIA&#13;&#10;AAAZ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xgAAAP8AAAD/AAAA+AAAAIAAAAAKAAAAAAAAAAAAAAAAAAAAAAAAAAAA&#13;&#10;AAB+AAAAhQAAAAAAAAAAAAAAAAAAAAAAAAAAAAAAAAAAAAAAAAAAAAAAAAAAAAAAAAAAAAAAAAAA&#13;&#10;AAAAAAAAAAAAAAAAAAAAAAAAAAAAAAAAAAAAAAAAAAAAAAAAAAAAAAAAAAAAAAAAAAAAAAAAAAAA&#13;&#10;AAAAAAAAAAAAAAAAAAAAAAYAAADZAAAA/wAAAHE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AAAEkAAAC1AAAA/QAAAP8A&#13;&#10;AAD/AAAAwwAAAFYAAAAFAAAAAAAAAAAAAAAAAAAAAAAAAAAAAAAAAAAAAAAAAAAAAAAAAAAAAAAA&#13;&#10;AAAAAAAAAAAAAAAAAAAAAAAAAAAAAAAAAAAAAAAAAAAAAAAAAAAAAAAAAAAAAAAAAAAAAAAAAAAA&#13;&#10;AAAAAAAAAAAAAAAACQAAAHwAAAD+AAAAvwAAAB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JAAAAXwAAAB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gAAAJAAAAD/AAAA&#13;&#10;/wAAAP8AAADmAAAAhQAAACoAAAAAAAAAAAAAAAAAAACvAAAAUAAAAAAAAAAAAAAAAAAAAAAAAAAA&#13;&#10;AAAAAAAAAAAAAAAAAAAAAAAAAAAAAAAAAAAAAAAAAAAAAAAAAAAAAAAAAAAAAAAAAAAAAAAAAAAA&#13;&#10;AAAAAAAAAAAAAAAAAAAAAAAAAAAAAAAAAAAAAAAAAAAAAAAAAAAAAAAAAAAAAHoAAAD/AAAA1gAA&#13;&#10;AAU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IwAAAI8AAADvAAAA/wAAAP8AAADlAAAAfAAAABcAAAAA&#13;&#10;AAAAAAAAAAAAAAAAAAAAAAAAAAAAAAAAAAAAAAAAAAAAAAAAAAAAAAAAAAAAAAAAAAAAAAAAAAAA&#13;&#10;AAAAAAAAAAAAAAAAAAAAAAAAAAAAAAAAAAAAAAAAAAAAAC0AAACUAAAA7wAAAM4AAABfAA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FAAAA/wAAAD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CAAAAwQAAAP8AAAD/AAAA/wAAAP8AAADOAAAAlgAA&#13;&#10;AMAAAADEAAAADQAAAAAAAAAAAAAAAAAAAAAAAAAAAAAAAAAAAAAAAAAAAAAAAAAAAAAAAAAAAAAA&#13;&#10;AAAAAAAAAAAAAAAAAAAAAAAAAAAAAAAAAAAAAAAAAAAAAAAAAAAAAAAAAAAAAAAAAAAAAAAAAAAA&#13;&#10;AAAAAAAAAAAAAAAAAAAAHAAAAPQAAAD/AAAAQw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LAAAAaQAAANQAAAD/AAAA/wAAAPkAAACjAAAANgAAAAAAAAAAAAAAAAAAAAAAAAAAAAAA&#13;&#10;AAAAAAAAAAAAAAAAAAAAAAAAAAAAAAAAAAAAAAAAAAAAAAAAAAAAAAAAAAAAAAAAAAAAAAAAAAAA&#13;&#10;AAAAAAAAAGUAAABaAAAAK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EAAAA/wAAAD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DwAAACXAAAAyAAAAPYAAAD2AAAAyQAAAIsAAAAIAAAAAAAAAAAAAAAAAAAAAAAAAAAA&#13;&#10;AAAAAAAAAAAAAAAAAAAAAAAAAAAAAAAAAAAAAAAAAAAAAAAAAAAAAAAAAAAAAAAAAAAAAAAAAAAA&#13;&#10;AAAAAAAAAAAAAAAAAAAAAAAAAAAAAAAAAAAAAAAAAAAAAAAAAAAAAAAAAAAAqgAAAP8AAACp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CAAAArwAAAPwA&#13;&#10;AAD/AAAA/wAAAMoAAABcAAAAB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DAAAA/wAAAD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EAAAABAAAA&#13;&#10;AAAAAAAAAAAAAAAAAAAAAAAAAAAAAAAAAAAAAAAAAAAAAAAAAAAAAAAAAAAAAAAAAAAAAAAAAAAA&#13;&#10;AAAAAAAAAAAAAAAAAAAAAAAAAAAAAAAAAAAAAAAAAAAAAAAAAAAAAAAAAAAAAAAAAAAAAAAAAAAA&#13;&#10;AAAAAAAAAAAAAAAAAABBAAAA/wAAAPUAAAAd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4AAACJAAAA7AAAAP8AAAD/AAAA6QAAAIM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DAAAA/wAAADw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QAAADUAAAA/wAAAHg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AAAAGIAAADOAAAA/wAAAP8AAAD7AAAAqQAAAD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CAAAA/wAAAD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AAAANwAAAE8AAAA2AAAA&#13;&#10;DAAAAAAAAAAAAAAAAAAAAAAAAAAAAAAAAAAAAAAAAAAAAAAAAAAAAAAAAAAAAAAAAAAAAAAAAAAA&#13;&#10;AAAAAAAAAAAAAAAAAAAAAAAAAAAAAAAAAAAAAAAAAAAAAAAAAAAAAAAAAAAAAAAAAAAAAAAAAAAA&#13;&#10;AAAAAAAAAAAAAAAAAAAAAAAAAAAAAAAAAAAAAAAAAAAAAAAAAAAAAAAAAAAAAAAAAAAAAAAAAAAA&#13;&#10;AAAAAAAAAAAAAAAAAHMAAAD/AAAA2wAAAAc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PAAAAKkA&#13;&#10;AAD6AAAA/wAAAP8AAADQAAAAYwAAAA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BAAAA/wAAAD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cAAADlAAAA/wAAAP8AAAD/AAAA/gAAANUAAABkAAAABgAAAAAAAAAAAAAAAAAA&#13;&#10;AAAAAAAAAAAAAAAAAAAAAAAhAAAASwAAAAUAAAAAAAAAAAAAAAAAAAAAAAAAAAAAAAAAAAAAAAAA&#13;&#10;AAAAAAAAAAAAAAAAAAAAAAAAAAAAAAAAAAAAAAAAAAAAAAAAAAAAAAAAAAAAAAAAAAAAAAAAAAAA&#13;&#10;AAAAAAAAAAAAAAAAAAAAAAAAAAAAAAAAAAAAAAAAAAAAAAAAAAAAFwAAAPEAAAD/AAAASg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ggAAAOgAAAD/AAAA/wAAAO0AAACJ&#13;&#10;AAAAI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A/wAAAD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QAAAOgAAABbAAAATwAAAIEAAADb&#13;&#10;AAAA/wAAAP8AAAD/AAAA5AAAAGAAAAAAAAAAAAAAAAAAAAAAAAAAAAAAAAAAAADmAAAA/wAAAIIA&#13;&#10;AAAAAAAAAAAAAAAAAAAAAAAAAAAAAAAAAAAAAAAAAAAAAAAAAAAAAAAAAAAAAAAAAAAAAAAAAAAA&#13;&#10;AAAAAAAAAAAAAAAAAAAAAAAAAAAAAAAAAAAAAAAAAAAAAAAAAAAAAAAAAAAAAAAAAAAAAAAAAAAA&#13;&#10;AAAAAAAAAAAAAAAAowAAAP8AAACw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YAAABcAAAAyQAAAP8AAAD/AAAA/QAAAK8AAAB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5AAAAoAAAACc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rAAAAFoAAAAAAAAAAAAAAAAAAAAAAAAARQAAAM0AAAD/AAAA/wAAAP8AAACoAAAA&#13;&#10;DgAAAAAAAAAAAAAAAAAAAAUAAADqAAAA/wAAAIwAAAAAAAAAAAAAAAAAAAAAAAAAAAAAAAAAAAAA&#13;&#10;AAAAAAAAAAAAAAAAAAAAAAAAAAAAAAAAAAAAAAAAAAAAAAAAAAAAAAAAAAAAAAAAAAAAAAAAAAAA&#13;&#10;AAAAAAAAAAAAAAAAAAAAAAAAAAAAAAAAAAAAAAAAAAAAAAAAAAA6AAAA/gAAAPcAAAAi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4AAAD9AAAA/QAAAD4AAAAAAAAAAAAAAAAAAAAA&#13;&#10;AAAAAAAAAAAAAAAAAAAAAAAAAAAAAAAAAAAAAAAAAAAAAAAAAAAAAAAAAAAAAAAAAAAAAAAAAAAA&#13;&#10;AAAAAAAAAAAAAAAAAAAAAAAAAAAAAAAAAAAAAAAAAAAAAAAAAAAAAAAAJgAAAN8AAAD/AAAA2QAA&#13;&#10;ACEAAAAAAAAAAAAAAAAAAAAAAAAAAAAAAAAAAAAAAAAAAAAAAAAAAAAAAAAAAAAAAAAAAAAAAAAA&#13;&#10;2AAAADMAAAAAAAAAAAAAAAAAAAAAAAAAQQAAAOkAAAD/AAAA+QAAAF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UA&#13;&#10;AACiAAAA+AAAAP8AAAD/AAAA1gAAAGkAAAAM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5AAAAFIAAAAAAAAAAAAAAAAA&#13;&#10;AAAAAAAAAAAAAAEAAABeAAAA7gAAAP8AAAD/AAAAzAAAAA0AAAAAAAAAAAAAAAAAAAArAAAAZgAA&#13;&#10;AA4AAAAAAAAAAAAAAAAAAAAAAAAAAAAAAAAAAAAAAAAAAAAAAAAAAAAAAAAAAAAAAAAAAAAAAAAA&#13;&#10;AAAAAAAAAAAAAAAAAAAAAAAAAAAAAAAAAAAAAAAAAAAAAAAAAAAAAAAAAAAAAAAAAAAAAAAAAAAA&#13;&#10;AAAAAAAAAAIAAADOAAAA/wAAAH8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FgAAAHwAAADkAAAA/wAAAP8AAADx&#13;&#10;AAAAjwAAAC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1gAAAMUAAAACAAAAAAAAAAAAAAAAAAAAAAAAAAAAAAAAAAAAGgAAALUAAAD/&#13;&#10;AAAA/wAAAL0AAAACAAAAAAAAAAAAAAAAAAAAAAAAAAAAAAAAAAAAAAAAAAAAAAAAAAAAAAAAAAAA&#13;&#10;AAAAAAAAAAAAAAAAAAAAAAAAAAAAAAAAAAAAAAAAAAAAAAAAAAAAAAAAAAAAAAAAAAAAAAAAAAAA&#13;&#10;AAAAAAAAAAAAAAAAAAAAAAAAAAAAAAAAAAAAAAAAAAAAAAAAAGwAAAD/AAAA4AAAAA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EAAAAVgAAAMIAAAD/AAAA/wAAAP4AAAC2AAAASQ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wAAAP8AAACeAAAAAQAA&#13;&#10;AAAAAAAAAAAAAAAAAAAAAAAAAAAAAAAAAAAAAAB0AAAA/gAAAP8AAABjAAAAAAAAAAAAAAAAAAAA&#13;&#10;AAAAAAAAAAAAAAAAAAAAAAAAAAAAAAAAAAAAAAAAAAAAAAAAAAAAAAAAAAAAAAAAAAAAAAAAAAAA&#13;&#10;AAAAAAAAAAAAAAAAAAAAAAAAAAAAAAAAAAAAAAAAAAAAAAAAAAAAAAAAAAAAAAAAAAAAAAAAAAAA&#13;&#10;AAAAAAAAFAAAAO4AAAD/AAAAT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vAAAAnAAAAPYAAAD/AAAA/wAAANsAAABvAAAAD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AAAAAAAAAAAAAAAAAAAIQAAAPgAAAD/AAAAsAAAABIAAAAAAAAAAAAAAAAAAAAAAAAAAAAAAAAA&#13;&#10;AAAAAAAAVgAAAPoAAADfAAAAAAAAAAAAAAAAAAAAAAAAAAAAAAAAAAAAAAAAAAAAAAAAAAAAAAAA&#13;&#10;AAAAAAAAAAAAAAAAAAAAAAAAAAAAAAAAAAAAAAAAAAAAAAAAAAAAAAAAAAAAAAAAAAAAAAAAAAAA&#13;&#10;AAAAAAAAAAAAAAAAAAAAAAAAAAAAAAAAAAAAAAAAAAAAAAAAnAAAAP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IAAAB2AAAA3wAAAP8AAAD/&#13;&#10;AAAA9AAAAJYAAAAq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NAAAAVQAAAAAAAAAAAAAAAAAAAHkAAAD/AAAA&#13;&#10;/wAAAOMAAAA/AAAAAAAAAAAAAAAAAAAAAAAAAAAAAAAAAAAAAAAAAHEAAAD/AAAAHgAAAAAAAAAA&#13;&#10;AAAAAAAAAAAAAAAAAAAAAAAAAAAAAAAAAAAAAAAAAAAAAAAAAAAAAAAAAAAAAAAAAAAAAAAAAAAA&#13;&#10;AAAAAAAAAAAAAAAAAAAAAAAAAAAAAAAAAAAAAAAAAAAAAAAAAAAAAAAAAAAAAAAAAAAAAAAAAAAA&#13;&#10;AAAAAAA0AAAA/QAAAPkAAAA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AAAE8AAAC8AAAA/wAAAP8AAAD/AAAAvAAAAE8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FAAAAXwAAAB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HAAAAiwAAAAAAAAAAAAAAAAAAAAAAAACWAAAA/wAAAP8AAAD9AAAAhgAAAAoAAAAAAAAAAAAA&#13;&#10;AAAAAAAAAAAAAAAAAAcAAADyAAAAKwAAAAAAAAAAAAAAAAAAAAAAAAAAAAAAAAAAAAAAAAAAAAAA&#13;&#10;AAAAAAAAAAAAAAAAAAAAAAAAAAAAAAAAAAAAAAAAAAAAAAAAAAAAAAAAAAAAAAAAAAAAAAAAAAAA&#13;&#10;AAAAAAAAAAAAAAAAAAAAAAAAAAAAAAAAAAAAAAAAAAEAAADJAAAA/wAAAI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QAAAJYAAADzAAAA/wAAAP8AAADgAAAAdgAAABI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6AAAA/wAAAE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AAAAAvAAAAAAAAAAAAAAAAAAAAAAAAAAB&#13;&#10;AAAAeQAAAPsAAAD/AAAA/wAAAOQAAABrAAAAEwAAAAAAAAAAAAAAAAAAAAkAAADnAAAAAgAAAAAA&#13;&#10;AAAAAAAAAAAAAAAAAAAAAAAAAAAAAAAAAAAAAAAAAAAAAAAAAAAAAAAAAAAAAAAAAAAAAAAAAAAA&#13;&#10;AAAAAAAAAAAAAAAAAAAAAAAAAAAAAAAAAAAAAAAAAAAAAAAAAAAAAAAAAAAAAAAAAAAAAAAAAAAA&#13;&#10;AAAAAGUAAAD/AAAA5AAAAA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bwAAANoAAAD/&#13;&#10;AAAA/wAAAPYAAACcAAAAM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5AAAA/wAAAEY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gAAAA8QAAABMAAAAAAAAAAAAAAAAAAAAAAAAAAAAAADoAAADMAAAA/wAAAP8AAAD/AAAA&#13;&#10;+gAAALIAAABeAAAAUQAAALoAAACVAAAAAAAAAAAAAAAAAAAAAAAAAAAAAAAAAAAAAAAAAAAAAAAA&#13;&#10;AAAAAAAAAAAAAAAAAAAAAAAAAAAAAAAAAAAAAAAAAAAAAAAAAAAAAAAAAAAAAAAAAAAAAAAAAAAA&#13;&#10;AAAAAAAAAAAAAAAAAAAAAAAAAAAAAAAAAAAAAAAAEAAAAOoAAAD/AAAAV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BJAAAAtgAAAP4AAAD/AAAA/wAAAMIAAABVAAAA&#13;&#10;B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4AAAA/wAAAE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xwAAAJoAAAAAAAAAAAAAAAAA&#13;&#10;AAAAAAAAAAAAAAAAAAAAAAAASAAAAL0AAAD3AAAA/wAAAP8AAAD/AAAA+AAAAI0AAAABAAAAAAAA&#13;&#10;AAAAAAAAAAAAAAAAAAAAAAAAAAAAAAAAAAAAAAAAAAAAAAAAAAAAAAAAAAAAAAAAAAAAAAAAAAAA&#13;&#10;AAAAAAAAAAAAAAAAAAAAAAAAAAAAAAAAAAAAAAAAAAAAAAAAAAAAAAAAAAAAAAAAAAAAAAAAAAAA&#13;&#10;AAAAlQAAAP8AAA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QAAACPAAAA8AAAAP8AAAD/AAAA5AAAAHwAAAAW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3AAAA/wAAAEg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QAAAP8AAABkAAAAAAAAAAAAAAAAAAAAAAAAAAAAAAAAAAAAAAAAAAAAAAAD&#13;&#10;AAAAKwAAAE4AAAAuAAAABQAAAAAAAAAAAAAAAAAAAAAAAAAAAAAAAAAAAAAAAAAAAAAAAAAAAAAA&#13;&#10;AAAAAAAAAAAAAAAAAAAAAAAAAAAAAAAAAAAAAAAAAAAAAAAAAAAAAAAAAAAAAAAAAAAAAAAAAAAA&#13;&#10;AAAAAAAAAAAAAAAAAAAAAAAAAAAAAAAAAAAAAAAvAAAA/AAAAPsAAAAs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wAAAGkAAADV&#13;&#10;AAAA/wAAAP8AAAD5AAAAogAAADUAAAAAAAAAAAAAAAAAAAAAAAAAAAAAAAAAAAAAAAAAAAAAAAAA&#13;&#10;AAAA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3AAAA/wAAAE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EwAAAOsAAAD8AAAAYgAA&#13;&#10;AAAAAAAAAAAAAAAAAAAAAAAAAAAAAAAAAAAAAAAAAAAAAAAAAAAAAAAAAAAAAAAAAAAAAAAAAAAA&#13;&#10;AAAAAAAAAAAAAAAAAAAAAAAAAAAAAAAAAAAAAAAAAAAAAAAAAAAAAAAAAAAAAAAAAAAAAAAAAAAA&#13;&#10;AAAAAAAAAAAAAAAAAAAAAAAAAAAAAAAAAAAAAAAAAAAAAAAAAAAAAAAAAAAAAAAAAAAAAAAAAAAA&#13;&#10;AADDAAAA/wAAAI0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QwAAALAAAAD8AAAA/wAAAP8AAADJAAAA&#13;&#10;XAAAAAYAAAAAAAAAAAAAAAAAAAAAAAAAAAAAAAAAAAAAAAAAAA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2AAAA/wAAAE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8AAAD/AAAA/wAAAJsAAAAIAAAAAAAAAAAAAAAAAAAAAAAAAAAA&#13;&#10;AAAAAAAAAAAAAAAAAAAAAAAAAAAAAAAAAAAAAAAAAAAAAAAAAAAAAAAAAAAAAAAAAAAAAAAAAAAA&#13;&#10;AAAAAAAAAAAAAAAAAAAAAAAAAAAAAAAAAAAAAAAAAAAAAAAAAAAAAAAAAAAAAAAAAAAAAAAAAAAA&#13;&#10;AAAAAAAAAAAAAAAAAAAAAAAAAAAAAAAAAAAAAF4AAAD/AAAA6AAAAA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fAAAAiQAAAOwAAAD/AAAA/wAAAOkAAACCAAAAGgAAAAAAAAAAAAAAAAAA&#13;&#10;AAAAAAAA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1AAAA/wAAAE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bAAAA&#13;&#10;/wAAAP8AAADNAAAAIQAAAAAAAAAAAAAAAAAAAAAAAAAAAAAAAAAAAAAAAAAAAAAAAAAAAAAAAAAA&#13;&#10;AAAAAAAAAAAAAAAAAAAAAAAAAAAAAAAAAAAAAAAAAAAAAAAAAAAAAAAAAAAAAAAAAAAAAAAAAAAA&#13;&#10;AAAAAAAAAAAAAAAAAAAAAAAAAAAAAAAAAAAAAAAAAAAAAAAAAAAAAAAAAAAAAAAAAAAAAAAADQAA&#13;&#10;AOYAAAD/AAAAX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kAAABj&#13;&#10;AAAAzwAAAP8AAAD/AAAA+wAAAKkAAAA8AAAAAAAAAAAAAAAA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yAAAAoAAAAC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JAAAAqQAAAP8AAAD/AAAA8gAAAIIAAAAQAAAAAAAA&#13;&#10;AAAAAAAAAAAAAAAAAAAAAAAAAAAAAAAAAAAAAAAAAAAAAAAAAAAAAAAAAAAAAAAAAAAAAAAAAAAA&#13;&#10;AAAAAAAAAAAAAAAAAAAAAAAAAAAAAAAAAAAAAAAAAAAAAAAAAAAAAAAAAAAAAAAAAAAAAAAAAAAA&#13;&#10;AAAAAAAAAAAAAAAAAAAAAAAAAAAAAAAAAAAAjgAAAP8AAADGAAAAA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&#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HsAAAD+AAAA/wAAAP8AAADwAAAAfgAAAA4AAAAAAAAAAAAAAAAAAAAAAAAAAAAAAAAA&#13;&#10;AAAAAAAAAAAAAAAAAAAAAAAAAAAAAAAAAAAAAAAAAAAAAAAAAAAAAAAAAAAAAAAAAAAAAAAAAAAA&#13;&#10;AAAAAAAAAAAAAAAAAAAAAAAAAAAAAAAAAAAAAAAAAAAAAAAAAAAAAAAAAAAAAAAAAAAAAAApAAAA&#13;&#10;+gAAAP0AAAAx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&#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FAAAAzQAAAP8AAAD/AAAA&#13;&#10;/wAAAO8AAACeAAAATgAAAB4AAAASAAAALAAAAHMAAACmAAAAJwAAAAAAAAAAAAAAAAAAAAAAAAAA&#13;&#10;AAAAAAAAAAAAAAAAAAAAAAAAAAAAAAAAAAAAAAAAAAAAAAAAAAAAAAAAAAAAAAAAAAAAAAAAAAAA&#13;&#10;AAAAAAAAAAAAAAAAAAAAAAAAAAAAAAAAAAC8AAAA/wAAAJ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&#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wAAACjAAAA6AAAAP8AAAD/AAAA/wAAAP8AAAD/AAAAzAAA&#13;&#10;AGAAAAAIAAAAAAAAAAAAAAAAAAAAAAAAAAAAAAAAAAAAAAAAAAAAAAAAAAAAAAAAAAAAAAAAAAAA&#13;&#10;AAAAAAAAAAAAAAAAAAAAAAAAAAAAAAAAAAAAAAAAAAAAAAAAAAAAAAAAAAAAAAAAAAAAAFYAAAD/&#13;&#10;AAAA7AAAAB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&#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B4AAAA1AAAAQgAAACkAAAAMAAAAAAAAAAAAAAAAAAAAAAAAAAAAAAAAAAAAAAAAAAAA&#13;&#10;AAAAAAAAAAAAAAAAAAAAAAAAAAAAAAAAAAAAAAAAAAAAAAAAAAAAAAAAAAAAAAAAAAAAAAAAAAAA&#13;&#10;AAAAAAAAAAAAAAAAAAAAAAAAAAAACgAAAOIAAAD/AAAAZ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&#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&#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BAAAAXwAA&#13;&#10;AB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lAAAAsAAAAPwAAAD/&#13;&#10;AAAA/wAAAPkAAADRAAAAcAAAAAoAAAAAAAAAAAAAAAAAAAAAAAAAAAAAAAAAAAAAAAAAAAAAAAAA&#13;&#10;AAAAAAAAAAAAAAAAAAAAAAAAAAAAAAAAAAAAAAAAAAAAAAAAAAAAAAAAAAAAAAAAAAAAAAAAAAAA&#13;&#10;AAAAAAAAAAAAAAAAAAAAAAAAAAAAAAAAAAAAAAAAAAAAAAAAAAAAAAAAAAAAAAAAAAAAAAAAAAAA&#13;&#10;AAAAAAAAAAAAAAAAAAAAAAAAAAAkAAAA+AAAAP4AAAA3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&#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vAAAA/wAAAF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&#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uAAAA&#13;&#10;/wAAAF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kAAACwAAAAAAAAAAAA&#13;&#10;AAAAAAAAAAAAADoAAAC+AAAA/wAAAP8AAAD/AAAAwwAAAB0AAAAAAAAAAAAAAAAAAAAAAAAAAAAA&#13;&#10;AAAAAAAAAAAAAAAAAAAAAAAAAAAAAAAAAAAAAAAAAAAAAAAAAAAAAAAAAAAAAAAAAAAAAAAAAAAA&#13;&#10;AAAAAAAAAAAAAAAAAAAAAAAAAAAAAAAAAAAAAAAAAAAAAAAAAAAAAAAAAAAAAAAAAAAAAAAAAAAA&#13;&#10;AAAAAAAAAAAAAAAAAAAAAAAAAE8AAAD/AAAA7wAAAB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&#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tAAAA/wAAAF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&#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s&#13;&#10;AAAA/wAAAF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4AAADwAAAAFAAA&#13;&#10;AAAAAAAAAAAAAAAAAAAAAAAAAAAAAAAAAA0AAACbAAAA/wAAAP8AAADgAAAAGAAAAAAAAAAAAAAA&#13;&#10;AAAAAAAAAAAAAAAAAAAAAAAAAAAAAAAAAAAAAAAAAAAAAAAAAAAAAAAAAAAAAAAAAAAAAAAAAAAA&#13;&#10;AAAAAAAAAAAAAAAAAAAAAAAAAAAAAAAAAAAAAAAAAAAAAAAAAAAAAAAAAAAAAAAAAAAAAAAAAAAA&#13;&#10;AAAAAAAAAAAAAAAAAAAAAAAAgAAAAP8AAADRA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&#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sAAAA/wAAAF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EAAAD/AAAAxwAAAA0AAAAAAAAAAAAAAAAAAAAAAAAAAAAAAAAA&#13;&#10;AAAAAAAAUAAAAPUAAAD/AAAAogAAAAAAAAAAAAAAAAAAAAAAAAAAAAAAAAAAAAAAAAAAAAAAAAAA&#13;&#10;AAAAAAAAAAAAAAAAAAAAAAAAAAAAAAAAAAAAAAAAAAAAAAAAAAAAAAAAAAAAAAAAAAAAAAAAAAAA&#13;&#10;AAAAAAAAAAAAAAAAAAAAAAAAAAAAAAAAAAAAAAAAAAAAAAAAAAAAAAAAAAAgAAAA9gAAAP8AAAA9&#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&#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rAAAA/wAAAF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QAAADWAAAA&#13;&#10;/wAAAMwAAAAjAAAAAAAAAAAAAAAAAAAAAAAAAAAAAAAAAAAAAAAAADUAAADpAAAA/gAAACUAAAAA&#13;&#10;AAAAAAAAAAAAAAAAAAAAAAAAAAAAAAAAAAAAAAAAAAAAAAAAAAAAAAAAAAAAAAAAAAAAAAAAAAAA&#13;&#10;AAAAAAAAAAAAAAAAAAAAAAAAAAAAAAAAAAAAAAAAAAAAAAAAAAAAAAAAAAAAAAAAAAAAAAAAAAAA&#13;&#10;AAAAAAAAAAAAAAAAAAAAAACwAAAA/wAAAKM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&#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HAAAAG0AAACnAAAAlgAAAFQ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qAAAA/wAAAF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DAAAA+wAAAP8AAADyAAAAWwAAAAAAAAAAAAAAAAAA&#13;&#10;AAAAAAAAAAAAAAAAAAAAAAA5AAAA+wAAAGcAAAAAAAAAAAAAAAAAAAAAAAAAAAAAAAAAAAAAAAAA&#13;&#10;AAAAAAAAAAAAAAAAAAAAAAAAAAAAAAAAAAAAAAAAAAAAAAAAAAAAAAAAAAAAAAAAAAAAAAAAAAAA&#13;&#10;AAAAAAAAAAAAAAAAAAAAAAAAAAAAAAAAAAAAAAAAAAAAAAAAAAAAAAAAAEcAAAD/AAAA8gAAAB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MAAAB7AAAA9QAAAP8AAADE&#13;&#10;AAAAegAAANIAAACbAA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rAAAAoAAAAD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YQAAAP8AAAD/AAAA/wAAAKEAAAASAAAAAAAAAAAAAAAAAAAAAAAAAAAAAAAAAAAAswAAAH0A&#13;&#10;AAAAAAAAAAAAAAAAAAAAAAAAAAAAAAAAAAAAAAAAAAAAAAAAAAAAAAAAAAAAAAAAAAAAAAAAAAAA&#13;&#10;AAAAAAAAAAAAAAAAAAAAAAAAAAAAAAAAAAAAAAAAAAAAAAAAAAAAAAAAAAAAAAAAAAAAAAAAAAAA&#13;&#10;AAAAAAAAAAAAAAAABgAAANkAAAD/AAAAc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kAAADyAAAA/wAAAP8AAADuAAAA&#13;&#10;dQAAABQAAAAAAAAAAAAAAAAAAAAAAAAArQAAAEUAAAAAAAAAAAAAAAAAAAAAAAAAAAAAAAAAAAAA&#13;&#10;AAAAAAAAAAAAAAAAAAAAAAAAAAAAAAAAAAAAAAAAAAAAAAAAAAAAAAAAAAAAAAAAAAAAAAAAAAAA&#13;&#10;AAAAAAAAAAAAAAAAAAAAAAAAAAAAAAAAAAAAAAAAAAAAAAAAAAAAAAAAeQAAAP8AAADWAAAAB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cQAAAJAAAABWAAAACQAAAAAA&#13;&#10;AAAAAAAAAAAAAAAAAAAkAAAAwAAAAP8AAAD/AAAA/wAAAPsAAAC0AAAAWgAAADAAAABwAAAA5AAA&#13;&#10;AAsAAAAAAAAAAAAAAAAAAAAAAAAAAAAAAAAAAAAAAAAAAAAAAAAAAAAAAAAAAAAAAAAAAAAAAAAA&#13;&#10;AAAAAAAAAAAAAAAAAAAAAAAAAAAAAAAAAAAAAAAAAAAAAAAAAAAAAAAAAAAAAAAAAAAAAAAAAAAA&#13;&#10;AAAAAAAAAAAAAAAbAAAA8wAAAP8AAAB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sAAADZAAAA/wAAAP8AAAD/AAAAsQAAAAIAAAAAAAAAAAAAAAAAAAAAAAAAAAAAADwAAAC3&#13;&#10;AAAA/AAAAP8AAAD/AAAA/wAAAP8AAADZAAAAIgAAAAAAAAAAAAAAAAAAAAAAAAAAAAAAAAAAAAAA&#13;&#10;AAAAAAAAAAAAAAAAAAAAAAAAAAAAAAAAAAAAAAAAAAAAAAAAAAAAAAAAAAAAAAAAAAAAAAAAAAAA&#13;&#10;AAAAAAAAAAAAAAAAAAAAAAAAAAAAAAAAAAAAAAAAAAAAAAAAAAAAAACpAAAA/wAAAK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QAAANEAAAD/AAAA+gAAANwAAAD/AAAA/wAA&#13;&#10;AGYAAAAAAAAAAAAAAAAAAAAAAAAAAAAAAAAAAAAAAAAACQAAADcAAABjAAAAVwAAACYAAAACAAAA&#13;&#10;AAAAAAAAAAAAAAAAAAAAAAAAAAAAAAAAAAAAAAAAAAAAAAAAAAAAAAAAAAAAAAAAAAAAAAAAAAAA&#13;&#10;AAAAAAAAAAAAAAAAAAAAAAAAAAAAAAAAAAAAAAAAAAAAAAAAAAAAAAAAAAAAAAAAAAAAAAAAAAAA&#13;&#10;AAAAAAAAAAAAAEAAAAD/AAAA9QAAAB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PQAAAP8AAADdAAAANAAAAAAAAAAlAAAA1QAAALUAAAABAAAAPQAAAGwAAAA/AAAAAwAAAAAA&#13;&#10;AAAAAAAAAAAAAAAAAAAAAAAAAAAAAAAAAAAAAAAAAAAAAAAAAAAAAAAAAAAAAAAAAAAAAAAAAAAA&#13;&#10;AAAAAAAAAAAAAAAAAAAAAAAAAAAAAAAAAAAAAAAAAAAAAAAAAAAAAAAAAAAAAAAAAAAAAAAAAAAA&#13;&#10;AAAAAAAAAAAAAAAAAAAAAAAAAAAAAAAAAAAAAAAAAAAAAAAABAAAANMAAAD/AAAAe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8AAAAXwAAAC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gAAAP8AAAAmAAAAAAAAAAAAAAAAAAAA&#13;&#10;GAAAAOsAAADMAAAA/wAAAP8AAAD/AAAA7gAAAGkAAAAAAAAAAAAAAAAAAAAAAAAAAAAAAAAAAAAA&#13;&#10;AAAAAAAAAAAAAAAAAAAAAAAAAAAAAAAAAAAAAAAAAAAAAAAAAAAAAAAAAAAAAAAAAAAAAAAAAAAA&#13;&#10;AAAAAAAAAAAAAAAAAAAAAAAAAAAAAAAAAAAAAAAAAAAAAAAAAAAAAAAAAAAAAAAAAAAAAAAAAAAA&#13;&#10;AAAAAAAAAAAAcgAAAP8AAADbAAAAB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jAAAA/wAAAF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gAAAO0AAAAAAAAAAAAAAAAAAAAAAAAAAAAAALsAAAD/AAAA/wAAAP8AAAD/AAAA/wAA&#13;&#10;AP8AAAB4AAAAAAAAAAAAAAAAAAAAAAAAAAAAAAAAAAAAAAAAAAAAAAAAAAAAAAAAAAAAAAAAAAAA&#13;&#10;AAAAAAAAAAAAAAAAAAAAAAAAAAAAAAAAAAAAAAAAAAAAAAAAAAAAAAAAAAAAAAAAAAAAAAAAAAAA&#13;&#10;AAAAAAAAAAAAAAAAAAAAAAAAAAAAAAAAAAAAAAAAAAAAAAAXAAAA8QAAAP8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jAAAA/wAAAF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QAAAOgAAAAeAAAAAAAAAAAAAAAA&#13;&#10;AAAAAAAAAKIAAAD7AAAAjgAAABwAAAAVAAAAZQAAAN4AAAD3AAAAGwAAAAAAAAAAAAAAAAAAAAAA&#13;&#10;AAAAAAAAAAAAAAAAAAAAAAAAAAAAAAAAAAAAAAAAAAAAAAAAAAAAAAAAAAAAAAAAAAAAAAAAAAAA&#13;&#10;AAAAAAAAAAAAAAAAAAAAAAAAAAAAAAAAAAAAAAAAAAAAAAAAAAAAAAAAAAAAAAAAAAAAAAAAAAAA&#13;&#10;AAAAAAAAAACiAAAA/wAAAL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iAAAA/wAAAF0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ABEAAAAAAAAAAAAAAAAAAAAAAAAANIAAABXAAAAAAAAAAAAAAAAAAAA&#13;&#10;AAAAADEAAAD4AAAAdAAAAAAAAAAAAAAAAAAAAAAAAAAAAAAAAAAAAAAAAAAAAAAAAAAAAAAAAAAA&#13;&#10;AAAAAAAAAAAAAAAAAAAAAAAAAAAAAAAAAAAAAAAAAAAAAAAAAAAAAAAAAAAAAAAAAAAAAAAAAAAA&#13;&#10;AAAAAAAAAAAAAAAAAAAAAAAAAAAAAAAAAAAAAAAAAAAAADoAAAD+AAAA9wAAAC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hAAAA/wAAAF4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EAAAAAAAAAAAAAAAAAAAAAAAAAAAAAAAAAAAB+AAAAhQAAAAAAAAAAAAAAAAAA&#13;&#10;AAAAAAAAAAAAAAAAAAAAAAAAAAAAAAAAAAAAAAAAAAAAAAAAAAAAAAAAAAAAAAAAAAAAAAAAAAAA&#13;&#10;AAAAAAAAAAAAAAAAAAAAAAAAAAAAAAAAAAAAAAAAAAAAAAAAAAAAAAAAAAAAAAAAAAAAAAAAAAAA&#13;&#10;AAAAAgAAAM4AAAD/AAAAg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gAAAA/wAA&#13;&#10;A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cAAAAlAAAAAAAAAAAAAAAAAAAAAAAAAAAAAAAAAAAAAAAAAAAAAAAAAAAAAAA&#13;&#10;AAAAAAAAAAAAAAAAAAAAAAAAAAAAAAAAAAAAAAAAAAAAAAAAAAAAAAAAAAAAAAAAAAAAAAAAAAAA&#13;&#10;AAAAAAAAAAAAAAAAAAAAAAAAAAAAAAAAAAAAAAAAAAAAawAAAP8AAADgAAAAC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&#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HAAAAPYAAABDAAAAAAAA&#13;&#10;AAAAAAA1AAAA7QAAAP8AAADWAAAAGAAAAAAAAAAAAAAAAAAAAAAAAAAAAAAAAAAAAAAAAAAAAAAA&#13;&#10;AAAAAAAAAAAAAAAAAAAAAAAAAAAAAAAAAAAAAJYAAAD/AAAA1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gAAAA/w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AAAAZgAAAAAAAAAAAAAA&#13;&#10;AAAAAAAAAAAAAAAAAAAAAAAAAAAAAAAAAAAAAAAAAAAAAAAAAAAAAAAAAAAAAAAAAAAAAAAAAAAA&#13;&#10;AAAAAAAAAAAAAAAAAAAAAAAAAAAAAAAAAAAAAAAAAAAAAAAAAAAAAAAAAAAAAAAAAAAAAAAAAAAA&#13;&#10;AAATAAAA7QAAAP8AAABQ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fAAAA&#13;&#10;/w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wAAAI4AAADyAAAADAAAAAAAAAAAAAAAAAAAAAAAAAAAAAAAAAAAAAAAAAAAAAAAAAAA&#13;&#10;AAAAAAAAAAAAAAAAAAAAAAAAAAAAAAAAAAAAAAAAAAAAAAAAAAAAAAAAAAAAAAAAAAAAAAAAAAAA&#13;&#10;AAAAAAAAAAAAAAAAAAAAAAAAAAAAAAAAAAAAAAAAAACbAAAA/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BlAAAA/wAAAP8AAADbAAAAWgAAAAIAAAAAAAAAAAAAAAAAAAAAAAAAAAAAAAAAAAAAAAAAAAAA&#13;&#10;AAAAAAAAAAAAAAAAAAAAAAAAAAAAAAAAAAAAAAAAAAAAAAAAAAAAAAAAAAAAAAAAAAAAAAAzAAAA&#13;&#10;eQAAAKUAAACCAAAANAAAAAAAAAAAAAAAAAAAAAAAAAAAAAAAAAAAAAAAAAAAAAAAAAAAAAAAAAAA&#13;&#10;AAAAAAAAAAAAAAB2AAAAVgAAAEsAAACKAAAA8wAAAN4AAAB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kAAAAoAAAAD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iAAAA2AAAAP8AAACSAAAAAAAAAAAAAAAA&#13;&#10;AAAAAAAAAAAAAAAAAAAAAAAAAAAAAAAAAAAAAAAAAAAAAAAAAAAAAAAAAAAAAAAAAAAAAAAAAAAA&#13;&#10;AAAAAAAAAAAAAAAAAAAAAAAAAAAAAAAAAAAAAAAAAAAAAAAAAAAAAAAAAAAAAAAAAAAAAAAAAAAA&#13;&#10;ADQAAAD9AAAA+gAAAC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BAAAAWAAAANkAAAD/AAAA/wAAANMAAABR&#13;&#10;AAAAAAAAAAAAAAAAAAAAAAAAAAAAAAAAAAAAAAAAAAAAAAAAAAAAAAAAAAAAAAAAAAAAAAAAAAAA&#13;&#10;AAAAAAAAAAAAAAAAAAAAAAAAAAAAAAAAAAAAAAAAAAAAAAAAAAAAAAAAAAAAAAAAAAAAAAAAAAAA&#13;&#10;AAAAAAAAAAAAAAAAAAAAAAAAAAAAAAAAAAAAAAAAAAAAAAAAAAAAAABKAAAA9AAAAP8AAAD/AAAA&#13;&#10;YAAAAAIAAAAAAAAAAAAAAAAAAAAAAAAAAAAAAAAAAAAAAAAAAAAAAAgAAAAsAAAAQQAAAC0AAAAC&#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AAAAA/wAAANkAAAAOAAAAAAAAAAAAAAAAAAAAAAAAAAAAAAAAAAAAAAAAAAAAAAAAAAAA&#13;&#10;AAAAAAAAAAAAAAAAAAAAAAAAAAAAAAAAAAAAAAAAAAAAAAAAAAAAAAAAAAAAAAAAAAAAAAAAAAAA&#13;&#10;AAAAAAAAAAAAAAAAAAAAAAAAAAAAAAAAAAAAAQAAAMgAAAD/AAAAh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AAAAbQAAABMAAAAAAAAAAAAAAAAA&#13;&#10;AAAAAAAAAAAAAAAAAAAAAAAAAAAAAAAAAAAAAAAAAAAAAAAAAAAAAAAAAAAAAAAAAAAAAAAAAAAA&#13;&#10;AAAAAAAAAAAAAAAAAAAAAAAAAAAAAAAAAAAAAAAAAAAAAAAAAAAAAAAAAAAAAAAAAAAAAAAAAAAA&#13;&#10;ZAAAAP8AAADkAAAAD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eAAAAfwAA&#13;&#10;AK0AAACvAAAAhgAAAFsAAAATAAAAAAAAAAAAAAAAAAAAAAAAAAAAAAAAAAAAAAAAAAAAAAAAAAAA&#13;&#10;AAAAAAAAAAAAAAAAAAAAAAAAAAAAAAAAAAAAAAAAAAAAAAAAAAAAAAAAAAAAAAAAAAAAAAAAAAAA&#13;&#10;AAAAAAAAAAAAAAAAAAAAAAAAAAAAAAAAAAAAAAAAAAAAAAAAAAAAAAAAAAAAAAAAAAAAAAAAAAAA&#13;&#10;AAAAAAAAAAAAAAAAAAAAAAAAAAAAAAAAAAAQAAAA6gAAAP8AAABX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JAAAANwAAAAAAAAAAAAAAAAAAAAAAAAAA&#13;&#10;AAAAAAAAAAAAAAAAAAAAAAAAAAAAAAAAAAAAAAAAAAAAAAAAAAAAAAAAAAAAAAAAAAAAAAAAAAAA&#13;&#10;AAAAAAAAAAAAAAAAAAAAAAAAAAAAAAAAAAAAAAAAGwAAANQAAADLAAAAEAAAAAAAAAAAAAAAAAAA&#13;&#10;AAAAAAAAAAAAAAAAAAAAAAAAAAAAAAAAAHQAAAD/AAAA/QAAAAIAAAAAAAAAAAAAAAAAAACEAAAA&#13;&#10;/wAAAP8AAADlAAAAP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NAAAAC0AAAAAAAAAAAAAAAAAAAAAAAAA&#13;&#10;AAAAAAAAAAAAAAAAAAAAAAAAAAAAAAAAAAAAAAAAAAAAAAAAAAAAAAAAAAAAAAAAAAAAAAAAAAAA&#13;&#10;AAAAAAAAAAAAAAAAAAAAAAAAAAAAAACnAAAA4gAAAC0AAAAAAAAAAAAAAAAAAAAAAAAAAAAAAKEA&#13;&#10;AAD/AAAAzgAAAAAAAAAAAAAAAAAAAGoAAAD/AAAA/wAAAOMAAAA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QAAAPAAAAA9AAAA&#13;&#10;AAAAAAMAAABGAAAApQAAAPsAAAD/AAAA/wAAAPcAAABsAAAAAAAAAAAAAAAAAAAAAAAAAAAAAAB+&#13;&#10;AAAA/wAAAP8AAAAeAAAAAAAAAAAAAAAAAAAAAAAAAAAAAAAAAAAAAAAAAAAAAAAAAAAAAAAAAAAA&#13;&#10;AAAAAAAAAAAAAAAAAAAAAAAAAAAAAAAAAAAAAAAAAAAAAAAAAAAAAAAAAAAAAAAAAAAAAAAAAAAA&#13;&#10;AAAAAAAAAAAAAAAAAAAAAAAAAAAAAAAAAC4AAAD8AAAA+wAAAC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zAAAAP4AAACmAAAAJgAAAAAAAAAAAAAAAAAAAAAAAAAAAAAAAAAAAAAAAAAAAAAAAAAA&#13;&#10;AAAAAAAAAAAAAAAAAAAAAAAAAAAAAAAAAAAAAAAAAAAAAAAAAAAAAAAAAAAAAAAAAAAAAACmAAAA&#13;&#10;/wAAANMAAAAIAAAAAAAAAAAAAAAAAAAAGgAAAO0AAAD/AAAAVQAAAAAAAAAAAAAAUAAAAP0AAAD/&#13;&#10;AAAA3QAAAMgAAADcAAAAsQAAAGg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4AAAAXwAAACY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IAAAAkAAAAPgAAAD/AAAA/AAAAJ0AAAAf&#13;&#10;AAAAAAAAAAAAAAAAAAAAAAAAAAAAAAAAAAAAAAAAAAAAAAAAAAAAAAAAAAAAAAAAAAAAAAAAAAAA&#13;&#10;AAAAAAAAAAAAAAAAAAAAAAAAAAAAAAAAAAAPAAAAuAAAAP8AAACzAAAAHQAAAAAAAAA+AAAA6AAA&#13;&#10;AP8AAACJAAAAAAAAAAAAAAAAAAAA3QAAAP8AAADtAAAAGgAAAAAAAAAFAAAAoAAAAP8AAAC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AAAA/wAAAG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AAAAOgAAAAK&#13;&#10;AAAAAAAAAAAAAAAAAAAAAAAAAAAAAAAAAAAASwAAAOYAAAD/AAAA/wAAALMAAAAEAAAAAAAAAAAA&#13;&#10;AAAAAAAABAAAAAEAAAAAAAAAAAAAAAAAAAAAAAAAAAAAAAAAAAAAAAAAAAAAAAAAAAAAAAAAAAAA&#13;&#10;AAAAAAAAAAAAAAAAAAAAAAAAAAAAAAAAAAAAAAAAAAAAAAAAAAAAAAAAAAAAAAAAAAAAAAAAAAAA&#13;&#10;AAAAAAAAAAAAAAAAAAAAAAAAAAAAAAAAXAAAAP8AAADoAAAAD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AAAAABwAAACZAAAA+wAAAP8AAAD5AAAAlAAAABkAAAAAAAAAAAAAAAAAAAAAAAAA&#13;&#10;AAAAAAAAAAAAAAAAAAAAAAAAAAAAAAAAAAAAAAAAAAAAAAAAAAAAAAAAAAAAAAAAAAAAAAAAAAAA&#13;&#10;AAAAAAAAAEgAAAC4AAAA9wAAAOkAAAD7AAAAzwAAAE0AAAAAAAAAAAAAAAAAAAA5AAAA/wAAAP8A&#13;&#10;AABXAAAAAAAAAAAAAAAAAAAABgAAAPcAAAD/AAAAL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XAAAA/wAAAGg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XAAAA/wAAAG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AAAAOUA&#13;&#10;AAD/AAAAhwAAAAEAAAAAAAAAAAAAAAAAAAAAAAAAAAAAAAAAAAAAAAAAfgAAAP8AAAD5AAAAIwAA&#13;&#10;AAAAAAAAAAAAAAAAAAAAAAAAAAAAAAAAAAAAAAAAAAAAAAAAAAAAAAAAAAAAAAAAAAAAAAAAAAAA&#13;&#10;AAAAAAAAAAAAAAAAAAAAAAAAAAAAAAAAAAAAAAAAAAAAAAAAAAAAAAAAAAAAAAAAAAAAAAAAAAAA&#13;&#10;AAAAAAAAAAAAAAAAAAAAAAAAAAAAAACNAAAA/wAAAMYA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qAAAAqwAAACYAAAAAAAAAAAAAAAAAAAAA&#13;&#10;AAAAAAAAAAAAAAAAAAAAAAAAAAAAAAAAAAAAAAAAAAAAAAAAAAAAAAAAAAAAAAAAAAAAAAAAAAAA&#13;&#10;AAAAAAAAAAAAAAAAAAAAAAAAAAAAAAAAAAAAAAAAAAAAAAAAAAAAAAAAAAAAAAAAAACeAAAA/wAA&#13;&#10;AHwAAAAAAAAAAAAAAAAAAAAAAAAAAwAAAPgAAAD/AAAAeQAAAAAAAAAAAAAAAAAAAAAAAAAAAAAA&#13;&#10;AAAAAAAAAAAAAAAAAAAAAAAAAAAAAAAADQAAAGoAAAC5AAAA3AAAAN8AAAC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WAAAA/wAAAG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EAAAD/AAAA/wAAALgAAAAWAAAAAAAAAAAAAAAA&#13;&#10;AAAAAAAAAAAAAAAAAAAAAAAAAGsAAAD/AAAAegAAAAAAAAAAAAAAAAAAAAAAAAAAAAAAAAAAAAAA&#13;&#10;AAAAAAAAAAAAAAAAAAAAAAAAAAAAAAAAAAAAAAAAAAAAAAAAAAAAAAAAAAAAAAAAAAAAAAAAAAAA&#13;&#10;AAAAAAAAAAAAAAAAAAAAAAAAAAAAAAAAAAAAAAAAAAAAAAAAAAAAAAAAAAAAAAAAACkAAAD6AAAA&#13;&#10;/QAAAD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DAAAAwwAAAP8AAAC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oAAACzAAAA/wAAAPUAAABNAAAAAAAAAAAAAAAAAAAAAAAAAAAAAAAAAAAAAAAA&#13;&#10;AK8AAACDAAAARQAAAIYAAADHAAAA/QAAAP8AAAD/AAAA/wAAAP8AAAD4AAAAjQAAAEAAAAAFAAAA&#13;&#10;AAAAAAAAAAAAAAAAAAAAAAUAAAD3AAAA/wAAAOUAAAA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QAAAAAAAAAAAAAAAAAAAAAAAAA&#13;&#10;AAAAAAAAAAAAAAAAAAAAAAAAAAAAAAAAAAAAAAAAAAAAAAAAAAAAAAAAAAAAAAAAAAAAAAAAAAAA&#13;&#10;AAAAAAAAAAAAAAAAAAAAAAAAAAAAAACIAAAA/wAAAD4AAAAAAAAAAAAAAAAAAAAAAAAASgAAAP8A&#13;&#10;AAD/AAAAUwAAAAAAAAAAAAAAAAAAAAAAAAAAAAAAAAAAAAAAAAAAAAAAAAAAAAYAAACJAAAA8gAA&#13;&#10;AO0AAABrAAAAI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VAAAA/wAAAG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AAAChAAAA/wAAAP8AAADoAAAARgAAAAAAAAAAAAAAAAAAAAAAAAAAAAAAAAAAAAAAAAC0AAAA&#13;&#10;qgAAAAAAAAAAAAAAAAAAAAAAAAAAAAAAAAAAAAAAAAAAAAAAAAAAAAAAAAAAAAAAAAAAAAAAAAAA&#13;&#10;AAAAAAAAAAAAAAAAAAAAAAAAAAAAAAAAAAAAAAAAAAAAAAAAAAAAAAAAAAAAAAAAAAAAAAAAAAAA&#13;&#10;AAAAAAAAAAAAAAAAAAAAAAAAAAAAALsAAAD/AAAAl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JwAAAOUAAABuAAAABwAAAAAAAAAAAAAAAAAAAAAAAAAAAAAAAAAAAAAAAAAAAAAAAAAA&#13;&#10;AAAAAAAAAAAAAAAAAAAAAAAAAAAAAAAAAAAAAAAAAAAAAAAAAAAAAAAAAAAAAAAAAAAAAABzAAAA&#13;&#10;/wAAAEAAAAAAAAAAAAAAAAAAAAAAAAAAvgAAAP8AAADqAAAABgAAAAAAAAAAAAAAAAAAAAAAAAAA&#13;&#10;AAAAAAAAAAAAAAAAAAAAIQAAAMsAAAD/AAAAyAAAAB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UAAAA/wAAAG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AAAArQAAAP8AAAD/AAAA/gAAAJ0A&#13;&#10;AAAZAAAAAAAAAAAAAAAAAAAAAAAAAAAAAAB4AAAAhQAAAAAAAAAAAAAAAAAAAAAAAAAAAAAAAAAA&#13;&#10;AAAAAAAAAAAAAAAAAAAAAAAAAAAAAAAAAAAAAAAAAAAAAAAAAAAAAAAAAAAAAAAAAAAAAAAAAAAA&#13;&#10;AAAAAAAAAAAAAAAAAAAAAAAAAAAAAAAAAAAAAAAAAAAAAAAAAAAAAAAAAAAAAAAAVQAAAP8AAADs&#13;&#10;AAAAE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UAAAD/AAAA9gAAAC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IQAAAD/AAAA/wAAAJsAAAB+AAAAvwAAAPoAAAD/AAAA&#13;&#10;/wAAAP8AAAD+AAAA3gAAAKEAAACkAAAA4wAAAP8AAAD6AAAAjgAAAAoAAAAAAAAAAAAAAAAAAAAA&#13;&#10;AAAAAAAAAAAAAAAAAAAAhAAAAP8AAAD4AAAAS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hAAAAP8AAAD/AAAA4gAAAGUAAAAE&#13;&#10;AAAAAAAAAAAAAAAAAAAAAAAAAAAAAAAAAAAAAAAAAAAAAAAAAAAAAAAAAAAAAAAAAAAAAAAAAAAA&#13;&#10;AAAAAAAAAAAAAAAAAAAAAAAAAAAAAAAAAAAkAAAA+wAAAGYAAAAAAAAAAAAAAAAAAABrAAAA/wAA&#13;&#10;AP4AAABMAAAAAAAAAAAAAAAAAAAAAAAAAAAAAAAAAAAAAAAAAAAAAAA8AAAA7wAAAP8AAADDAAAA&#13;&#10;DAAAAAAAAAAAAAAAAAAAAAAAAAAAAAAAAwAAAFcAAACeAAAAvQAAAIoAAAAy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UAAAA/wAAAGw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AAAHEAAAD6AAAA/wAAAP8AAAD1AAAAoQAAAEYAAAADAAAAAAAAAAIAAAC1&#13;&#10;AAAAUAAAAAAAAAAAAAAAAAAAAAAAAAAAAAAAAAAAAAAAAAAAAAAAAAAAAAAAAAAAAAAAAAAAAAAA&#13;&#10;AAAAAAAAAAAAAAAAAAAAAAAAAAAAAAAAAAAAAAAAAAAAAAAAAAAAAAAAAAAAAAAAAAAAAAAAAAAA&#13;&#10;AAAAAAAAAAAAAAAAAAAAAAAKAAAA4gAAAP8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cAAAAoAAAAE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qAAAApAAA&#13;&#10;APwAAAD/AAAA/wAAAP8AAADnAAAAsAAAANUAAAC0AAAACQAAAAAAAAAAAAAAAAAAAAAAAAAAAAAA&#13;&#10;AAAAAAAAAAAAAAAAAAAAAAAAAAAAAAAAAAAAAAAAAAAAAAAAAAAAAAAAAAAAAAAAAAAAAAAAAAAA&#13;&#10;AAAAAAAAAAAAAAAAAAAAAAAAAAAAAAAAAAAAAAAAAAAAAAAAAAAAAAAAAAAAAACGAAAA/wAAAMw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AAAVgAAANgA&#13;&#10;AAD/AAAA/wAAANQAAAAXAAAAAAAAAAAAAAAAAAAAAAAAAAAAAAAAAAAAAAAAAAAAAAAAAAAAAAAA&#13;&#10;AAAAAAAAAAAAAAAAAAAAAAAAAAAAAAAAAAAAAAAAAAAAAAAAADIAAACEAAAAyQAAALwAAACCAAAA&#13;&#10;HAAAAAAAAAAAAAAAAAAAAAAAAAAAAAAAAAAAAAAAAAAAAAAAAwAAAL4AAAD/AAAA/wAAAEoAAAAA&#13;&#10;AAAAAAAAAAAAAAAAAAAAAAAAAEIAAAD0AAAA/wAAANMAAAAWAAAAAAAAAAAAAAB3AAAA2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MAAAB8AAAArQAAANwAAADfAAAAsAAAAHQA&#13;&#10;AAADAAAAAAAAAAAAAAAAAAAAAAAAAAAAAAAAAAAAAAAAAAAAAAAAAAAAAAAAAAAAAAAAAAAAAAAA&#13;&#10;AAAAAAAAAAAAAAAAAAAAAAAAAAAAAAAAAAAAAAAAAAAAAAAAAAAAAAAAAAAAAAAAAAAAAAAAAAAA&#13;&#10;AAAAAAAAAAAAAAAAAAAAACQAAAD4AAAA/gAAAD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MAAABgAAAA3wAAAMoAAAAAAAAAAAAAAAAAAAAA&#13;&#10;AAAAAAAAAAAAAAAAAAAAAAAAAAAAAAAAAAAAAAAAAAAAAAAAAAAAAAAAAAAAAAAAAAAAAAAAAAAA&#13;&#10;AAAAAAAAAAAAAAAAAAAAAAAAAAAAAAAAAAAAAAAAAAAAAAAAAAAAAAAAAAAAAAAAAAAAAAAAAAAA&#13;&#10;AAAAAAAAAAAAbgAAAP8AAAD/AAAAkQAAAAAAAAAAAAAAAAAAAAAAAAAAAAAAMAAAAPYAAAD/AAAA&#13;&#10;4gAAABgAAAAAAAAAAAAAAAAAAABfAAAA/wAAAC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LUAAAD/AAAAn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gAAAP8AAADwAAAAF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cAAAA2AAAAAAAAAAAAAAAAAAAAAAAAAAAAAAAAAAAAAAAAAAAAAAAAAAAAAAAA&#13;&#10;AAAAAAAAAAAAAAAAAAAAAAAAAAAAAAAAAAAAAAAAAAAAAAAAAAAAAAAAAAAAAAAAAAAAAAAAAAAA&#13;&#10;AAAAAAAAAABUAAAA/wAAAP8AAABsAAAAAAAAAAAAAAAAAAAAAAAAAAAAAAB+AAAA/wAAAP8AAACV&#13;&#10;AAAAAAAAAAAAAAAAAAAAAAAAAAAAAAC3AAAA/wAAAD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IAAAA3QAAAP8AAABs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AAAAO8AAAD/AAAAsQAAAC4AAAAA&#13;&#10;AAAAAAAAAAAAAAAAAAAAAAAAAAAAAAAAAAAAAAAAAAAAAAAAAAAAAAAAAAAAAAAAAAAAAAAAAAAA&#13;&#10;AAAAAAAAAAAAAAAAAAAAAAAAAAAAAAAAAAAAAAAAAAAAAAAAAACYAAAA/wAAAOsAAAAKAAAAAAAA&#13;&#10;AAAAAAAAAAAAAAAAAAgAAADqAAAA/wAAANwAAAALAAAAAAAAAAAAAAAAAAAAAAAAABcAAAD6AAAA&#13;&#10;/wAAAD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AAAA/wAAANI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QAAAIUAAAD0AAAA/wAAAP4AAACoAAAAJwAAAAAAAAAAAAAAAAAAAAAAAAAAAAAA&#13;&#10;AAAAAAAAAAAAAAAAAAAAAAAAAAAAAAAAAAAAAAAAAAAAAAAAAAAAAAAAAAAAAAAAAAAAAAAAAAAA&#13;&#10;AAAAAAAAAAAAAADWAAAA/wAAAH0AAAAAAAAAAAAAAAAAAAAAAAAAAAAAAGMAAAD/AAAA/wAAAFQA&#13;&#10;AAAAAAAAAAAAAAAAAAAAAAAAAAAAAI4AAAD/AAAA9AAAAA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0&#13;&#10;AAAAXwAAAC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8AAAD2AAAA/wAAAD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WAAAAjwAAAPcA&#13;&#10;AAD/AAAA/AAAAJ4AAAAgAAAAAAAAAAAAAAAAAAAAAAAAAAAAAAAAAAAAAAAAAAAAAAAAAAAAAAAA&#13;&#10;AAAAAAAAAAAAAAAAAAAAAAAAAAAAAAAAAAAAAAAAAAAAAAAAAAAAAADyAAAA+wAAABIAAAAAAAAA&#13;&#10;AAAAAAAAAAAAAAAAAAAAALUAAAD/AAAA1QAAAAEAAAAAAAAAAAAAAAAAAAAAAAAAGgAAAPYAAAD/&#13;&#10;AAAAmQAAAAAAAAAAAAAAAAAAAAAAAAAAAAAAAAAAAAAAAAAAAAAAAAAAAAAAAAABAAAAC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NAAAA/wAAAH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K8AAAD/AAAAp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wAAACYAAAA+gAAAP8AAAB0AAAAAAAAAAAAAAAA&#13;&#10;AAAAAAAAAAAAAAAAAAAAAAAAAAAAAAAAAAAAAAAAAAAAAAAAAAAAAAAAAAAAAAAAAAAAAAAAAAAA&#13;&#10;AAAAAAAAAAAAAAEAAAD9AAAAyAAAAAAAAAAAAAAAAAAAAAAAAAAAAAAAAAAAAN0AAAD/AAAAXQAA&#13;&#10;AAAAAAAAAAAAAAAAAAAAAAAAAAAAqwAAAP8AAAD/AAAALwAAAAAAAAAAAAAAAAAAAAAAAAAAAAAA&#13;&#10;AAAAAAAAAAAAAAAABgAAAI0AAADvAAAA/gAAAMoAAAB/AAAAE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MAAAA/wAAAH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RgAAAP8AAADzAAAAG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LAAAA/wAAAH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FAAAA2AAAAP8AAABz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AAAAPAAAAAAAAAAAAAAAAAAAAAAAAAAAAAAAAAAAAAAAAAAAAAAAAAAAAAAAA&#13;&#10;AAAAAAAAAAAAAAAAAAAAAADhAAAAaAAAAAAAAAAAAAAAAAAAAAAAAAAAAAAAAQAAAPIAAADDAAAA&#13;&#10;AAAAAAAAAAAAAAAAAAAAABMAAADiAAAA/wAAAPIAAAAgAAAAAAAAAAAAAAAAAAAAAAAAAAAAAAAA&#13;&#10;AAAAAAAAAAAAAAAYAAAA/wAAAPwAAAASAAAAAAAAAAAAAAAAAAAAqAAAAMkAAA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LAAAA/wAAAH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4AAAA/wAAANcAAAAF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FcAAADuAAAAeQAAAAsAAAAA&#13;&#10;AAAAAAAAAAAAAAAAAAAAAAAAAAAAAAAAAAAAAAAAAAAAAAAAAAAAAAAAAAAAAAC4AAAAcAAAAAAA&#13;&#10;AAAAAAAAAAAAAAAAAAAAAAAAAAAAAMUAAACcAAAAAAAAAAAAAAAAAAAABAAAAL8AAAD/AAAA/wAA&#13;&#10;AF4AAAAAAAAAAAAAAAAAAAAAAAAAAAAAAAAAAAAAAAAAAAAAAAAAAABVAAAA/wAAAOQAAAAAAAAA&#13;&#10;AAAAAAAAAAAAAAAAQwAAAP8AAAA0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KAAAA/wAAAH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sAAADzAAAA/wAAAE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AAAAEoAAACL&#13;&#10;AAAAzAAAAP4AAAD/AAAA/wAAAP8AAAD0AAAAvQAAAHwAAAA7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GwAAANIAAAD/AAAA5AAAAC0AAAAAAAAAAAAAAAAAAAAAAAAAAAAAAAAA&#13;&#10;AAAAAAAAAAAAAAAAAAAAAAAASgAAAPAAAAD/AAAA0wAAAAcAAAAAAAAAAAAAAAAAAAAAAAAAAAAA&#13;&#10;AAAAAAAAAAAAAAAAAD0AAAD0AAAAgwAAAKsAAAC0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sAAAD/AAAA/wAAAOkAAABvAAAABwAAAAAAAAAAAAAAAAAAAAAAAAAAAAAA&#13;&#10;AAAAAAAAAAAAAAAAAAAAAAAAAABcAAAAmAAAAAAAAAAAAAAAAAAAAAAAAAAAAAAAAAAAAIAAAADR&#13;&#10;AAAABAAAAAAAAAAHAAAApQAAAP8AAAD+AAAAaAAAAAAAAAAAAAAAAAAAAAAAAAAAAAAAAAAAAAAA&#13;&#10;AAAAAAAAAAAAAAAAAABNAAAA/wAAAP0AAAALAAAAAAAAAAAAAAAAAAAAiQAAAP8AAABO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AAAAFsAAABcAAAA&#13;&#10;XAAAAF0AAAC1AAAA/wAAAKoAAABgAAAAYQAAAGIAAABiAAAAJ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KgAAAD/AAAAq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AAAAjwAAAAIAAAA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NAAAARgAAAIcAAADIAAAA/QAAAP8AAAD/AAAA/wAAAPcAAADQAAAA/gAAAPwAAAA9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8AAAC/AAAA&#13;&#10;/wAAAPAAAABAAAAAAAAAAAAAAAAAAAAAAAAAAAAAAAAAAAAAAAAAAAAAAAB4AAAA/QAAAP8AAADg&#13;&#10;AAAAKgAAAAAAAAAAAAAAAAAAAAAAAAAAAAAAAAAAAAAAAAAAAAAAAAAAAAMAAABEAAAAYQAAAN0A&#13;&#10;AACqAAAAvAAAAH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CAAAAxwAAAP8A&#13;&#10;AAD/AAAA4wAAAGYAAAAEAAAAAAAAAAAAAAAAAAAAAAAAAAAAAAAAAAAAAAAAAAAAAAAEAAAAygAA&#13;&#10;AAIAAAAAAAAAAAAAAAAAAAAAAAAAAAAAAAIAAACtAAAAwAAAAIcAAADaAAAA/wAAAN8AAABKAAAA&#13;&#10;AAAAAAAAAAAAAAAAAAAAAAAAAAAAAAAAAAAAAAAAAAAAAAAAAAAAAAAAAAAbAAAA/gAAAP8AAABe&#13;&#10;AAAAAAAAAAAAAABHAAAA+gAAAP4AAAAVAAAAAAAAAAAAAAAAAAAABQAAACwAAAA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IAAAAPoAAAD/AAAA/wAAAP8AAAD/AAAA/wAAAP8AAAD/AAAA/wAA&#13;&#10;AP8AAADyAAAAE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PwAAAP8AAAD1AAAAH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UAAAB+AAAAxQAA&#13;&#10;AHkAAAD/AAAAH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wAAADPAAAA/wAAAP8AAADXAAAABgAAAAAAAAAA&#13;&#10;AAAAAAAAAAAAAAAAAAAAAAAAAAAAAAAAAAAAbwAAAC8AAAAAAAAAAAAAAAAAAAAAAAAAAAAAAAAA&#13;&#10;AAAGAAAARwAAAIIAAACMAAAATwAAAAkAAAAAAAAAAAAAAAAAAAAAAAAAAAAAAAAAAAAAAAAAAAAA&#13;&#10;AAAAAAAAAAAAAAAAAAAAAAAAAAAAxwAAAP8AAADDAAAAUAAAAKAAAAD5AAAA+QAAAGYAAAAAAAAA&#13;&#10;AAAAAAwAAACLAAAA7gAAAP8AAAD6AAAAvgAAAD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oAAAD/&#13;&#10;AAAA/wAAAP8AAAD/AAAA/wAAAP8AAAD/AAAA/wAAAP8AAAC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AAA0wAAAP8AAAB6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QAAANoAAAAD&#13;&#10;AAAALQAAABEAAAAAAAAAcgAAAPgAAACdAAAA8AAAANwAAABS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8AAAD6AAAA/wAAAP8AAAD/AAAA/wAAAP8AAAD/AAAA&#13;&#10;/wAAAPMAAAAT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xAAAA/wAAANwAAAAH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GAAAAMAAAAP0AAABDAAAA/AAAAG4AAAAAAAAAEgAAAGcAAACgAAAA&#13;&#10;/wAAAOkAAADsAAAAp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MAAAAMAAAAAAAAAAAA&#13;&#10;AAAAAAAAAAAAAAAAAAAAAAAAAAAAAAAAAAAAAAAAAAAAAAAAAAAAAAAAAAAAAAAAAAAAAAAAAAAA&#13;&#10;AAAAAAAAAAAAAAAAAAAAAAAAAAAAAAAAAAAAAAAAAAAAAAAAAH0AAADmAAAAZAAAAAAAAAAAAAAA&#13;&#10;AAAAAAQAAACTAAAA/wAAAOkAAAB6AAAAMQAAAPwAAAD/AAAAewAAAAAAAAAAAAAAAAAAAAAAAAAA&#13;&#10;AAAAAAAAAAAAAAAAAAAAAAAAAAAAAAAcAAAA6QAAAP8AAACx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YAAAA/wAAAP8AAAD/AAAA/wAAAP8AAAD/AAAA/wAAAIc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cAAADwAAAA/wAAAE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QAAAD9AAAAuwAAANsA&#13;&#10;AADfAAAAhgAAAAcAAAAAAAAAAAAAAHwAAAD5AAAAjgAAAJwAAABb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CAAAAQQAAAAAAAAAA&#13;&#10;AAAAAAAAAAAAAAAAAAAAAAAAAAAAAAAAAAAAAAAAAAAAAAAAAAAAAAAAAAAAAAAAAAAAAAAAAAAA&#13;&#10;AAAAAAAAAAAAANkAAAD/AAAAyQAAAAAAAAAAAAAAAAAAAIAAAAD/AAAA7gAAACsAAAAAAAAAAAAA&#13;&#10;ALgAAAD/AAAA2AAAAAAAAAAAAAAAAAAAAAAAAAAAAAAAAAAAAAAAAAAAAAAAAAAAAAAAAAAAAAAA&#13;&#10;ggAAAP8AAADpAAAAAAAAAAAAAAAAAAAACgAAAC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dAAAA+QAAAP8AAAD/AAAA/wAAAP8AAAD/&#13;&#10;AAAA9AAAAB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KEAAAD/AAAAs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XAAAAfgAAAPsAAAD3AAAA6QAAANoAAAAVAAAAAAAAAIsAAABx&#13;&#10;AAAAWAAAAPwAAAAM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P8AAAD/AAAA/wAAAP8AAAD/AAAAi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OQAAAP4AAAD4AAAAI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4AAAA8gAA&#13;&#10;AIgAAADiAAAAPwAAAIMAAAALAAAAAAAAAAAAAAAAAAAADAAAAGYAAAAC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wAAAB7AAAA7wAAAP8A&#13;&#10;AAD/AAAAsgAAAC8AAAAAAAAAAAAAAAAAAAAAAAAAAAAAAAAAAAAAAAAAAAAAAAAAAAAAAAAAAAAA&#13;&#10;AAAAAAAAAAAAAAAAAAAAAAAAAAAAAAAAAAAAAAAAAAAAAAAAANUAAADmAAAAAQAAAAAAAAAAAAAA&#13;&#10;AAAAACkAAAD/AAAA/wAAAEYAAAAAAAAAAAAAAAAAAAAAAAAAAAAAAAAAAAAAAAAAAAAAAAAAAABc&#13;&#10;AAAA/QAAAPwAAABNAAAAAAAAAAAAAAAAAAAAAAAAALoAAAAy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AAAAPgAAAD/AAAA/wAAAP8A&#13;&#10;AAD1AAAAF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AAAzQAAAP8AAAC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MAAAArAAAAA4AAAD/AAAAW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QAAAD/AAAA/wAAAP8AAACM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qAAAA/wAAAOAAAAAJ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XAAAAH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&#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VAAAAjQAAAPcAAAD/AAAAQQAAAAAAAAAAAAAAAAAAAAAAAAAAAAAAAAAAAAAAAAAAAAAA&#13;&#10;AAAAAAAAAAAAAAAAAAAAAAAAAAAAAAAAAAAAAAAAAAAAAAAAAAAAAC8AAAD8AAAAQQAAAAAAAAAA&#13;&#10;AAAAAAAAAFEAAAD/AAAA4AAAAAAAAAAAAAAAAAAAAAAAAAAAAAAAAAAAAEMAAADxAAAA/wAAAP8A&#13;&#10;AABEAAAAAAAAAAAAAAAAAAAAAAAAAAAAAAAAAAAAAAAAAFgAAADn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sAAAD4AAAA/wAA&#13;&#10;APYAAAAX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MA&#13;&#10;AADtAAAA/wAAAF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MAAACCAAAAK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sAAABwAAAAAAAAAAAA&#13;&#10;AAAAAAAAAAAAAAAAAAAAAAAAAAAAAAAAAAAAAAAAAAAAAAAAAAAAAAAAAAAAAAAAAAAAAAAAAAAA&#13;&#10;AAAAAAAAAAAAAAAAAAAAAABIAAAA4wAAAHEAAAAnAAAAZwAAAPYAAAD5AAAARQAAAAAAAAAAAAAA&#13;&#10;AAAAAAAAAAAAAAAAAAAAAAAAAAA9AAAA/wAAAP8AAACvAAAAAAAAAAAAAAAAAAAAAAAAAAAAAAAA&#13;&#10;AAAAAAAAAFUAAAD/AAAAD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SAAAA/wAAAI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oAAAD/AAAAu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AAABWAAAA0AAAANQAAABr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QAAAAFQAAAAAAAAAA&#13;&#10;AAAAAAAAAAAAAAAAAAAAAAAAAAAAAAAAAAAAAAAAAAAAAAAAAAAAAAAAAAAAAAAAAAAAGwAAAGsA&#13;&#10;AAC2AAAA2wAAAKcAAAA2AAAAAAAAAAAAAAAAAAAAAAAAAAAAAAAAAAAAAAAAAAAAAAAAAAAAsQAA&#13;&#10;AP8AAADvAAAAAAAAAAAAAAAAAAAAAAAAAAAAAAAAAAAAAAAAAIcAAAD/AAAAI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ZAAAA&#13;&#10;7gAAABg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wAA&#13;&#10;AP0AAAD6AAAAK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QAAAFMAAAB2AAAAUwAAABUAAAAAAAAAAAAAAAAAAAAAAAAAAQAAAGkAAAD8AAAAmwAA&#13;&#10;AA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LAAAA8wAAAIMAAAAQAAAAAAAAAAAAAAAAAAAAAAAAAAAAAAAAAAAA&#13;&#10;AAAAAAAAAAAAAAAAAAAAAAAAAAAAAAAAAAAAAAAAAAAAAAAAAAAAAAAAAAAAAAAAAAAAAAQAAAAF&#13;&#10;AAAAAAAAAAAAAAAAAAAAAAAAAAAAAAAAAAAAhAAAAP8AAADuAAAAAAAAAAAAAAAAAAAAAAAAAAAA&#13;&#10;AAAAAAAAAAAAAMgAAAD/AAAAF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AAAAyAAAAP8AAAC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ZAAAA5gAAAP8AAAD/AAAA/wAAAP0AAAB9&#13;&#10;AAAAAQAAAAAAAAAAAAAAAAAAAAAAAABQAAAA/QAAALgAAAAN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gAAAFcAAACYAAAA3QAAAP8AAAD/AAAA/wAAAP8AAADsAAAAsAAAAG8AAAAu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pAAAA/wAAAP8A&#13;&#10;AADvAAAAegAAAAsAAAAAAAAAAAAAAAAAAAAAAAAAAAAAAAAAAAAAAAAAAAAAAAAAAAAAAAAAAAAA&#13;&#10;AAAAAAAAAAAAAAAAAAAAAAAAAAAAAAAAAL4AAADsAAAALgAAAAAAAAAAAAAAAAAAAAAAAAAAAAAA&#13;&#10;uAAAAP8AAAC2AAAAAAAAAAAAAAAAAAAAAAAAAAAAAAAAAAAAHgAAAPwAAAD/AAAAC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iAAAA&#13;&#10;/wAAAOUAAAAM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IAAAD8AAAA/wAAAN4AAADoAAAA/wAAAP8AAAD/AAAAawAAAAAAAAAAAAAAAAAAAAAAAAAAAAAA&#13;&#10;kgAAAP8AAADRAAAAE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XAAAAUwAAAJQAAADVAAAA/wAAAP8AAAD/AAAA/wAAAO8AAAC0&#13;&#10;AAAAcwAAADI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OAAAALwAAAD/AAAA/wAAAOkAAABxAAAACAAAAAAAAAAA&#13;&#10;AAAAAAAAAAAAAAAAAAAAAAAAAAAAAAAAAAAAAAAAAAAAAAAAAAAAAAAAAAAAAAAAAAAAAAAAAKwA&#13;&#10;AAD/AAAA0wAAAAgAAAAAAAAAAAAAAAAAAAAvAAAA+QAAAPsAAAA7AAAAAAAAAAAAAAAAAAAAAAAA&#13;&#10;AAAAAAAAAAAAkQAAAP8AAAD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AAAADpAAAA/wAAAF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i&#13;&#10;AAAAMQAAAAgAAAAAAAAAAAAAAAAAAAAAAAAAAAAAALIAAAD2AAAAbgAAAAEAAAABAAAAWQAAAP8A&#13;&#10;AAD/AAAA4AAAAAAAAAAAAAAAAAAAAAAAAAAAAAAADgAAAOUAAAD/AAAAo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MAAABPAAAAkAAAANEAAAD/AAAA/wAA&#13;&#10;AP8AAAD/AAAA8QAAALgAAAB3AAAANg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BAAAAxQAAAP8AAAD/AAAAxgAAAAAAAAAAAAAAAAAAAAAAAAAAAAAAAAAAAAAAAAAAAAAA&#13;&#10;AAAAAAAAAAAAAAAAAAAAAAAAAAAAAAAAAAAAAA0AAACtAAAA/wAAALkAAAAtAAAAAgAAAF4AAAD2&#13;&#10;AAAA/QAAAGYAAAAAAAAAAAAAAAAAAAAAAAAAAAAAAAAAAAATAAAA9QAAAP8AAAC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MAAAD/&#13;&#10;AAAAw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QAAAJ8AAADzAAAA8AAAAPgAAACKAAAACwAAAAAAAAAAAAAA&#13;&#10;AAAAAPMAAABgAAAAAAAAAAAAAAAAAAAAAAAAAI8AAAD/AAAA+wAAAAAAAAAAAAAAAAAAAAAAAAAA&#13;&#10;AAAAAAAAAHUAAAD/AAAA/wAAAE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AAAAEsAAACM&#13;&#10;AAAAzQAAAP4AAAD/AAAA/wAAAP8AAAD0AAAAvAAAAHsAAAA6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oAAADOAAAAZQAAAAAA&#13;&#10;AAAAAAAAAAAAAAAAAAAAAAAAAAAAAAAAAAAAAAAAAAAAAAAAAAAAAAAAAAAAAAAAAAAAAAAAAAAA&#13;&#10;AAAAAAAAAAAAOQAAAKgAAADnAAAA/AAAAO0AAACzAAAAMAAAAAAAAAAAAAAAAAAAAAAAAAAAAAAA&#13;&#10;AAAAAAAAAACAAAAA/wAAAP8AAABJ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PwAAAD8AAAAL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0QAAANsA&#13;&#10;AAAgAAAACwAAAKsAAAD/AAAAugAAAAYAAAAAAAAAAAAAAO0AAAAPAAAAAAAAAAAAAAAAAAAAAAAA&#13;&#10;AAYAAADuAAAA/wAAAAkAAAAAAAAAAAAAAAAAAAAAAAAAAAAAABcAAAD7AAAA/wAAAL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RwAAAIgAAADJAAAA/QAAAP8AAAD/AAAA/wAAAPYAAADAAAAAfwAAAD4AAAA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AgAAAAAAAAAAAAAAAAAAAAAAAAAAAAAAAAAAAAAAAAAA&#13;&#10;AAAAAAAAAAAAAAAAAAAAAAAAAAAAAAAAAAAAAAAAAAAAAAAAAAAAAAAAAAAAAAAAAAAACAAAAAAA&#13;&#10;AAAAAAAAAAAAAAAAAAAAAAAAAAAAAAAAAAAAAAAAAAAAABgAAADuAAAA/wAAANM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QAAAP8A&#13;&#10;AACP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pAAAA/wAAAFYAAAAAAAAAAAAAAAgAAADUAAAA/wAAAKoAAAAC&#13;&#10;AAAAAAAAAFcAAAAAAAAAAAAAAAAAAAAAAAAAAAAAAAAAAADVAAAA9QAAAAQAAAAAAAAAAAAAAAAA&#13;&#10;AAAAAAAAAAAAAAAAAACwAAAA/wAAAP0A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sAAABDAAAAhAAAAMUAAAD8AAAA/wAAAP8AAAD/AAAA+AAAAMQA&#13;&#10;AACDAAAAQgAAA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FAAAArwAAAEsAAAAAAAAAAAAAAAAAAAAAAAAAAAAAAAAAAAAAAAAA&#13;&#10;AAAAAAAAAAAAAAAAAAAAAAAAAAAAAAAAAAAAAAAAAAAAAAAAAAAAAAAAAAAAAAAAAAAAAAAAAAAA&#13;&#10;AAAAAQAAALkAAAD/AAAA/wAAAF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bAAAA/wAAAOkAAAAP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7AAAA/wAA&#13;&#10;ACYAAAAAAAAAAAAAAAAAAABMAAAA/wAAAP8AAABcAAAAAAAAAAAAAAAAAAAAAAAAAAAAAAAAAAAA&#13;&#10;AAAAAAAAAADbAAAAvAAAAAAAAAAAAAAAAAAAAAAAAAAAAAAAAAAAAAAAAABOAAAA/wAAAP8AAABg&#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QAAAD8AAACAAAAAwQAAAPoAAAD/AAAA&#13;&#10;/wAAAP8AAAD6AAAAyAAAAIcAAABGAAAAC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SQAAAP8AAAD6AAAAN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AAAJ4AAAD/AAAA+wAA&#13;&#10;AG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hAAAA/wAAAP8A&#13;&#10;AADGAAAAQgAAAAAAAAAAAAAAAAAAAAAAAAAAAAAAAAAAAAAAAAAAAAAAAAAAAAAAAAAAAAAAAAAA&#13;&#10;AAAAAAAAAAAAAAAAAAAAAAAAAAAAAAAAAAAAAAAAAAAAcgAAAP8AAAD/AAAAk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0AAADlAAAA/wAA&#13;&#10;A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LAAAACQAAAABAAAAAAAAAAAAAAAAAAAAAAAAAAAAAAAA&#13;&#10;AAAAAAAAAAAAAAAAAAAAAAAAAAAAAADzAAAA/wAAACwAAAAAAAAAAAAAAAAAAAAAAAAAzwAAAP8A&#13;&#10;AADLAAAAAAAAAAAAAAAAAAAAAAAAAAAAAAAAAAAAAAAAABQAAAD/AAAAcwAAAAAAAAAAAAAAAAAA&#13;&#10;AAAAAAAAAAAAAAAAAAAAAAAEAAAA9wAAAP8AAAC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AAAAOwAAAHwA&#13;&#10;AAC9AAAA+QAAAP8AAAD/AAAA/wAAAPwAAADMAAAAiwAAAEoAAAA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AAAAcAAAAOkAAAD/AAAA/wAAAL0AAAA5AAAAAAAAAAAAAAAA&#13;&#10;AAAAAAAAAAAAAAAAAAAAAAAAAAAAAAAAAAAAAAAAAAAAAAAAAAAAAAAAAAAAAAAAAAAAAAAAAAAA&#13;&#10;AAAxAAAA+QAAAP8AAADJAAAAB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IwAAAD/AAAAxw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cAAADMAAAA6wAA&#13;&#10;APoAAADjAAAAXQAAAAAAAAAAAAAAAAAAAAAAAAAAAAAAAAAAAAAAAAAAAAAAAAAAAAAAAAD/AAAA&#13;&#10;/wAAAE8AAAAAAAAAAAAAAAAAAAAAAAAAcwAAAP8AAAD/AAAAOwAAAAAAAAAAAAAAAAAAAAAAAAAA&#13;&#10;AAAAAAAAAFAAAAD3AAAAEwAAAAAAAAAAAAAAAAAAAAAAAAAAAAAAAAAAAAAAAAAAAAAAzAAAAP8A&#13;&#10;AAC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AAAA3AAAAeAAAALkAAAD3AAAA/wAAAP8AAAD/AAAA/QAAANAAAACPAAAATgAAAA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sAAAB5AAAA7gAAAP8AAAD/AAAAtAAAACEAAAAAAAAAAAAAAAAAAAAAAAAAAAAAAAAAAAAAAAAA&#13;&#10;AAAAAAAAAAAAAAAAAAAAAAAAAAAAAAAAAAAAACoAAADmAAAA/wAAAMAAAAAY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AAAAPoAAAD9AAAA&#13;&#10;M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Bq&#13;&#10;AAAAAAAAAAAAAAAAAAAAKQAAAPUAAACtAAAABgAAACYAAADcAAAA/wAAAHQAAAAAAAAAAAAAAAAA&#13;&#10;AAAAAAAAAAAAAAAAAAAAAAAAAAAAAAAAAAD+AAAA/wAAAIYAAAAAAAAAAAAAAAAAAAAAAAAAGwAA&#13;&#10;AP8AAAD/AAAAmwAAAAAAAAAAAAAAAAAAAAAAAAAAAAAAAAAAALMAAACeAAAAAAAAAAAAAAAAAAAA&#13;&#10;AAAAAAAAAAAAAAAAAAAAAAAAAAAAAAAAnQAAAP8AAADN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wAAADMAAAB0AAAAtQAAAPQAAAD/AAAA/wAAAP8AAAD+AAAA1AAA&#13;&#10;AJMAAABSAAAAE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wAAAIMAAADzAAAA9QAAABgA&#13;&#10;AAAAAAAAAAAAAAAAAAAAAAAAAAAAAAAAAAAAAAAAAAAAAAAAAAAAAAAAAAAAAAAAAAAAAAAATAAA&#13;&#10;AOsAAAD+AAAAhQAAAA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wAAAP8AAACX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LwAAAHAAAACxAAAA8gAAAP8AAAD/&#13;&#10;AAAA/wAAAP8AAADYAAAAlwAAAFYAAA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SwAAAAAAAAAAAAAAAAAAAAAAAAAAAAAAAAAAAAAAAAAA&#13;&#10;AAAAAAAAAAAAAAAFAAAANwAAAHIAAAC4AAAA+wAAAKoAAAA6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UAAAA/wAAAOwAAAAS&#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bgAAAOEA&#13;&#10;AAALAAAAAAAAAAAAAAAKAAAA+wAAANwAAAAAAAAAAAAAAAAAAAAAAAAAmAAAAP8AAAD5AAAAGAAA&#13;&#10;AAAAAAAAAAAAAAAAAAAAAAAAAAAAAAAAAAAAAAC3AAAA/wAAAPAAAAABAAAAAAAAAAAAAAAAAAAA&#13;&#10;AAAAAJYAAAD/AAAA/AAAAAoAAAAAAAAAAAAAAAAAAAAAAAAAlQAAAKQAAAAAAAAAAAAAAAAAAAAA&#13;&#10;AAAAkQAAAFQAAAAAAAAAAAAAAAAAAAAAAAAASAAAAP8AAAC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rAAAAbAAA&#13;&#10;AK0AAADvAAAA/wAAAP8AAAD/AAAA/wAAANwAAACbAAAAWgAAABY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wAAABsAAAAAAAAAAAAAAAAAAABzAAAAngAAAH4AAABbAAAA&#13;&#10;G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oAAADhAAAA/wAAAG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cAAABoAAAAqQAAAOwAAAD/AAAA/wAAAP8AAAD/AAAA4AAAAJ8AAABeAAAAG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gAAAPcA&#13;&#10;AACOAAAAF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IUAAAD/AAAAzQ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fAAAA/wAA&#13;&#10;ABIAAAAAAAAAAAAAAAAAAABVAAAA/wAAAPsAAAAJAAAAAAAAAAAAAAAAAAAAAAAAAL4AAAD/AAAA&#13;&#10;6QAAAAcAAAAAAAAAAAAAAAAAAAAAAAAAAAAAAAAAAAAjAAAA/gAAAP8AAACYAAAAAAAAAAAAAAAA&#13;&#10;AAAAAAAAAC4AAAD/AAAA/wAAABsAAAAAAAAAAAAAAAAAAACpAAAAngAAADQAAAB+AAAAyAAAAP4A&#13;&#10;AAD/AAAA/wAAADMAAAAAAAAAAAAAAAAAAAAAAAAAbwAAAP8AAAB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IwAAAGQAAAClAAAA6QAAAP8AAAD/AAAA/wAAAP8AAADkAAAA&#13;&#10;owAAAGI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IAAAAqAAAAP4AAAD/AAAA9AAAAIUAAAAQ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IwAAAPgAAAD+AAAAO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fAAAAYAAAAKEAAADlAAAA/wAAAP8A&#13;&#10;AAD/AAAA/wAAAOQAAACnAAAAZgAAAC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CyAAAA/wAAAP8AAADvAAAAewAAAAw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tAAAAP8AAACe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sAAABcAAAA&#13;&#10;nQAAAOIAAAD/AAAA/wAAAP8AAAD/AAAA6AAAAKsAAABq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NwAAALsAAAD/AAAA/wAAAK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NAAAA/wAAAP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wAAAFgAAACZAAAA3gAAAP8AAAD/AAAA/wAAAP8AAADrAAAArwAAAG4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AAAAAwwAAAD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AAADdAAAA/wAAAG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XAAAAVAAAAJUAAADWAAAA/wAAAP8AAAD/AAAA/wAAAO4AAACz&#13;&#10;AAAAcgAAADE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H4AAAD/AAAA0gAAAA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nAAAAP8AAADNAAAABgAAAAAAAAAAAAAAAAAAAAAAAAAAAAAAAAAAAAAAAAAAAAAAUgAAAOIA&#13;&#10;AAB7AAAAfwAAAMIAAAD/AAAA/wAAAP8AAADaAAAAQ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8AAAAP8AAADAAAAAE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HQAAANAA&#13;&#10;AABWAAAAA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8AAAD/AAAA/wAA&#13;&#10;AAAAAAAA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HwAAAPYAAAD/AAAAP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QAAAEwAAACN&#13;&#10;AAAAzgAAAP4AAAD/AAAA/wAAAP8AAAD0AAAAuwAAAHoAAAA5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hwAAAP8AAAD/AAAA0AAAAE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8AAAD/AAAA/wAAAAAAAAAA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rgAAAP8AAAC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SAAAAIkAAADKAAAA/QAAAP8AAAD/AAAA/wAAAPYAAAC/AAAAfgAAAD0AAAAF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AAA&#13;&#10;AGYAAADiAAAA/wAAAP8AAADHAAAAQ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BFAAAA/wAAAP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f&#13;&#10;AAAA/wAAAHIAAAAAAAAAAAAAAAAAAABlAAAA/wAAAPsAAABBAAAAAAAAAAAAAACGAAAA/wAAAP8A&#13;&#10;AAD+AAAAtQAAAMAAAAC4AAAAAgAAAAAAAAAAAAAAAAAAAAAAAAAAAAAAAAAAAAAAAAAAAAAAAAAA&#13;&#10;AAAAAADRAAAA/wAAAOIAAAACAAAAAAAAAAAAAAAAAAAAAAAAAAYAAADJAAAA/wAAAMMAAAABAAAA&#13;&#10;AAAAAAAAAACTAAAA/wAAADgAAAAAAAAAAAAAAAAAAAANAAAAjwAAAH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sAAABEAAAAhQAAAMYAAAD8AAAA/wAAAP8AAAD/AAAA+AAAAMMA&#13;&#10;AACCAAAAQQAAA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AAAAbwAAAOgAAAD/AAAA/wAAAL4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8AAAD/AAAA/w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UAAADYAAAA/wAAAH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eAAAA/wAAAFsAAAAAAAAAAAAAAAAAAAAEAAAA&#13;&#10;2QAAAP8AAADBAAAAAAAAAAAAAAADAAAAewAAAPcAAAD/AAAA/wAAAP8AAADbAAAAZAAAAAgAAAAA&#13;&#10;AAAAAAAAAAAAAAAAAAAAAAAAAAAAAAAAAAAAAAAAAAAAAACDAAAA/wAAAP8AAABGAAAAAAAAAAAA&#13;&#10;AAAAAAAAAAAAAAAAAAAfAAAA3AAAAP8AAACYAAAACAAAADgAAADrAAAAo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QAAAEAAAACBAAAAwgAAAPoAAAD/AAAA&#13;&#10;/wAAAP8AAAD6AAAAxwAAAIYAAABFAAAAC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sAAAB4AAAA7QAAANcA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8AAAD/&#13;&#10;AAAA/w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HcAAAD/AAAA1wAAAA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AAAAPAAAAH0A&#13;&#10;AAC+AAAA+QAAAP8AAAD/AAAA/wAAAPsAAADLAAAAigAAAEkAAAA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wAA&#13;&#10;ACw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GgAAAPMAAAD/AAAAR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AAAA4AAAAeQAAALoAAAD3AAAA/wAAAP8AAAD/AAAA/QAAAM8AAACOAAAATQAAAA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EUA&#13;&#10;AAA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pwAAAP8AAACs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wAAAP0A&#13;&#10;AACHAAAAAAAAAAAAAABfAAAA/wAAAOoAAAAmAAAAAAAAAAAAAAAAAAAAAAAAAAAAAAAAAAAAAAAA&#13;&#10;AAAAAADGAAAA/wAAANMAAAAAAAAAAAAAAAAAAAAAAAAAAAAAAMQAAAD/AAAA6gAAAAAAAAAAAAAA&#13;&#10;AAAAAIcAAAD5AAAAFgAAAAAAAAAEAAAAcwAAAPUAAAD/AAAA1gAAAAAAAAAAAAAAAAAAAAAAAAAA&#13;&#10;AAAAAAAAAAAAAAAAAAAAFAAAAOwAAAD/AAAAj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DQAAAB1AAAAtgAAAPUAAAD/AAAA/wAAAP8AAAD+AAAA0wAA&#13;&#10;AJIAAABRAAAAE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SAAAA/wAAANUAAAAJAAAAAAAAAAAAAAAAAAAAAAAAAAAAAAAAAAAAAAAAAAAAAAAAAAAA&#13;&#10;AAAAAAAAAAAAAAAAAAAAAAEAAACzAAAA/wAAAPwAAAD/AAAA/AAAAH0AAAAC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wAAAD6AAAA/wAAAKMAAAAF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gAAAOcAAAD6AAAAmQAAAB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wAAAPYAAAA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MAAAAHEAAACyAAAA8gAAAP8AAAD/&#13;&#10;AAAA/wAAAP8AAADXAAAAlgAAAFUAAA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JAAAA1gAAAP8AAACdAAAAAAAAAAAA&#13;&#10;AAAAAAAAAAAAAAAAAAAAAAAAAAAAAAAAAAAAAAAAAAAAAAAAAAAAAAAAAAAAAAIAAACLAAAA/wAA&#13;&#10;AP8AAADqAAAAP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FAAAA8gAA&#13;&#10;AP8AAAC7AAAAD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wAA&#13;&#10;AJ0AAAD8AAAA/wAAAPgAAACPAAAAF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QAAADSAAAA/wAAAH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6AAA&#13;&#10;AP8AAAARAAAAAAAAAAAAAAAAAAAAKgAAAP0AAAD/AAAAdwAAAAAAAAAAAAAAAAAAAAAAAAAAAAAA&#13;&#10;AAAAAAAAAABrAAAA/wAAAP8AAABCAAAAAAAAAAAAAAAAAAAAAAAAAEYAAAD/AAAA/wAAAEoAAAAA&#13;&#10;AAAAGgAAAP8AAADrAAAAAAAAAAAAAAAAAAAAAAAAAAAAAACdAAAA/wAAABcAAAAAAAAAAAAAAAAA&#13;&#10;AAAAAAAAAAAAAAAAAAAAAAAAAAAAAAAAAABYAAAA/QAAANcAAAA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sAAAAbQAA&#13;&#10;AK4AAADvAAAA/wAAAP8AAAD/AAAA/wAAANsAAACaAAAAWQAAABY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PgAAAD/AAAATwAAAAAAAAAAAAAAAAAAAAAAAAAAAAAAAAAAAAAAAAAA&#13;&#10;AAAAAAAAAAAAAAAAAAAAGAAAALwAAAD/AAAA/wAAAP8AAADzAAAAJ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QAAAOcAAAD/AAAAzgAAABg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pwAAAP4AAAD/AAAA9AAAAIYA&#13;&#10;AAA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HAAAAD/AAAA3AAAAA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gAAABpAAAAqgAAAOwAAAD/AAAA/wAAAP8AAAD/AAAA3wAAAJ4AAABdAAAAG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kAAAD/AAAA7AAA&#13;&#10;ABsAAAAAAAAAAAAAAAAAAAAAAAAAAAAAAAAAAAAAAAAAAAAAAAAAAAA0AAAA6QAAAP8AAAD5AAAA&#13;&#10;cQAAAH4AAAD/AAAAp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EAAADZAAAA/wAAAN8AAAA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0AAACwAAAA/wAAAP8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FgAAAPAAAAD/AAAAT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eAAAA&#13;&#10;/wAAAP8AAABTAAAAAAAAAAAAAAAAAAAAAAAAAGEAAAD/AAAA/wAAAFUAAAAAAAAAAAAAAAAAAAAA&#13;&#10;AAAAAAAAAAAAAAAAAAAAvwAAAP8AAADuAAAABwAAAAAAAAAAAAAAAAAAAAAAAADrAAAA/wAAAFIA&#13;&#10;AAAAAAAAAAAAAKMAAAD/AAAAyAAAAA8AAAAAAAAAAAAAAGsAAAD0AAAASwAAAAAAAAAAAAAAAAAA&#13;&#10;AAAAAAAAAAAAAAAAAAAAAAAAAAAAAAAAAAAAAAAAAAAAAAAAAA8AAAB7AAAA0wAAALI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JAAAAGUAAACmAAAA6QAAAP8AAAD/AAAA/wAAAP8AAADjAAAA&#13;&#10;ogAAAGE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1AAAA/wAAAL4AAAACAAAAAAAAAAAAAAAAAAAAAAAAAAAA&#13;&#10;AAAAAAAAAAAAAAAAAAATAAAA5AAAAN0AAAA0AAAAAAAAAAIAAABzAAAAC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xwAAAP8AAADsAAAAO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NgAA&#13;&#10;AK0AAAAP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oAAAAP8AAACz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WAAAA&#13;&#10;6AAAAP8AAAB+AAAAAAAAAAAAAAAAAAAAAAAAAAAAAAAAAAAAAAAAAAAAAAAAAAAALAAAAA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gAAALIAAAD/AAAA9gAAAE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F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5AAAA/gAAAPgAAAAj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1QAAAP8AAAC+AAAAAAAAAAAAAAAAAAAAAAAAAAAAAADPAAAA/wAAANUAAAAAAAAAAAAAAAAA&#13;&#10;AAAAAAAAAAAAAAAAAAAAAAAAAgAAALsAAAD/AAAA4wAAAAsAAAAAAAAAAAAAAAIAAADxAAAA8AAA&#13;&#10;AAMAAAAAAAAAAAAAAAAAAAAAAAAAHwAAAGYAAABwAAAARQAAAA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wAAABdAAAA&#13;&#10;ngAAAOIAAAD/AAAA/wAAAP8AAAD/AAAA6AAAAKoAAABpAAAAK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RwAAAP4AAAD7AAAAN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MAAACaAAAA&#13;&#10;/wAAAPwAAABm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gAAADfAAAAYAAAAAM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IAAADN&#13;&#10;AAAA/wAAAI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rQAAAP8AAADyAAAABQAAAAAAAAAAAAAA&#13;&#10;AAAAAAAAAACQAAAA/wAAAP0AAAADAAAAAAAAAAAAAAAAAAAAAAAAAAAAAAAAAAAAAAAAABYAAADl&#13;&#10;AAAA/wAAAJIAAAAAAAAAAAAAADQAAAD/AAAAf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wAAAFkAAACaAAAA3gAAAP8AAAD/AAAA/wAAAP8AAADrAAAArgAAAG0AAAAs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KUAAAD/AAAA/wAAANgAAABXAAAAAQ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GgAAAD/AAAA4QAAAA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QAAAP8AAAD/AAAATgAAAAAAAAAAAAAAAAAAAAAAAABWAAAA/wAAAP8AAAAGAAAAAAAA&#13;&#10;AAAAAAAAAAAAAAAAAAAAAAAAAAAAAAAAAAAAAAAoAAAA0gAAAP8AAACjAAAAZQAAAOkAAAC6AAAA&#13;&#10;C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XAAAAVQAAAJYAAADXAAAA/wAAAP8AAAD/AAAA/wAAAO4AAACy&#13;&#10;AAAAcQAAADA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BbAAAA2wAAAP8AAAD/AAAA0QAAAE4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EwAAAO0A&#13;&#10;AAD/AAAAU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IAAAAXAAAAEgAAAPcAAAD/AAAAqwAAAAAAAAAA&#13;&#10;AAAAAAAAAAAAAAA1AAAA/wAAAP8AAAAIAAAAAAAAAAAAAAAHAAAAiQAAAI8AAAAGAAAAAAAAAAAA&#13;&#10;AAAAAAAACAAAAGwAAACsAAAAtQAAAGsAAAA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QAAABRAAAAkgAAANMAAAD/AAAA/wAA&#13;&#10;AP8AAAD/AAAA8QAAALYAAAB1AAAANA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nAAAA9QAAAP8AAABgAAAAAAAAAAAAAAAAAAAAAAAAAAAAAAAAAAAAAAAA&#13;&#10;AAAAAAAAAAAAAAAAAAAAAAAAAAAAAAAAAAAAAAAAAAAAAAAAAAAAAABOAAAA3wAAAP8AAAD/AAAA&#13;&#10;+gAAAI4AAAAf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LAAAA9QAAAP8AAAC0AAAA&#13;&#10;C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AAAAGQAAADhAAAA/wAAAP8AAADHAAAABg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8AAAD/AAAA/w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mQAAAP8AAAC7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AAAAB6AAAAxAAA&#13;&#10;APwAAACTAAAAAAAAAKAAAAD/AAAA+AAAABoAAAAAAAAAAAAAAAAAAAAcAAAA/wAAAOUAAAAAAAAA&#13;&#10;AAAAAAAAAABGAAAA/wAAAP8AAAB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QAAAE0AAACO&#13;&#10;AAAAzwAAAP4AAAD/AAAA/wAAAP8AAAD0AAAAugAAAHkAAAA4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XgAAAP8AAADx&#13;&#10;AAAAIQAAAAAAAAAAAAAAAAAAAAAAAAAAAAAAAAAAAAAAAAAAAAAAAAAAAAAAAAAAAAAAAAAAAAAA&#13;&#10;AAAAAAAAAAAAAGAAAAD+AAAA/wAAAP8AAAC7AAAAK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gAAAOsAAAD/AAAAyQAAABUAAAAAAAAAAAAAAAAAAAAAAAAAAAAA&#13;&#10;AAAAAAAAAAAAAAAAAAAAAAAAAAAAAAAAAAAAAAAAAAAAAAAAAAAAAAAAAAAAAAAAAAAAAAAAAAAA&#13;&#10;AAAAAAAAAAAAAAAAAAAAAAAAAAAAAAAAAAAAAAAAAAAAAAAAAAAAAAAAAAAAAAAAAAAAAAAAAAAA&#13;&#10;AAAAAAAAAAAAAAAA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AAAAbQAA&#13;&#10;AOcAAACn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8AAAD/AAAA/w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zAAAA/QAA&#13;&#10;APoAAAAo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zAAAA5QAAAP8AAAD/AAAA/wAAAP8AAACxAAAAAAAAABwAAADrAAAA/wAAAKQA&#13;&#10;AAAAAAAAAAAAAAAAAAA9AAAA/wAAAKkAAAAAAAAAAAAAAAAAAAAnAAAA9AAAAP0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SQAAAIoAAADLAAAA/QAAAP8AAAD/AAAA/wAAAPYAAAC+AAAAfQAAADwAAAA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KsAAAD/AAAAxwAAAAQAAAAAAAAAAAAAAAAAAAAAAAAA&#13;&#10;AAAAAAAAAAAAAAAAAAAAAAAAAAAAAAAAAAAAAAAAAAAAAAAATwAAAPwAAAD/AAAA6gAAAF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UAAADd&#13;&#10;AAAA/wAAANsAAAAiAAAAAAAAAAAAAAAAAAAAAAAAAAAAAAAAAAAAAAAAAAAAAAAAAAAAAAAAAAAA&#13;&#10;AAAAAAAAAAAAAAAAAAAAAAAAAAAAAAAAAAAAAAAAAAAAAAAAAAAAAAAAAAAAAAAAAAAAAAAAAAAA&#13;&#10;AAAAAAAAAAAAAAAAAAAAAAAAAAAAAAAAAAAAAAAAAAAAAAAAAAAAAAAA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oAAAAW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8AAAD/AAAA/w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EAAADHAAAA/wAAAI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7AAAA/wAAAPQAAACxAAAA&#13;&#10;ZwAAAB0AAAAAAAAAAAAAAAAAAABIAAAA/gAAAP8AAABJAAAAAAAAAAAAAAB+AAAA/gAAADQAAAAA&#13;&#10;AAAAAAAAAAAAAAAAAAAAFwAAAB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wAAABFAAAAhgAAAMcAAAD8AAAA/wAAAP8AAAD/AAAA+AAAAMIA&#13;&#10;AACBAAAAQAAAA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GEAAAD/AAAA&#13;&#10;5QAAAAw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cAAAARQAAAAcAAAAAAAAAAAAAAAAAAAAAAAAAAAAAAAAAAAAAAAAAVAAA&#13;&#10;APAAAAD3AAAAfQAAAIAAAAD8AAAAe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QAAAEEAAACCAAAAwwAAAPsAAAD/AAAA&#13;&#10;/wAAAP8AAAD6AAAAxgAAAIUAAABEAAAAC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DwAAAOkAAAD/AAAAW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AAAACAAAAAuAAAAKkAAAB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AAAAPQAAAH4A&#13;&#10;AAC/AAAA+QAAAP8AAAD/AAAA/wAAAPsAAADKAAAAiQAAAEgAAAA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&#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&#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kgAAAP8AAAD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AAAA5AAAAegAAALsAAAD3AAAA/wAAAP8AAAD/AAAA/QAAAM4AAACNAAAATAAAAA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tAAAA/AAAAPwAAAAt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DUAAAB2AAAAtwAAAPUAAAD/AAAA/wAAAP8AAAD+AAAA0gAA&#13;&#10;AJEAAABQAAAAD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DBAAAA/wAAAJE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MQAAAHIAAACzAAAA8gAAAP8AAAD/&#13;&#10;AAAA/wAAAP8AAADWAAAAlQAAAFQAAAA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FoAAAD/AAAA6QAAAA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tAAAAbgAA&#13;&#10;AK8AAADwAAAA/wAAAP8AAAD/AAAA/wAAANoAAACZAAAAWAAAABY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QAAAB8AAAAAAAAAAAAAAAAAAAAAAAAAAAAAAAAAAABh&#13;&#10;AAAAQ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wAAAP8AAADPAAAABgAAAAAAAAAAAAAAAAAAAAAA&#13;&#10;AAAAAAAAvgAAADYAAAAAAAAAAAAAAAAAAAAAAAAAAAAAAAAAAACRAAAA/wAAAPMAAABMAAAAAAAA&#13;&#10;AAAAAAAAAAAAAAAAAAAAAAAAAAAAAAAAAGQAAAD/AAAAy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PAAAAO4AAAD/AAAAxAAAABI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kAAABqAAAAqwAAAO0AAAD/AAAA/wAAAP8AAAD/AAAA3gAAAJ0AAABcAAAAG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gAAABKAAAAAAAAAAAAAAAAAAAAAAAAAAAAAAAAAAAAuwAA&#13;&#10;AJ8AAAAEAAAAGwAAAAAAAAAAAAAABgAAAAAAAAC/AAAAmgAAACcAAAB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AAAANsAAAD/AAAAkwAAAAAAAAAAAAAAAAAAAAAAAAAAAAAAtgAAAAQAAAAAAAAAAAAAAAAAAAAA&#13;&#10;AAAAAAAAABAAAAD9AAAA+wAAAEEAAAAAAAAAAAAAAAAAAAAAAAAAAAAAAAAAAAAAAAAAYAAAAPwA&#13;&#10;AAD/AAAAR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oAAADhAAAA/wAAANYA&#13;&#10;AAAe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iwAAAP8AAADHAAAA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QAAAGYAAACnAAAA6QAAAP8AAAD/AAAA/wAAAP8AAADiAAAA&#13;&#10;oQAAAG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FAAAAAAAAAK8AAACt&#13;&#10;AAAAIQAAAFwAAAAAAAAAAAAAAJ0AAACGAAAAiAAAAJUAAAC+AAAA7QAAAAAAAAAAAAAA2QAAAMcA&#13;&#10;AACSAAAAoQAAAOgAAADX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DUAAAD6AAAA/gAAAEcAAAAAAAAAAAAA&#13;&#10;AAAAAAAAAAAAnAAAAAAAAAAAAAAAAAAAAAAAAAAAAAAAAAAAAEoAAAD/AAAAawAAAAAAAAAAAAAA&#13;&#10;AAAAAAAAAAAAAAAAAAAAAAIAAACKAAAA/wAAAP8AAAC9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0QAAAP8AAADlAAAALg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AAAAYgAAAKMAAADmAAAA/wAAAP8A&#13;&#10;AAD/AAAA/wAAAOQAAAClAAAAZAAAAC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IAAAA0AAAAIoAAACpAAAA4AAAAOQAAAACAAAAAAAAAHkAAADUAAAA&#13;&#10;9QAAAP8AAACqAAAANQAAAAAAAAAAAAAAQAAAAI8AAAD/AAAA/wAAAJcAAAAU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yAAAA/wAAAOgAAAAWAAAAAAAAAAAAAAAAAAAATAAAAAAAAAAAAAAAAAAAAAAA&#13;&#10;AAAAAAAAAAAAAIYAAADXAAAAAAAAAAAAAAAAAAAAAAAAAAAAAAAAAAAAJQAAAMUAAAD/AAAA/wAA&#13;&#10;AMkAAAAR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wAA&#13;&#10;AL4AAAD/AAAA8QAAAEE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0AAABeAAAA&#13;&#10;nwAAAOIAAAD/AAAA/wAAAP8AAAD/AAAA5wAAAKkAAABoAAAAJ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7AAAAjQAAAPsA&#13;&#10;AAD/AAAAnwAAABQAAAAAAAAAAAAAABwAAACWAAAA5QAAAPkAAADrAAAAtgAAAAwAAAAAAAAASgAA&#13;&#10;AN4AAADQAAAA3gAAAOkAAADwAAAAF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AAAvQAAAP8AAAC2AAAA&#13;&#10;AAAAAAAAAAAAAAAAAAAAAAAAAAAAAAAAAAAAAAAAAAAAAAAAAAAAAG4AAACVAAAAAAAAAAAAAAAA&#13;&#10;AAAAAAAAAAQAAABvAAAA9QAAAP8AAAD/AAAAwQAAAA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YAAACoAAAA/wAAAPkAAABY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wAAAFoAAACbAAAA3gAAAP8AAAD/AAAA/wAAAP8AAADrAAAArQAAAGwAAAA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EkAAAB4AAAABwAAAAAAAAAAAAAAAAAAAAAAAAAAAAAA&#13;&#10;AAAAAAAAAAAAAAAAAAAAAAAAAAA/AAAA2QAAAMwAAADoAAAA4gAAAPEAAAAfAAAAAAAAAJoAAADq&#13;&#10;AAAAXQAAANoAAABHAAAAtQAAABYAAAAAAAAAhAAAALEAAABSAAAA5gAAAB0AAABvAAAAB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GgAAAOwAAAD/AAAAdQAAAAAAAAAAAAAAAAAAAAAAAAAAAAAAAAAA&#13;&#10;AAAAAAAAAAAAAAAAABoAAADdAAAAMQAAAAAAAAAKAAAAXwAAAN0AAAD/AAAA/wAAAPwAAACPAAAA&#13;&#10;C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AAAjwAAAP8AAAD+AAAAcQ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&#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CgAAAOEAAAD/AAAAZ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YAAAAVgAAAJcAAADYAAAA/wAAAP8AAAD/AAAA/wAAAO4AAACx&#13;&#10;AAAAcAAAAC8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MAAABnAAAAugAAAL8AAACUAAAAIAAAAAAAAAAAAAAAAAAAAAcA&#13;&#10;AACUAAAA3QAAAFMAAAAAAAAAAAAAAAAAAAAAAAAAAAAAAAAAAAAAAAAAAAAAAAAAAAB2AAAAugAA&#13;&#10;AEcAAADxAAAAHAAAAHAAAAALAAAAAAAAAAsAAAASAAAATgAAAP8AAAARAAAAAAAAAAAAAAAAAAAA&#13;&#10;AAAAAAAAAABDAAAA8QAAAA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4AAAD/&#13;&#10;AAAA+AAAAC8AAAAAAAAAAAAAAAAAAAAAAAAAAAAAAAAAAAAAAAAAAAAAAAAAAABGAAAA3wAAANgA&#13;&#10;AAD7AAAA/wAAAP8AAAD9AAAAtgAAAD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HIAAAD+AAAA/wAA&#13;&#10;AI4AAAAB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&#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hAAAAP8AAADNAAAAA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QAAABSAAAAkwAAANQAAAD/AAAA/wAA&#13;&#10;AP8AAAD/AAAA8QAAALUAAAB0AAAAMw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YAAAAdgAAALUAAACOAAAAOQAAAAAAAAAAAAAAAAAAAAAAAAAAAAAADAAAANMAAAD/AAAA&#13;&#10;/wAAAP8AAAD/AAAA8wAAABwAAAAAAAAAAAAAAAAAAAAAAAAAWgAAAP4AAABsAAAAAAAAAAAAAAAA&#13;&#10;AAAAAAAAAAAAAAAAAAAAAAAAAAAAAAAAAAAAAAAAADUAAAD0AAAAEwAAAAAAAAAAAAAAAAAAAAAA&#13;&#10;AAAAAAAABQAAADwAAAAAAAAAAAAAAAAAAAAAAAAAAAAAAAAAAAAA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QAAAA/wAAANYAAAAKAAAAAAAAAAAAAAAAAAAA&#13;&#10;AAAAAAAAAAAAAAAAAAAAAAAAAAAAAAAADQAAAG0AAACVAAAAkQAAAGsAAAA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YAAAA+QAAAP8AAACnAAAABg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QAAAE4AAACP&#13;&#10;AAAA0AAAAP4AAAD/AAAA/wAAAP8AAADzAAAAuQAAAHgAAAA3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AAAAABAAAAAAAAAAAAAAAAAAAAAAAAAAAAAAAA&#13;&#10;AAAAAAAAAAAAAAAAAAAAAAAAAAAAAAAAAAAAAAAAACsAAADtAAAA6QAAAHEAAAC2AAAA/QAAAHoA&#13;&#10;AAAAAAAAAAAAAAAAAAAAAAAAgwAAAN8AAABzAAAAOwAAAJ4AAAD/AAAA/wAAAJUAAAAAAAAAAAAA&#13;&#10;AAAAAAAAAAAAAAAAAIUAAAD6AAAAOgAAAAAAAAAAAAAAAAAAAAAAAAAAAAAAAAAAAAAAAAAAAAAA&#13;&#10;AAAAAAA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JAAAA1AAAAP8AAAC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gAAAPEAAAD/AAAAvgAAAA8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OAAAASgAAAIsAAADMAAAA/QAAAP8AAAD/AAAA/wAAAPYAAAC9AAAAfAAAADsAAAA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XAAAAtQAAAAAAAAAAAAAAAAAAAAAAAABAAAAAtwAA&#13;&#10;AP4AAADtAAAAnQAAAA0AAAAAAAAAAAAAAAAAAAAAAAAAAAAAAAAAAAAAAAAAAAAAAAAAAAAAAAAA&#13;&#10;CwAAAN4AAAD2AAAAGQAAAAAAAAAEAAAAxwAAAP8AAABTAAAAAAAAAAAAAAAdAAAA4QAAAB0AAAAA&#13;&#10;AAAAAAAAAAAAAADJAAAA/wAAAN8AAAAAAAAAAAAAAAAAAAAAAAAAAAAAAAMAAADcAAAA5QAAABc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QAAAPcAAAD/AAAAUQAAAAAAAAAA&#13;&#10;AAAAAAAAAAAAAAAAAAAAAAAAAAAAAAAAAAAAAAAAAAAAAAAAAAAAAAAAAAAAAAAAAAAAAAAAAAAA&#13;&#10;AAAAAAAAAAAAAAAAAAAAAAAAAAAAAAAAAAAAAAAABQAAAFAAAACpAAAA1AAAAO4AAADSAAAAjgAA&#13;&#10;AA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lAAAA/wAAANE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wAAABGAAAAhwAAAMgAAAD8AAAA/wAAAP8AAAD/AAAA+AAAAMEA&#13;&#10;AACAAAAAPwAAA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cAAAD/AAAA7QAAABwAAAAAAAAAAAAAAAAAAAAAAAAAAAAAAAAAAAAAAAAA&#13;&#10;AAAAAAAAAAAAAAAAAAAAAAAAAAAAAAAAAAAAAAAAAAAAAAAAAAAAAAAAAAAAAAAAAAAAAAAAAABU&#13;&#10;AAAA5AAAAP8AAAD/AAAA/wAAAMoAAACRAAAAtwAAANwAAAAn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eAAAA1gAAAP8AAADhAAAAKQ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QAAAEIAAACDAAAAxAAAAPsAAAD/AAAA&#13;&#10;/wAAAP8AAAD6AAAAxQAAAIQAAABDAAAAC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zAAAA/wAAAMAA&#13;&#10;AAACAAAAAAAAAAAAAAAAAAAAAAAAAAAAAAAAAAAAAAAAAAAAAAAAAAAAAAAAAFgAAADeAAAAagAA&#13;&#10;AAAAAAAAAAAAAAAAAAAAAAAAAAAADQAAALEAAAD/AAAA/wAAAP8AAAC+AAAANAAAAAAAAAAAAAAA&#13;&#10;AAAAAHYAAAC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gAAAMQAAAD/AAAA&#13;&#10;7gAAADw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AAAAPgAAAH8A&#13;&#10;AADAAAAA+QAAAP8AAAD/AAAA/wAAAPsAAADJAAAAiAAAAEcAAAA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VAAAA5wAAAP8AAAB/AAAAAAAAAAAAAAAAAAAAAAAAAAAAAAAA&#13;&#10;AAAAAAAAAAAAAAAAAAAAAAAAAMcAAAD/AAAA2QAAAAAAAAAAAAAAAAAAAAAAAAAVAAAAywAAAP8A&#13;&#10;AAD/AAAA7QAAAGEAAAAAAAAAAAAAAAAAAAAAAAAAAAAAAEwAAAD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gAAACuAAAA/wAAAPcAAABR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AAAA6AAAAewAAALwAAAD3AAAA/wAAAP8AAAD/AAAA/QAAAM0AAACMAAAASwAAAA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RQAA&#13;&#10;AP4AAAD7AAAANwAAAAAAAAAAAAAAAAAAAAAAAAAAAAAAAAAAAAAAAAAAAAAAAAAAAEsAAADKAAAA&#13;&#10;XQAAAAAAAAAAAAAAAAAAAAwAAADXAAAA/wAAAP8AAACsAAAAFQAAAAAAAAAAAAAAAAAAAAAAAAAA&#13;&#10;AAAAAAAAALQAAAD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AAAlgAAAP8AAAD9AAAAag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DYAAAB3AAAAuAAAAPUAAAD/AAAA/wAAAP8AAAD+AAAA0QAA&#13;&#10;AJAAAABPAAAAD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IYAAAD/AAAA3QAAAA0AAAAAAAAAAAAAAAAA&#13;&#10;AAAAAAAAAAAAAAAAAAAAAAAAAAAAAAAAAAAAAAAAAAAAAAAAAAAAAAAAAAAAAJIAAAD/AAAA/wAA&#13;&#10;AIEAAAABAAAAAAAAAAAAAAAAAAAAAAAAAAAAAAAAAAAASQAAAP4AAACq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&#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CAAAAMgAAAHMAAAC0AAAA8wAAAP8AAAD/&#13;&#10;AAAA/wAAAP4AAADVAAAAlAAAAFMAAAA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UAAADMAAAA/wAAAKQAAAAAAAAAAAAAAAAAAAAAAAAAAAAAAAAAAAAAAAAAAAAAAAAAAAAA&#13;&#10;AAAAAAAAAAAAAAAAAAAAMAAAAP0AAAD+AAAAXwAAAAAAAAAAAAAAAAAAAAAAAAAAAAAAAAAAAAAA&#13;&#10;AAA3AAAA9AAAAP8AAAA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uAAAAbwAA&#13;&#10;ALAAAADwAAAA/wAAAP8AAAD/AAAA/wAAANkAAACYAAAAVwAAAB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9AAAAP8AAABhAAAAAAAA&#13;&#10;AAAAAAAAAAAAAAAAAAAAAAAAAAAAAAAAAAAAAAAAAAAAAAAAAAAAAAAAAAAAewAAAP8AAACBAAAA&#13;&#10;AAAAAAAAAAAAAAAAAAAAAAAAAAAAAAAAAAAAAFMAAAD1AAAA/wAAAL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CoAAABrAAAArAAAAO0AAAD/AAAA/wAAAP8AAAD/AAAA3QAAAJwAAABbAAAAG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XQAAAP8AAADyAAAAIgAAAAAAAAAAAAAAAAAAAAAAAAAAAAAAAAAAAAAA&#13;&#10;AAAAAAAAAAAAAAAAAAAAAAAAtwAAAMEAAAABAAAAAAAAAAAAAAAAAAAAAAAAAAAAAAAFAAAAhQAA&#13;&#10;AP4AAAD/AAAA5AAAAC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GcAAACoAAAA6gAAAP8AAAD/AAAA/wAAAP8AAADhAAAA&#13;&#10;oAAAAF8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KkAAAD/AAAA&#13;&#10;yAAAAAQAAAAAAAAAAAAAAAAAAAAAAAAAAAAAAAAAAAAAAAAAAAAAAAAAAAAAAAAA2QAAAFcAAAAA&#13;&#10;AAAAAAAAAAAAAAAAAAAAAAAAAC8AAADQAAAA/wAAAP8AAADeAAAAIgAAAAAAAAAAAAAAAAAAAAAA&#13;&#10;AAAOAAAAC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iAAAAYwAAAKQAAADmAAAA/wAAAP8A&#13;&#10;AAD/AAAA/wAAAOMAAACkAAAAYwAAAC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AAAADhAAAA/wAAAIoAAAAAAAAAAAAAAAAAAAAAAAAAAAAA&#13;&#10;AAAAAAAAAAAAAAAAAAAAAAAAAAAAjgAAAGEAAAAAAAAAAAAAAAAAAAAXAAAAjwAAAPoAAAD/AAAA&#13;&#10;/wAAANEAAAAbAAAAAAAAAAAAAAAAAAAAAAAAAAAAAAAqAAAAxwAAAGcAAAA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4AAABfAAAA&#13;&#10;oAAAAOMAAAD/AAAA/wAAAP8AAAD/AAAA5wAAAKgAAABnAAAAJ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8&#13;&#10;AAAA/AAAAP0AAABAAAAAAAAAAAAAAAAAAAAAAAAAAAAAAAAAAAAAAAAAAAAAAAAAAAAAKgAAAN0A&#13;&#10;AACLAAAAZgAAAJ8AAAD1AAAA/wAAAP8AAAD2AAAAeAAAAAUAAAAAAAAAAAAAAAAAAAAAAAAAAAAA&#13;&#10;AAAAAAAAAAAAWAAAAP8AAADcAAAAV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HAAAAFsAAACcAAAA3wAAAP8AAAD/AAAA/wAAAP8AAADqAAAArAAAAGsAAAAq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ewAAAP8AAADkAAAAEgAAAAAAAAAAAAAA&#13;&#10;AAAAAAAAAAAAAAAAAAAAAAAAAAAAAAAAAAAAAA8AAACcAAAA9AAAAP8AAAD9AAAA0AAAAHUAAAAX&#13;&#10;AAAAAAAAAAAAAAAAAAAAAAAAAAAAAAAAAAAAAAAAAAAAAAAsAAAA4QAAAP8AAAD/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YAAAAVwAAAJgAAADZAAAA/wAAAP8AAAD/AAAA/wAAAO4AAACw&#13;&#10;AAAAbwAAAC4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wAAAMQAAAD/AAAArgAAAAAAAAAAAAAAAAAAAAAAAAAAAAAAAAAAAAAAAAAAAAAAAAAA&#13;&#10;AAAAAAAAAAAAAQAAABMAAAAFAAAAAAAAAAAAAAAAAAAAAAAAAAAAAAAAAAAAAAAAAAAAAAAAAAAA&#13;&#10;AAAAAF8AAAD1AAAA/wAAAPEAAABX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UAAABTAAAAlAAAANUAAAD/AAAA/wAA&#13;&#10;AP8AAAD/AAAA8AAAALQAAABzAAAAMg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8AAADwAAAA/wAAAGwAAAAA&#13;&#10;AAAAAAAAAAAAAAAAAAAAAAAAAAAAAAAAAAAAAAAAAAAAAAAAAAAAAAAAAAAAAAAAAAAAAAAAAAAA&#13;&#10;AAAAAAAAAAAAAAAAAAAAAAAAAAAAAAAAAAAMAAAAogAAAP8AAAD/AAAAywAAAC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gAAAE8AAACQ&#13;&#10;AAAA0QAAAP4AAAD/AAAA/wAAAP8AAADzAAAAuAAAAHcAAAA2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XAAAA/wAAAPYAAAApAAAAAAAAAAAAAAAAAAAAAAAAAAAAAAAAAAAA&#13;&#10;AAAAAAAAAAAAAAAAAAAAAAAAAAAAAAAAAAAAAAAAAAAAAAAAAAAAAAAAAAAAAAAAAAAAADAAAADZ&#13;&#10;AAAA/wAAAP8AAACOAAAAB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PAAAASwAAAIwAAADNAAAA/QAAAP8AAAD/AAAA/wAAAPUAAAC8AAAAewAAADoAAAA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&#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wAAABHAAAAiAAAAMkAAAD8AAAA/wAAAP8AAAD/AAAA+AAAAMAA&#13;&#10;AAB/AAAAPgAAA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wAAANoAAAD/AAAAlQAAAAAAAAAAAAAAAAAAAAAAAAAA&#13;&#10;AAAAAAAAAAAAAAAAAAAAAAAAAAAAAAAAAAAAAAAAAAAAAAAAAAAAAAAAABAAAACtAAAA/wAAAP8A&#13;&#10;AADBAAAAGwAAAAAAAAAAAAAAAAAAAAAAAAAAAAAAAAAAAAAAAAAAAAAACQAAAK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&#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KQAAADiAAAADAAAAAAAAAAAAAAA&#13;&#10;AAAAAAAAAAAAAAAAAAAAAAAAAAAAAAAAAAAAAAAAAAAAAAAAAAAAAAAAAAAAAAAAAAAAAAAAAAAA&#13;&#10;AAAAAAAAAAAAAAAAAAAAAAAAAAAAAAAAAAAAAAAAAAAAAAAAAAAAAAAAAAAAAAAAAAAAAAAAAAAA&#13;&#10;AAAAAAAAAAAAAAAAAAAAAAAAAAAAAAAAAAAAAAAAAAAAAAAAAAAAAAAAAAAAAAAAAAAAAAAAAAAA&#13;&#10;AAAAAAAFAAAA6gAAAM0AAAAJ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gAAAEMAAACEAAAAxQAAAPsAAAD/AAAA&#13;&#10;/wAAAP8AAAD5AAAAxAAAAIMAAABCAAAAC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MAAAD6AAAA/wAAAEoAAAAAAAAAAAAAAAAAAAAAAAAAAAAAAAAAAAAAAAAAAAAAAAAAAAAAAAAA&#13;&#10;VAAAAC4AAAAAAAAAOwAAAOAAAAD/AAAA/QAAAIIAAAADAAAAAAAAAAAAAAAAAAAAAAAAAAAAAAAA&#13;&#10;AAAAAAAAAAAAAAAAAAAAIQAAAK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&#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QAAADqAAAAkwAAAAAAAAAAAAAAAAAAAAAAAAAAAAAAAAAAAAAAAAAAAAAAAAAA&#13;&#10;AAAAAAAAAAAAAAAAAAAAAAAAAAAAAAAAAAAAAAAAAAAAAAAAAAAAAAAAAAAAAAAAAAAAAAAAAAAA&#13;&#10;AAAAAAAAAAAAAAAAAAAAAAAAAAAAAAAAAAAAAAAAAAAAAAAAAAAAAAAAAAAAAAAAAAAAAAAAAAAA&#13;&#10;AAAAAAAAAAAAAAAAAAAAAAAAAAAAAAAAAAAAAAAAAAAAAACIAAAA6gAAAB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IAAAAPwAAAIAA&#13;&#10;AADBAAAA+QAAAP8AAAD/AAAA/wAAAPsAAADIAAAAhwAAAEYAAAA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YAAAA4wAA&#13;&#10;AP4AAAA9AAAAAAAAAAAAAACkAAAA/wAAAGMAAAAAAAAAAAAAAAAAAABtAAAA/wAAAP8AAABWAAAA&#13;&#10;AAAAAAAAAAAAAAAACQAAALYAAADtAAAA4QAAAMoAAACyAAAAmwAAABsAAAAAAAAAAAAAAAAAAAAA&#13;&#10;AAAAAAAAAAAAAAAAAAAAAwAAAAAAAAAAAAAAAAAAAAAAAAAAAAAAAAAAAAAAAAAAAAAAAAAAAAAA&#13;&#10;AAAAAAAAAAAAAAAAAAAAAAAAAAAAACMAAADuAAAAm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YAAAA7AAAAfAAAAL0AAAD3AAAA/wAAAP8AAAD/AAAA/AAAAMwAAACLAAAASgAAAA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QAAAOUAAADoAAAAZgAAAJ4AAAD9AAAAjwAAAAAA&#13;&#10;AAAAAAAAAAAAAAAAAAAhAAAA2gAAANgAAAAWAAAAAAAAAAAAAAAAAAAAAAAAAA8AAAAAAAAAAAAA&#13;&#10;AAAAAAAAAAAAAAAAAAAAAAAAAAAAAAAAAAAAAAAAAAAAAAAAAAAAAAAAAAAAAAAAAAAAAAAAAAAA&#13;&#10;AAAAAAAAAAAAAAAAAAAAAAAAAAAAAAAAAAAAAAAAAAAAAAAAAAAAAAAAAAAAAAAAAAAAAAAAAAA2&#13;&#10;AAAAzwAAAK4AAAAQ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DcAAAB4AAAAuQAAAPUAAAD/AAAA/wAAAP8AAAD+AAAA0AAA&#13;&#10;AI8AAABOAAAAD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oAAABvAAAAtQAAAKUAAABHAAAAAAAAAAAAAAAAAAAAAAAAAAAAAAAAAAAAAAAAAAAAAAAA&#13;&#10;AAAAAAAAAAAAAAAAAAAAAAAAAAAAAAAAAAAAAAAAAAAAAAAAAAAAAAAAAAAAAAAAAAAAAAAAAAAA&#13;&#10;AAAAAAAAAAAAAAAAAAAAAAAAAAAAAAAAAAAAAAAAAAAAAAAAAAAAAAAAAAAAAAAAAAAAAAAAAAAA&#13;&#10;AAAAAAAAAAAAAAAAAAAAAAAAAAAAAAAAAAAAAAAAAAAAAgAAAGUAAAC3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DAAAAMwAAAHQAAAC1AAAA8wAAAP8AAAD/&#13;&#10;AAAA/wAAAP4AAADUAAAAkwAAAFIAAAA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&#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vAAAAcAAA&#13;&#10;ALEAAADwAAAA/wAAAP8AAAD/AAAA/wAAANgAAACXAAAAVgAAAB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&#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CsAAABsAAAArQAAAO0AAAD/AAAA/wAAAP8AAAD/AAAA3AAAAJsAAABaAAAAG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&#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wAAAGgAAACpAAAA6gAAAP8AAAD/AAAA/wAAAP8AAADgAAAA&#13;&#10;nwAAAF4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AAADAAA&#13;&#10;ABoAAAApAAAANwAAAEYAAABUAAAAYwAAAHEAAACAAAAAjgAAAJ0AAACrAAAAugAAAMgAAADXAAAA&#13;&#10;5QAAAPcAAAD/AAAA/wAAAP8AAAD/AAAA/wAAAP8AAAD/AAAA/wAAAP8AAAD/AAAA/wAAAP8AAAD/&#13;&#10;AAAA/wAAAP8AAAD/AAAA/wAAAP8AAAD5AAAA6gAAANwAAADNAAAAvwAAALAAAACiAAAAkwAAAIUA&#13;&#10;AAB2AAAAaAAAAFkAAABLAAAAPAAAAC4AAAAfAAAAEQAAAEIAAADwAAAA/wAAAOcAAAAj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&#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jAAAAZAAAAKUAAADnAAAA/wAAAP8A&#13;&#10;AAD/AAAA/wAAAOMAAACjAAAAYgAAAC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&#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8AAABgAAAA&#13;&#10;oQAAAOMAAAD/AAAA/wAAAP8AAAD/AAAA5wAAAKcAAABmAAAAJ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&#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HAAAAFwAAACdAAAA3wAAAP8AAAD/AAAA/wAAAP8AAADqAAAAqwAAAGoAAAAp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&#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YAAAAWAAAAJkAAADaAAAA/wAAAP8AAAD/AAAA/wAAAO0AAACv&#13;&#10;AAAAbgAAAC0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YAAAAVAAAAIwAAADIAAABAAAAATwAAAF0AAABsAAAAegAAAIkAAACXAAAApgAAALQAAADD&#13;&#10;AAAA0QAAAOAAAADuAAAA/gAAAP8AAAD/AAAA/wAAAP8AAAD/AAAA/wAAAP8AAAD/AAAA/wAAAP8A&#13;&#10;AAD/AAAA/wAAAP8AAAD/AAAA/wAAAP8AAAD/AAAA+wAAAPAAAADhAAAA0wAAAMQAAAC2AAAApwAA&#13;&#10;AJkAAACKAAAAfAAAAG0AAABfAAAAUAAAAEIAAAAzAAAAJQAAABYAAAA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QwAAAP4AAAD8AAAAOQAAAAAAAAAAAAAAAAAAAAQAAACIAAAA&#13;&#10;sAAAAIoAAACBAAAApgAAAN8AAAD/AAAA/wAAAO0AAACpAAAAVAAAAAAAAAAAAAAAAAAAAAAAAAAA&#13;&#10;AAAAAAAAAAAAAAAAAAAAAAAAAAAAAAAAAAAAAAAAABwAAABcAAAA5wAAAPsAAABxAAAAJ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&#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UAAABUAAAAlQAAANYAAAD/AAAA/wAA&#13;&#10;AP8AAAD/AAAA8AAAALMAAAByAAAAMQ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QAAAAQAAAAHgAAAC0AAAA7AAAASgAAAFgAAABnAAAAdQAAAIQA&#13;&#10;AACSAAAAoQAAAK8AAAC+AAAAzAAAANsAAADpAAAA+gAAAP8AAAD/AAAA/wAAAP8AAAD/AAAA/wAA&#13;&#10;AP8AAAD/AAAA/wAAAP8AAAD/AAAA/wAAAP8AAAD/AAAA/wAAAP8AAAD/AAAA/gAAAPUAAADmAAAA&#13;&#10;2AAAAMkAAAC7AAAArAAAAJ4AAACPAAAAgQAAAHIAAABkAAAAVQAAAEcAAAA4AAAAKgAAABsAAAA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IQA&#13;&#10;AAD/AAAA3wAAAA4AAAAAAAAAAAAAAAAAAAAAAAAABwAAAEoAAABtAAAAjAAAAJQAAAB5AAAANQAA&#13;&#10;AAIAAAAAAAAAAAAAAAAAAAAAAAAAAAAAAAAAAAAAAAAAAAAAAAAAAAAAAAAAAAAAAAAAAAAAAAAA&#13;&#10;AAAAAF8AAADwAAAAkwAAALEAAAC6AAAA+QAAAA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&#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gAAAFAAAACR&#13;&#10;AAAA0gAAAP4AAAD/AAAA/wAAAP8AAADzAAAAtwAAAHYAAAA1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AAAALAAAAGQAAACgAAAA2AAAARQAA&#13;&#10;AFMAAABiAAAAcAAAAH8AAACNAAAAnAAAAKoAAAC5AAAAxwAAANYAAADkAAAA8wAAAP8AAAD/AAAA&#13;&#10;/wAAAP8AAAD/AAAA/wAAAP8AAAD/AAAA/wAAAP8AAAD/AAAA/wAAAP8AAAD/AAAA/wAAAP8AAAD/&#13;&#10;AAAA/wAAAPoAAADrAAAA3QAAAM4AAADAAAAAsQAAAKMAAACUAAAAhgAAAHcAAABpAAAAWgAAAEwA&#13;&#10;AAA9AAAALwAAACAAAAAS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UAAADLAAAA/wAAAKYAAAAAAAAAAAAAAAAAAAAA&#13;&#10;AAAAAAAAAAAAAAAAAAAAAAAAAAAAAAAAAAAAAAAAAAAAAAAAAAAAAAAAAAAAAAAAAAAAAAAAAAAA&#13;&#10;AAAAAAAAAAAAAAAAAAAAAAAAAAAAAAAAAAAAAAAAAAAAAGIAAABwAAAASAAAAOkAAAACAAAAJ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&#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13;&#10;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PAAAATAAAAI0AAADOAAAA/QAAAP8AAAD/AAAA/wAAAPUAAAC7AAAAegAAADkAAAA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GAAAA&#13;&#10;FAAAACMAAAAxAAAAQAAAAE4AAABdAAAAawAAAHoAAACIAAAAlwAAAKUAAAC0AAAAwgAAANEAAADf&#13;&#10;AAAA7gAAAP0AAAD/AAAA/wAAAP8AAAD/AAAA/wAAAP8AAAD/AAAA/wAAAP8AAAD/AAAA/wAAAP8A&#13;&#10;AAD/AAAA/wAAAP8AAAD/AAAA/wAAAPwAAADwAAAA4gAAANMAAADFAAAAtgAAAKgAAACZAAAAiwAA&#13;&#10;AHwAAABuAAAAXwAAAFEAAABCAAAANAAAACUAAAAXAAAAB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AAAA8wAAAP8AAABiAAAAAAAAAAAAAAAAAAAAAAAAAAAAAAAAAAAAAAAAAAAAAAAAAAAA&#13;&#10;AAAAAAAAAAAAAAAAAAAAAAAAAAAAAAAAAAAAAAAAAAAAAAAAAAAAAAAAAAAAAAAAAAAAAAAAAAAA&#13;&#10;AAAAAAAAAAAAAAAAAAAAHwAAAJ0AAAABAAAAAAAAAAAAAAA5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13;&#10;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wAAABIAAAAiQAAAMoAAAD8AAAA/wAAAP8AAAD/AAAA9wAAAL8A&#13;&#10;AAB+AAAAPQAAA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DAAAADwAAAB4AAAAsAAAAOwAAAEkAAABYAAAAZgAAAHUAAACDAAAAkgAAAKAA&#13;&#10;AACvAAAAvQAAAMwAAADaAAAA6QAAAPoAAAD/AAAA/wAAAP8AAAD/AAAA/wAAAP8AAAD/AAAA/wAA&#13;&#10;AP8AAAD/AAAA/wAAAP8AAAD/AAAA/wAAAP8AAAD/AAAA/wAAAP8AAAD1AAAA5wAAANgAAADKAAAA&#13;&#10;uwAAAK0AAACeAAAAkAAAAIEAAABzAAAAZAAAAFYAAABHAAAAOQAAACoAAAAcAAAAD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XwAAAP8AAADzAAAAJAAAAAAA&#13;&#10;AAAAAAAAAAAAAAAAAAAAAAAAAAAAAAAAAAAAAAAAAAAAAAAAAAAAAAAAAAAAAAAAAAAAAAAAAAAA&#13;&#10;AAAAAAAAAAAAAAAAAAAAAAAAAAAAAAAAAAAAAAAAAAAAAAAAAAAAAAAAAAAAAAAAAAAAAAAAAAAA&#13;&#10;AAAAABwAAAD/AAAALQAAACIAAAAT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gAAAEQAAACFAAAAxgAAAPsAAAD/AAAA&#13;&#10;/wAAAP8AAAD5AAAAwwAAAIIAAABBAAAAC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gAAABkAAAAnAAAANgAAAEQAAABTAAAAYQAA&#13;&#10;AHAAAAB+AAAAjQAAAJsAAACqAAAAuAAAAMcAAADVAAAA5AAAAPIAAAD/AAAA/wAAAP8AAAD/AAAA&#13;&#10;/wAAAP8AAAD/AAAA/wAAAP8AAAD/AAAA/wAAAP8AAAD/AAAA/wAAAP8AAAD/AAAA/wAAAP8AAAD6&#13;&#10;AAAA7AAAAN0AAADPAAAAwAAAALIAAACjAAAAlQAAAIYAAAB4AAAAaQAAAFsAAABMAAAAPgAAAC8A&#13;&#10;AAAhAAAAEg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KMAAAD/AAAAygAAAAUAAAAAAAAAAAAAAAAAAAAAAAAAAAAAAAAAAAAA&#13;&#10;AAAAAAAAAAAAAAAAAAAAAAAAAAAAAAAAAAAAAAAAAAAAAAAAAAAAAAAAAAAAAAAAAAAAAAAAAAAA&#13;&#10;AAAAAAAAAAAAAAAAAAAAAAAAAAAAAAAAAAAXAAAAswAAAEcAAADYAAAATAAAAPIAAACC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IAAAAQAAAAIEA&#13;&#10;AADCAAAA+QAAAP8AAAD/AAAA/wAAAPsAAADHAAAAhgAAAEUAAAAK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QAAABQAAAAiAAAA&#13;&#10;MQAAAD8AAABOAAAAXAAAAGsAAAB5AAAAiAAAAJYAAAClAAAAswAAAMIAAADQAAAA3wAAAO0AAAD9&#13;&#10;AAAA/wAAAP8AAAD/AAAA/wAAAP8AAAD/AAAA/wAAAP8AAAD/AAAA/wAAAP8AAAD/AAAA/wAAAP8A&#13;&#10;AAD/AAAA/wAAAP8AAAD8AAAA8QAAAOIAAADUAAAAxQAAALcAAACoAAAAmgAAAIsAAAB9AAAAbgAA&#13;&#10;AGAAAABRAAAAQwAAADQAAAAmAAAAFwAAAA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8AAADfAAAA/wAA&#13;&#10;AIsAAAAAAAAAAAAAAAAAAAAAAAAAAAAAAAAAAAAAAAAAAAAAAAAAAAAAAAAAAAAAAAAAAAAAAAAA&#13;&#10;AAAAAAAAAAAAAAAAAAAAAAAAAAAAAAAAAAAAAAAAAAAAAAAAAAAAAAAAAAAAAAAAAAAAAAAAAAAK&#13;&#10;AAAAmAAAAMsAAADlAAAAygAAAGQAAAAG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YAAAA8AAAAfQAAAL4AAAD3AAAA/wAAAP8AAAD/AAAA/AAAAMsAAACKAAAASQAAAAw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wAAAA8AAAAdAAAALAAAADoAAABJAAAAVwAAAGYAAAB0AAAAgwAAAJEAAACgAAAArgAAAL0A&#13;&#10;AADLAAAA2gAAAOgAAAD5AAAA/wAAAP8AAAD/AAAA/wAAAP8AAAD/AAAA/wAAAP8AAAD/AAAA/wAA&#13;&#10;AP8AAAD/AAAA/wAAAP8AAAD/AAAA/wAAAP8AAAD/AAAA9gAAAOcAAADZAAAAygAAALwAAACtAAAA&#13;&#10;nwAAAJAAAACCAAAAcwAAAGUAAABWAAAASAAAADkAAAArAAAAHAAAAA4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6AAAA/AAAAP0AAABCAAAAAAAAAAAAAAAAAAAAAAAAAAAA&#13;&#10;AAAAAAAAAAAAAAAAAAAAAAAAAAAAAAAAAAAAAAAAAAAAAAAAAAAAAAAAAAAAAAAAAAAAAAAAAAAA&#13;&#10;AAAAAAAAAAAAAAAAAAAAAAAAAAAAAAAAAAAAAAAAAAAAMgAAAKIAAADYAAAA0QAAAN4AAAB8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DgAAAB5AAAAugAAAPUAAAD/AAAA/wAAAP8AAAD9AAAAzwAA&#13;&#10;AI4AAABNAAAAD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gAAAP8AAADlAAAAEwAAAAAAAAAAAAAAAAAAAAAAAAAAAAAAAAAAAAAAAAAAAAAAAAAAAAAAAAAA&#13;&#10;AAAAAAAAAAAAAAAAAAAAAAAAAAAAAAAAAAAAAAAAAAAAAAAAAAAAAAAAAAAAAAAAAAAAAAAAAAAA&#13;&#10;AAAAAAAA2wAAAKcAAAB7AAAAiAAAAFcAAAB0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UAAAATAAAAIgAAADAAAAA/AAAA&#13;&#10;TQAAAFwAAABqAAAAeQAAAIcAAACWAAAApAAAALMAAADBAAAA0AAAAN4AAADtAAAA/AAAAP8AAAD/&#13;&#10;AAAA/wAAAP8AAAD/AAAA/wAAAP8AAAD/AAAA/wAAAP8AAAD/AAAA/wAAAP8AAAD/AAAA/wAAAP8A&#13;&#10;AAD/AAAA/QAAAPEAAADjAAAA1AAAAMYAAAC3AAAAqQAAAJoAAACMAAAAfQAAAG8AAABgAAAAUgAA&#13;&#10;AEMAAAA1AAAAJgAAABgAAAAH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wAAAMIAAAD/AAAAsAAAAAAAAAAAAAAAAAAA&#13;&#10;AAAAAAAAAAAAAAAAAAAAAAAAAAAAAAAAAAAAAAAAAAAAAAAAAAAAAAAAAAAAAAAAAAAAAAAAAAAA&#13;&#10;AAAAAAAAAAAAAAAAAAAAAAAAAAAAAAAAAAAAAAAAAAAAAAAAEgAAAAEAAACCAAAAtw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IAAAAO&#13;&#10;AAAAHQAAACsAAAA6AAAASAAAAFcAAABlAAAAdAAAAIIAAACRAAAAnwAAAK4AAAC8AAAAywAAANkA&#13;&#10;AADoAAAA+AAAAP8AAAD/AAAA/wAAAP8AAAD/AAAA/wAAAP8AAAD/AAAA/wAAAP8AAAD/AAAA/wAA&#13;&#10;AP8AAAD/AAAA/wAAAP8AAAD/AAAA/wAAAPYAAADoAAAA2QAAAMsAAAC8AAAArgAAAJ8AAACRAAAA&#13;&#10;ggAAAHQAAABlAAAAVwAAAEgAAAA6AAAAKwAAAB0AAAAO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4AAADvAAAA/wAAAG0AAAAAAAAAAAAAAAAAAAAAAAAAAAAAAAAAAAAAAAAAAAAAAAAA&#13;&#10;AAAAAAAAAAAAAAAAAAAAAAAAAAAAAAAAAAAAAAAAAAAAAAAAAAAAAAAAAAAAAAAAAAAAAAAAAAAA&#13;&#10;AAAAAAAAAAAAAAAAAAAAAAAGAAAAEQAAAAAAAAAAAAAAMgAAAJM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AAAAGAAAACYAAAA1AAAAQwAAAFIAAABgAAAAbwAAAH0AAACMAAAAmgAA&#13;&#10;AKkAAAC3AAAAxgAAANQAAADjAAAA8QAAAP8AAAD/AAAA/wAAAP8AAAD/AAAA/wAAAP8AAAD/AAAA&#13;&#10;/wAAAP8AAAD/AAAA/wAAAP8AAAD/AAAA/wAAAP8AAAD/AAAA/wAAAPsAAADtAAAA3gAAANAAAADB&#13;&#10;AAAAswAAAKQAAACWAAAAhwAAAHkAAABqAAAAXAAAAE0AAAA/AAAAMAAAACIAAAATA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UAAAA/wAAAPYAAAArAAAA&#13;&#10;AAAAAAAAAAAAAAAAAAAAAAAAAAAAAAAAAAAAAAAAAAAAAAAAAAAAAAAAAAAAAAAAAAAAAAAAAAAA&#13;&#10;AAAAAAAAAAAAAAAAAAAAAAAAAAAAAAAAAAAAAAAAAAAAAAAAAAAAAAAAAAAAAAAAAAAAAAAAAAcA&#13;&#10;AAAdAAAASwAAAO8AAAAPAAAAoAAAACk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EAAAAEwAAACEAAAAwAAAAPgAAAE0AAABbAAAA&#13;&#10;agAAAHgAAACHAAAAlQAAAKQAAACyAAAAwQAAAM8AAADeAAAA7AAAAPwAAAD/AAAA/wAAAP8AAAD/&#13;&#10;AAAA/wAAAP8AAAD/AAAA/wAAAP8AAAD/AAAA/wAAAP8AAAD/AAAA/wAAAP8AAAD/AAAA/wAAAP0A&#13;&#10;AADyAAAA4wAAANUAAADGAAAAuAAAAKkAAACbAAAAjAAAAH4AAABvAAAAYQAAAFIAAABEAAAANQAA&#13;&#10;ACcAAAAYAAAAC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AAAAP8AAADSAAAACAAAAAAAAAAAAAAAAAAAAAAAAAAAAAAAAAAA&#13;&#10;AAAAAAAAAAAAAAAAAAAAAAAAAAAAAAAAAAAAAAAAAAAAAAAAAAAAAAAAAAAAAAAAAAAAAAAAAAAA&#13;&#10;AAAAAAAAAAAAAAAAAAAAAAAAAAAAAAAAAAAAAGAAAAD+AAAAhwAAAMgAAAC4AAAA1gAAAB4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AAADgAAABwAAAAr&#13;&#10;AAAAOQAAAEgAAABWAAAAZQAAAHMAAACCAAAAkAAAAJ8AAACtAAAAvAAAAMoAAADZAAAA5wAAAPcA&#13;&#10;AAD/AAAA/wAAAP8AAAD/AAAA/wAAAP8AAAD/AAAA/wAAAP8AAAD/AAAA/wAAAP8AAAD/AAAA/wAA&#13;&#10;AP8AAAD/AAAA/wAAAP8AAAD3AAAA6AAAANoAAADLAAAAvQAAAK4AAACgAAAAkQAAAIMAAAB0AAAA&#13;&#10;ZgAAAFcAAABJAAAAOgAAACwAAAAdAAAADwAAAA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wAAANgAAAD/&#13;&#10;AAAAlgAAAAAAAAAAAAAAAAAAAAAAAAAAAAAAAAAAAAAAAAAAAAAAAAAAAAAAAAAAAAAAAAAAAAAA&#13;&#10;AAAAAAAAAAAAAAAAAAAAAAAAAAAAAAAAAAAAAAAAAAAAAAAAAAAAAAAAAAAAAAAAAAAAAAAAAAAA&#13;&#10;AAIAAAA5AAAAlwAAAP8AAAC8AAAARAAAAAc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QAAABcAAAAmAAAANAAAAEMAAABRAAAAYAAAAG4AAAB9AAAAiwAAAJoAAACoAAAAtwAA&#13;&#10;AMUAAADUAAAA4gAAAPEAAAD+AAAA/wAAAP8AAAD/AAAA/wAAAP8AAAD/AAAA/wAAAP8AAAD/AAAA&#13;&#10;/wAAAP8AAAD/AAAA/wAAAP8AAAD/AAAA/wAAAP8AAAD6AAAA7QAAAN8AAADQAAAAwgAAALMAAACl&#13;&#10;AAAAlgAAAIgAAAB5AAAAawAAAFwAAABOAAAAPwAAADEAAAAiAAAAFAAAAA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EAAAD5AAAA/wAAAEwAAAAAAAAAAAAAAAAAAAAAAAAA&#13;&#10;AAAAAAAAAAAAAAAAAAAAAAAAAAAAAAAAAAAAAAAAAAAAAAAAAAAAAAAAAAAAAAAAAAAAAAAAAAAA&#13;&#10;AAAAAAAAAAAAAAAAAAAAAAAAAAAAAAAAAAAAAAAAAAwAAADCAAAA1QAAALoAAAB8AAAA8gAAAII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vAAAA/wAAAOoAAAAYAAAAAAAAAAAAAAAAAAAAAAAAAAAAAAAAAAAAAAAAAAAAAAAAAAAAAAAA&#13;&#10;AAAAAAAAAAAAAAAAAAAAAAAAAAAAAAAAAAAAAAAAAAAAAAAAAAAAAAAAAAAAAAAAAAAAAAAAAAAA&#13;&#10;AAAAAA8AAACjAAAAHwAAAMgAAABqAAAAGAAAAA8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AAAA0AAAAcAAAAKgAAADkAAABH&#13;&#10;AAAAVgAAAGQAAABzAAAAgQAAAJAAAACeAAAArQAAALsAAADKAAAA2AAAAOcAAAD1AAAA/wAAAP8A&#13;&#10;AAD/AAAA/wAAAP8AAAD/AAAA/wAAAP8AAAD/AAAA/wAAAP8AAAD/AAAA/wAAAP8AAAD/AAAA/wAA&#13;&#10;AP8AAAD/AAAA9wAAAOkAAADaAAAAzAAAAL0AAACvAAAAoAAAAJIAAACDAAAAdQAAAGYAAABYAAAA&#13;&#10;SQAAADsAAAAsAAAAHgAAAA8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AAAuQAAAP8AAAC6AAAAAQAAAAAAAAAA&#13;&#10;AAAAAAAAAAAAAAAAAAAAAAAAAAAAAAAAAAAAAAAAAAAAAAAAAAAAAAAAAAAAAAAAAAAAAAAAAAAA&#13;&#10;AAAAAAAAAAAAAAAAAAAAAAAAAAAAAAAAAAAAAAAAAAAAAAAAAAAAAAAAAAAAAHcAAABG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gA&#13;&#10;AAAXAAAAJQAAADQAAABCAAAAUQAAAF8AAABuAAAAfAAAAIsAAACZAAAAqAAAALYAAADFAAAA0wAA&#13;&#10;AOIAAADwAAAA/gAAAP8AAAD/AAAA/wAAAP8AAAD/AAAA/wAAAP8AAAD/AAAA/wAAAP8AAAD/AAAA&#13;&#10;/wAAAP8AAAD/AAAA/wAAAP8AAAD/AAAA+wAAAO4AAADfAAAA0QAAAMIAAAC0AAAApQAAAJcAAACI&#13;&#10;AAAAegAAAGsAAABdAAAATgAAAEAAAAAxAAAAIwAAABQAAAAF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AAAAOoAAAD/AAAAe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QAAAASAAAAIAAAAC8AAAA9AAAATAAAAFoAAABpAAAAdwAAAIYAAACUAAAA&#13;&#10;owAAALEAAADAAAAAzgAAAN0AAADrAAAA+gAAAP8AAAD/AAAA/wAAAP8AAAD/AAAA/wAAAP8AAAD/&#13;&#10;AAAA/wAAAP8AAAD/AAAA/wAAAP8AAAD/AAAA/wAAAP8AAAD/AAAA/gAAAPMAAADkAAAA1gAAAMcA&#13;&#10;AAC5AAAAqgAAAJwAAACNAAAAfwAAAHAAAABiAAAAUwAAAEUAAAA2AAAAKAAAABkAAAA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oAAAD/AAAA+QAAADM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AAAANAAAAGwAAACoAAAA4AAAARwAAAFUAAABk&#13;&#10;AAAAcgAAAIEAAACPAAAAngAAAKwAAAC7AAAAyQAAANgAAADmAAAA9QAAAP8AAAD/AAAA/wAAAP8A&#13;&#10;AAD/AAAA/wAAAP8AAAD/AAAA/wAAAP8AAAD/AAAA/wAAAP8AAAD/AAAA/wAAAP8AAAD/AAAA/wAA&#13;&#10;APgAAADpAAAA2wAAAMwAAAC+AAAArwAAAKEAAACSAAAAhAAAAHUAAABnAAAAWAAAAEoAAAA7AAAA&#13;&#10;LQAAAB4AAAAQ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OAAAA/wAAANkAAAA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IAAAAFgAAACUA&#13;&#10;AAAzAAAAQgAAAFAAAABfAAAAbQAAAHwAAACKAAAAmQAAAKcAAAC2AAAAxAAAANMAAADhAAAA8AAA&#13;&#10;AP0AAAD/AAAA/wAAAP8AAAD/AAAA/wAAAP8AAAD/AAAA/wAAAP8AAAD/AAAA/wAAAP8AAAD/AAAA&#13;&#10;/wAAAP8AAAD/AAAA/wAAAPsAAADuAAAA4AAAANEAAADDAAAAtAAAAKYAAACXAAAAiQAAAHoAAABs&#13;&#10;AAAAXQAAAE8AAABAAAAAMgAAACMAAAAVAAAAB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AAAA0QAA&#13;&#10;AP8AAAC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gAAAPYAAAD/AAAAV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UAAAD/AAAA7wAAAB4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vAAAA/wAAAMMA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SAAAA5AAAAP8AAACC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QAAAP0AAAD8AAAA&#13;&#10;O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IMAAAD/AAAA4AAAAA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DJ&#13;&#10;AAAA/wAAAK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jAAAA8gAAAP8AAABk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XQAAAP8AAADzAAAAJ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KIAAAD/AAAAzAAAAA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4AAADeAAAA/wAAAI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4AAAA+wAAAP4A&#13;&#10;AABE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eAAAAP8AAADmAAAAF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MAAAAD/AAAAs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&#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XAAAASgAAAHEAAACXAAAAvgAAAOUAAAD9AAAA/wAAAP8A&#13;&#10;AAD/AAAA/wAAAP8AAAD/AAAA9QAAAMMAAACdAAAAdgAAAE8AAAAo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wAAADuAAAA/wAAAG4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AAAAG0AAADqAAAA/wAAAP8AAADCAAAAOg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&#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EAAAAMgAAAFkAAACAAAAApwAAAM0AAAD0AAAA/wAAAP8AAAD/&#13;&#10;AAAA/wAAAP8AAAD/AAAA/wAAAOYAAAC0AAAAjQAAAGcAAABAAAAAGQ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SAAAA/wAAAPcAAAAs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YAAABmAAAA5QAAAP8A&#13;&#10;AAD/AAAAxgAAAEI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&#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wAAAEIAAABoAAAAjwAAALYAAADdAAAA+AAAAP8AAAD/AAAA&#13;&#10;/wAAAP8AAAD/AAAA/wAAAPoAAADMAAAApQAAAH4AAABXAAAAMQAAAA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wAAAP8AAADUAAAAC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AAAAXgAAAOAAAAD/AAAA/wAAAM0AAABO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&#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oAAABRAAAAeAAAAJ4AAADFAAAA7AAAAP8AAAD/AAAA/wAA&#13;&#10;AP8AAAD/AAAA/wAAAP8AAADuAAAAvAAAAJYAAABvAAAASAAAACEAAAA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sAAAB3AAAAvAAAALAAAABRAAA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gAAANcAAAD/AAAAl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AAAFYAAADaAAAA/wAAAP8AAADTAAAAVQ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&#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gAAAA5AAAAYAAAAIcAAACuAAAA1AAAAPsAAAD/AAAA/wAAAP8A&#13;&#10;AAD/AAAA/wAAAP8AAAD+AAAA1AAAAK0AAACGAAAAYAAAADkAAAAS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PwAAAOsAAADrAAAAegAAAIUAAAD6AAAAi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AAAAD5AAAA&#13;&#10;/wAAAE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AAABP&#13;&#10;AAAA1AAAAP8AAAD/AAAA2QAAAF0AAAAC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&#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XAAAASQAAAG8AAACWAAAAvQAAAOQAAAD8AAAA/wAAAP8AAAD/&#13;&#10;AAAA/wAAAP8AAAD/AAAA9QAAAMUAAACeAAAAdwAAAFAAAAAqA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dAAAA&#13;&#10;7wAAAP0AAAA9AAAAAAAAAAAAAACkAAAA/wAAAFkAAAAAAAAAAAAAAAAAAAAAAAAAAAAAAAAAAAAA&#13;&#10;AAAAAAAAAAAAAAAAAAAAAAAAAD8AAACiAAAA5QAAAMwAAABqAAAAA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uAAAA/wAAAO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RwAAAM4AAAD/AAAA/wAAAN8AAABlA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&#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EAAAAMQAAAFgAAAB/AAAApQAAAMwAAADzAAAA/wAAAP8AAAD/AAAA&#13;&#10;/wAAAP8AAAD/AAAA/wAAAOYAAAC1AAAAjwAAAGgAAABBAAAAGgAA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1AAAA/wAAALEAAAAAAAAAAAAAAAAAAAA2AAAA/wAA&#13;&#10;AMQAAAAAAAAAAAAAAAAAAAAAAAAAAAAAAAAAAAAAAAAAAAAAAAAAAAAAAAAAbwAAAPwAAADOAAAA&#13;&#10;TQAAAG4AAAD9AAAAkAAAAAAAAAAAAAAAAAAAAAAAAAAAAAAAAAAAAAAAAAAAAAAAAAAAAAAAAAAb&#13;&#10;AAAAQwAAAE0AAAAz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AAAtwAAAP8AAAC8AA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8AAADHAAAA/wAAAP8A&#13;&#10;AADkAAAAbAAAAA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&#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wAAAEAAAABnAAAAjgAAALUAAADbAAAA+AAAAP8AAAD/AAAA/wAA&#13;&#10;AP8AAAD/AAAA/wAAAPsAAADNAAAApgAAAH8AAABZAAAAMgAAAA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QAAAD+&#13;&#10;AAAA/wAAAFgAAAAAAAAAAAAAAAAAAAAEAAAA/QAAAP8AAAAmAAAAAAAAAAAAAAAAAAAAAAAAAAAA&#13;&#10;AAAAAAAAAAAAAAAAAABCAAAA/gAAAO0AAAAaAAAAAAAAAAAAAACuAAAA/wAAAFMAAAAAAAAAAAAA&#13;&#10;AAAAAAAAAAAAAAAAAAAAAAABAAAAYQAAAM4AAAD/AAAA0AAAAKsAAABtAAAAAAAAAAAAAAAAAAAA&#13;&#10;AAAAAAAAAAAAAAAAAAAAAAAAAAAAAAAAAAAAAAAAAAAAAAAAAAAAAAAAAAAG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wAAAOkAAAD/AAAAe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8AAAAwAAAAP8AAAD/AAAA6QAAAHQAAAA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&#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kAAABQAAAAdgAAAJ0AAADEAAAA6wAAAP8AAAD/AAAA/wAAAP8A&#13;&#10;AAD/AAAA/wAAAP8AAADvAAAAvgAAAJcAAABwAAAASQAAACMAAAA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gAAAD+AAAA+gAAAD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NQAAALQAAAD/AAAA/wAAAO0AAAB8AAAAC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&#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gAAAA4AAAAXwAAAIYAAACsAAAA0wAAAPoAAAD/AAAA/wAAAP8AAAD/&#13;&#10;AAAA/wAAAP8AAAD+AAAA1QAAAK4AAACIAAAAYQAAADoAAAA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MAAAA/wAAANsAAAAM&#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Cs&#13;&#10;AAAA/wAAAP8AAADxAAAAgwAAAA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&#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WAAAARwAAAG4AAACVAAAAvAAAAOIAAAD8AAAA/wAAAP8AAAD/AAAA&#13;&#10;/wAAAP8AAAD/AAAA9gAAAMYAAACfAAAAeAAAAFIAAAArAAAAB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AAAAzwAAAP8AAAC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AAAApQAAAP4AAAD/AAAA9AAAAIsAAAAS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&#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DAAAAMAAAAFcAAAB9AAAApAAAAMsAAADyAAAA/wAAAP8AAAD/AAAA/wAA&#13;&#10;AP8AAAD/AAAA/wAAAOcAAAC3AAAAkAAAAGkAAABCAAAAHAAAAA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AAAAPUA&#13;&#10;AAD/AAAAW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gAAAJ0AAAD8AAAA/wAAAPcA&#13;&#10;AACSAAAAF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&#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D8AAABmAAAAjQAAALMAAADaAAAA9wAAAP8AAAD/AAAA/wAAAP8A&#13;&#10;AAD/AAAA/wAAAPsAAADOAAAApwAAAIEAAABaAAAAMwAAAA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MAAAD/AAAA8AAAAC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0AAACWAAAA+wAAAP8AAAD6AAAAmgAAAB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&#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gAAABOAAAAdQAAAJwAAADDAAAA6QAAAP8AAAD/AAAA/wAAAP8AAAD/&#13;&#10;AAAA/wAAAP8AAADvAAAAvwAAAJgAAABxAAAASwAAACQAAAAH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tAAAA/wAAAMUA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YAAAAjgAAAPgAAAD/AAAA/AAAAKIAAAAg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&#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gAAAA3AAAAXgAAAIQAAACrAAAA0gAAAPkAAAD/AAAA/wAAAP8AAAD/AAAA&#13;&#10;/wAAAP8AAAD+AAAA1gAAALAAAACJAAAAYgAAADsAAAAV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RAAAA4wAAAP8AAAC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wAAAIYAAAD1&#13;&#10;AAAA/wAAAP0AAACpAAAAJ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&#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WAAAARgAAAG0AAACUAAAAugAAAOEAAAD7AAAA/wAAAP8AAAD/AAAA/wAA&#13;&#10;AP8AAAD/AAAA9gAAAMcAAACgAAAAegAAAFMAAAAsAAAAB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PwAAAP0AAAD8AAAAP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8AAAB/AAAA8gAAAP8AAAD/AAAAsQAAACwAAAAAAAAAAAAAAAAAAAAAAAAA&#13;&#10;AAAAAAAAAAAAAAAAAAAAAAAAAAAAAAAAAAAAAAAAAAAAAAAAAAAAAAAAAAAAAAAAAAAAAAAAAAAA&#13;&#10;AAAAAwAAANwAAAA6AAAARQAAAIs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&#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DAAAALwAAAFUAAAB8AAAAowAAAMoAAADwAAAA/wAAAP8AAAD/AAAA/wAAAP8A&#13;&#10;AAD/AAAA/wAAAOcAAAC4AAAAkQAAAGoAAABEAAAAHQAAAA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IAAAD/AAAA4QAA&#13;&#10;AB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dwAAAO4AAAD/AAAA/wAAALkA&#13;&#10;AAAyAAAAAAAAAAAAAAAAAAAAAAAAAAAAAAAAAAAAAAAAAAAAAAAAAAAAAAAAAAAAAAAAAAAAAAAA&#13;&#10;AAAAAAAAAAAAAAAAAAAAAAAAAAAAAAAAAAAAAAAAAAAAAAAAAL4AAACTAAAAyAAAAKM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&#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DgAAAD4AAABlAAAAiwAAALIAAADZAAAA9gAAAP8AAAD/AAAA/wAAAP8AAAD/&#13;&#10;AAAA/wAAAPsAAADPAAAAqQAAAIIAAABbAAAANAAAAA4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QAAADHAAAA/wAAAK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&#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BNAAAAdAAAAJsAAADBAAAA6AAAAP4AAAD/AAAA/wAAAP8AAAD/AAAA&#13;&#10;/wAAAP8AAADwAAAAwAAAAJkAAABzAAAATAAAACUAAAA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hAAAA&#13;&#10;8QAAAP8AAAB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YAAABoAAAA5gAAAP8AAAD/AAAAxAAAAEEAAAAAAAAAAAAA&#13;&#10;AAAAAAAAAAAAAAAAAAAAAAAAAAAAAAAAAAAAAAAAAAAAAAAAAAAAAAAAAAAAAAAAAAAAAAAAAAAA&#13;&#10;AAAAAAAAAAAAAAAAAAAAAAAAAAAAAAAAAAAAAAAAAAAxAAAApAAAAJMAAAD5AAAA0gAAAMYAAADZ&#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&#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gAAAA2AAAAXAAAAIMAAACqAAAA0QAAAPcAAAD/AAAA/wAAAP8AAAD/AAAA/wAA&#13;&#10;AP8AAAD+AAAA2AAAALEAAACKAAAAYwAAAD0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wAAAP8AAAD0AAAAJ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EAAAAYAAAAOEAAAD/&#13;&#10;AAAA/wAAAMsAAABMAAAAAAAAAAAAAAAAAAAAAAAAAAAAAAAAAAAAAAAAAAAAAAAAAAAAAAAAAAAA&#13;&#10;AAAAAAAAAAAAAAAAAAAAAAAAAAAAAAAAAAAAAAAAAAAAAAAAAAAAAAAAAAAAAAAAAAAAAAAAAAAA&#13;&#10;AAAAAAAAAAAAFQAAAN4AAAB2AAAA9AAAADQ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&#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VAAAARQAAAGwAAACSAAAAuQAAAOAAAAD7AAAA/wAAAP8AAAD/AAAA/wAAAP8A&#13;&#10;AAD/AAAA9gAAAMgAAACiAAAAewAAAFQAAAAtAAAA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KAAAAD/AAAAzQAAAAY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FkAAADbAAAA/wAAAP8AAADSAAAAUwAAAAAAAAAAAAAAAAAAAAAAAAAAAAAA&#13;&#10;AAAAAAAAAAAAAAAAAAAAAAAAAAAAAAAAAAAAAAAAAAAAAAAAAAAAAAAAAAAAAAAAAAAAAAAAAAAA&#13;&#10;AAAAAAAAAAAAAAAAAAAAAAAAAAAAAAAAAAAAAAAAAAAAAAAAAAAAOAAAANoAAAARAAAAxAAAAI8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&#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AAAALQAAAFQAAAB7AAAAogAAAMgAAADvAAAA/wAAAP8AAAD/AAAA/wAAAP8AAAD/&#13;&#10;AAAA/wAAAOgAAAC5AAAAkgAAAGwAAABFAAAAHgAAAA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0AAADcAAAA/wAAAI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BRAAAA1QAAAP8AAAD/AAAA2AAAAFsA&#13;&#10;AAABAAAAAAAAAAAAAAAAAAAAAAAAAAAAAAAAAAAAAAAAAAAAAAAAAAAAAAAAAAAAAAAAAAAAAAAA&#13;&#10;AAAAAAAAAAAAAAAAAAAAAAAAAAAAAAAAAAAAAAAAAAAAAAAAAAAAAAAAAAAAAAAAAAAAAAAAAAAA&#13;&#10;AAAAAAAAAAAAAAAAAAAAAAAAAAAAAAAACwAAAAg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&#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QAAAD0AAABjAAAAigAAALEAAADYAAAA9gAAAP8AAAD/AAAA/wAAAP8AAAD/AAAA&#13;&#10;/wAAAPsAAADRAAAAqgAAAIMAAABcAAAANgAAAA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2AAAA+wAAAP4AAAB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SQAAAM8AAAD/AAAA/wAAAN4AAABiA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&#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UAAABMAAAAcwAAAJkAAADAAAAA5wAAAP4AAAD/AAAA/wAAAP8AAAD/AAAA/wAA&#13;&#10;AP8AAADwAAAAwQAAAJsAAAB0AAAATQAAACYAAAA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dwAAAP8AAADn&#13;&#10;AAAAF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IAAADIAAAA/wAAAP8AAADjAAAAagAAAAUAAAAAAAAAAAAA&#13;&#10;AAAAAAAAAAAAAAAAAAAAAAAAAAAAAAAAAAAAAAAAAAAAAAAAAAAAAAAAAAAAAAAAAAAAAAAAAAAA&#13;&#10;AAAAAAAAAAAAAAAAAAAAAAAAAAAAAAAAEQAAAA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&#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A0AAAAWwAAAIIAAACpAAAAzwAAAPYAAAD/AAAA/wAAAP8AAAD/AAAA/wAAAP8A&#13;&#10;AAD+AAAA2QAAALIAAACLAAAAZQAAAD4AAAAX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AAAL4AAAD/AAAAt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9AAAAwQAAAP8AAAD/&#13;&#10;AAAA6AAAAHIAAAAHAAAAAAAAAAAAAAAAAAAAAAAAAAAAAAAAAAAAAAAAAAAAAAAAAAAAAAAAAAAA&#13;&#10;AAAAAAAAAAAAAAAAAAAAAAAAAAAAAAAAAAAAAAAAAAAAAAAAAAAAAAAAAAAAAAAAAAAAAAAAPAAA&#13;&#10;ALoAAADYAAAAuQAAAH0AAAAU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&#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VAAAARAAAAGoAAACRAAAAuAAAAN8AAAD7AAAA/wAAAP8AAAD/AAAA/wAAAP8AAAD/&#13;&#10;AAAA9wAAAMoAAACjAAAAfAAAAFUAAAAvAAAAC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IAAADvAAAAuQAAAAAA&#13;&#10;AAAAAAAAAAAAAAAAAAAAAAAAAAAAAAAAAAAVAAAAfAAAAKcAAAB7AAAAHgAAAAAAAAAAAAAAAAAA&#13;&#10;AAAAAAAwAAAA/wAAAP8AAACIAAAAAAAAAAAAAAAAAAAAEwAAAOcAAADVAAAAAgAAAAAAAABVAAAA&#13;&#10;/wAAAOwAAAAZAAAAAAAAAAAAAAAAAAAAbwAAAPcAAABvAAAAAAAAAAAAAAAAAAAAAAAAAAAAAAAw&#13;&#10;AAAAIwAAAAAAAAAAAAAAAAAAAAAAAABAAAAA/wAAAP8AAABN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sA&#13;&#10;AADtAAAA/wAAAH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NgAAALYAAAD/AAAA/wAAAOwAAAB5AAAACgAAAAAAAAAAAAAAAAAAAAAAAAAAAAAA&#13;&#10;AAAAAAAAAAAAAAAAAAAAAAAAAAAAAAAAAAAAAAAAAAAAAAAAAAAAAAAAAAAAAAAAAAAAAAAAAAAA&#13;&#10;AAAAAAAAAAAAAAAAAAAADQAAAJ8AAABbAAAAAAAAAAAAAAAKAAAAZgAAAO0AAAD1AAAAiAAAAAY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DAAAALAAAAFMAAAB6AAAAoAAAAMcAAADuAAAA/wAAAP8AAAD/AAAA/wAAAP8AAAD/AAAA&#13;&#10;/wAAAOkAAAC6AAAAlAAAAG0AAABGAAAAHwAAAA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QAAAA/wAAAPgAAAAu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8AAACvAAAA/wAAAP8AAADwAAAAgQAAAA0A&#13;&#10;AAAAAAAAAAAAAAAAAAAAAAAAAAAAAAAAAAAAAAAAAAAAAAAAAAAAAAAAAAAAAAAAAAAAAAAAAAAA&#13;&#10;AAAAAAAAAAAAAAAAAAAAAAAAAAAAAAAAAAAAAAAAAAAAAAAAAAAAAAAtAAAA1wAAAH8AAAAAAAAA&#13;&#10;AAAAAAAAAAAAAAAAAAAAABQAAADEAAAA/wAAAMwAAAAh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P8AAADVAAAAC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pAAAA&#13;&#10;pwAAAP4AAAD/AAAA9AAAAIkAAAARAAAAAAAAAAAAAAAAAAAAAAAAAAAAAAAAAAAAAAAAAAAAAAAA&#13;&#10;AAAAAAAAAAAAAAAAAAAAAAAAAAAAAAAAAAAAAAAAAAAAAAAAAAAAAAAAAAAAAAAAAAAAAAAAAAAA&#13;&#10;AAAAAAAAAAAAACAAAADvAAAAdgAAAAAAAAAAAAAAAAAAAAAAAAAAAAAAAAAAAAAAAAARAAAA0wAA&#13;&#10;AP8AAADYAAAAD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&#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QAAANUAAAD/AAAAm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IwAAAJ8AAAD9AAAA/wAAAPcAAACQAAAAFQAAAAAAAAAAAAAAAAAA&#13;&#10;AAAAAAAAAAAAAAAAAAAAAAAAAAAAAAAAAAAAAAAAAAAAAAAAAAAAAAAAAAAAAAAAAAAAAAAAAAAA&#13;&#10;AAAAAAAAAAAAAAAAAAAAAAAAAAAAAAAAAAAAAAAAAAAAAAAAAAAAAL8AAADhAAAABgAAAAAAAAAA&#13;&#10;AAAAAAAAAAAAAAAAAAAAAAAAAAAAAAAAAAAAGwAAAO8AAAD/AAAAq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&#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4AAAA/wAAAF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4AAACYAAAA+wAAAP8AAAD5&#13;&#10;AAAAmAAAABoAAAAAAAAAAAAAAAAAAAAAAAAAAAAAAAAAAAAAAAAAAAAAAAAAAAAAAAAAAAAAAAAA&#13;&#10;AAAAAAAAAAAAAAAAAAAAAAAAAAAAAAAAAAAAAAAAAAAAAAAAAAAAAAAAAAAAAAAAAAAAAAAAAAAA&#13;&#10;AAAAAAAAAAAAOgAAAP8AAABwAAAAAAAAAAAAAAAAAAAAAAAAAAAAAAAAAAAAAAAAAAAAAAAAAAAA&#13;&#10;AAAAAGoAAAD/AAAA/wAAAG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QgAAAGkAAACQAAAAtwAAAN0AAAD6AAAA/wAAAP8AAAD/AAAA/wAAAP8AAAD/AAAA&#13;&#10;9wAAAMsAAACkAAAAfQAAAFcAAAAwAAAAC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AAAOwA&#13;&#10;AADxAAAAK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sAAAA/wAA&#13;&#10;AOw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ZAAAAkAAAAPkAAAD/AAAA+wAAAJ8AAAAfAAAAAAAAAAAAAAAAAAAAAAAAAAAAAAAAAAAA&#13;&#10;AAAAAAAAAAAAAAAAAAAAAAAAAAAAAAAAAAAAAAAAAAAAAAAAAAAAAAAAAAAAAAAAAAAAAAAAAAAA&#13;&#10;AAAAAAAAAAAAAAAAAAAAAAAAAAAAAAAAAAAAAAAAAAAAAAAAAAAAnwAAAP8AAAA4AAAAAAAAAAAA&#13;&#10;AAAAAAAAAAAAAAAAAAAAAAAAAAAAAAAAAAAAAAAAAAAAAAIAAADMAAAA/wAAAPk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DAAAAKwAAAFIAAAB4AAAAnwAAAMYAAADtAAAA/wAAAP8AAAD/AAAA/wAAAP8AAAD/AAAA/wAA&#13;&#10;AOkAAAC8AAAAlQAAAG4AAABHAAAAIQAAAA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wAAAPIAAAA4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tQAAAP8AAAC+AAAA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AAAAIgAAAD2AAAA/wAAAP0AAACnAAAAJQAAAAAA&#13;&#10;AAAAAAAAAAAAAAAAAAAAAAAAAAAAAAAAAAAAAAAAAAAAAAAAAAAAAAAAAAAAAAAAAAAAAAAAAAAA&#13;&#10;AAAAAAAAAAAAAAAAAAAAAAAAAAAAAAAAAAAAAAAAAAAAAAAAAAAAAAAAAAAAAAAAAAAAAAAAAAAA&#13;&#10;AAAAAAAAAAAAAAAA4wAAAP4AAAAMAAAAAAAAAAAAAAAGAAAAGQAAAAAAAAAAAAAAAAAAAAAAAAAA&#13;&#10;AAAAAAAAAAAAAAA1AAAA/QAAAP8AAAC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QAAADoAAABhAAAAiAAAAK4AAADVAAAA9QAAAP8AAAD/AAAA/wAAAP8AAAD/AAAA/wAAAPwA&#13;&#10;AADTAAAArAAAAIYAAABfAAAAOAAAABE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AAAACuAAAA7wAA&#13;&#10;AD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FQAAAOcAAAD/AAAAe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MAAABJAAAAcAAAAJcAAAC+AAAA5AAAAP0AAAD/AAAA/wAAAP8AAAD/AAAA/wAAAP8AAADx&#13;&#10;AAAAxAAAAJ0AAAB2AAAAUAAAACkAAAAJ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FQAAANMAAACFAAAAE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YAAAD+AAAA+wAAAD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LAAAA/wAAANwAAAAN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TAAAAQQAAAGgAAACPAAAAtQAAANwAAAD6AAAA/wAAAP8AAAD/AAAA/wAAAP8AAAD/AAAA9wAA&#13;&#10;AMwAAAClAAAAfwAAAFgAAAAxAAAAC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GAAAAzgAAAP8AAACiAAAA&#13;&#10;AAAAAAAAAAAAAAAAAAAAAAAAAAAAAAAAAAAAAAAAAAAAAAAAAAAAAAAAAAAAAAAAAAAAAAAAAAAA&#13;&#10;AAAAAAAAAAAAAAAAAAAAAAAAAAAAAAAAAAAAAAAAAAAAAAAAAAAAAAAAAAAAAAAAAAAAAAAAAAAA&#13;&#10;AAAAAAAAAAAAAAAAAAAA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AAAKgAAAFAAAAB3AAAAngAAAMUAAADrAAAA/wAAAP8AAAD/AAAA/wAAAP8AAAD/AAAA/wAAAOoA&#13;&#10;AAC9AAAAlgAAAG8AAABJAAAAIgAAAA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wAAAPQAAAD/AAAAXAAAAAAAAAAAAAAAAAAAAAAAAAAAAAAAAAAA&#13;&#10;AAAAAAAAAAAAAAAAAAAAAAAAAAAAAAAAAAAAAAAAAAAAAAAAAAAAAAAAAAAAAAAAAAAAAAAAAAAA&#13;&#10;AAAAAAAAAAAAAAAAAAAAAAAAAAAAAAAAAAAAAAAAAAAAAAAAAAAAAAAAAAAA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AAAADkAAABgAAAAhgAAAK0AAADUAAAA9AAAAP8AAAD/AAAA/wAAAP8AAAD/AAAA/wAAAPwAAADU&#13;&#10;AAAArgAAAIcAAABgAAAAOQAAAB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IAAAD/&#13;&#10;AAAA8QAAACE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&#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EAAABIAAAAbwAAAJYAAAC8AAAA4wAAAP0AAAD/AAAA/wAAAP8AAAD/AAAA/wAAAP8AAADyAAAA&#13;&#10;xQAAAJ4AAAB4AAAAUQAAACoAAAAK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rAAAA/wAAAMcAAAAE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YA&#13;&#10;AAAxAAAAVwAAAH4AAAClAAAAzAAAAPIAAAD/AAAA/wAAAP8AAAD/AAAA/wAAAP8AAAD/AAAA3QAA&#13;&#10;ALYAAACPAAAAaAAAAEIAAAAbAAAAA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QAAAA4QAAAP8AAACF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T&#13;&#10;AAAAQAAAAGcAAACNAAAAtAAAANsAAAD5AAAA/wAAAP8AAAD/AAAA/wAAAP8AAAD/AAAA+AAAAM0A&#13;&#10;AACnAAAAgAAAAFkAAAAyAAAAD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&#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AAAA&#13;&#10;KAAAAE8AAAB2AAAAnQAAAMMAAADqAAAA/wAAAP8AAAD/AAAA/wAAAP8AAAD/AAAA/wAAAOoAAAC+&#13;&#10;AAAAlwAAAHEAAABKAAAAIwAAAA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&#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AAA&#13;&#10;ADgAAABeAAAAhQAAAKwAAADTAAAA9AAAAP8AAAD/AAAA/wAAAP8AAAD/AAAA/wAAAPwAAADWAAAA&#13;&#10;rwAAAIgAAABhAAAAOwAAAB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&#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AA&#13;&#10;AABHAAAAbgAAAJQAAAC7AAAA4gAAAP0AAAD/AAAA/wAAAP8AAAD/AAAA/wAAAP8AAADyAAAAxgAA&#13;&#10;AKAAAAB5AAAAUgAAACsAAAAK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&#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YAAAAv&#13;&#10;AAAAVgAAAH0AAACkAAAAygAAAPEAAAD/AAAA/wAAAP8AAAD/AAAA/wAAAP8AAAD/AAAA3gAAALcA&#13;&#10;AACQAAAAagAAAEMAAAAcAAAAA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&#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qAAAAqQAAAP4AAAD/AAAA8wAAAIYAAAAQ&#13;&#10;AAAAAAAAAAAAAAAAAAAAAAAAAAAAAAAAAAAAAAAAAAAAAAAAAAAAAAAAAAAAAAAAAAAAAAAAAAAA&#13;&#10;AAAAAAAAAAAAAAAAAAAAAAAAAAAAAAAAAAAAAAAAAAAAAAAAAAAGAAAA1wAAABkAAAAAAAAAAAAA&#13;&#10;AAAAAAAPAAAAAAAAACwAAAD9AAAA/wAAAFkAAAAAAAAAAAAAAAAAAAAAAAAAAAAAAAAAAAAAAAAA&#13;&#10;AAAAAAAAAAAAAAAAAAAAAAAAAAAAAAAAAAAAAAAAAAAAAAAAAAAAAAAAAAAAAAAAFgAAAP8AAAAr&#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SAAAA&#13;&#10;PwAAAGUAAACMAAAAswAAANoAAAD5AAAA/wAAAP8AAAD/AAAA/wAAAP8AAAD/AAAA+AAAAM8AAACo&#13;&#10;AAAAgQAAAFoAAAA0AAAAD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8AAAD/AAAAzwAAAAY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JwAA&#13;&#10;AE4AAAB1AAAAmwAAAMIAAADpAAAA/wAAAP8AAAD/AAAA/wAAAP8AAAD/AAAA/wAAAOsAAAC/AAAA&#13;&#10;mQAAAHIAAABLAAAAJAAAAA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wAAADbAAAA/wAAAJ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wAAADYA&#13;&#10;AABdAAAAhAAAAKsAAADRAAAA8wAAAP8AAAD/AAAA/wAAAP8AAAD/AAAA/wAAAPwAAADXAAAAsAAA&#13;&#10;AIkAAABjAAAAPAAAAB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1AAAA+gAAAP4AAABI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8AAABG&#13;&#10;AAAAbAAAAJMAAAC6AAAA4QAAAPwAAAD/AAAA/wAAAP8AAAD/AAAA/wAAAP8AAADyAAAAyAAAAKEA&#13;&#10;AAB6AAAAUwAAAC0AAAA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P8AAADoAAAAFg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YAAAAuAAAA&#13;&#10;VQAAAHwAAACiAAAAyQAAAPAAAAD/AAAA/wAAAP8AAAD/AAAA/wAAAP8AAAD/AAAA3wAAALgAAACS&#13;&#10;AAAAawAAAEQAAAAdAAAAA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AAALwAAAD/AAAA&#13;&#10;twAAAAE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SAAAAPQAA&#13;&#10;AGQAAACLAAAAsgAAANgAAAD4AAAA/wAAAP8AAAD/AAAA/wAAAP8AAAD/AAAA+AAAANAAAACpAAAA&#13;&#10;ggAAAFwAAAA1AAAA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&#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AAAJgAAAE0A&#13;&#10;AABzAAAAmgAAAMEAAADoAAAA/wAAAP8AAAD/AAAA/wAAAP8AAAD/AAAA/wAAAOwAAADBAAAAmgAA&#13;&#10;AHMAAABMAAAAJgAAAA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&#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8AAAD/AAAA/w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wAAADUAAABc&#13;&#10;AAAAgwAAAKkAAADQAAAA8gAAAP8AAAD/AAAA/wAAAP8AAAD/AAAA/wAAAPwAAADYAAAAsQAAAIsA&#13;&#10;AABkAAAAPQAAAB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&#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AAABsAAAA5wAAAP8AAAD/AAAA&#13;&#10;wgAAAD4AAAAAAAAAAAAAAAAAAAAAAAAAAAAAAAAAAAAAAAAAAAAAAAAAAAAAAAAAAAAAAAAAAAAA&#13;&#10;AAAAAAAAAAAAAAAAAAAAAAAAAAAAAAAAAAAAAAAAAAAAAAAAAAAAAQAAAFMAAADRAAAA/wAAAP8A&#13;&#10;AAD/AAAA9AAAAAAAAAAAAAAAAAAAAAAAAAAAAAAAAAAAAAAAAAAAAAAAAAAAACEAAAD/AAAA/wAA&#13;&#10;AF8AAAAAAAAAAAAAAAAAAAAAAAAAAAAAAAAAAAAAAAAAAAAAAAAAAAAnAAAA/AAAAP8AAAB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8AAAD/AAAA/w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4AAABEAAAA&#13;&#10;awAAAJIAAAC5AAAA3wAAAPwAAAD/AAAA/wAAAP8AAAD/AAAA/wAAAP8AAADzAAAAyQAAAKIAAAB7&#13;&#10;AAAAVQAAAC4AAAA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&#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8AAAD/AAAA/w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YAAAAtAAAAVAAA&#13;&#10;AHoAAAChAAAAyAAAAO8AAAD/AAAA/wAAAP8AAAD/AAAA/wAAAP8AAAD/AAAA4AAAALoAAACTAAAA&#13;&#10;bAAAAEUAAAAf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&#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8AAAD/AAAA/w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RAAAAPAAAAGMA&#13;&#10;AACKAAAAsAAAANcAAAD4AAAA/wAAAP8AAAD/AAAA/wAAAP8AAAD/AAAA+QAAANEAAACqAAAAhAAA&#13;&#10;AF0AAAA2AAAAD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&#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8AAAD/AAAA/w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AAAJQAAAEsAAABy&#13;&#10;AAAAmQAAAMAAAADmAAAA/wAAAP8AAAD/AAAA/wAAAP8AAAD/AAAA/wAAAOwAAADCAAAAmwAAAHQA&#13;&#10;AABOAAAAJwAAAAY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&#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gAAADQAAABbAAAA&#13;&#10;gQAAAKgAAADPAAAA8gAAAP8AAAD/AAAA/wAAAP8AAAD/AAAA/wAAAP0AAADZAAAAswAAAIwAAABl&#13;&#10;AAAAPgAAAB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&#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YAAADLAAAA/wAAAP8AAADhAAAA&#13;&#10;ZgAAAAQAAAAAAAAAAAAAAAAAAAAAAAAAAAAAAAAAAAAAAAAAAAAAAAAAAAAAAAAAAAAAAAAAAAAA&#13;&#10;AAAAAAAAAAAAAAAAAAAAAAAAAAAAAAAAAAAAAAAAAAAAAAABAAAAVQAAANMAAAD/AAAA/wAAAP8A&#13;&#10;AAArAAAAAAAAABUAAADPAAAAAAAAAAAAAAAAAAAAAAAAAAAAAAAAAAAA4gAAAKcAAAAAAAAAAAAA&#13;&#10;AAAAAAAAAAAAAAAAAAAAAAAAAAAAAAAAAAAAAAAAAAAABwAAAMsAAAD/AAAA5wAAAA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wAAABDAAAAagAA&#13;&#10;AJEAAAC3AAAA3gAAAPwAAAD/AAAA/wAAAP8AAAD/AAAA/wAAAP8AAADzAAAAygAAAKMAAAB9AAAA&#13;&#10;VgAAAC8AAAAM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&#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UAAAAsAAAAUgAAAHkA&#13;&#10;AACgAAAAxwAAAO0AAAD/AAAA/wAAAP8AAAD/AAAA/wAAAP8AAAD/AAAA4gAAALsAAACUAAAAbQAA&#13;&#10;AEcAAAAgA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&#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&#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RAAAAOwAAAGIAAACI&#13;&#10;AAAArwAAANYAAAD3AAAA/wAAAP8AAAD/AAAA/wAAAP8AAAD/AAAA+QAAANIAAACsAAAAhQAAAF4A&#13;&#10;AAA3AAAAE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&#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CAAAAIwAAAEoAAABxAAAA&#13;&#10;mAAAAL4AAADlAAAA/gAAAP8AAAD/AAAA/wAAAP8AAAD/AAAA/wAAAO0AAADDAAAAnAAAAHYAAABP&#13;&#10;AAAAKAAAAA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&#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gAAADMAAABZAAAAgAAA&#13;&#10;AKcAAADOAAAA8QAAAP8AAAD/AAAA/wAAAP8AAAD/AAAA/wAAAP0AAADbAAAAtAAAAI0AAABmAAAA&#13;&#10;QAAAAB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sAAABCAAAAaQAAAI8A&#13;&#10;AAC2AAAA3QAAAPsAAAD/AAAA/wAAAP8AAAD/AAAA/wAAAP8AAAD0AAAAywAAAKUAAAB+AAAAVwAA&#13;&#10;ADAAAAA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UAAAAqAAAAUQAAAHgAAACf&#13;&#10;AAAAxQAAAOwAAAD/AAAA/wAAAP8AAAD/AAAA/wAAAP8AAAD/AAAA4wAAALwAAACVAAAAbwAAAEgA&#13;&#10;AAAhA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QAAAAOgAAAGAAAACHAAAA&#13;&#10;rgAAANUAAAD3AAAA/wAAAP8AAAD/AAAA/wAAAP8AAAD/AAAA+QAAANQAAACtAAAAhgAAAF8AAAA5&#13;&#10;AAAAE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13;&#10;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IgAAAEkAAABwAAAAlgAA&#13;&#10;AL0AAADkAAAA/gAAAP8AAAD/AAAA/wAAAP8AAAD/AAAA/wAAAO0AAADEAAAAngAAAHcAAABQAAAA&#13;&#10;KQAAAA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13;&#10;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CgAAADEAAABYAAAAfwAAAKYA&#13;&#10;AADMAAAA8QAAAP8AAAD/AAAA/wAAAP8AAAD/AAAA/wAAAP0AAADcAAAAtQAAAI4AAABoAAAAQQAA&#13;&#10;ABo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13;&#10;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oAAABBAAAAZwAAAI4AAAC1&#13;&#10;AAAA3AAAAPsAAAD/AAAA/wAAAP8AAAD/AAAA/wAAAP8AAAD0AAAAzQAAAKYAAAB/AAAAWAAAADIA&#13;&#10;AAA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3;&#10;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UAAAApAAAAUAAAAHcAAACdAAAA&#13;&#10;xAAAAOsAAAD/AAAA/wAAAP8AAAD/AAAA/wAAAP8AAAD/AAAA5AAAAL0AAACXAAAAcAAAAEkAAAAi&#13;&#10;A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13;&#10;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QAAAAOAAAAF8AAACGAAAArQAA&#13;&#10;ANMAAAD2AAAA/wAAAP8AAAD/AAAA/wAAAP8AAAD/AAAA+gAAANUAAACuAAAAhwAAAGEAAAA6AAAA&#13;&#10;E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IQAAAEgAAABuAAAAlQAAALwA&#13;&#10;AADjAAAA/gAAAP8AAAD/AAAA/wAAAP8AAAD/AAAA/wAAAO4AAADGAAAAnwAAAHgAAABRAAAAKwAA&#13;&#10;AA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QAAADAAAABXAAAAfgAAAKQAAADL&#13;&#10;AAAA8AAAAP8AAAD/AAAA/wAAAP8AAAD/AAAA/wAAAP0AAADdAAAAtgAAAJAAAABpAAAAQgAAABsA&#13;&#10;A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kAAAA/AAAAZgAAAI0AAAC0AAAA&#13;&#10;2gAAAPsAAAD/AAAA/wAAAP8AAAD/AAAA/wAAAP8AAAD1AAAAzgAAAKcAAACAAAAAWgAAADMAAAAO&#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&#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QAAAAoAAAATwAAAHUAAACcAAAAwwAA&#13;&#10;AOoAAAD/AAAA/wAAAP8AAAD/AAAA/wAAAP8AAAD/AAAA5QAAAL8AAACYAAAAcQAAAEoAAAAkAAAA&#13;&#10;B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PAAAANwAAAF4AAACFAAAAqwAAANIA&#13;&#10;AAD2AAAA/wAAAP8AAAD/AAAA/wAAAP8AAAD/AAAA+gAAANYAAACvAAAAiQAAAGIAAAA7AAAAF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8AAAD/AAAA/wAAAAAAAAAA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8AAAD/&#13;&#10;AAAA/wAAAAAAAAAA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6AAAA/wAAAM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8AAAA/wAAAM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gAAAO4AAAC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wAAAM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wAAAP8AAADwAAAAE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wAAAM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QAAAA8AAAAP8AAAD/AAAAf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BBAAAA/wAAAL4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DAAAA/wAAAP8AAAD/AAAA7gAAAA4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DAAAA/wAAALw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MAAADyAAAA/wAAAP8AAAD/AAAA/wAAAH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EAAAA/wAAALs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IcAAAD/AAAA/wAAAP8AAAD/AAAA/wAAAOwAAAAM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GAAAA/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2&#13;&#10;AAAA/wAAAP8AAAD/AAAA/wAAAP8AAAD/AAAA/wAAAP8AAADfAAAA/wAAAP/+/v7/////////////&#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FQAAAPQAAAD/AAAA/wAAAP8AAAD/AAAA/wAAAP8A&#13;&#10;AAB2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cAAAA/wAAAP8AAAD/AAAA/wAAAP8AAADZAAAA&#13;&#10;hgAAADM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iwAAAP8AAAD/AAAA/wAAAP8AAAD/AAAA/wAAAP8AAADpAAAAC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DAAAA/wAAAP8AAADRAAAAfwAAACw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YAAAA9gAAAP8AAAD/AAAA/wAAAP8AAAD/AAAA/wAA&#13;&#10;AP8AAAD/AAAAc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1AAAAdwAAACQ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Q&#13;&#10;AAAA/wAAAP8AAAD/AAAA/wAAAP8AAAD/AAAA/wAAAP8AAAD/AAAA5wAAAAg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cAAADuAAAA+QAAAPoAAAD8AAAA/gAAAP8AAAD/AAAA&#13;&#10;/wAAAP8AAAD/AAAA/wAAAG0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TwAAAP8AAACxAAAAAwAAAAQAAAAGAAAACAAAAA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Cv&#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S&#13;&#10;AAAA/wAAAK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8vL&#13;&#10;y/+ysrL/9vb2////////////////////////////////////////////////////////////////&#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gAAAP8AAACt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UAAAA/wAAAK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&#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VAAAAP8A&#13;&#10;AACr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WAAAA/wAAAK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&#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QAAAP8AAACq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XAAAA/wAAAKg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&#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VwAA&#13;&#10;AP8AAACo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ZAAAA/wAAAK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&#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bAAAA/wAAAK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&#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cAAAA/wAAAK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&#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dAAAA/wAAAK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&#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&#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&#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YwAAAP8AAACb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&#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ZQAAAP8AAAC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&#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ZwAAAP8AAACY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&#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CX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qAAAA/wAAAJQ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&#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P8AAACV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sAAAA/wAA&#13;&#10;AJ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&#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AAAAP8AAAC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tAAAA/wAAAJ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&#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QAAAP8AAACS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vAAAA&#13;&#10;/wAAAJ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&#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wAAAP8AAACQ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xAAAA/wAAAI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&#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z&#13;&#10;AAAA/wAAAI0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&#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0AAAA/wAAAIs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&#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1AAAA/wAAAI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&#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13;&#10;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13;&#10;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13;&#10;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wAAAP8AAAC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13;&#10;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fQAAAP8AAACC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13;&#10;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wAAAP8AAA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13;&#10;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gAAAAP8AAAB/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CAAAA/wAAAH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13;&#10;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&#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gAAAP8AAAB9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EAAAA/wAAAH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13;&#10;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hAAAAP8AAAB7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FAAAA/wAAAH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13;&#10;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QAAAP8AAAB6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HAAAA/wAAAHg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13;&#10;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gAAAP8AAAB4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JAAAA/wAAAHY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13;&#10;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KAAAA/wAAAH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13;&#10;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MAAAA/wAA&#13;&#10;AH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13;&#10;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NAAAA/wAAAH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13;&#10;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13;&#10;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13;&#10;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13;&#10;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wAAAP8AAABr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13;&#10;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QAAAP8A&#13;&#10;AABq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13;&#10;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wAAAP8AAABp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AAA&#13;&#10;AP8AAAB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aAAAA/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gAAAP8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cAAAA/wAAAG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nAAAAP8AAABj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dAAAA/wAAAG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nQAAAP8AAAB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fAAAA/w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ngAAAP8AAABg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hAAAA/wAAAF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iAAAA/wAAAF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kAAAA/wAAAFs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lAAAA/wAAAF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qwAAAP8AAABU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rQAAAP8AAAB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rwAAAP8AAABR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sAAAAP8AAABP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AAAA/wAAAE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sgAAAP8AAAB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0&#13;&#10;AAAA/wAAAE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tAAAAP8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1AAAA/wAAAE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QAAAP8A&#13;&#10;AAB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3AAAA/wAAAEg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tgAAAP8AAAB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5AAAA/wAAAEY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6AAAA/wAAAE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8AAAA/wAAAE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9AAAA/wAAAE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wAAAP8AAAA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xQAAAP8AAAA6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xgAAAP8AAAA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yAAAAP8AAAA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KAAAA/wAAAD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ygAAAP8AAAA1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MAAAA/wAAAD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zAAAAP8AAAA0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NAAAA/wAA&#13;&#10;AD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zQAAAP8AAAAy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PAAAA/w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zgAAAP8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RAAAA&#13;&#10;/wAAAC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SAAAA/wAAAC0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U&#13;&#10;AAAA/wAAAC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UAAAA/wAAAC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2wAAAP8AAAA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3QAAAP8AAAA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3gAAAP8AAAAh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4AAAAP8AAAAf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iAAAA/wAAAB0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4gAAAP8A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kAAAA/wAAABs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4wAAAP8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lAAAA/wAAAB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5Q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nAAAA/wAAABg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5gAAAP8AAAAY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pAAAA/wAAAB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qAAAA/wAAAB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sAAAA/wAAAB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sAAAA/wAA&#13;&#10;ABE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8wAAAP8AAAAM&#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9QAAAP8AAAAK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9gAAAP8A&#13;&#10;AAAJ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P8AAAAH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6AAAA/wAAAA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gAA&#13;&#10;AP8AAAAF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7AAAA/wAAAA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A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9AAAA/w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AAAP8AAAA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w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8AAAAP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kAAAA4gAA&#13;&#10;AAwAAAAAAAAAAAAAAAAAAAAAAAAAAAAAAAAAAAAAAAAAAAAAAAAAAAAAAAAAAAAAAAAAAAAAAAAA&#13;&#10;AAAAAAAAAAAAAAAAAAAAAAAAAAAAAAAAAAAAAAAAAAAAAAAAAAAAAAAAAAAAAAAAAAAAAAAAAAAA&#13;&#10;AAAAAAAAAAAAAAAAAAAAAAAAAAAAAAAAAAAAAAAAAAAAAAAAAAAAAAAAAAAAAAAAAAAAAAAAAAAA&#13;&#10;AAAAAAAAAAAAAAAAAAAAAAAABQAAAOoAAADNAAAAC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6gAAAJMAAAAAAAAAAAAAAAAAAAAAAAAAAAAAAAAA&#13;&#10;AAAAAAAAAAAAAAAAAAAAAAAAAAAAAAAAAAAAAAAAAAAAAAAAAAAAAAAAAAAAAAAAAAAAAAAAAAAA&#13;&#10;AAAAAAAAAAAAAAAAAAAAAAAAAAAAAAAAAAAAAAAAAAAAAAAAAAAAAAAAAAAAAAAAAAAAAAAAAAAA&#13;&#10;AAAAAAAAAAAAAAAAAAAAAAAAAAAAAAAAAAAAAAAAAAAAAAAAAAAAAAAAAAAAAAAAiAAAAOoAAAAe&#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AAAANIAAACPAAAAAQAAAAAAAAAAAAAAAAAAAAAAAAAAAAAAAAAAAAAAAAAAAAAAAAAAAAAAAAAA&#13;&#10;AAAAAAAAAAAAAAAAAAAAAAAAAAAAAAAAAAAAAAAAAAAAAAAAAAAAAAAAAAAAAAAAAAAAAAAAAAAA&#13;&#10;AAAAAAAAAAAAAAAAAAAAAAAAAAAAAAAAAAAAAAAAAAAAAAAAAAAAAAAAAAAAAAAAAAAAAAAAAAAA&#13;&#10;AAAAAAAAAAAAAAAAAAIAAACXAAAA4gAAADg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AAACOAAAAegAAAAAAAAAAAAAAAAAA&#13;&#10;AAAAAAAAAAAAAAAAAAAAAAAAAAAAAAAAAAAAAAAAAAAAAAAAAAAAAAAAAAAAAAAAAAAAAAAAAAAA&#13;&#10;AAAAAAAAAAAAAAAAAAAAAAAAAAAAAAAAAAAAAAAAAAAAAAAAAAAAAAAAAAAAAAAAAAAAAAAAAAAA&#13;&#10;AAAAAAAAAAAAAAAAAAAAAAAAAAAAAAAAAAAAAAAAAAAAAAAAAAAAAAAAAIAAAACYAAAAD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wAAAAAAAAAAAAAAAAAAAAAAAAAAAAAAAAAAAAAAAAAAAAAAAAAAAAAA&#13;&#10;AAAAAAAAAAAAAAAAAAAAAAAAAAAAAAAAAAAAAAAAAAAAAAAAAAAAAAAAAAAAAAAAAAAAAAAAAAAA&#13;&#10;AAAAAAAAAAAAAAAAAAAAAAAAAAAAAAAAAAAAAAAAAAAAAAAAAAAAAAAAAAAAAAAAAAAAAAAAAAAA&#13;&#10;AAAAAAAAAAAAAAAAAAAAAAg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">
                <v:shape id="Text Box 7" o:spid="_x0000_s1063" type="#_x0000_t202" style="position:absolute;left:1388;width:4045;height:28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" fillcolor="white [3201]" stroked="f" strokeweight=".5pt">
                  <v:textbox>
                    <w:txbxContent>
                      <w:p w:rsidR="002145A4" w:rsidRPr="008755BB" w:rsidRDefault="002145A4" w:rsidP="003E1B42">
                        <w:pPr>
                          <w:ind w:firstLine="0"/>
                          <w:rPr>
                            <w:b/>
                          </w:rPr>
                        </w:pPr>
                        <w:r w:rsidRPr="008755BB">
                          <w:rPr>
                            <w:b/>
                          </w:rPr>
                          <w:t>(</w:t>
                        </w:r>
                        <w:ins w:id="4" w:author="Agus Surachman" w:date="2021-01-24T18:34:00Z">
                          <w:r w:rsidRPr="005C0967">
                            <w:rPr>
                              <w:b/>
                              <w:color w:val="000000" w:themeColor="text1"/>
                            </w:rPr>
                            <w:t>A</w:t>
                          </w:r>
                        </w:ins>
                        <w:r w:rsidRPr="008755BB">
                          <w:rPr>
                            <w:b/>
                          </w:rPr>
                          <w:t>)</w:t>
                        </w:r>
                      </w:p>
                    </w:txbxContent>
                  </v:textbox>
                </v:shape>
                <v:shape id="Picture 119" o:spid="_x0000_s1064" type="#_x0000_t75" style="position:absolute;top:3472;width:82149;height:335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">
                  <v:imagedata r:id="rId29" o:title=""/>
                </v:shape>
              </v:group>
            </w:pict>
          </mc:Fallback>
        </mc:AlternateContent>
      </w:r>
    </w:p>
    <w:p w:rsidR="003E1B42" w:rsidRDefault="003E1B42" w:rsidP="003E1B42">
      <w:pPr>
        <w:tabs>
          <w:tab w:val="left" w:pos="2478"/>
        </w:tabs>
        <w:ind w:firstLine="0"/>
      </w:pPr>
    </w:p>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3E1B42" w:rsidP="003E1B42"/>
    <w:p w:rsidR="003E1B42" w:rsidRPr="003E1B42" w:rsidRDefault="00411A38" w:rsidP="003E1B42">
      <w:r>
        <w:rPr>
          <w:noProof/>
        </w:rPr>
        <mc:AlternateContent>
          <mc:Choice Requires="wpg">
            <w:drawing>
              <wp:anchor distT="0" distB="0" distL="114300" distR="114300" simplePos="0" relativeHeight="251681280" behindDoc="0" locked="0" layoutInCell="1" allowOverlap="1">
                <wp:simplePos x="0" y="0"/>
                <wp:positionH relativeFrom="column">
                  <wp:posOffset>254643</wp:posOffset>
                </wp:positionH>
                <wp:positionV relativeFrom="paragraph">
                  <wp:posOffset>172905</wp:posOffset>
                </wp:positionV>
                <wp:extent cx="7662215" cy="1607820"/>
                <wp:effectExtent l="0" t="0" r="0" b="0"/>
                <wp:wrapNone/>
                <wp:docPr id="53" name="Group 53"/>
                <wp:cNvGraphicFramePr/>
                <a:graphic xmlns:a="http://schemas.openxmlformats.org/drawingml/2006/main">
                  <a:graphicData uri="http://schemas.microsoft.com/office/word/2010/wordprocessingGroup">
                    <wpg:wgp>
                      <wpg:cNvGrpSpPr/>
                      <wpg:grpSpPr>
                        <a:xfrm>
                          <a:off x="0" y="0"/>
                          <a:ext cx="7662215" cy="1607820"/>
                          <a:chOff x="0" y="0"/>
                          <a:chExt cx="7662215" cy="1607820"/>
                        </a:xfrm>
                      </wpg:grpSpPr>
                      <wps:wsp>
                        <wps:cNvPr id="130" name="Text Box 130"/>
                        <wps:cNvSpPr txBox="1"/>
                        <wps:spPr>
                          <a:xfrm>
                            <a:off x="0" y="0"/>
                            <a:ext cx="404463" cy="288886"/>
                          </a:xfrm>
                          <a:prstGeom prst="rect">
                            <a:avLst/>
                          </a:prstGeom>
                          <a:solidFill>
                            <a:schemeClr val="lt1"/>
                          </a:solidFill>
                          <a:ln w="6350">
                            <a:noFill/>
                          </a:ln>
                        </wps:spPr>
                        <wps:txbx>
                          <w:txbxContent>
                            <w:p w:rsidR="002145A4" w:rsidRPr="008755BB" w:rsidRDefault="002145A4" w:rsidP="003E1B42">
                              <w:pPr>
                                <w:ind w:firstLine="0"/>
                                <w:rPr>
                                  <w:b/>
                                </w:rPr>
                              </w:pPr>
                              <w:r w:rsidRPr="008755BB">
                                <w:rPr>
                                  <w:b/>
                                </w:rPr>
                                <w:t>(</w:t>
                              </w:r>
                              <w:r>
                                <w:rPr>
                                  <w:b/>
                                </w:rPr>
                                <w:t>B</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0" name="Picture 120"/>
                          <pic:cNvPicPr>
                            <a:picLocks noChangeAspect="1"/>
                          </pic:cNvPicPr>
                        </pic:nvPicPr>
                        <pic:blipFill rotWithShape="1">
                          <a:blip r:embed="rId30" cstate="print">
                            <a:extLst>
                              <a:ext uri="{28A0092B-C50C-407E-A947-70E740481C1C}">
                                <a14:useLocalDpi xmlns:a14="http://schemas.microsoft.com/office/drawing/2010/main" val="0"/>
                              </a:ext>
                            </a:extLst>
                          </a:blip>
                          <a:srcRect b="48985"/>
                          <a:stretch/>
                        </pic:blipFill>
                        <pic:spPr bwMode="auto">
                          <a:xfrm>
                            <a:off x="544010" y="578734"/>
                            <a:ext cx="4014470" cy="7289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5" name="Picture 4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5104435" y="0"/>
                            <a:ext cx="2557780" cy="1607820"/>
                          </a:xfrm>
                          <a:prstGeom prst="rect">
                            <a:avLst/>
                          </a:prstGeom>
                        </pic:spPr>
                      </pic:pic>
                    </wpg:wgp>
                  </a:graphicData>
                </a:graphic>
              </wp:anchor>
            </w:drawing>
          </mc:Choice>
          <mc:Fallback>
            <w:pict>
              <v:group id="Group 53" o:spid="_x0000_s1065" style="position:absolute;left:0;text-align:left;margin-left:20.05pt;margin-top:13.6pt;width:603.3pt;height:126.6pt;z-index:251681280" coordsize="76622,16078"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Q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cAAAA0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s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A9AAAAD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4AAADhHx8f/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y8vL/8AAADzAAAAZ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sAAAA/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cAAAAhAAAAAAAAAAAAAAAAAAAAAAAAAAAA&#13;&#10;AAAA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MM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oQ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OsAAAA0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QAAAPA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H4AAAABAAAAAAAAAAAAAAAAAAAAAAAAAAAAAAD/MzMz/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Kysv8jIyP/AAAAu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ERER/6mpq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9+fn7/AQEB4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QEB5U9PT/+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&#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&#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&#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&#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&#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&#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&#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&#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&#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&#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&#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&#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&#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&#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13;&#10;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&#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&#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&#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&#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&#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&#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&#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&#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&#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&#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&#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&#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&#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&#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&#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13;&#10;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&#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&#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&#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13;&#10;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&#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&#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&#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13;&#10;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&#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&#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13;&#10;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&#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&#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&#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&#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&#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&#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&#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&#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&#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&#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&#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&#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&#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&#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13;&#10;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&#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&#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&#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&#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&#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&#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&#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&#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&#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&#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&#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&#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&#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&#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&#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13;&#10;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&#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&#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&#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13;&#10;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&#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&#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13;&#10;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&#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13;&#10;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&#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13;&#10;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&#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13;&#10;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&#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&#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&#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&#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&#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&#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&#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&#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&#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&#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&#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&#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&#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wAAAOYdHR3/RERE/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LS0t/wAAAPgAAABo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&#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8nJyf8nJyf/AAAAu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YFBQU/7+/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Ojo7/AQEB4A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oAAAAu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ygAAAF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QEB5VlZWf/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7Cw&#13;&#10;sP8gICD/AAAAeAAAAAEAAAAAAAAAAAAAAAAAAAAAAAAAAAAAAP8CAgL/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AgI/wEBAf8AAADE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KIBAQH/BwcH/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UFBf8AAADtAAAAN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AAAAI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IA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yAwMD/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BwcH/wEBAf8AAAB/AAAAAQAA&#13;&#10;AAAAAAAAAAAAAAAAAAAAAAAA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gAAAE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PA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FUAAAAT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wAAAFc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gAAAC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EQAAAFY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F0AAAAn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B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F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A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xAAAA7gMDA/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FBQX/AAAA/wAAAG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AAACA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BAAAAAAAAAAAAAAAAAAAAAAAAAAA&#13;&#10;AAAAAA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CZ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IM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C5AAAAK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Dh&#13;&#10;XFxc/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5CQkP8AAADzAAAAZ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EAAAC8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BkAAAAAgAAAAAAAAAAAAAAAAAAAAAAAAAAAAAA/xISEv9FRUX/&#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BQUH/DAwM/wAAAL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nAYGBv89PT3/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Li4u/wAAAOUAAAAx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wAAAOocHBz/RERE/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&#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13;&#10;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&#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&#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&#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&#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&#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&#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&#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&#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&#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&#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&#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&#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&#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&#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&#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13;&#10;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&#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&#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&#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13;&#10;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&#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&#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13;&#10;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&#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13;&#10;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&#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13;&#10;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&#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13;&#10;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&#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&#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&#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&#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&#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&#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&#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&#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&#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&#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&#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&#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&#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&#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13;&#10;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&#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&#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&#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&#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&#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&#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&#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&#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&#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&#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&#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&#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&#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&#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&#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&#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&#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&#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&#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&#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13;&#10;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&#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13;&#10;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&#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13;&#10;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&#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13;&#10;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&#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&#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&#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&#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&#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&#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&#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&#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&#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&#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&#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&#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&#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&#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13;&#10;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&#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&#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&#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&#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&#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&#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&#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&#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&#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&#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&#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&#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&#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&#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&#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13;&#10;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&#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&#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&#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13;&#10;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&#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&#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13;&#10;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&#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13;&#10;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&#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13;&#10;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&#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UVFR/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4CAg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13;&#10;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QAAAO0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Bs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RERP8NDQ3/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BgYG/z8/P/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8vLy//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NAAAAP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QwAAAB0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R4eH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zs7O/8KCgr/AAAAeAAAAAEA&#13;&#10;AAAAAAAAAAAAAAAAAAAAAAAAAA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EBAQQQEBAyJSUlaSoqKnoeHh5YCAgIFwEBAQ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gICBSMjI2NXV1f4WVlZ/FlZWf9bW1v/Tk5O4RkZGUs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BFxcXQ1FRUedISEjONDQ0lTo6OqZQUFDnWlpa/1JSUusM&#13;&#10;DAw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FBQUPMzMzkkFBQb0AAAAEAAAAAAAAAAAfHx9Z&#13;&#10;UlJS61paWv8rKyt7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JCQkaKioqeRUVFT4AAAAAAAAA&#13;&#10;AAAAAAAAAAAAQEBAt1hYWP41NTWY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CAgIFBQUFEAAA&#13;&#10;AAAAAAAAAAAAAAAAAAAAAAAANTU1l1dXV/ooKCh1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0NDwFhYWPsNDQ0o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PDw8qUVFR6To6OqgCAgI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3NzeeUVFR6Q8PDy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0dHVRQUFDoHx8f&#13;&#10;WwAAAAEAAAAAAAAAAAAAAAAAAAAAAAAAAAAAAAAAAAAAAAAAAAAAAAAAAAAAAAAAAAAAAAAAAAAA&#13;&#10;AAAAAAAAAAAAAAAAAAAAAAAAAAAAAAAAAAAAlQAAAM4AAADOAAAAzgAAAM4AAAC3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BQUO0tL&#13;&#10;S9gqKip6AgICCAAAAAAAAAAAAAAAAAAAAAAAAAAAAAAAAAAAAAAAAAAAAAAAAAAAAAAAAAAAAAAA&#13;&#10;AAAAAAAAAAAAAAAAAAAAAAAAAAAAAAAAAAAAAAAAAAAAAAAAuwAAAP8AAAD/AAAA/wAAAP8AAADm&#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O&#13;&#10;Dg4pRUVFxjAwMIgFBQUOAAAAAAAAAAAAAAAAAAAAAQ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gICBlBQUG+MTExjwUFBQ8AAAAAAAAAAAEBAQMMDAwhERERM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QAAABMAAAASAAAAEQAAABEAAAARAAAAEwAAABEAAAADAAAAAAAAAAAAAAAAAAAADAAAABMAAAAS&#13;&#10;AAAAEQAAABIAAAATAAAAD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CgoKHTs7O6hCQkK8FhYWQA8PDysQEBAvExMTNx8fH1lHR0fMHx8fVw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gAA&#13;&#10;ABcAAAAhAAAAIwAAABwAAAA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CQkdPT09r19fX/9dXV3/YGBg/2BgYP9gYGD/YGBg/19fX/9QUFDoAwMD&#13;&#10;CQ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AAAAbAAAAMgAAAD8AAAA/wAAAOMAAACSAAAAK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FBQ7R0dHw0FBQbxCQkK8QkJCvEJCQrxCQkK8QkJCvEJC&#13;&#10;QrwrKyt6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0AAACFAAAA/wAAAP8AAAD/AAAA/wAAAP8AAAD/AAAA3AAAAD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QAAAGAAAAD7AAAA/wAAAP8AAAD/AAAA/wAAAP8AAAD/AAAA/wAAAMwAAAAQ&#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OQAAAPo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PQ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NAAAAPA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EsAAADvAAAA/wAAAP8AAAD/AAAA/wAAAP8AAAD/AAAA/gAAALcAAAA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MAAABdAAAA8QAAAP0AAAD/AAAA/wAAAP4AAAD5AAAAuwAA&#13;&#10;AB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PgAAAJ4AAADVAAAA3gAAALoA&#13;&#10;AABkAAAAB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F4AAAD3AAAAfgAAAAAAAAAAAAAAAAAAAAAAAAAAAAAAAAAAAAAAAABxAAAA2QAAABYAAAAAAAAA&#13;&#10;AAAAAAAAAAAAAAAAAAAAAAAAAAAAAAAAAAAAAAAAAAAAAAAAAAAAAAAAAAAAAAAAAAAAAAAAAAAA&#13;&#10;AAAAAAAAAAAAAAAAAAAAAAAAAAAAAAAAAAAAAAAAAAAAAAAAAAAAAAAAAAAAAAAAAAAAAAAAACcA&#13;&#10;AADeAAAAzAAAAB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UAAADrAAAAN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wAAAIAAAAD/AAAA5QAAAIUAAAApAAAAAgAAAAAAAAAAAAAAKAAAAJAAAADfAAAAZAAA&#13;&#10;AAAAAAAAAAAAAAAAAAAAAAAAAAAAAAAAAAAAAAAAAAAAAAAAAAAAAAAAAAAAAAAAAAAAAAAAAAAA&#13;&#10;AAAAAAAAAAAAAAAAAAAAAAAAAAAAAAAAAAAAAAAAAAAAAAAAAAAAAAAAAAAAAAAAAAAAAAAAAAAA&#13;&#10;AAAAAAAAAAAAAABDAAAA6AAAAJ4AAAAH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wAAAPAA&#13;&#10;AAB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AAADgAAADUAAAA/wAAAPgAAADuAAAA6QAAAOIAAADpAAAA7QAAANIA&#13;&#10;AABSAAAABgAAAAAAAAAAAAAAAAAAAAAAAAAAAAAAAAAAAAAAAAAAAAAAAAAAAAAAAAAAAAAAAAAA&#13;&#10;AAAAAAAAAAAAAAAAAAAAAAAAAAAAAAAAAAAAAAAAAAAAAAAAAAAAAAAAAAAAAAAAAAAAAAAAAAAA&#13;&#10;AAAAAAAAAAAAAAAAAAAAAAAAAAACAAAALwAAALMAAACsAAAAF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AAACS&#13;&#10;AAAA1AAAAFIAAAA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AAAATAAAAeQAAAMIAAADjAAAA8QAAANkAAACx&#13;&#10;AAAAeAAAABEAAAACAAAAAAAAAAAAAAAAAAAAAAAAAAAAAAAAAAAAAAAAAAAAAAAAAAAAAAAAAAAA&#13;&#10;AAAAAAAAAAAAAAAAAAAAAAAAAAAAAAAAAAAAAAAAAAAAAAAAAAAAAAAAAAAAAAAAAAAAAAAAAAAA&#13;&#10;AAAAAAAAAAAAAAAAAAAAAAAAAAAAAAAAAAAAAAAAAAAAAAAAABEAAABtAAAAb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EwAAACEAAAAHQ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AAAFgAAACEAAAAbAAAAD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oAAABVAAAAsgAAANwAAADFAAAAiQAAAC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ADvAAAA/wAAAP8AAAD/AAAA/wAAAMQAAAA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QAAAMwAAAD/AAAA4gAAAMQAAADFAAAA7wAAAP8AAAB0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SAAAAPkAAACVAAAALwAAABEAAAARAAAAPwAAAM0A&#13;&#10;AAD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gAAAM0AAAApAAAAAAAAAAAAAAAA&#13;&#10;AAAAAAAAAFoAAADdAAAAAAAAAAAAAAAAAAAAAAAAAAAAAAAgAAAAFA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ZQAAAJwAAAAKAAAA&#13;&#10;AAAAAAAAAAAAAAAAAAAAACMAAADZAAAAAAAAAAAAAAAAAAAAAAAAAAAAAAB0AAAAQgAAAA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ZgAA&#13;&#10;ALIAAAAvAAAAHAAAAB8AAAAfAAAAIAAAAFEAAADNAAAAFwAAAB8AAAAfAAAAIAAAADUAAADSAAAA&#13;&#10;W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XwAAAPcAAADnAAAA5AAAAOUAAADlAAAA5QAAAOwAAAD4AAAA4wAAAOUAAADlAAAA5QAA&#13;&#10;AOkAAAD9AAAAW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XgAAAP8AAAD+AAAA/gAAAP4AAAD+AAAA/gAAAP0AAAD8AAAA/gAAAP4A&#13;&#10;AAD+AAAA/gAAAP4AAAD/AAAAV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ZAAAAMMAAABkAAAAUAAAAFAAAABQAAAAUAAAAFAAAABQ&#13;&#10;AAAAUAAAAFAAAABQAAAAUAAAAGwAAADpAAAAW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QAAAFMAAAAAAAAAAAAAAAAAAAAAAAAA&#13;&#10;AAAAAAAAAAAAAAAAAAAAAAAAAAAAAAAAAAAAAAAAAACRAAAATQAA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IgAAACAAAAAAAAAAAAAA&#13;&#10;AAAAAAAAAAAAAAAAAAAAAAAAAAAAAAAAAAAAAAAAAAAAAAAAAAAAAAAwAAAAGQ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QAAAAAAAAAAAAAAAAAAAAAAAAAFAAAADcAAAA7AAAAJQAAAAM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nAAAAWwAAAHMAAABNAAAAIAAAAAAAAAAjAAAAnAAAAPQAAAD9AAAAyAAAAFcA&#13;&#10;AAA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DkAAAC/AAAA/wAAAP8AAAD/AAAArwAAABwAAAChAAAA/wAAAP8AAAD/&#13;&#10;AAAA/wAAAOYAAABMAAAAB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EQAAAL8AAAD/AAAA5QAAAMgAAADzAAAA/wAAAMsAAAD/AAAA&#13;&#10;9QAAAJgAAABwAAAAmQAAAP4AAADQAAAAI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NQAAAPMAAACtAAAAPwAAACkAAAA+AAAA0QAA&#13;&#10;AP8AAAD2AAAAewAAABMAAAAAAAAAEwAAAKEAAAD/AAAAO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dHR07LCwsWQEBAQM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TAAAANAAAAA7AAAAAAAAAAAA&#13;&#10;AAAAAAAAOgAAAPsAAADBAAAADAAAAAAAAAAAAAAAAAAAADMAAADmAAAAS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oaGjVjY2PHeHh46DY2Nmw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XAAAAJIAAAAM&#13;&#10;AAAAAAAAAAAAAAAAAAAABQAAANIAAACPAAAAAAAAAAAAAAAAAAAAAAAAAAMAAADOAAAAW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GxsbOGNjY8eBgYH+goKC/3h4&#13;&#10;eO80NDRp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HsAAAAAAAAAAAAAAAAAAAAAAAAABgAAALgAAABlAAAAAAAAAAAAAAAAAAAAAAAAAAAAAADH&#13;&#10;AAAAX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QEBAgZGRkyoGBgf6A&#13;&#10;gID/f39//4CAgP93d3fwMzMzZ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IEAAAABAAAAAQAAAAEAAAABAAAABwAAALgAAABTAAAAAQAAAAEAAAABAAAA&#13;&#10;AQAAAAoAAADQAAAAX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ZQAAALUAAABRAAAASQAAAEsAAABLAAAAUAAAANoAAACMAAAARwAA&#13;&#10;AEsAAABLAAAASAAAAGAAAADnAAAAX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XgAAAP8AAAD/AAAA/wAAAP8AAAD/AAAA/wAAAP8A&#13;&#10;AAD/AAAA/wAAAP8AAAD/AAAA/wAAAP8AAAD/AAAAV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XwAAAPcAAADhAAAA2wAAANsAAADb&#13;&#10;AAAA2wAAANsAAADbAAAA2wAAANsAAADbAAAA2wAAAOMAAAD+AAAAW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ZQAAAKkAAAA/AAAA&#13;&#10;LQAAACwAAAAsAAAALAAAACwAAAAsAAAALAAAACwAAAAsAAAALAAAAEYAAADaAAAAWw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JCQkSWVlZs4CAgPyBgYH/f39//4KCgv9v&#13;&#10;b2/gJiYmT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QAA&#13;&#10;AEcAAAAAAAAAAAAAAAAAAAAAAAAAAAAAAAAAAAAAAAAAAAAAAAAAAAAAAAAAAAAAAAAAAAB8AAAA&#13;&#10;QwAAAAI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BQUKVlZWbOAgID9&#13;&#10;hISE/3FxceIpKSlU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QAAABgAAAAAAAAAAAAAAAAAAAAAAAAAAAAAAAAAAAAAAAAAAAAAAAAAAAAAAAAAAAAA&#13;&#10;AAAAAAAkAAAAEwAAAA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UVFStbW1u3cHBw2y4uLl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DAwZExMTJ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AAAAM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QAAAFMA&#13;&#10;AAAE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AAAABRAAAAcQAAAHoAAAB7AAAAewAAAHsAAACE&#13;&#10;AAAAxgAAAHkAAAAAAAAAAAAAAAAAAAAAAAAAAAAAAAAAAAAAAAAAAAAAAAAAAAAAAAAAAAAAAAAA&#13;&#10;AAAAAAAAAAAAAAAAAAAAAAAAAAAAAAAAAAAAAAAAAAAAAAAAAAAAAAAAAAAAABkAAAAZA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UAAADg&#13;&#10;AAAAvgAAAA4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AAAAMMAAADIAAAAF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QAAAAM8AAAD6AAAA+QAAAPgAAAD4AAAA&#13;&#10;+AAAAPgAAAD5AAAA/gAAAHgAAAAAAAAAAAAAAAAAAAAAAAAAAAAAAAAAAAAAAAAAAAAAAAAAAAAC&#13;&#10;AAAABgAAAAcAAAAHAAAABwAAAAcAAAAHAAAABwAAAAcAAAAHAAAABwAAAAcAAAAHAAAABwAAAFMA&#13;&#10;AACKAAAAH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AAABOAAAA4QAAAI4AAAA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YAAAAtwAAANgAAAA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AAArQAAAP8AAADeAAAArgAA&#13;&#10;AKAAAACdAAAAnQAAAJwAAAChAAAA1wAAAHkAAAABAAAAAAAAAAAAAAAAAAAAAAAAAAAAAAAAAAAA&#13;&#10;AAAAAAAAAAAjAAAAjAAAAJsAAACaAAAAmgAAAJoAAACZAAAAmQAAAJkAAACaAAAAmgAAAJoAAACa&#13;&#10;AAAAnQAAANMAAAD4AAAAPwAAAA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QAAALkAAACXAAAAC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gAAAC3AAAAswAAAC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KAAAAwgAAAOgA&#13;&#10;AAAlAAAAAAAAAAAAAAAAAAAAAAAAAAAAAAAAAAAANQAAAFgAAAADAAAAAAAAAAAAAAAAAAAAAAAA&#13;&#10;AAAAAAAAAAAAAAAAAAAAAAAsAAAA0AAAAP8AAAD9AAAA+gAAAPkAAAD+AAAA/wAAAP8AAAD7AAAA&#13;&#10;+QAAAPoAAAD6AAAA+QAAAP8AAAD7AAAAfgAAAA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MAAAB5AAAAN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cAAABo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kQAAAMkAAAAdAAAAAAAAAAAAAAAAAAAAAAAAAAAAAAAAAAAAGAAAACUAAAABAAAAAAAAAAAA&#13;&#10;AAAAAAAAAAAAAAAAAAAAAAAAAAAAAAAAAAAJAAAAgQAAANoAAACOAAAAfwAAAHsAAADXAAAA8AAA&#13;&#10;ALgAAACFAAAAfQAAAH4AAAB+AAAAewAAAMcAAADYAAAAWAAAAAc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AAAAQAAAAEAAAA&#13;&#10;BAAAAAQAAAAEAAAAJwAAAMIAAABnAAAACQAAAAMAAAAEAAAABAAAAAMAAAAEAAAASgAAAGIAAAAD&#13;&#10;AAAAAAAAAAAAAAAAAAAAAAAAAAAAAAAAAAAAAAAAAAAAAAAAAAAARQAAAFQAAAAAAAAAAAAAAAAA&#13;&#10;AADVAAAAfQAAAAAAAAAAAAAAAAAAAAAAAAAAAAAAAAAAADkAAADIAAAAQ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QAA&#13;&#10;AGwAAAB5AAAAeAAAAHgAAAB4AAAAbgAAALgAAADmAAAAhAAAAHgAAAB4AAAAeAAAAHgAAAB4AAAA&#13;&#10;swAAAHgAAAAAAAAAAAAAAAAAAAAAAAAAAAAAAAAAAAAAAAAAAAAAAAAAAAAAAAAADQAAABUAAAAC&#13;&#10;AAAAAAAAABMAAADgAAAACAAAAAAAAAAAAAAAAAAAAAAAAAAAAAAAAAAAABkAAADZAAAAhgAAAA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EwAAALwAAAD/AAAA/wAAAP8AAAD/AAAA/wAAAP8AAAD/AAAA/wAAAP8AAAD/AAAA/wAA&#13;&#10;AP8AAAD/AAAA/wAAAHcAAAAAAAAAAAAAAAAAAAAAAAAAAAAAAAAAAAAAAAAAAAAAAAAAAAAAAAAA&#13;&#10;AAAAAAAAAAAAAAAAAAAAAAMAAADQAAAAYgAAAAAAAAAAAAAAAAAAAAAAAAAAAAAAAAAAAIgAAAD1&#13;&#10;AAAAjAAAAAw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ogAAAFEAAAACAAAAAgAAAAIAAAACAAAAAgAAAAcAAABxAAAA&#13;&#10;wgAAABQAAAAAAAAAAAAAAAAAAAAAAAAAAAAAAAAAAAAAAAAAAAAAAAAAAAAAAAAAAAAAAAAAAAAC&#13;&#10;AAAAUAAAANsAAAD/AAAA8QAAAOsAAADrAAAA6wAAAOsAAADrAAAA6wAAAOIAAACbAAAAG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PQAAABUAAAAAAAAAAAAAAAAAAAAAAAAAAAAA&#13;&#10;AAAAAAAcAAAAuAAAAG8AAAACAAAAAAAAAAAAAAAAAAAAAAAAAAAAAAAAAAAAAAAAAAAAAAAAAAAA&#13;&#10;AAAAAAAAAAAAAAAAAAAAAC8AAADeAAAASQAAAAgAAAAIAAAACAAAAAgAAAAIAAAAB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iAAAAuAAAAKMAAAAUAAAAAAAAAAAAAAAAAAAAAAAAAAAAAAAAAAAAAAAA&#13;&#10;AAAAAAAAAAAAAAAAAAAAAAAAAAAAAAAAAAAAAABXAAAAJgAAAAAAAAAAAAAAAAAAAAAAAAAAAAAA&#13;&#10;AAAAACMAAAAO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gAAAFIAAABS&#13;&#10;AAAAUgAAAFIAAABSAAAAUgAAAFkAAACVAAAA/wAAAJ4AAAAUAAAAAAAAAAAAAAAAAAAAAAAAAAAA&#13;&#10;AAAAAAAAAAAAAAAAAAAAAAAAAAAAAAAAAAAAAAAAAAAAAAAAAAAAAAAAAAAAAAAAAAAAAAAAAAAA&#13;&#10;AAAAAAAAAAAAAAAAAJYAAACCAAAAD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pAAAAP8AAAD/AAAA/wAAAP8AAAD/AAAA/wAAAP8AAAD/AAAA8QAAAFIAAAAAAAAAAAAAAAAAAAAA&#13;&#10;AAAAAAAAAAAAAAAAAAAAAAAAAAAAAAAAAAAAAAAAAAAAAAAAAAAAAAAAAAAAAAAAAAAAOwAAAFMA&#13;&#10;AABaAAAAWwAAAFsAAABbAAAAVgAAAJsAAAD1AAAAUQAAAA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nwAAANsAAAC3AAAAsgAAALIAAACyAAAAsgAAAK0AAACgAAAAbgAAAAoAAAAAAAAA&#13;&#10;AAAAAAAAAAAAAAAAAAAAAAAAAAAAAAAAAAAAAAAAAAAAAAAAAAAAAAAAAAAAAAAAAAAAAAAAAABL&#13;&#10;AAAA5QAAAP8AAAD/AAAA/wAAAP8AAAD/AAAA/wAAAP8AAAD/AAAAcAAAAA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owAAAFEAAAAHAAAAAAAAAAAAAAAAAAAAAAAAAAAAAAAAAAAAAAAA&#13;&#10;AAAAAAAAAAAAAAAAAAAAAAAAAAAAAAAAAAAAAAAAAAAAAAAAAAAAAAAAAAAAAAAAAAAAAAAAAAAA&#13;&#10;AAAAAAAAAADQAAAA2wAAAIkAAACcAAAA7AAAAG0AAAByAAAAeAAAAOcAAACTAAAAF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QAAAAoAAAAAAAAABgAAACwAAAA9AAAAEwAAAAAA&#13;&#10;AAAAAAAAAAAAAAAAAAAAAAAAAAAAAAAAAAAAAAAAAAAAAAAAAAAAAAAAAAAAAAAAAAAAAAAAAAAA&#13;&#10;AAAAAAAAAAAAAAAAABEAAADkAAAATQAAAAwAAAArAAAAxQAAAC4AAAABAAAABAAAAIQAAACmAAAA&#13;&#10;G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mAAAAxgAAANoAAADg&#13;&#10;AAAA0gAAALUAAABZAAAAAAAAAAAAAAAAAAAAAAAAAAAAAAAAAAAAAAAAAAAAAAAAAAAAAAAAAAAA&#13;&#10;AAAAAAAAAAAAAAAAAAAAAAAAAAAAAA8AAADjAAAAEAAAAAAAAAAJAAAAjQAAAJ8AAAAAAAAAAAAA&#13;&#10;AEEAAADlAAAAWQAAAA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IoAAADuAAAA&#13;&#10;/wAAAP8AAAD/AAAA/wAAAP8AAADuAAAAfAAAAAAAAAAAAAAAAAAAAAAAAAAAAAAAAAAAAAAAAAAA&#13;&#10;AAAAAAAAAAAAAAAAAAAAAAAAAAAAAAAAAAAAAAAAAAIAAADTAAAAsAAAAGYAAAAhAAAAOQAAAOcA&#13;&#10;AACEAAAAMAAAAKAAAAD8AAAAfQAAAA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YgAA&#13;&#10;AOsAAAD8AAAAnQAAAFQAAAA2AAAAJwAAAEEAAACOAAAA3gAAAEQAAAAAAAAAAAAAAAAAAAAAAAAA&#13;&#10;AAAAAAAAAAAAAAAAAAAAAAAAAAAAAAAAAAAAAAAAAAAAAAAAAAAAAAAAAABnAAAA9QAAAPQAAACt&#13;&#10;AAAAAwAAAH4AAAD4AAAA7QAAAPkAAAD/AAAARgAAAAE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gAAANQAAAAzAAAABgAAAAIAAAAAAAAAAAAAAAEAAAAFAAAAbAAAAHMAAAABAAAAAAAA&#13;&#10;AAAAAAAAAAAAAAAAAAAAAAAAAAAAAAAAAAAAAAAAAAAAAAAAAAAAAAAAAAAAAAAAAAAAAAADAAAA&#13;&#10;XwAAAKcAAABVAAAAAAAAABIAAACGAAAA9AAAAOAAAACAAAAAE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EAAAAywAAAFIAAAAAAAAAAAAAAAAAAAAAAAAAAAAAAAAAAAAAAAAARgAAAJYA&#13;&#10;AAAaAAAAAAAAAAAAAAAAAAAAAAAAAAAAAAAAAAAAAAAAAAAAAAAAAAAAAAAAAAAAAAAAAAAAAAAA&#13;&#10;AAAAAAAcAAAAAQAAAAAAAAAAAAAAAAAAAAAAAAAAAAAACgAAAAg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QAAAFUAAAAAAAAAAAAAAAAAAAAAAAAAAAAAAAAAAAAL&#13;&#10;AAAAfwAAAK4AAAAaAAAAAAAAAAAAAAAAAAAAAAAAAAAAAAAAAAAAAAAAAAAAAAAAAAAAAAAAAAAA&#13;&#10;AAAAAAAAAAAAAAAAAADGAAAAQQAAAAw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QAAALgAAAA/AAAAGgAAAA4AAAAQAAAA&#13;&#10;GgAAADIAAACHAAAA/wAAAHwAAAAHAAAAAAAAAAAAAAAAAAAAAAAAAAAAAAAAAAAAAAAAAAAAAAAA&#13;&#10;AAAAAAAAAAAAAAAAAAAAAAAAAAAAAADFAAAA5wAAAIgAAAA8AAAAF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KAAAAL8AAADqAAAAtAAA&#13;&#10;AJAAAACSAAAAsAAAAPAAAAD/AAAA6AAAADEAAAAAAAAAAAAAAAAAAAAAAAAAAAAAAAAAAAAAAAAA&#13;&#10;AAAAAAAAAAAAAAAAAAAAAAAAAAAAAAAAAAAAAAAAAACxAAAAegAAALEAAADPAAAAnQAAAFwAAAAp&#13;&#10;AAAAB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IA&#13;&#10;AACuAAAA7wAAAP8AAAD/AAAA/wAAAP8AAADOAAAAZwAAAAAAAAAAAAAAAAAAAAAAAAAAAAAAAAAA&#13;&#10;AAAAAAAAAAAAAAAAAAAAAAAAAAAAAAAAAAAAAAAAAAAAAAAAAAAAAABMAAAAAAAAAAAAAAA5AAAA&#13;&#10;kQAAAMYAAACsAAAAdAAAADIAAAAF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gAAACYAAAATAAAANAAAAFQAAAB2AAAAawAAAE4AAAAaAAAAAAAAAAAAAAAAAAAAAAAAAAAA&#13;&#10;AAAAAAAAAAAAAAAAAAAAAAAAAAAAAAAAAAAAAAAAAAAAAAAAAAAAAAAAAAAAAAAAAAAAAAAAAAAA&#13;&#10;AAAAAAAAAAAAAAAAAAkAAAB7AAAA6QAAAOcAAAC7AAAAWQAAAAg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AAAAMwAAABjAAAAAAAAAAAAAAAAAAAAAAAAAAAAAAAAAAAAAAAAAAAAAAAA&#13;&#10;AAAAAAAAAAAAAAAAAAAAAAAAAAAAAAAAAAAAAAAAAAAAAAAAAAAAAAAAAAAAAAAAAAAAAAAAAAAA&#13;&#10;AAAxAAAAAAAAAAAAAAACAAAAUQAAAJwAAADLAAAA9wAAAP8AAADVAAAAUgAAAA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AAAAxAAAAP8AAABuAAAABQAAAAAAAAAAAAAAAAAAAAAAAAAAAAAA&#13;&#10;AAAAAAAAAAAAAAAAAAAAAAAAAAAAAAAAAAAAAAAAAAAAAAAAAAAAAAAAAAAAAAAAAAAAAAAAAAAA&#13;&#10;AAAAAAAAAAAAAACnAAAATAAAAGsAAAC7AAAA5QAAAP8AAAD/AAAAxQAAAFcAAAAoAAAAC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CAAAAkgAAAPYAAAAtAAAAAAAAAAAAAAAAAAAAAAAA&#13;&#10;AAAAAAAAAAAALQAAAEwAAAADAAAAAAAAAAAAAAAAAAAAAAAAAAAAAAAAAAAAAAAAAAAAAAAAAAAA&#13;&#10;AAAAAAAAAAAAAAAAAAAAAAAAAADFAAAA5QAAAPEAAAD/AAAA/AAAAJ8AAABJAAAAH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JwAAAKkAAADFAAAAQQAAAB8A&#13;&#10;AAAfAAAAHwAAAB8AAAAuAAAAkwAAAHkAAAACAAAAAAAAAAAAAAAAAAAAAAAAAAAAAAAAAAAAAAAA&#13;&#10;AAAAAAAAAAAAAAAAAAAAAAAAAAAAAAAAAAAAAADDAAAA/wAAAOYAAAB+AAAAKgAAAA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sgAAAPYAAAD/&#13;&#10;AAAA8gAAAO4AAADuAAAA7gAAAO4AAADwAAAA+QAAAHgAAAAAAAAAAAAAAAAAAAAAAAAAAAAAAAAA&#13;&#10;AAAAAAAAAAAAAAAAAAAAAAAAAAAAAAAAAAAAAAAAAAAAAAAAAADEAAAAjgAAABcAAAA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wAAAPoAAADzAAAA8AAAAPAAAADwAAAA8AAAAPAAAADwAAAA9wAAAHcAAAAAAAAAAAAAAAAAAAAA&#13;&#10;AAAAAAAAAAAAAAAAAAAAAAAAAAAAAAAAAAAAAAAAAAAAAAAAAAAAAAAAAAAAAACLAAAADQAAAAAA&#13;&#10;AAAAAAAAAAAAAAAAAAAB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OwAAAMQAAAA+AAAACAAAAAYAAAAGAAAABgAAAAYAAAAHAAAAZAAAAG4AAAACAAAA&#13;&#10;AAAAAAAAAAAAAAAAAAAAAAAAAAAAAAAAAAAAAAAAAAAAAAAAAAAAAAAAAAAAAAAAAAAAAAAAAAAA&#13;&#10;AAAACgAAACMAAAA9AAAAGQAAAAAAAAAfAAAANwAAAA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GsAAAAXAAAAAAAAAAAAAAAAAAAAAAAAAAAAAAAAAAAAJwAA&#13;&#10;AEEAAAACAAAAAAAAAAAAAAAAAAAAAAAAAAAAAAAAAAAAAAAAAAAAAAAAAAAAAAAAAAAAAAAAAAAA&#13;&#10;AAAAAAAAAAANAAAAhQAAAP8AAAD3AAAAVQAAAAAAAABLAAAAyAAAAJYAAAAl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OAAAAGgAAABwAAAAdAAAAHQAAAB0A&#13;&#10;AAAgAAAAYwAAAGkAAAADAAAAAAAAAAAAAAAAAAAAAAAAAAAAAAAAAAAAAAAAAAAAAAAAAAAAAAAA&#13;&#10;AAAAAAAAAAAAAAAAAAAAAAB8AAAA/wAAAPcAAADmAAAAUwAAAAAAAAAAAAAAGAAAAOMAAAC7AAAA&#13;&#10;H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QAAAEsAAACSAAAArwAAALcAAAC5&#13;&#10;AAAAuQAAALkAAADAAAAA6wAAAHsAAAAAAAAAAAAAAAAAAAAAAAAAAAAAAAAAAAAAAAAAAAAAAAAA&#13;&#10;AAAAAAAAAAAAAAAAAAAAAAAAAAAAAAUAAADfAAAA3AAAAIMAAACvAAAAVgAAAAAAAAAAAAAAAAAA&#13;&#10;AJ4AAAD/AAAAYAAAAA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ZQAAAPAAAAD/AAAA&#13;&#10;/QAAAPYAAAD0AAAA9AAAAPQAAAD2AAAA/wAAAHkAAAAAAAAAAAAAAAAAAAAAAAAAAAAAAAAAAAAA&#13;&#10;AAAAAAAAAAAAAAAAAAAAAAAAAAAAAAAAAAAAAAAAABMAAADpAAAAUgAAAAEAAACCAAAAWQAAAAAA&#13;&#10;AAAAAAAAAAAAAI8AAAD/AAAAjwAAAA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IAAAAwQAA&#13;&#10;APsAAAB3AAAAQgAAADsAAAA6AAAAOgAAADoAAAA8AAAAgAAAAHIAAAADAAAAAAAAAAAAAAAAAAAA&#13;&#10;AAAAAAAAAAAAAAAAAAAAAAAAAAAAAAAAAAAAAAAAAAAAAAAAAAAAAAYAAADfAAAAOwAAAAYAAACG&#13;&#10;AAAAWQAAAAAAAAAAAAAAHAAAANUAAAD/AAAAgwAAAA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EAAAAugAAANAAAAAWAAAAAAAAAAAAAAAAAAAAAAAAAAAAAAAAAAAAGgAAADAAAAABAAAAAAAA&#13;&#10;AAAAAAAAAAAAAAAAAAAAAAAAAAAAAAAAAAAAAAAAAAAAAAAAAAAAAAAAAAAAAAAAAAAAAACXAAAA&#13;&#10;tgAAAEAAAACBAAAATgAAAAAAAAA/AAAArwAAAPwAAAD/AAAASAAAAAE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wAAANUAAAAsAAAAAAAAAAAAAAAAAAAAAAAAAAAAAAAAAAAAKAAAAEIA&#13;&#10;AAADAAAAAAAAAAAAAAAAAAAAAAAAAAAAAAAAAAAAAAAAAAAAAAAAAAAAAAAAAAAAAAAAAAAAAAAA&#13;&#10;AAAAAAAaAAAAywAAAOYAAADjAAAAzQAAAMAAAADeAAAA/wAAAP8AAACPAAAAD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wAAABkAAAAdAAAAHAAAABwAAAAcAAAAHQAAAKEAAACwAAAAKgAAABsAAAAcAAAAHAAAABsAAAAc&#13;&#10;AAAAcgAAAHEAAAACAAAAAAAAAAAAAAAAAAAAAAAAAAAAAAAAAAAAAAAAAAAAAAAAAAAAAAAAAAAA&#13;&#10;AAAAAAAAAAAAAAAAAAAAAAAAIwAAAIsAAADoAAAA/wAAAP8AAAD/AAAA3AAAAGMAAAA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wAAAMYAAADmAAAA5gAAAOYAAADmAAAA4wAAAPEAAAD7AAAA6AAAAOUAAADmAAAA&#13;&#10;5gAAAOUAAADmAAAA8QAAAHcAAAAAAAAAAAAAAAAAAAAAAAAAAAAAAAAAAAAAAAAAAAAAAAAAAAAA&#13;&#10;AAAAAAAAAAAAAAAAAAAAAAAAAAAAAAAAAAAAAAAAAAoAAAAaAAAAIwAAADAAAAAiAAAAGAAAAAQA&#13;&#10;AAArAAAAGgAAAAE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NQAAADoA&#13;&#10;AAA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QAAAJgAAAD/AAAA+wAAAPoAAAD6AAAA+gAAAPkAAAD5AAAA+gAA&#13;&#10;APoAAAD6AAAA+gAAAPoAAAD6AAAA/AAAAHcAAAAAAAAAAAAAAAAAAAAAAAAAAAAAAAAAAAAAAAAA&#13;&#10;AAAAAAAAAAABAAAABQAAAAUAAAAFAAAABQAAAAUAAAAFAAAABQAAAAQAAAADAAAAAwAAAAQAAAAD&#13;&#10;AAAAAwAAAAUAAACQAAAATAAAAA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x&#13;&#10;AAAA6QAAAPMAAABg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EIAAADXAAAAMgAAAA8AAAAOAAAADAAAAA0A&#13;&#10;AAAOAAAADgAAAA4AAAAOAAAADgAAAA4AAAAQAAAAbQAAAHAAAAACAAAAAAAAAAAAAAAAAAAAAAAA&#13;&#10;AAAAAAAAAAAAAAAAAAAAAAArAAAAqwAAAL0AAAC8AAAAvQAAAL0AAAC9AAAAvQAAAL0AAAC9AAAA&#13;&#10;vQAAALwAAAC9AAAAvQAAANAAAAD+AAAAW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gYGEAcHBxUHBwcVBwcHFQcHBxUHBwcV&#13;&#10;BwcHFQcHBxUICAgVAwMDB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UFBQ4ICAgVBwcHFQcHBxUHBwcVBwcHFQcHBxUG&#13;&#10;BgYRAAAAAAAAAAAAAAAAAAAAAAAAAAAAAAAAAAAAAAAAAAAAAAAAAAAAAAAAAAAAAAAAAAAAAAAA&#13;&#10;AAAAAAAAAAAAAAAAAAAAAAAAAAAAAAAAAAAAAAAAAAAAAAAAAAAAAAAAAAAAAAAAAAMAAAARAAAA&#13;&#10;BwAAAAAAAABlAAAA8QAAAP8AAABTAAAAAAAAAAgAAAARAAAAB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oAAABnAAAACwAAAAAAAAAA&#13;&#10;AAAADgAAAAgAAAAAAAAAAAAAAAAAAAAAAAAAAAAAAAEAAAAPAAAAMQAAAC4AAAABAAAAAAAAAAAA&#13;&#10;AAAAAAAAAAAAAAAAAAAAAAAAAAAAAAAAAAAnAAAAxAAAAP8AAAD1AAAA8gAAAPEAAADxAAAA8QAA&#13;&#10;APEAAADxAAAA8QAAAPEAAADxAAAA8QAAAPQAAAD/AAAAW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SUlJ0l9fX/9dXV3/XV1d&#13;&#10;/11dXf9bW1v/XFxc/11dXf9iYmL/ICAgX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4+PrFhYWH/XV1d/1xcXP9bW1v/&#13;&#10;XV1d/15eXv9NTU3eAAAAAAAAAAAAAAAAAAAAAAAAAAAAAAAAAAAAAAAAAAAAAAAAAAAAAAAAAAAA&#13;&#10;AAAAAAAAAAAAAAAAAAAAAAAAAAAAAAAAAAAAAAAAAAAAAAAAAAAAAAAAAAAAAAAAAAAAAAAAAQAA&#13;&#10;ADwAAADcAAAAhQAAABQAAABKAAAA6gAAAP8AAAA2AAAAGwAAAIoAAADeAAAAU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wAAAE4AAAADAAAAAAAAAAAAAAAAAAAAAAAAAAYAAABYAAAAjQAAAAwAAAAA&#13;&#10;AAAAAAAAAAAAAAAAAAAAAAAAAAAAAAAAAAAAAAAAAAAAAAAEAAAAegAAAMkAAABwAAAAYQAAAGAA&#13;&#10;AABgAAAAYAAAAGAAAABgAAAAYAAAAGAAAABgAAAAYAAAAHAAAADeAAAAV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ODg4oEhI&#13;&#10;SMtHR0fLR0dHy0lJSdFaWlr/VFRU8kdHR8tLS0vLGRkZR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8vL4ZKSkrLR0dH&#13;&#10;y1ZWVvZZWVn/SEhIzUdHR8s7OzuoAAAAAAAAAAAAAAAAAAAAAAAAAAAAAAAAAAAAAAAAAAAAAAAA&#13;&#10;AAAAAAAAAAAAAAAAAAAAAAAAAAAAAAAAAAAAAAAAAAAAAAAAAAAAAAAAAAAAAAAAAAAAAAAAAAAA&#13;&#10;AAAAAAAACQAAAIkAAAD/AAAA/wAAALUAAABvAAAA6QAAAP8AAABVAAAAwQAAAP8AAAD/AAAAvgAA&#13;&#10;AAM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AAAAgAAAAEAAAAAAAAArAAAAHEAAAAHAAAAAAAAAAEAAAABAAAAAAAAAAEAAAAsAAAA&#13;&#10;yQAAAGcAAAACAAAAAAAAAAAAAAAAAAAAAAAAAAAAAAAAAAAAAAAAAAAAAAAAAAAAPgAAAE8AAAAA&#13;&#10;AAAAAAAAAAAAAAAAAAAAAAAAAAAAAAAAAAAAAAAAAAAAAAAAAAAAAAAAAAAAAABZAAAAMg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YGBhFgYGD/QkJCv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lJSdJaWlr/AAAAAAAAAAAAAAAAAAAAAAAAAAAAAAAAAAAAAAAAAAAAAAAAAAAA&#13;&#10;AAAAAAAAAAAAAAAAAAAAAAAAAAAAAAAAAAAAAAAAAAAAAAAAAAAAAAAAAAAAAAAAAAAAAAAAAAAA&#13;&#10;AAAAAAAAAAAAAAAAAAAACwAAAGoAAADaAAAA/QAAAP8AAAD/AAAA/gAAAP8AAADxAAAA/wAAAPwA&#13;&#10;AADXAAAAigAAAA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GAAAAOwAAAHUAAABmAAAAzQAAAK4AAABxAAAAbAAAAG0AAABtAAAAbAAA&#13;&#10;AG8AAACbAAAA8wAAAIwAAAAHAAAAAAAAAAAAAAAAAAAAAAAAAAAAAAAAAAAAAAAAAAAAAAAAAAAA&#13;&#10;BgAAAAcAAAAAAAAAAAAAAAAAAAAAAAAAAAAAAAAAAAABAAAAAgAAAAAA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wMDBRkZGT/RkZGv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pKStVaWlr/BAQEDAAAAAAAAAAAAAAAAAAAAAAAAAAAAAAAAAAA&#13;&#10;AAAAAAAAAAAAAAAAAAAAAAAAAAAAAAAAAAAAAAAAAAAAAAAAAAAAAAAAAAAAAAAAAAAAAAAAAAAA&#13;&#10;AAAAAAAAAAAAAAAAAAAAAAAAAAAAAAAAAAAAAAAAAAA0AAAAiAAAAOQAAAD/AAAA/wAAAP8AAAD/&#13;&#10;AAAA4AAAAIMAAAAu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GAAAATgAAALoAAAD/AAAA/wAAAP8AAAD/AAAA/wAAAP8A&#13;&#10;AAD/AAAA/wAAAP8AAAD/AAAA+gAAAGEAAAACAAAAAAAAAAAAAAAAAAAAAAAAAAAAAAAAAAAAAAAA&#13;&#10;AAAAAAAAAAAAAAAAAAAAAAAAAAAAAAAAAAAAAAAAAAAAHQAAAFsAAABvAAAAKgAAAAAAAAAzAAAA&#13;&#10;bgAAACY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lAAAASQcHB2xAQED/MDAwzAAAABg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pKStVaWlr/BAQEDAAAAAAAAAAAAAAAAAAAAAAA&#13;&#10;AAAAAAAAAAAAAAAAAAAAAAAAAAAAAAAAAAAAAAAAAAAAAAAAAAAAAAAAAAAAAAAAAAAAAAAAAAAA&#13;&#10;AAAAAAAAAAAAAAAAAAAAAAAAAAAAAAAAAAAAAAAAAAAAAAAAAAAAAAAaAAAASQAAAM0AAAD/AAAA&#13;&#10;/wAAAP8AAAD/AAAAxQAAAEQAAAAX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MAAABnAAAA8AAAAKsAAABl&#13;&#10;AAAAYgAAAGMAAABjAAAAYwAAAGIAAABcAAAAQwAAAAoAAAAAAAAAAAAAAAAAAAAAAAAAAAAAAAAA&#13;&#10;AAAAAAAAAAAAAAAAAAAAAAAAAAAAAAAAAAAAAAAAAAAAAAAAAAA0AAAAygAAAP8AAAD6AAAAVgAA&#13;&#10;AAAAAAAhAAAAdwAAAM4AAABkAAAAB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GwAAAJQAAADYAAAA+gAAAP8AAAD/AgIC&#13;&#10;+AAAAMwAAAB8AAAAB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pKStVYWFj/AAAAAAAAAAAAAAAA&#13;&#10;AAAAAAAAAAAAAAAAAAAAAAAAAAAAAAAAAAAAAAAAAAAAAAAAAAAAAAAAAAAAAAAAAAAAAAAAAAAA&#13;&#10;AAAAAAAAAAAAAAAAAAAAAAAAAAAAAAAAAAAAAAAAAAAAAAAAAAAAAAAADAAAAGYAAADTAAAA/wAA&#13;&#10;AP8AAAD7AAAA/gAAAP8AAADuAAAA/wAAAP4AAADQAAAAgAAAAAg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FAAAA&#13;&#10;jQAAAFcAAAAAAAAAAAAAAAAAAAAAAAAAAAAAAAAAAAAAAAAAAAAAAAAAAAAAAAAAAAAAAAAAAAAA&#13;&#10;AAAAAAAAAAAAAAAAAAAAAAAAAAAAAAAAAAAAAAAAAAAAAAAAAAAAAAAAAAAAAACxAAAA/wAAANwA&#13;&#10;AADVAAAAVAAAAAAAAAAAAAAABQAAAMcAAADoAAAAO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rgAAAP4AAAD/AAAA/wAA&#13;&#10;AP8AAAD/AAAA/wAAAP8AAAD0AAAAaQAAAA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EpKStVtbW3/RUVF&#13;&#10;jQEBAQEAAAAAAAAAAAAAAAAAAAAAAAAAAAAAAAAAAAAAAAAAAAAAAAAAAAAAAAAAAAAAAAAAAAAA&#13;&#10;AAAAAAAAAAAAAAAAAAAAAAAAAAAAAAAAAAAAAAAAAAAAAAAAAAAAAAAAAAAAAAAAAAAACwAAAJAA&#13;&#10;AAD/AAAA/wAAALkAAAB4AAAA6wAAAP8AAABfAAAAwgAAAP8AAAD/AAAAwAAAAA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EwAAAA8AAAABAAAAAAAAAAAAAAAAAAAAAAAAAAAAAAAAAAAAAAAAAAAAAAAAAAAA&#13;&#10;AAAAAAAAAAAAAAAAAAAAAAAAAAAAAAAAAAAAAAAAAAAAAAAAAAAAAAAAAAAAAAAAAAAAAA0AAADl&#13;&#10;AAAAoQAAADMAAACTAAAAWAAAAAAAAAAAAAAAAAAAAI4AAAD/AAAAdwAAAAc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WAAAA/QAAAP8A&#13;&#10;AAD/AAAA/wAAAP8AAAD/AAAA/wAAAP8AAAD/AAAA6wAAAEM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9f&#13;&#10;X9Z/f3//fHx8+EpKSpUAAAAAAAAAAAAAAAAAAAAAAAAAAAAAAAAAAAAAAAAAAAAAAAAAAAAAAAAA&#13;&#10;AAAAAAAAAAAAAAAAAAAAAAAAAAAAAAAAAAAAAAAAAAAAAAAAAAAAAAAAAAAAAAAAAAAAAAAAAAAA&#13;&#10;AAAAAQAAAEIAAADgAAAAjwAAAB0AAABHAAAA6QAAAP8AAAAyAAAAJQAAAJQAAADiAAAAW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IAAADoAAAAKgAAAAcAAACEAAAAWQAAAAAAAAAAAAAAAAAAAKEAAAD/AAAAmAAAAA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AAAADe&#13;&#10;AAAA/wAAAP8AAAD/AAAA/wAAAP8AAAD/AAAA/wAAAP8AAAD/AAAA/wAAAKE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0NDiHt7e/d/f3//gICA/3t7e/dJSUmUAAAAAAAAAAAAAAAAAAAAAAAAAAAAAAAAAAAAAAAA&#13;&#10;AAAAAAAAAAAAAAAAAAAAAAAAAAAAAAAAAAAAAAAAAAAAAAAAAAAAAAAAAAAAAAAAAAAAAAAAAAAA&#13;&#10;AAAAAAAAAAAAAAAAAAAAAAYAAAAgAAAADQAAAAAAAABjAAAA8AAAAP8AAABRAAAAAAAAAA4AAAAh&#13;&#10;AAAAC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AAADVAAAAVQAAAAsAAACGAAAAWQAAAAAAAAAAAAAAMwAAAOUAAAD/AAAA&#13;&#10;dQAAAAc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IUAAAD5AAAA/wAAAP8AAAD/AAAA/wAAAP8AAAD/AAAA/wAAAP8AAAD/AAAA/wAAAOYAAAAv&#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BAQFFRUWKenp69YCAgP9/f3//f39//39/f/97e3v4SUlJlAEBAQIAAAAAAAAAAAAAAAAA&#13;&#10;AAAAAAAAAAAAAAAAAAAAAAAAAAAAAAAAAAAAAAAAAAAAAAAAAAAAAAAAAAAAAAAAAAAAAAAAAAAA&#13;&#10;AAAAAAAAAAAAAAAAAAAAAAAAAAAAAAAAAAAAAAAAAAAAAAAAAAAAAAB0AAAA9QAAAP8AAABm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0AAAA0AAAAGgAAACPAAAAXwAAABEAAABqAAAA2wAA&#13;&#10;AP8AAADtAAAAN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KMAAAD/AAAA/wAAAP8AAAD/AAAA/wAAAP8AAAD/AAAA/wAAAP8AAAD/AAAA&#13;&#10;/wAAAP8AAAA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wMDBUdHR5B7e3v3gICA/39/f/9/f3//f39//39/f/+AgID/fHx8+UtLS5gEBAQI&#13;&#10;AAAAAAAAAAAAAAAAAAAAAAAAAAAAAAAAAAAAAAAAAAAAAAAAAAAAAAAAAAAAAAAAAAAAAAAAAAAA&#13;&#10;AAAAAAAAAAAAAAAAAAAAAAAAAAAAAAAAAAAAAAAAAAAAAAAAAAAAAAAAAAAAAAAAAAATAAAAPgAA&#13;&#10;AD0AAAAN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oQAAAPEAAAD8AAAA9wAAAP8A&#13;&#10;AAD/AAAA/AAAAOwAAABcAAAAB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IAAAD/AAAA/wAAAP8AAAD/AAAA/wAAAP8AAAD/AAAA/wAA&#13;&#10;AP8AAAD/AAAA/wAAAP4AAAA7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FBQULCgoKFA4ODhwdHR08SkpKln9/f/+AgID/f39//39/f/9/f3//f39//39/f/9/f3//gICA&#13;&#10;/319ffxNTU2cBAQEB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EAAA&#13;&#10;AAoAAAAAAAAAAAAAAAAAAAAAAAAAAAAAAAIAAAARAAAAEwAAAAAAAAAAAAAAAAAAAAAAAAAAAAAA&#13;&#10;AAAAAAAAAAAAAAAAAAAAAAAAAAAAAAAAAAAAAAAAAAAAAAAAAAAAAAAAAAAAAAAAAAAAAE8AAACv&#13;&#10;AAAAzwAAANkAAADPAAAApgAAAC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IIAAAD4AAAA/wAAAP8AAAD/AAAA/wAAAP8A&#13;&#10;AAD/AAAA/wAAAP8AAAD/AAAA/wAAAN8AAAAo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QEBAkBAQEDAAAAAAAAAAAA&#13;&#10;AAAAAAAAAAwMDBdLS0uWbm5u3n9/f/+Dg4P/gICA/39/f/9/f3//f39//39/f/9/f3//f39//39/&#13;&#10;f/9/f3//f39//4CAgP9/f3/+JSUlS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QAAAE8AAAADAAAAAAAAAAAAAAAAAAAAAAAAAAYAAABYAAAAkAAAAB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sAAADcAAAA/wAAAP8AAAD/&#13;&#10;AAAA/wAAAP8AAAD/AAAA/wAAAP8AAAD/AAAA/wAAAMEAAABIAAAAKAAAAB0AAAASAAAAB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MDAwYJCQkSDw8PHhUVFSobGxs4KSkpVD4+Pn4wMDBi&#13;&#10;CwsLFwAAAAAAAAAAAQEBAj09PXyFhYX/gICA/39/f/9/f3//gICA/4CAgP9/f3//f39//39/f/9/&#13;&#10;f3//f39//39/f/9/f3//f39//4GBgf9zc3PmGxsbN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AAAAgAAAAEAAAAAAAAArAAAAHEAAAAHAAAAAAAAAAEAAAABAAAAAAAAAAEAAAAsAAAAyQAAAGgA&#13;&#10;AAAC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PAAAA&#13;&#10;/QAAAP8AAAD/AAAA/wAAAP8AAAD/AAAA/wAAAP8AAAD/AAAA/wAAAP8AAAD7AAAA2wAAALoAAACZ&#13;&#10;AAAAdwAAAFYAAABAAAAAMgAAACUAAAAYAAAAB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QEBAhJycnTjk5OXVMTEyZX19fvnFxceOBgYH/h4eH&#13;&#10;/4WFhf+IiIj/Ozs7eAQEBAcAAAAAAgICAj09PXyEhIT/hISE/4SEhP+BgYH/eXl583x8fPqBgYH/&#13;&#10;f39//39/f/9/f3//f39//39/f/9/f3//gYGB/3Nzc+cxMTFj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GAAAAPQAAAHkAAABpAAAAzgAAALAAAAB0AAAAbwAAAHAAAABwAAAAbwAAAHIAAACd&#13;&#10;AAAA9AAAAIwAAAAH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ZAAAApwAAAP4AAAD/AAAA/wAAAP8AAAD/AAAA/wAAAP8AAAD/AAAA/wAAAP8AAAD/AAAA&#13;&#10;/wAAAP8AAAD/AAAA/wAAAP8AAAD+AAAA3gAAAMEAAACkAAAAfgAAAGEAAABLAAAAOwAAACoAAAAa&#13;&#10;AAAAC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wMGDAwMGBUVFSsZGRkzCwsLFgAAAAAAAAAAAAAAAAcHBw5VVVWsg4OD/4WFhf+EhIT/goKC/4GB&#13;&#10;gf+AgID/f39//4GBgf+IiIj/Tk5OnggICBEAAAAAAAAAABAQECFWVlatYWFhwFhYWLJMTEyZOjo6&#13;&#10;dkNDQ4dxcXHjgYGB/39/f/9/f3//f39//39/f/+BgYH/c3Nz6DExMW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EAAAALwAAAIIAAAD7AAAA/wAAAP8AAAD/AAAA/wAAAP8AAAD/AAAA&#13;&#10;/wAAAP8AAAD/AAAA7QAAAEsAAAAB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AAAAFkAAACyAAAA7QAAAP8AAAD/AwMD9wAAANIAAADNAAAA7wAA&#13;&#10;AP8AAAD/AAAA/wAAAP8AAAD/AAAA/wAAAP8AAAD/AAAA/wAAAP8AAAD/AAAA/wAAAP8AAAD/AAAA&#13;&#10;8AAAAN4AAADMAAAAugAAAKcAAACQAAAAcwAAAFcAAAA0AAAAG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wsLGCEhIUMxMTFk&#13;&#10;QkJCg09PT6FbW1u3ZWVlym9vb991dXXnWFhYsRgYGDAAAAAAAAAAABUVFSt3d3fugYGB/4CAgP+C&#13;&#10;goL/g4OD/4SEhP+Ghob/gICA/21tbd1WVlaoGhoaNQEBAQIAAAAAAAAAAAAAAAAAAAAABQUFCgAA&#13;&#10;AAAAAAAAAAAAAAAAAAAaGho2ZmZmz4CAgP9/f3//f39//4CAgP9ra2vYHR0dP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IAAABlAAAA8AAAAKoAAABiAAAAXwAA&#13;&#10;AF8AAABfAAAAXwAAAF4AAABYAAAAQAAAAA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AAAAQQcHB2RDQ0P/MTExzgAAADIA&#13;&#10;AAAwAAAAQgAAAFMAAABtAAAAjQAAAKwAAADNAAAA7QAAAP8AAAD/AAAA/wAAAP8AAAD/AAAA/wAA&#13;&#10;AP8AAAD/AAAA/wAAAP8AAAD/AAAA/wAAAP8AAAD/AAAA8wAAAOQAAADQAAAAwQAAALIAAACYAAAA&#13;&#10;eQAAAFkAAAA6AAAAG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lJSVLW1tb&#13;&#10;uG1tbdl1dXXrfn5+/ISEhP+EhIT/g4OD/4KCgv+EhIT/eXl58zQ0NGkAAAAAAAAAAAYGBgxNTU2b&#13;&#10;fHx8+Hd3d/BmZmbNVVVVq0NDQ4gyMjJnJiYmTBwcHDgNDQ0bAAAAAAAAAAAAAAAAAAAAAAAAAAAA&#13;&#10;AAAAAAAAAAAAAAAAAAAAAAAAAAAAAAAAAAAAGRkZNG9vb+WAgID/gYGB/25ubt8eHh4+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FAAAAiwAAAFEA&#13;&#10;AAAAAAAAAAAAAAAAAAAAAAAAAAAAAAAAAAAAAAAAAAAAAAAAAAAAAAAAAAAAAAAAAAAAAAAAAAAA&#13;&#10;AAAAAAAAAAAAAAAAAAAAAAAAAAAAAAAAAAAAAAAAAAAAAAAAAAAAAAAAAAAAAAAAAAAAAAAAAAAA&#13;&#10;AAAAAAAAAAAAAAAAAAAAABEAAAANAAAAA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sLCxZkZGT/&#13;&#10;RUVFvgAAAAAAAAAAAAAAAAAAAAAAAAAAAAAADgAAABsAAAApAAAANwAAAEUAAABjAAAAgwAAAKQA&#13;&#10;AADEAAAA7QAAAP8AAAD/AAAA/wAAAP8AAAD/AAAA/wAAAP8AAAD/AAAA/wAAAP8AAAD/AAAA/wAA&#13;&#10;AP8AAAD/AAAA9AAAAOcAAADZAAAAywAAAL0AAACmAAAAhAAAAGQAAAA8AAAAG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EBARERESUkJCRJNjY2bklJSZRaWlq1TU1NmxAQECAAAAAAAAAAAAAA&#13;&#10;AABSUlKmhoaG/4KCgv+BgYH/gICA/39/f/+AgID/goKC/4ODg/+IiIj/bGxs2xwcHDoAAAAAAAAA&#13;&#10;AAAAAAAMDAwZHR0dPBwcHDgUFBQpDQ0NGgYGBgwAAAAAAAAAAAAAAAAAAAAAAAAAAAAAAAAAAAAA&#13;&#10;AAAAAAAAAAAAAAAAAAAAAAAAAAAAAAAAAAAAAAAAAAAAAAAAAAAAAFFRUdV7e3v/cHBw4CAgIE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QAAAFIAAACbAAAARAAAAAIAAAACAAAARwAAALgAAABgAAAAAgAAAAAAAAAAAAAAAAAAAAAA&#13;&#10;AAAAAAAAAAAAAAAAAAAAAAAAAAAAAAAAAAAAAAAAAAAAAAAAAAAAAAAAAAAAAAAAAAAAAAAAAAAA&#13;&#10;AAAAAAAAAAAAAAAAAAAAAAAAAAAAAAAAAD4AAABtAAAAF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sLCx9gYGD/Q0NDwAAAAAAAAAAAAAAAAAAAAAAAAAAAAAAAAAAAAAAAAAAAAAAAAAAAAAAAAAAB&#13;&#10;AAAACwAAABUAAAAfAAAALAAAADgAAABVAAAAegAAAJ4AAADCAAAA5gAAAP8AAAD/AAAA/wAAAP8A&#13;&#10;AAD/AAAA/wAAAP8AAAD/AAAA/wAAAP8AAAD/AAAA/wAAAP8AAAD/AAAA9wAAAO0AAADgAAAA1gAA&#13;&#10;AMwAAACxAAAAjgAAAGkAAABFAAAAI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QwAAANEAAAD8AAAApwAAAAcAAAAAAAAADgAAAEwAAADNAAAAoQAAAAoAAAAA&#13;&#10;AAAAAAAAAAAAAAAAAAAAAAAAAAAAAAAAAAAAAAAAAAAAAAAbAAAAagAAAHQAAABzAAAAcwAAAHMA&#13;&#10;AABzAAAAcwAAAHMAAABzAAAAcwAAAHMAAABzAAAAdQAAALkAAADoAAAAM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pwAAAP0AAADdAAAAUgAAAAMAAAAAAAAAAAAAAAIAAABuAAAA&#13;&#10;+wAAAFUAAAAAAAAAAAAAAAAAAAAAAAAAAAAAAAAAAAAAAAAAAAAAAAAAAAAwAAAA0AAAAPcAAAD2&#13;&#10;AAAA9gAAAPYAAAD2AAAA9wAAAPcAAAD2AAAA9gAAAPYAAAD2AAAA9gAAAPwAAAD/AAAAdwAAAAg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KAAAAywAAAHwAAAANAAAAAgAAAAAAAAAAAAAAAAAA&#13;&#10;AAAAAAA3AAAA8wAAAJYAAAAQAAAAAAAAAAAAAAAAAAAAAAAAAAAAAAAAAAAAAAAAAAAAAAAOAAAA&#13;&#10;kAAAAPAAAAC2AAAApQAAAKEAAADdAAAA+wAAAOIAAACsAAAAowAAAKQAAACkAAAAoQAAAOEAAADg&#13;&#10;AAAAZgAAAA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gY&#13;&#10;GDI9PT19VFRUqmhoaNN8fHz5hYWF/4ODg/+CgoL/gYGB/4iIiP87Ozt3AwMDBgAAAAABAQECQUFB&#13;&#10;g319ffqAgID/fHx8+Hd3d+9ycnLlbGxs2mVlZcxUVFSqPz8/fxAQEC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pKStRaWlr/AgICB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sL&#13;&#10;Cx9gYGD/Q0NDw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SAAAANQAA&#13;&#10;AFgAAAB8AAAAnwAAAL0AAADMAAAA2AAAAOYAAADxAAAA/QAAAP8AAAD/AAAA/wAAAP8AAAD/AAAA&#13;&#10;/wAAAP8AAAD/AAAA/wAAAP8AAAD/AAAA/wAAAP8AAAD0AAAA0QAAAK8AAACLAAAAaAAAAEkAAAA2&#13;&#10;AAAAJwAAABwAAAARAAAAB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QECBwcHEA4ODh0VFRUqGxsbNx4eHjwPDw8fAAAAAAAAAAAA&#13;&#10;AAAADg4OHm5ubt6EhIT/goKC/4GBgf+AgID/f39//4CAgP+BgYH/goKC/4aGhv8/Pz+ABQUFCgAA&#13;&#10;AAAAAAAACQkJE0lJSZNWVlauRUVFjDIyMmYgICBCCQkJ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4ODikXFxc+FhYWPk5OTt9aWlr/GRkZ&#13;&#10;RxYWFj4SEhIz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HBxRgYGD/QkJCv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JCQrxnZ2f/Y2Nj/15e&#13;&#10;Xv9dXV3/Y2Nj/2RkZP9SUlLs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GBgYRiAgIFgfHx9YHx8fWCYmJm1eXl7/S0tL1h8fH1ghISFYCwsLH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cnJ249&#13;&#10;PT2nOjo6pzo6Oqc6OjqnOjo6pzs7O6cwMDCK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Tk5O4GVlZf9jY2P/Y2Nj/2NjY/9eXl7/X19f/2NjY/9paWn/IyMjZ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hYWPhwcHE8cHBxPHBwcTxwcHE8cHBxPHBwcTxwcHE8dHR1PCgoK&#13;&#10;H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AAA&#13;&#10;CQAAAA8AAAAVAAAAHAAAACcAAABKAAAAcQAAAJUAAAC7AAAA3wAAAPsAAAD/AAAA/wAAAP8AAAD/&#13;&#10;AAAA/wEBAf8sLCz/dHR0/3d3d/97e3v/fn5+/4GBgf+BgYH/gICA/4CAgP+AgID/f39//woKCt4A&#13;&#10;AAC9AAAAlggICHxFRUWyeXl572xsbNZYWFitQ0NDhS8vL10aGho0Dw8PHgsLCxcGBgYM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QEBAQICAgIDAwMHDAwMHiEhIUw3Nzd5SkpKpl9fX9N0dHT6VlZW&#13;&#10;2BAQEJ4AAACvAAAA2AICAvZbW1v9gYGB/4CAgP+AgID/gICA/39/f/9/f3//fn5+/35+fv9/f3//&#13;&#10;VlZW/wQEBP8AAAD+AAAA+wAAAPcEBAT4CAgI/gcHB/UFBQXUAwMDqgICAoEAAABWAAAALgAAAAsA&#13;&#10;AAAEAAAABAAAAAM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QEDAgICAwAAAAAAAAAAAAAAAAAAAAACAgIELS0tW1lZWbVxcXHjfX19+n19fft+fn78fn5+/X9/&#13;&#10;f/5/f3//hoaG/zY2Nm4CAgIHAAAABAEBAQ5ERESZfHx89nx8fPh6enr0eHh48HV1de1jY2PwTU1N&#13;&#10;9Do6OvchISH7BAQE/gAAAP8AAAD/AAAA/wAAAP8AAAD/AAAA/wAAAP8AAAD+AAAA/gAAAP0AAAD8&#13;&#10;AAAA+wAAAPcAAADYAAAAsQAAAIoAAABmAAAAQAAAABgAAAAQAAAADAAAAAkAAAAFAAAAA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&#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wMDCITExMzEhISMxISEjMSEhIzEhISMxISEjMPDw8q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FBQbtnZ2f/YmJi/19fX/9fX1//YmJi/2NjY/9S&#13;&#10;UlLq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FhYWPx0dHVAcHBxQHBwc&#13;&#10;UBwcHFAcHBxQHBwcUBwcHFAeHh5QCgoKH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goKHRAQECvPT09r1RUVPJZWVn/&#13;&#10;Pj4+sz4+Pq8zMzOR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k5O4GVl&#13;&#10;Zf9jY2P/Y2Nj/2JiYv9eXl7/X19f/2NjY/9paWn/IyMjZ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lJSdNaWlr/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GBgYRR8fH1cfHx9XHx8fVyYmJmxeXl7/S0tL1h8fH1cgICBXCwsLH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OFxcXMCsrK1c7Ozt3TExMmU5O&#13;&#10;TpwaGho1AQEBAQAAAAAAAAAAHh4ePYKCgvqFhYX/goKC/4GBgf9/f3//gICA/4GBgf+CgoL/hYWF&#13;&#10;/319ffwuLi5eAAAAAAAAAAAAAAAACwsLFyMjI0gnJydOHh4ePRUVFSoLCwsXAgICB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AAAAGAAAACgAAAA5AAAASQAAAGEAAAB+AAAAnAAAALoAAADaAAAA+AAAAP8AAAD/AAAA/wAAAP8A&#13;&#10;AAD/AAAA/wAAAP8AAAD/AAAA/wAAAP8AAAD/AAAA/wAAAP8AAAD8AAAA6wAAANsAAADLAAAAtwAA&#13;&#10;AKQAAACJAAAAagAAAEwAAAAtAAAAD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pKStVaWlr/BAQED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YAAAC5AAAA3wAAANAAAADGAAAA7AAAAOIAAADJAAAAxwAAAMgAAADIAAAAyAAA&#13;&#10;AMgAAADMAAAA6gAAAHoAAAAAAAAAAAAAAAAAAAAAAAAAAAAAAAAAAAAAAAAAAAAAAAAAAAAAAAAA&#13;&#10;AAAAAAAAAAAAAAAAAAAAAAAAAAAAAAAAKQAAAAAAAAAAAAAAAAAAAAAAAAAAAAAABAAAAHIAAABH&#13;&#10;AAAAB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HBxVgYGD/QkJCv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MDAwYvLy9hR0dHkVdXV7BhYWHCaGho0nJycuV5&#13;&#10;eXn0gYGB/4ODg/9gYGDDBQUFCgAAAAAAAAAAHR0dPIWFhf+Dg4P/g4OD/4WFhf+Hh4f/gICA/29v&#13;&#10;b+BeXl68S0tLli0tLVsGBgY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jQAAANcAAAD/AAAA/wAAAP8AAAD/AAAA/wAAAP8A&#13;&#10;AAD/AAAA/wAAAP8AAAD/AAAA/wAAAHcAAAAAAAAAAAAAAAAAAAAAAAAAAAAAAAAAAAAAAAAAAAAA&#13;&#10;AAAAAAAAAAAAAAAAAAAAAAAAAAAAAAAAAAAAAAAAAAAAAAAAAAAAAAAAAAAAAAAAAAAAAAAAAAAA&#13;&#10;AAAAAHkAAADBAAAAJ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AAABUAAAAcgAAACIAAAApAAAAtgAAAIsAAAAy&#13;&#10;AAAALAAAACwAAAAsAAAALAAAACwAAAA3AAAAlAAAAHgAAAABAAAAAAAAAAAAAAAAAAAAAAAAAAAA&#13;&#10;AAAAAAAAAAAAAAAAAAAAAAAAAAAAAAAAAAAAAAAAAAAAAAAAAAAMAAAAmwAAANIAAADUAAAA1AAA&#13;&#10;ANQAAADUAAAA0wAAAOUAAAD+AAAAbQAAAA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AAAE0AAADwAAAAzAAAADEAAAAAAAAA&#13;&#10;pwAAAHAAAAADAAAAAAAAAAAAAAAAAAAAAAAAAAAAAAAAAAAAPgAAAFkAAAADAAAAAAAAAAAAAAAA&#13;&#10;AAAAAAAAAAAAAAAAAAAAAAAAAAAAAAAAAAAAAAAAAAAAAAAAAAAAAAAAAAAAAACYAAAA+gAAAP8A&#13;&#10;AAD/AAAA/wAAAP8AAAD/AAAA/wAAAP8AAAD/AAAAVw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wAAAKMAAAD6AAAAhAAA&#13;&#10;AAMAAAAAAAAAGgAAABIAAAABAAAAAAAAAAAAAAAAAAAAAAAAAAAAAAAAAAAABAAAAAYAAAAAAAAA&#13;&#10;AAAAAAAAAAAAAAAAAAAAAAAAAAAAAAAAAAAAAAAAAAAAAAAAAAAAAAAAAAAAAAAAAAAAAAEAAADY&#13;&#10;AAAAtgAAAE4AAABpAAAA4AAAADMAAAAyAAAAOQAAANAAAABzAAAAB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AAAAMQA&#13;&#10;AACHAAAAAAAAAAAAAAAAAAAApQAAAGwAAAAFAAAAAAAAAAAAAAAAAAAAAAAAAAAAAAAAAAAAJQAA&#13;&#10;AD0AAAAEAAAAAAAAAAAAAAAAAAAAAAAAAAAAAAAAAAAAAAAAAAAAAAAAAAAAAAAAAAAAAAAAAAAA&#13;&#10;AAAAABYAAADlAAAAJAAAAAAAAAAbAAAAswAAAFMAAAAAAAAAAAAAAGEAAADNAAAAM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AQAAABEAAAA0AAAAWgAA&#13;&#10;AIEAAACnAAAAzgAAAOgAAADtAAAA8QAAAPYAAAD7AAAA/wAAAP8AAAD/AAAA/wAAAP8AAAD/AAAA&#13;&#10;/wAAAP8AAAD/AAAA/wAAAP8AAAD+AAAA/gAAAPYAAADUAAAArgAAAIYAAABgAAAAOQAAABsAAAAT&#13;&#10;AAAADwAAAAkAAAAFAAAAAAAAAAAAAAAAAAAAAAAAAAAAAAAAAAAAAgAAAFgAAAD/AAAA/wAAAP8A&#13;&#10;AAD/AAAA/wAAAP8AAAD/AAAA/wAAAP8AAAD/AAAAwQAAAA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wAAAIAAAABvAAAACwAAAAYAAAADAAAAqAAAAHUAAAALAAAABAAAAAQAAAAEAAAABAAAAAQA&#13;&#10;AAAHAAAATwAAAGcAAAADAAAAAAAAAAAAAAAAAAAAAAAAAAAAAAAAAAAAAAAAAAAAAAAAAAAAAAAA&#13;&#10;AAAAAAAAAAAAAAAAAAkAAADfAAAAOAAAABEAAAALAAAAbwAAAMcAAAAbAAAABgAAAFMAAADuAAAA&#13;&#10;bAAAAA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Hh4ePHNzc+eAgID/f39//4CAgP9+fn7+ODg4cQQEBAkAAAAA&#13;&#10;AAAAAAAAAAAAAAAAAAAAAAAAAAAAAAAAAAAAAAAAAAAAAAAAAAAAAAMDAwcHBwcPCwsLFxAQECAT&#13;&#10;ExMmDQ0NGgAAAAAAAAAAAAAAAAICAgVUVFSqhISE/4GBgf+AgID/gICA/39/f/9/f3//gICA/4GB&#13;&#10;gf+EhIT/ZmZmzxYWFi4AAAAAAAAAAAEBAQRDQ0OIZGRkyldXV7BCQkKGLi4uXBkZGTQGBgYN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QAAAApAAAATgAAAHEAAACdAAAAwgAAANgAAADhAAAA6QAA&#13;&#10;APEAAAD4AAAA/wAAAP8AAAD/AAAA/wAAAP8AAAD/AAAA/wAAAP8AAAD/AAAA/wAAAP8AAAD/AAAA&#13;&#10;/wAAAP8AAADgAAAAvAAAAI8AAABrAAAARwAAACoAAAAfAAAAGAAAABAAAAAHAAAAHAAAALcAAAD/&#13;&#10;AAAA/wAAAP8AAAD/AAAA/wAAAP8AAAD/AAAA/wAAAP8AAAD/AAAA6wAAAF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AAAEsAAADYAAAAjQAAAHIAAABhAAAAygAAAK4AAABsAAAAZwAAAGgAAABo&#13;&#10;AAAAaAAAAGgAAAByAAAAwAAAAH0AAAAAAAAAAAAAAAAAAAAAAAAAAAAAAAAAAAAAAAAAAAAAAAAA&#13;&#10;AAAAAAAAAAAAAAAAAAAAAAAAAAAAAAAAAAC2AAAA5wAAAKUAAABRAAAAHgAAANMAAADCAAAAbwAA&#13;&#10;AM0AAAD/AAAAcwAAAAc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dHR06cXFx5YCAgP9/f3//f39//39/f/+AgID/fHx8&#13;&#10;+zk5OXUEBAQJAAAAAAAAAAAAAAAAAAAAAAAAAAAAAAAABgYGDBISEiUYGBgxJiYmTjg4OHJMTEyZ&#13;&#10;X19fwHNzc+iBgYH/Y2NjyRERESIAAAAAAAAAAAwMDBlnZ2fQhoaG/4GBgf+CgoL/goKC/4ODg/9+&#13;&#10;fn7+eHh48nJycuZsbGzYPj4+f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iAAAARgAAAGkAAACNAAAAsQAAAMsAAADWAAAA4AAAAOoAAAD3AAAA/wAAAP8AAAD/AAAA/wAA&#13;&#10;AP8AAAD/AAAA/wAAAP8AAAD/AAAA/wAAAP8AAAD/AAAA/wAAAP8AAADlAAAAwQAAAJ4AAAB2AAAA&#13;&#10;dQAAAPAAAAD/AAAA/wAAAP8AAAD/AAAA/wAAAP8AAAD/AAAA/wAAAP8AAAD/AAAA/QAAAJ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AAABsAAAA4wAAAP4AAAD/AAAA/wAAAP8AAAD/AAAA&#13;&#10;/wAAAP8AAAD/AAAA/wAAAP8AAAD/AAAA/wAAAHcAAAAAAAAAAAAAAAAAAAAAAAAAAAAAAAAAAAAA&#13;&#10;AAAAAAAAAAAAAAAAAAAAAAAAAAAAAAAAAAAAAAAAAAAAAAA7AAAA0gAAAPgAAACrAAAAAAAAAE8A&#13;&#10;AADpAAAA/wAAAP8AAADhAAAAL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wcHDpvb2/fgYGB/39/f/9/f3//f39//39/&#13;&#10;f/9/f3//gICA/35+fvw7Ozt4CQkJFAAAAAAAAAAAAAAAAAAAAAAKCgoVQkJChmpqatZ8fHz5hoaG&#13;&#10;/4WFhf+Dg4P/goKC/4CAgP9/f3//fn5++zw8PHkAAAAAAAAAAAICAgVISEiTdXV15XNzc+hsbGzZ&#13;&#10;ZGRkylxcXLlMTEyaOTk5dCcnJ1AQEBAj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cAAAAPQAAAFwAAACEAAAApgAAAL0A&#13;&#10;AADLAAAA2QAAAOcAAAD0AAAA/wAAAP8AAAD/AAAA/wAAAP8AAAD/AAAA/wAAAP8AAAD/AAAA/wAA&#13;&#10;AP8AAAD/AAAA/wAAAP8AAAD/AAAA/wAAAP8AAAD/AAAA/wAAAP8AAAD/AAAA/wAAAP8AAAD/AAAA&#13;&#10;/wAAAK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AAAOQAAAHQAAACdAAAA4gAA&#13;&#10;ANAAAACsAAAAqgAAAKoAAACqAAAAqgAAAKoAAACwAAAA1wAAAHkAAAAAAAAAAAAAAAAAAAAAAAAA&#13;&#10;AAAAAAAAAAAAAAAAAAAAAAAAAAAAAAAAAAAAAAAAAAAAAAAAAAAAAAAAAAAAAAAANAAAAG0AAAAy&#13;&#10;AAAAAAAAAAQAAABSAAAArwAAAJ8AAABOAAAAC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HBwcOGxsbNiAgID/f39//39/f/9/&#13;&#10;f3//f39//39/f/9/f3//f39//4CAgP+AgID/TU1NmhQUFCoBAQECAAAAAAAAAAEmJiZNiYmJ/4KC&#13;&#10;gv+AgID/f39//4CAgP+CgoL/g4OD/4SEhP+FhYX/c3Nz5icnJ04AAAAAAAAAAAAAAAAKCgoVKioq&#13;&#10;VS4uLlwdHR06CwsLF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OgAAAFoAAAB5AAAAmAAAALEAAADBAAAA0QAAAOQAAADzAAAA/wAAAP8A&#13;&#10;AAD/AAAA/wAAAP8AAAD/AAAA/wAAAP8AAAD/AAAA/wAAAP8AAAD/AAAA/wAAAP8AAAD/AAAA/wAA&#13;&#10;AP8AAAD/AAAA/wAAAKY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qwAAAHAAAAAAAAAAAAAAAAAAAAAAAAAAAAAAAAAAAAAAAAAAXQAAAG8AAAAC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VlZWr4GBgf9/f3//&#13;&#10;f39//39/f/9/f3//f39//39/f/9/f3//f39//39/f/9/f3//hoaG/1VVVa0EBAQJAAAAAAEBAQEm&#13;&#10;JiZMg4OD/4WFhf+FhYX/g4OD/3p6evZwcHDiZmZmzVxcXLlSUlKlNDQ0aQEBAQ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ZAAAANQAAAFgAAAB0&#13;&#10;AAAAkAAAAKYAAAC6AAAAzAAAAN4AAADxAAAA/wAAAP8AAAD/AAAA/wAAAP8AAAD/AAAA/wAAAP8A&#13;&#10;AAD/AAAA/wAAAP8AAAD/AAAA9gAAAH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QAAAACcAAAAAAAAABwAAAAkAAAAAAAAABgAAAAoAAAAAAAAADQAAABoA&#13;&#10;AAAB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HBwc&#13;&#10;OGxsbNiAgID/f39//39/f/9/f3//f39//39/f/9/f3//f39//39/f/+AgID/hISE/2dnZ88GBgYM&#13;&#10;AAAAAAAAAAAFBQULKysrWURERIg6Ojp1KSkpUB8fHz8WFhYtDg4OGwQEBA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AAAAGgAAACoAAAA7AAAASwAAAJIAAAD/AAAA/wAAAP8AAAD/&#13;&#10;AAAA/wAAAP8AAAD/AAAA/wAAAP8AAAD/AAAA0wAAAB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gAAACaAAAAwwAAAF0AAAABAAAANAAAALQAAACA&#13;&#10;AAAAD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wcHDpvb2/fgICA/39/f/9/f3//f39//39/f/9/f3//f39//4WFhf93d3fxXl5e&#13;&#10;vSIiIkUBAQEDAAAAAAAAAAAAAAAAAAAAAAYGBgwBAQE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wAAAC2AAAA&#13;&#10;/wAAAP8AAAD/AAAA/wAAAP8AAAD/AAAA/wAAAP8AAAD1AAAAX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AAAAL4AAAD/AAAA/wAAAHkAAAAAAAAA&#13;&#10;DwAAAEwAAADHAAAArwAAAB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dHR07dnZ274CAgP9/f3//f39//39/f/+AgID/fn5+/Tw8&#13;&#10;PHsXFxcuDg4OHQAAAA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EAAAArAAAAsQAAAP8AAAD/AAAA/wAAAP8AAAD/AAAA/wAAAPMAAABlAAAABwAAAAAAAAAAAAAA&#13;&#10;AAAAAAAAAAAAAAAAAAAAAAAAAAAAAAAAAAAAAAAAAAAAAAAAAAAAAAAAAAAAAAAAAAAAAAAAAAAA&#13;&#10;AAAAAAAAAAAAAAAAAAAAAAAAAAAAAAAAAAAAAAAAAAAAAAAAAAAAAAAAAAAAAAAHAAAAKAAAACwA&#13;&#10;AAAG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wAAAP8AAADVAAAA2AAA&#13;&#10;AHQAAAAAAAAAAAAAAAAAAABlAAAA/QAAAF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Hx8fPnNzc+eAgID/f39//4CAgP9+&#13;&#10;fn7+ODg4cgQEBAg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FgAAAHYAAADNAAAA9wAAAP8LCwv/AQEBmgAAADIAAAAGAAAAAAAA&#13;&#10;AAAAAAAAAAAAAAAAAAAAAAAAAAAAAAAAAAAAAAAAAAAAAAAAAAAAAAAAAAAAAAAAAAAAAAAAAAAA&#13;&#10;AAAAAAAAAAAAAAAAAAAAAAAAAAAAAAAAAAAAAAAAAAAAAAAAAAAAAAAAAAAAAAAAAAAAAAAAAABp&#13;&#10;AAAA2QAAAOQAAABZ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AAAAxgAAAK8A&#13;&#10;AAAdAAAAeQAAAHAAAAABAAAAAAAAAAAAAAA6AAAA+QAAAJkAAAAR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SAgIEJ+fn7/&#13;&#10;gICA/319fftMTEyYAwMDB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YAAAARAAAAFkNDQ9lTU1P/BAQEFgAAAAAA&#13;&#10;AAAAAAAAAAAAAAAAAAAAAAAAAAAAAAAAAAAAAAAAAAAAAAAAAAAAAAAAAAAAAAAAAAAAAAAAAAAA&#13;&#10;AAAAAAAAAAAAAAAAAAAAAAAAAAAAAAAAAAAAAAAAAAAAAAAAAAAAAAAAAAAAAAAAAAAAAAABAAAA&#13;&#10;AAAAAAAAAABqAAAA9AAAAP8AAABYAAAAAAAAAAAAAAAB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I&#13;&#10;AAAAzQAAAFYAAAAAAAAAcgAAAHAAAAABAAAAAAAAAAEAAABVAAAA/wAAAKwAAAAdAAAAAAAAAAAA&#13;&#10;AAAAAAAAAAAAAAAAAAAAAAAAAAAAAAAAAAAAAAAAAgAAAAMAAAADAAAAAwAAAAMAAAABAAAAAAAA&#13;&#10;AAAAAAAAAAAACAAAACUAAABPAAAAOAAAAAo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sLCx9mZmb/dXV19kdHR40DAwM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EpKStVaWlr/&#13;&#10;BAQECwAAAAAAAAAAAAAAAAAAAAAAAAAAAAAAAAAAAAAAAAAAAAAAAAAAAAAAAAAAAAAAAAAAAAAA&#13;&#10;AAAAAAAAAAAAAAAAAAAAAAAAAAAAAAAAAAAAAAAAAAAAAAAAAAAAAAAAAAAAAAAAAAAAAAAAAAAA&#13;&#10;ADIAAADLAAAAcQAAAAgAAABOAAAA7AAAAP8AAAA6AAAADgAAAHYAAADMAAAAR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qAAAAJEAAAAQAAAAcgAAAG4AAAAAAAAABwAAADcAAADUAAAA/wAAAIYAAAAK&#13;&#10;AAAAAAAAAAAAAAAAAAAAAAAAAAAAAAAAAAAAAAAAAAAAAAAGAAAANgAAAF8AAABeAAAAYAAAAFsA&#13;&#10;AAAiAAAAAQAAAAAAAAAgAAAAqgAAAP8AAAD/AAAA/wAAALMAAAApAAAA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sLCx9gYGD/Q0NDw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EpKStVaWlr/BAQEDAAAAAAAAAAAAAAAAAAAAAAAAAAAAAAAAAAAAAAAAAAAAAAAAAAAAAAAAAAA&#13;&#10;AAAAAAAAAAAAAAAAAAAAAAAAAAAAAAAAAAAAAAAAAAAAAAAAAAAAAAAAAAAAAAAAAAAAAAAAAAAA&#13;&#10;AAAAAAAACAAAAIIAAAD/AAAA/wAAAKUAAABgAAAA5wAAAP8AAABGAAAAsQAAAP8AAAD/AAAAtQ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RQAAANAAAACWAAAAmwAAAIYAAAA0AAAAdAAAAOcAAAD/AAAA&#13;&#10;9QAAAEMAAAAAAAAAAAAAAAAAAAAAAAAAAAAAAAAAAAAAAAAAAAAAAAAAAAAGAAAAaQAAAP8AAAD/&#13;&#10;AAAA3wAAAKcAAAA1AAAAAQAAABUAAAC9AAAA/wAAAP8AAADqAAAA2QAAAPUAAAC8AAAAH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sLCx9gYGD/Q0NDw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EpKStVaWlr/BAQEDAAAAAAAAAAAAAAAAAAAAAAAAAAAAAAAAAAAAAAAAAAAAAAA&#13;&#10;AAAAAAAAAAAAAAAAAAAAAAAAAAAAAAAAAAAAAAAAAAAAAAAAAAAAAAAAAAAAAAAAAAAAAAAAAAAA&#13;&#10;AAAAAAAAAAAAAAAAAAAADAAAAHUAAADmAAAA/QAAAP8AAAD7AAAA/QAAAP8AAADqAAAA/wAAAP0A&#13;&#10;AADlAAAAmQAAAA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YAAADZAAAA/gAAAP8AAAD/AAAA/wAA&#13;&#10;AP4AAADgAAAAggAAAAAAAAAAAAAAAAAAAAAAAAAAAAAAAAAAAAAAAAAAAAAAAAAAAAAAAAAAAAAA&#13;&#10;OAAAAOoAAACbAAAAEAAAAAAAAAAAAAAAAAAAAHUAAAD/AAAA/QAAANAAAABQAAAADAAAAHoAAAD8&#13;&#10;AAAAWwAAAA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sLCx9gYGD/Q0NDw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EpKStVaWlr/BAQEDAAAAAAAAAAAAAAAAAAAAAAAAAAAAAAAAAAA&#13;&#10;AAAAAAAAAAAAAAAAAAAAAAAAAAAAAAAAAAAAAAAAAAAAAAAAAAAAAAAAAAAAAAAAAAAAAAAAAAAA&#13;&#10;AAAAAAAAAAAAAAAAAAAAAAAAAAAAAAAAAAAAAAAAAAA+AAAAnAAAAOsAAAD/AAAA/wAAAP8AAAD/&#13;&#10;AAAA5wAAAJcAAAA4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nAAAAgwAAAKoA&#13;&#10;AAC7AAAAsgAAAJAAAABDAAAAAAAAAAAAAAAAAAAAAAAAAAAAAAAAAAAAAAAAAAAAAAAAAAAAAAAA&#13;&#10;AAAAAAAAAAAAYgAAALkAAAAXAAAAAAAAAAAAAAAAAAAAHwAAAOkAAAD/AAAA5QAAAEUAAAAAAAAA&#13;&#10;AAAAAA4AAADJAAAAjwAAAA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sLCx9gYGD/Q0NDw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pKStVaWlr/BAQEDAAAAAAAAAAAAAAAAAAAAAAA&#13;&#10;AAAAAAAAAAAAAAAAAAAAAAAAAAAAAAAAAAAAAAAAAAAAAAAAAAAAAAAAAAAAAAAAAAAAAAAAAAAA&#13;&#10;AAAAAAAAAAAAAAAAAAAAAAAAAAAAAAAAAAAAAAAAAAAAAAAAAAAAAAATAAAAOQAAAMcAAAD/AAAA&#13;&#10;/wAAAP8AAAD/AAAAvwAAADMAAAAQ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IAAAAjgAAAHEAAAAAAAAAAAAAAAAAAAAAAAAAlAAAAP8AAAD7AAAAlAAA&#13;&#10;AAAAAAAAAAAAAAAAAAAAAAClAAAAoQAAAB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sLCx9gYGD/Q0ND&#13;&#10;w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pKStVaWlr/BAQEDAAAAAAAAAAA&#13;&#10;AAAAAAAAAAAAAAAAAAAAAAAAAAAAAAAAAAAAAAAAAAAAAAAAAAAAAAAAAAAAAAAAAAAAAAAAAAAA&#13;&#10;AAAAAAAAAAAAAAAAAAAAAAAAAAAAAAAAAAAAAAAAAAAAAAAAAAAAAAAABgAAADkAAACmAAAA9gAA&#13;&#10;AP8AAAD/AAAA/wAAAP8AAAD6AAAA/wAAAPUAAACfAAAASA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RAAAAoAAAAG4AAAAAAAAAAAAAAAAAAABWAAAA9wAAAP8A&#13;&#10;AADKAAAAFAAAAAAAAAAAAAAAAAAAAAAAAAC3AAAAjwAAAAw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YG&#13;&#10;BhJgYGD/QkJCv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ElJSdNaWlr/AAAA&#13;&#10;AAAAAAAAAAAAAAAAAAAAAAAAAAAAAAAAAAAAAAAAAAAAAAAAAAAAAAAAAAAAAAAAAAAAAAAAAAAA&#13;&#10;AAAAAAAAAAAAAAAAAAAAAAAAAAAAAAAAAAAAAAAAAAAAAAAAAAAAAAAAAAAAAAAAAAAADAAAAJIA&#13;&#10;AAD/AAAA/wAAAMAAAACDAAAA7AAAAP8AAABqAAAAyQAAAP8AAAD/AAAAwgAAAA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AAAAgAAAAMEAAAAcAAAAAAAAACsAAADT&#13;&#10;AAAA/wAAAPkAAABVAAAAAAAAAAAAAAAAAAAAAAAAAC0AAADlAAAAXQ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DAwij4+Pq89&#13;&#10;PT2vPT09r0FBQblbW1v/UlJS6z09Pa9AQECvFRUVP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goKHRAQECvPT09r1RU&#13;&#10;VPJZWVn/Pj4+sz4+Pq8zMzORAAAAAAAAAAAAAAAAAAAAAAAAAAAAAAAAAAAAAAAAAAAAAAAAAAAA&#13;&#10;AAAAAAAAAAAAAAAAAAAAAAAAAAAAAAAAAAAAAAAAAAAAAAAAAAAAAAAAAAAAAAAAAAAAAAAAAAAA&#13;&#10;AAAAAgAAAEgAAADlAAAAnQAAACgAAABEAAAA6AAAAP8AAAAvAAAAMAAAAKAAAADoAAAAY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QAAAAOsAAADNAAAA&#13;&#10;oQAAAM4AAAD/AAAA/wAAAKEAAAAGAAAAAAAAAAAAAAAAAAAACgAAALMAAADpAAAAK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TU1N3mVlZf9iYmL/YmJi/2JiYv9eXl7/YGBg/2JiYv9oaGj/IiIiY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FBQbtn&#13;&#10;Z2f/YmJi/19fX/9fX1//YmJi/2NjY/9SUlLqAAAAAAAAAAAAAAAAAAAAAAAAAAAAAAAAAAAAAAAA&#13;&#10;AAAAAAAAAAAAAAAAAAAAAAAAAAAAAAAAAAAAAAAAAAAAAAAAAAAAAAAAAAAAAAAAAAAAAAAAAAAA&#13;&#10;AAAAAAAAAAAAAAAAAAAAAAgAAAAxAAAAFAAAAAAAAABhAAAA8AAAAP8AAABPAAAAAAAAABYAAAAy&#13;&#10;AAAAC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wAA&#13;&#10;AIoAAAD/AAAA/wAAAP8AAAD/AAAApAAAABYAAAAAAAAAAQAAACkAAACIAAAAxwAAAP8AAAD5AAAA&#13;&#10;WAAAAAQ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g4OKBISEjMSEhIzEhISMxISEjMSEhIzEhISMxISEjMTExMzBgYGE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wMDCITExMzEhISMxISEjMSEhIzEhISMxISEjMPDw8qAAAAAAAAAAAAAAAAAAAAAAAAAAAA&#13;&#10;AAAAAAAAAAAAAAAAAAAAAAAAAAAAAAAAAAAAAAAAAAAAAAAAAAAAAAAAAAAAAAAAAAAAAAAAAAAA&#13;&#10;AAAAAAAAAAAAAAAAAAAAAAAAAAAAAAAAAAAAAAAAAAAAAAAAAAAAAAB4AAAA/QAAAP8AAABp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0AAABAAAAAfAAAAIIAAABKAAAAEgAAAAAAAAAAAAAAAgAAACsAAABrAAAAcgAA&#13;&#10;AHIAAABzAAAAOQAAAA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dAAAAUgAA&#13;&#10;AFI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ZwAAAD8AAAADAAAA&#13;&#10;AAAAAAAAAAAAAAAAAAAAAAgAAABZAAAAdAAAAAEAAAAAAAAAAAAAAAAAAAAAAAAAAAAAAAAAAAAA&#13;&#10;AAAAAAAAAAAAAAAAAAAAAAAAAAAAAAABAAAABgAAAAcAAAABAAAAAAAAAAAAAAAAAAAAAAAAAAMA&#13;&#10;AAAHAAAABgAAAAQAAAAFA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AAAAEAAAAAAAAApwAA&#13;&#10;AG0AAAAHAAAAAAAAAAEAAAABAAAAAAAAAAEAAAAqAAAAvAAAAFUAAAABAAAAAAAAAAAAAAAAAAAA&#13;&#10;AAAAAAAAAAAAAAAAAAAAAAAAAAAAAAAAAAAAAAAAAAAAAAAAAQAAAAAAAAAAAAAAAAAAAAAAAAAA&#13;&#10;AAAAAAAAAAEAAAAkAAAAPAAAAA0AAAAE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JgAAAEYA&#13;&#10;AAA5AAAAvgAAAJYAAABIAAAAQgAAAEIAAABCAAAAQgAAAEUAAAB7AAAA6wAAAIkAAAAIAAAAAAAA&#13;&#10;AAAAAAAAAAAAAAAAAAAAAAAAAAAAAAAAAAAAAAAAAAAADwAAADMAAABCAAAANQAAAAcAAAAAAAAA&#13;&#10;AAAAAAAAAAAAAAAAAAAAAAAAAAA+AAAAzAAAAMIAAABtAAAAF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I&#13;&#10;AAAAYAAAANoAAAD/AAAA/wAAAP8AAAD/AAAA/wAAAP8AAAD/AAAA/wAAAP8AAAD/AAAA/QAAAG4A&#13;&#10;AAACAAAAAAAAAAAAAAAAAAAAAAAAAAAAAAAAAAAAAAAAAAAAAAAAAAAAYwAAAP8AAADdAAAAhAAA&#13;&#10;ABYAAAAkAAAAJQAAACIAAAAjAAAAJQAAABEAAAAAAAAAFQAAAL4AAAD/AAAAW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EAAACqAAAA+wAAAOAAAADEAAAAwwAAAMMAAADDAAAAwwAAAMMAAADA&#13;&#10;AAAAlgAAABsAAAAAAAAAAAAAAAAAAAAAAAAAAAAAAAAAAAAAAAAAAAAAAAAAAAAAAAAAZQAAAMsA&#13;&#10;AAAcAAAAAAAAABAAAACMAAAAvwAAANUAAADLAAAAlgAAAEAAAAAAAAAAAAAAADcAAADoAAAAX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uwAAAGgAAAABAAAAAAAAAAAAAAAAAAAA&#13;&#10;AAAAAAAAAAAAAAAAAAAAAAAAAAAAAAAAAAAAAAAAAAAAAAAAAAAAAAAAAAAAAAAAAAAAAAAAAAAA&#13;&#10;AAAAagAAAIgAAAAEAAAAAAAAAAAAAAAHAAAAZgAAAP0AAAClAAAAEgAAAAAAAAAAAAAAAAAAAAMA&#13;&#10;AADNAAAAX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OgAAACcAAAAAAAAAAAAA&#13;&#10;AAAAAAAAAAAAAAAAAAAAAAAAAAAAAAAAAAAAAAAAAAAAAAAAAAAAAAAAAAAAAAAAAAAAAAAAAAAA&#13;&#10;AAAAAAAAAAAAAAAAagAAAH4AAAAAAAAAAAAAAAAAAAAAAAAAAgAAAOEAAABFAAAAAAAAAAAAAAAA&#13;&#10;AAAAAAAAAAAAAADHAAAAX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DIA&#13;&#10;AAB/AAAAOAAAAAIAAAADAAAAPwAAAJ4AAABOAAAAAAAAAAAAAAAAAAAAAAAAAAAAAAAAAAAAAAAA&#13;&#10;AAAAAAAAAAAAAAAAAAAAAAAAAAAAagAAAHwAAAAAAAAAAAAAAAAAAAAAAAAABwAAANEAAAAyAAAA&#13;&#10;AAAAAAAAAAAAAAAAAAAAAAAAAADFAAAAY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NgAAAMEAAAD6AAAAoQAAAAcAAAABAAAAHAAAAG0AAADIAAAAhQAAAAUAAAAAAAAAAAAAAAAA&#13;&#10;AAAAAAAAAAAAAAAAAAAAAAAAAAAAAAAAAAAAAAAAagAAAHkAAAAAAAAAAAAAAAAAAAAAAAAAAgAA&#13;&#10;ANAAAAAuAAAAAAAAAAAAAAAAAAAAAAAAAAAAAADFAAAAY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gAAAP8AAADzAAAAaQAAAAQAAAAAAAAAAAAAAAQAAACEAAAA9wAAAEUAAAAA&#13;&#10;AAAAAAAAAAAAAAAAAAAAAAAAAAAAAAAAAAAAAAAAAAAAAAAAAAAAaAAAAJkAAAAuAAAALQAAAC4A&#13;&#10;AAAuAAAANAAAANoAAABXAAAALAAAAC4AAAAuAAAALAAAAEYAAADiAAAAX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JAAAAyQAAAJYAAAAsAAAACgAAAAAAAAAAAAAAAAAAAAAAAAA7AAAA&#13;&#10;9QAAAIwAAAAMAAAAAAAAAAAAAAAAAAAAAAAAAAAAAAAAAAAAAAAAAAAAAAAAAAAAYAAAAPEAAADg&#13;&#10;AAAA4AAAAOAAAADgAAAA4QAAAPoAAADmAAAA4AAAAOAAAADgAAAA4AAAAOcAAAD9AAAAW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EAAAAyAAAAEgAAAAAAAAAAAAAAAAAAAAAAAAAAAAA&#13;&#10;AAAAAAA7AAAA/QAAAK0AAAAdAAAAAAAAAAAAAAAAAAAAAAAAAAAAAAAAAAAAAAAAAAAAAAAAAAAA&#13;&#10;XgAAAP8AAAD/AAAA/wAAAP8AAAD/AAAA/wAAAP8AAAD/AAAA/wAAAP8AAAD/AAAA/wAAAP8AAAD/&#13;&#10;AAAAV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qgAAAIMAAAAPAAAAAQAAAAAA&#13;&#10;AAAAAAAAAwAAACAAAACxAAAA/wAAAJQAAAAQAAAAAAAAAAAAAAAAAAAAAAAAAAAAAAAAAAAAAAAA&#13;&#10;AAAAAAAAAAAAZQAAALYAAABUAAAARgAAAEUAAABFAAAARQAAAEUAAABFAAAARQAAAEUAAABEAAAA&#13;&#10;RgAAAF4AAADeAAAAWgAAAA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QgAAANoAAACt&#13;&#10;AAAASAAAACQAAAA2AAAAdAAAANkAAAD/AAAA+wAAAFQAAAAAAAAAAAAAAAAAAAAAAAAAAAAAAAAA&#13;&#10;AAAAAAAAAAAAAAAAAAAAAAAAVwAAAFMAAAAAAAAAAAAAAAAAAAAAAAAAAAAAAAAAAAAAAAAAAAAA&#13;&#10;AAAAAAAAAAAAAAAAAAAAAACAAAAARwAAAAI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GkAAADfAAAA/wAAAP8AAAD/AAAA/wAAAP8AAADtAAAAnAAAAAYAAAAAAAAAAAAAAAAAAAAA&#13;&#10;AAAAAAAAAAAAAAAAAAAAAAAAAAAAAAAAAAAAHgAAABsAAAAAAAAAAAAAAAAAAAAAAAAAAAAAAAAA&#13;&#10;AAAAAAAAAAAAAAAAAAAHAAAAAgAAAAAAAAAtAAAAF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mwAAAMYAAADSAAAAywAAAK0AAABWAAAAAAAAAAAAAAAAAAAA&#13;&#10;AAAAAAAAAAAAAAAAAAAAAAAAAAAAAAAAAAAAAAAAAAABAAAABQAAAAgAAAAJAAAACQAAAAwAAAAF&#13;&#10;AAAAAAAAAAAAAAAAAAAAHgAAAEwAAABzAAAAXQAAAC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NAAAAAAAAAAAAAAAAAAAAAAAA&#13;&#10;AAAAAAAAAAAAAAAAAAAAAAAAAAAAAAAAAAAAAAAAAAAAAAAAAAAAAAAHAAAARQAAAIAAAACBAAAA&#13;&#10;hwAAAHgAAAArAAAAAQAAAAAAAAA2AAAAwwAAAP8AAAD/AAAA/wAAAM0AAAA+AAAAB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AAAABFAAAAagAAADcAAAAAAAAAIAAAAGkA&#13;&#10;AAA5AAAAAwAAAAAAAAAAAAAAAAAAAAAAAAAAAAAAAAAAAAAAAAAAAAAAAAAAAAAAAAAFAAAAYQAA&#13;&#10;AP8AAAD+AAAAxAAAAIwAAAAtAAAAAQAAABwAAADNAAAA/wAAAP8AAADYAAAAuQAAAOsAAADNAAAA&#13;&#10;J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gAAAIIAAAD2AAAA/wAAAHwAAAAB&#13;&#10;AAAAKAAAAJ8AAADGAAAAZgAAAAUAAAAAAAAAAAAAAAAAAAAAAAAAAAAAAAAAAAAAAAAAAAAAAAAA&#13;&#10;AAAAAAAAPAAAAOcAAACJAAAADAAAAAAAAAAAAAAAAAAAAIUAAAD/AAAA/AAAAMEAAABBAAAACAAA&#13;&#10;AGsAAAD4AAAAYQAAAA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hgAAAP8AAADmAAAA&#13;&#10;4wAAAHQAAAAAAAAAAAAAAAAAAAB5AAAA+wAAAFAAAAAAAAAAAAAAAAAAAAAAAAAAAAAAAAAAAAAA&#13;&#10;AAAAAAAAAAAAAAAAAAAAcAAAAJ4AAAAJAAAAAAAAAAAAAAAAAAAAQAAAAPYAAAD/AAAA0wAAAB4A&#13;&#10;AAAAAAAAAAAAAAQAAAC7AAAAmQAAAA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GAAAAwwAA&#13;&#10;AMcAAAA+AAAAiQAAAHEAAAABAAAAAAAAAAAAAAA6AAAA+wAAAJEAAAANAAAAAAAAAAAAAAAAAAAA&#13;&#10;AAAAAAAAAAAAAAAAAAAAAAAAAAAPAAAAmwAAAGMAAAAAAAAAAAAAAAAAAAABAAAAvwAAAP8AAAD1&#13;&#10;AAAAawAAAAAAAAAAAAAAAAAAAAAAAACgAAAAngAAABI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JAAAAzwAAAF4AAAAAAAAAbwAAAHAAAAABAAAAAAAAAAAAAABCAAAA/QAAAK4AAAAdAAAAAAAA&#13;&#10;AAAAAAAAAAAAAAAAAAAAAAAAAAAAAAAAAAAAAAAQAAAAngAAAHQAAAAAAAAAAAAAAAAAAABmAAAA&#13;&#10;+AAAAP4AAADCAAAADAAAAAAAAAAAAAAAAAAAAAAAAAC8AAAAjQAAAA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AAAuQAAAHkAAAAAAAAAcgAAAHAAAAABAAAAAAAAABcAAAC3AAAA/wAAAJMA&#13;&#10;AAAPAAAAAAAAAAAAAAAAAAAAAAAAAAAAAAAAAAAAAAAAAAAAAAACAAAAeQAAAM0AAAApAAAAAAAA&#13;&#10;ADwAAADgAAAA/wAAAPMAAABBAAAAAAAAAAAAAAAAAAAAAAAAAD0AAADpAAAAUwAAAAE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YAAAAM8AAABrAAAAggAAAG8AAAAIAAAASgAAAMYAAAD8&#13;&#10;AAAA/gAAAFgAAAABAAAAAAAAAAAAAAAAAAAAAAAAAAAAAAAAAAAAAAAAAAAAAAAAAAAANAAAAOMA&#13;&#10;AADqAAAAxwAAAOgAAAD/AAAA/AAAAIgAAAADAAAAAAAAAAAAAAAAAAAAGwAAAMoAAADoAAAAL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wAAAIgAAADrAAAA+AAAAPAAAADzAAAA&#13;&#10;+QAAAP0AAAD5AAAAqgAAAAkAAAAAAAAAAAAAAAAAAAAAAAAAAAAAAAAAAAAAAAAAAAAAAAAAAAAA&#13;&#10;AAAAAgAAAG0AAADkAAAA+AAAAPkAAAD1AAAAhQAAAAYAAAAAAAAAAQAAADEAAACcAAAA2AAAAPYA&#13;&#10;AADsAAAAXQAAAA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YAAABBAAAAqgAA&#13;&#10;ANYAAADmAAAA4AAAALoAAABgAAAABAAAAAAAAAAAAAAAAAAAAAAAAAAAAAAAAAAAAAAAAAAAAAAA&#13;&#10;AAAAAAAAAAAAAAAAAAAAAAAAAAAfAAAAWQAAAF8AAAAmAAAAAQAAAAAAAAAAAAAAAgAAACQAAABS&#13;&#10;AAAATgAAAE4AAABSAAAAKwAAAA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QAAAHMA&#13;&#10;AAApAAAAAAAAAAAAAAAH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AAAuwAAAP8AAACDAAAAC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HAAAAsgAAAP4AAABDAAAAAAAAAAAAAAAAAAAAAAAAAAAAAAAAAAAADwAAAB0AAAAB&#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gAAAM4AAABnAAAAEgAAAAMAAAADAAAAAwAAAAMAAAAKAAAA&#13;&#10;YAAAAHAA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KAAAAgwAAANkAAAD+AAAAxQAAALQAAAC0AAAAtAAA&#13;&#10;ALQAAAC7AAAA4wAAAH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FAAAArQAAAP8AAAD/AAAA/wAAAP8A&#13;&#10;AAD/AAAA/wAAAP8AAAD/AAAA/wAAAHc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wAAANwAAAB5&#13;&#10;AAAATgAAAEwAAABMAAAATAAAAEwAAABNAAAAmgAAAHkAAAACAAAAAAAAAAAAAAAAAAAAAAAAAAAA&#13;&#10;AAAAAAAAAAAAAAAAAAAAAAAAAAAAAAAAAAAAAAAAAAAAAAAAAABaAAAAHAAAAAAAAAAAAAAAAAAA&#13;&#10;AAAAAAAAAAAADAAAAGwAAAA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XAAAAigAAANAAAADgAAAA4AAA&#13;&#10;AM8AAAB9AAAAEAAAAAAAAAAAAAAAAAAAAAAAAAAAAAAAAAAAAAAAAAAAAAAAAAAAAAAAAAAAAAAA&#13;&#10;AAAAAAAAAAAAAAAAAAAAAAAAAAAIAAAAewAAAAAAAAAAAAAAAQAAAAAAAAABAAAAAAAAAAAAAABC&#13;&#10;AAAAI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LAAAACwAAAAAAAAAAAAAADwAAACAAAAACAAAAAAAAAAAAAAAAAAAAAAAAAAAAAAAAAAAAAAAA&#13;&#10;AAAAAAAAAAAAAAAAAAAAAAAAAAAAAAAAAAAAAAAAAAAACQAAADYAAABPAAAAHwAAAAAAAAAnAAAA&#13;&#10;SwAAABY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P&#13;&#10;AAAAGwAAAB8AAAAdAAAAHQAAAB8AAAAiAAAAaQAAAG0AAAADAAAAAAAAAAAAAAAAAAAAAAAAAAAA&#13;&#10;AAAAAAAAAAAAAAAAAAAAAAAAAAAAAAAAAAAAAAAAAAAAAAAAAAATAAAAkwAAAP8AAAD8AAAAVgAA&#13;&#10;AAAAAABFAAAAvgAAAKIAAAAvAAAAA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DwAAAFUAAACQAAAArwAAALsAAAC7AAAAuwAAALsAAADCAAAA7AAAAHsAAAAAAAAAAAAAAAAAAAAA&#13;&#10;AAAAAAAAAAAAAAAAAAAAAAAAAAAAAAAAAAAAAAAAAAAAAAAAAAAAAAAAAAAAAACFAAAA/wAAAPQA&#13;&#10;AADjAAAAVAAAAAAAAAAAAAAAFAAAAOAAAADDAAAAI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PEAAAD/AAAA+wAAAPIAAADyAAAA8gAAAPEAAAD0AAAA/wAAAHkAAAAAAAAA&#13;&#10;AAAAAAAAAAAAAAAAAAAAAAAAAAAAAAAAAAAAAAAAAAAAAAAAAAAAAAAAAAAAAAAAAAAAAAYAAADf&#13;&#10;AAAA1QAAAHkAAACsAAAAVwAAAAAAAAAAAAAAAAAAAJwAAAD/AAAAYwAAAA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AAAAwQAAAP8AAAB2AAAAPwAAADYAAAA2AAAANgAAADYAAAA5AAAAfgAA&#13;&#10;AHIAAAADAAAAAAAAAAAAAAAAAAAAAAAAAAAAAAAAAAAAAAAAAAAAAAAAAAAAAAAAAAAAAAAAAAAA&#13;&#10;AAAAABMAAADpAAAANAAAAAIAAACDAAAAWQAAAAAAAAAAAAAAAAAAAJkAAAD/AAAAlwAAAA4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EAAAAuwAAAN0AAAAZAAAAAAAAAAAAAAAAAAAAAAAAAAAA&#13;&#10;AAAAAAAAGgAAAC8AAAABAAAAAAAAAAAAAAAAAAAAAAAAAAAAAAAAAAAAAAAAAAAAAAAAAAAAAAAA&#13;&#10;AAAAAAAAAAAAAAAAAAUAAADeAAAAPwAAAAYAAACGAAAAWQAAAAAAAAAAAAAAHgAAANkAAAD/AAAA&#13;&#10;gQAAAA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QAAAN0AAAAtAAAAAAAAAAAAAAAA&#13;&#10;AAAAAAAAAAAAAAAAAAAAKAAAAEIAAAAEAAAAAAAAAAAAAAAAAAAAAAAAAAAAAAAAAAAAAAAAAAAA&#13;&#10;AAAAAAAAAAAAAAAAAAAAAAAAAAAAAAAAAACQAAAAvwAAAEgAAACCAAAATwAAAAAAAABIAAAAuwAA&#13;&#10;AP0AAAD9AAAARAAAAAE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EgAAAKAAAAC2AAAA&#13;&#10;KgAAABgAAAAZAAAAGQAAABgAAAAZAAAAcAAAAHEAAAADAAAAAAAAAAAAAAAAAAAAAAAAAAAAAAAA&#13;&#10;AAAAAAAAAAAAAAAAAAAAAAAAAAAAAAAAAAAAAAAAAAAAAAASAAAAwgAAAO0AAADrAAAA2gAAANQA&#13;&#10;AADpAAAA/wAAAP8AAACBAAAAC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rgAA&#13;&#10;APMAAAD8AAAA6wAAAOkAAADpAAAA6QAAAOkAAADpAAAA8wAAAHcAAAAAAAAAAAAAAAAAAAAAAAAA&#13;&#10;AAAAAAAAAAAAAAAAAAAAAAAAAAAAAAAAAAAAAAAAAAAAAAAAAAAAAAAAAAAAAAAAFQAAAHgAAADa&#13;&#10;AAAA+QAAAP8AAAD7AAAAzwAAAFAAAAAJ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AAAkwAAAPwAAAD3AAAA9gAAAPYAAAD2AAAA9gAAAPYAAAD2AAAA+wAAAHcAAAAAAAAAAAAA&#13;&#10;AAAAAAAAAAAAAAAAAAAAAAAAAAAAAAAAAAAAAAAAAAAAAAAAAAAAAAAAAAAAAAAAAAAAAAAnAAAA&#13;&#10;VgAAABAAAAAKAAAAEAAAAB0AAAAPAAAACQ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PwAAAMYAAABHAAAAEAAAAA0AAAANAAAADQAAAA0AAAAXAAAAegAAAHEA&#13;&#10;AAABAAAAAAAAAAAAAAAAAAAAAAAAAAAAAAAAAAAAAAAAAAAAAAAAAAAAAAAAAAAAAAAAAAAAAAAA&#13;&#10;AAIAAADXAAAA/AAAAF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QAAAANAAAAAAAAAAAAAAAAAAAAAAAAAHAAAAAaAAAAAAAAAAAAAAAAAAAAAAAAAAAAAAAA&#13;&#10;AAAAIwAAADUAAAABAAAAAAAAAAAAAAAAAAAAAAAAAAAAAAAAAAAAAAAAAAAAAAAAAAAAAAAAAAAA&#13;&#10;AAAAAAAAAAAAAA8AAADcAAAA9wAAACYAAAAAAAAAAAAAAAAAAAAAAAAAAAAAAAAAAAAYAAAAD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B2AAAAAAAAAAAAAAAAAAAAAAAAAAAAAAAAAAAAAAAAAAAAAAAAAAAA&#13;&#10;AAAAAAAAAAAAAAAAKAAAAEUAAAAEAAAAAAAAAAAAAAAAAAAAAAAAAAAAAAAAAAAAAAAAAAAAAAAA&#13;&#10;AAAAAAAAAAAAAAAAAAAAAAAAAAAAAAB8AAAA0AAAADEAAAAGAAAAAgAAAAIAAAACAAAAAgAAAAsA&#13;&#10;AACdAAAAUQ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wAAADUAAAAJAAAABcAAAAWAAAAFgAAABYAAAAWAAAAFgAA&#13;&#10;ABYAAAAWAAAAFgAAABYAAAAaAAAAaQAAAHEAAAADAAAAAAAAAAAAAAAAAAAAAAAAAAAAAAAAAAAA&#13;&#10;AAAAAAAAAAAAAAAAAAAAAAAAAAAAAAAAAAAAAAsAAABcAAAAzAAAAOkAAAB1AAAAaQAAAGoAAABq&#13;&#10;AAAAawAAAIQAAADsAAAAWQAAAA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kAAAD/AAAAvwAAAKEAAACgAAAAoAAAAKAA&#13;&#10;AACgAAAAoAAAAKAAAACgAAAAoAAAAJ8AAACoAAAA4AAAAHwAAAAAAAAAAAAAAAAAAAAAAAAAAAAA&#13;&#10;AAAAAAAAAAAAAAAAAAAAAAAAAAAAAAAAAAAAAAAAAAAAAAAAABAAAADmAAAA/wAAAP8AAAD/AAAA&#13;&#10;/wAAAP8AAAD/AAAA/wAAAP8AAAD/AAAAV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cAAAD/AAAA/wAAAP8AAAD/&#13;&#10;AAAA/wAAAP8AAAD/AAAA/wAAAP8AAAD/AAAA/wAAAP8AAAD/AAAA/wAAAHYAAAAAAAAAAAAAAAAA&#13;&#10;AAAAAAAAAAAAAAAAAAAAAAAAAAAAAAAAAAAAAAAAAAAAAAAAAAAAAAAAAAAAAAAAAACAAAAA4AAA&#13;&#10;AHUAAABnAAAAZQAAAGUAAABlAAAAZQAAAGsAAADYAAAAWQAAAAE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oAAADxAAAA&#13;&#10;gwAAAGsAAABqAAAAagAAAGoAAABqAAAAagAAAGoAAABqAAAAagAAAGoAAABzAAAAvwAAAH4AAAAA&#13;&#10;AAAAAAAAAAAAAAAAAAAAAAAAAAAAAAAAAAAAAAAAAAAAAAAAAAAAAAAAAAAAAAAAAAAAAAAAAAAA&#13;&#10;AAAjAAAAnQAAAAAAAAAAAAAAAAAAAAAAAAAAAAAAAAAAAAAAAAB6AAAAPQAAAA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cAAAC3AAAACQAAAAAAAAAAAAAAAAAAAAAAAAAAAAAAAAAAAAAAAAAAAAAAAAAAAAAAAAADAAAA&#13;&#10;WgAAAHIAAAADAAAAAAAAAAAAAAAAAAAAAAAAAAAAAAAAAAAAAAAAAAAAAAAAAAAAAAAAAAAAAAAA&#13;&#10;AAAAAAAAAAAAAACfAAAA3gAAAEkAAAAAAAAAAAAAAAAAAAAAAAAAAAAAAAAAAAAUAAAAC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kAAABPAAAAAAAAAAAAAAAAAAAAAAAAAAAAAAAAAAAAAAAAAAAAAAAAAAAAAAAA&#13;&#10;AAAAAAAAAAAAHQAAACwAAAABAAAAAAAAAAAAAAAAAAAAAAAAAAAAAAAAAAAAAAAAAAAAAAAAAAAA&#13;&#10;AAAAAAAAAAAAAAAAAAAAAA4AAADqAAAA/wAAAE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AAAAGAAAAAAAAAAAAAAAAAAAAAAAAAAAAAAAAAAAAAAAAAAAA&#13;&#10;AAAAAAAAAAAAAAAAAAAAAAAAAgAAAAMAAAAAAAAAAAAAAAAAAAAAAAAAAAAAAAAAAAAAAAAAAAAA&#13;&#10;AAAAAAAAAAAAAAAAAAAAAAAAAAAAAAAAAAMAAACuAAAA4gAAAAkAAAAAAAAAAAAAAAAAAAAAAAAA&#13;&#10;AAAAAAAAAABuAAAAPg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QAAAA4AAAAvgAAAL0AAAA2AAAAKQAA&#13;&#10;ACkAAAApAAAAKgAAAEcAAADWAAAAWAA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UAAADdAAAA/QAAAP8A&#13;&#10;AAD7AAAA+gAAAPoAAAD6AAAA+gAAAPsAAAD/AAAAV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u&#13;&#10;AAAA+QAAAOUAAADiAAAA4gAAAOIAAADiAAAA4gAAAOMAAAD4AAAAW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KAAAAwgAAABMAAAAAAAAAAAAAAAAAAAAAAAAAAAAAAAUAAACkAAAATwAAAA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ZwAAAAAAAAAAAAAAAAAAAAAAAAAAAAAAAAAAABgAAABgAAAA&#13;&#10;JAAAAA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EQAAABsAAAAbAAAAGwAAABsAAAAbAAAAGwAA&#13;&#10;AHMAAACjAAAAH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AAAAAqQAAAKsAAACsAAAArAAAAKwA&#13;&#10;AACsAAAArAAAANkAAAD7AAAASwAAAA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IAAAA/wAAAPIAAADt&#13;&#10;AAAA7QAAAO0AAADsAAAA9gAAAP8AAADvAAAAewAAAA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MAAAA&#13;&#10;awAAADwAAAA6AAAAOgAAADoAAAA5AAAARwAAANkAAACRAAAAIwAAAAQ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4AAAACAAAAAAAAAAAAAAAAAAAAAAAAAAAAAAAAAAAAG4AAADDAAAAL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NAAAAAAAAAAAAAAAAAAAAAAAAAAAAAAAAAAAAAAAAADkAAADmAAAAdQAA&#13;&#10;AAY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GAAAACQAAAAoAAAAKAAAACgAAAAoAAAAKAAAAEwAAAJEA&#13;&#10;AAD8AAAAkQAAAA0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1AAAA7wAAAO8AAADvAAAA7wAAAO8AAADv&#13;&#10;AAAA8AAAAPoAAAD9AAAAUwAAAAE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DAAAA9QAAAPAAAADvAAAA&#13;&#10;7wAAAO8AAADvAAAA7gAAAOAAAAB4AAAADg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EAAAAWwAA&#13;&#10;AB4AAAAcAAAAHQAAAB4AAAAcAAAAC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EAAAAHAAAACMAAAAIAAAAAAAAAAEAAAAhAAAANAAAAA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PAAAAowAAAN4AAABZAAAAAAAAAAUAAABZAAAAwAAAAH8A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ZAAAA/wAAAPQAAAByAAAAAAAAAAAAAAAAAAAAJAAAAOoAAACq&#13;&#10;AAAAF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gAAADkAAAAwgAAAHcAAAAXAAAAAAAAAAAAAAAAAAAA&#13;&#10;AAAAAKAAAAD/AAAAVAAAAAM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8AAADkAAAAGQAAAAAAAAAAAAAAAAAA&#13;&#10;AAAAAAAAAAAAAAAAAIcAAAD/AAAAlQAAAA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AAADYAAAAOgAAAAAA&#13;&#10;AAAAAAAAAAAAAAAAAAAAAAAAFQAAAMkAAAD/AAAAiQAAAA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A&#13;&#10;AAAA0gAAAF4AAAAQAAAAAAAAABQAAABVAAAAtgAAAPoAAAD/AAAATAAAAA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OAAAAuwAAAPIAAADcAAAA1gAAANsAAADrAAAA/wAAAP8AAACNAAAAD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EwAAAHkAAADoAAAA/wAAAP8AAAD/AAAA3gAAAFoAAAAM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QAAAAMAAAAGwAAAC4AAAAYAAAACwAA&#13;&#10;AA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uAAAAP8AAAD/AAAA/wAAAP8AAADi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uAAAAP8AAAD/AAAA/wAAAP8AAADi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uAAAAP8AAAD/AAAA/wAAAP8AAADi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uAAAAP8AAAD/AAAA/wAAAP8AAADi&#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uAAAAP8AAAD/AAAA&#13;&#10;/wAAAP8AAADi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uAAA&#13;&#10;AP8AAAD/AAAA/wAAAP8AAADi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AAAAP8AAAD/AAAA/wAAAP8AAADi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uAAAAP8AAAD/AAAA/wAAAP8AAAD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uAAAAP8AAAD/AAAA/wAAAP8AAADi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P8AAAD/AAAA/wAAAP8AAADi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uAAAAP8AAAD/AAAA/wAA&#13;&#10;AP8AAADi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uAAAAP8A&#13;&#10;AAD/AAAA/wAAAP8AAADi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uAAAAP8AAAD/AAAA/wAAAP8AAAD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AAAAP8AAAD/AAAA/wAAAP8AAAD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AAAAP8AAAD/AAAA/wAAAP8AAAD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uAAAAP8AAAD/AAAA/wAAAP8AAADi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CBwcH&#13;&#10;FgkJCRwFBQUPAAAAAAAAAAAAAAAAAAAAAAAAAAAAAAAAAAAAAAAAAAAAAAAAAAAAAAAAAAAAAAAA&#13;&#10;AAAAAAAAAAAAAAAAAAAAAAAAAAAAAAAAAAAAAAAAAAAAAAAAAAAAuAAAAP8AAAD/AAAA/wAAAP8A&#13;&#10;AAD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H&#13;&#10;BxQlJSVuOTk5ojw8PK4zMzORHBwcUQMDAwoAAAAAAAAAAAAAAAAAAAAAAAAAAAAAAAAAAAAAAAAA&#13;&#10;AAAAAAAAAAAAAAAAAAAAAAAAAAAAAAAAAAAAAAAAAAAAAAAAAAAAAAAAAAAAAAAAuAAAAP8AAAD/&#13;&#10;AAAA/wAAAP8AAAD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QkJHD4+PrFeXl7/UVFR51VVVfNeXl7/WVlZ/Tg4OKICAgIHAAAAAAAAAAAAAAAAAAAAAAAA&#13;&#10;AAAAAAAAAAAAAAAAAAAAAAAAAAAAAAAAAAAAAAAAAAAAAAAAAAAAAAAAAAAAAAAAAAAAAAAAAAAA&#13;&#10;uAAAAP8AAAD/AAAA/wAAAP8AAAD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CAgIEJSUla1BQUOcgICBeExMTNxYWFj48PDyuWFhY/VhYWPwbGxtMAAAAAAAAAAAA&#13;&#10;AAAAAAAAAAAAAAAAAAAAAAAAAAAAAAAAAAAAAAAAAAAAAAAAAAAAAAAAAAAAAAAAAAAAAAAAAAAA&#13;&#10;AAAAAAAAAAAAswAAAP8AAAD/AAAA/wAAAP8AAAD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GBgYPFRUVPQYGBhMAAAAAAAAAAAAAAAAAAAAAODg4&#13;&#10;oFdXV/sxMTGOAAAAAAAAAAAAAAAAAAAAAAAAAAAAAAAAAAAAAAAAAAAAAAAAAAAAAAAAAAAAAAAA&#13;&#10;AAAAAAAAAAAAAAAAAAAAVg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Ao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QEBAgAAAAAAAAAAAAAAAAAA&#13;&#10;AAAAAAAAODg4oVdXV/oeHh5XAAAAAAAAAAAAAAAAAAAAAAAAAAAAAAAAAAAAAAAAAAAAAAAAAAAA&#13;&#10;AAAAAAAAAAAAAAAAAAAAAAAAAAAAAAAAU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0AAAAn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SEhIzlRUVPAICAgZAAAAAAAAAAAAAAAAAAAAAAAAAAAAAAAAAAAAAAAA&#13;&#10;AAAAAAAAAAAAAAAAAAAAAAAAAAAAAAAAAAAAAAAAAAAAU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0AAAA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GxtOU1NT7ikpKXkBAQEDAAAAAAAAAAAAAAAAAAAAAAAAAAAA&#13;&#10;AAAAAAAAAAAAAAAAAAAAAAAAAAAAAAAAAAAAAAAAAAAAAAAAAAAAAAAAVA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An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oaGkw4ODikPDw8rjw8&#13;&#10;PK08PDytOjo6qR8fH14AAAAAAAAAAAAAAAAAAAAAAwMDCjExMY1JSUnTDg4OK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UlJWlN&#13;&#10;TU3dU1NT61JSUutSUlLrUFBQ5SwsLIEAAAAAAAAAAAAAAAABAQEEJycncEtLS9YYGBhH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wMDCIZGRlKGxsbUBsbG08bGxtPGxsbTQ4ODioAAAAAAAAAAAAAAAAgICBcR0dHziAgIFoA&#13;&#10;AAAAAAAAAAAAAAAAAAAABAQEC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QUFDtDQ0PB&#13;&#10;ISEhYAAAAAAAAAAAAAAAAAQEBAscHBxQGBgYR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QEFHh4e&#13;&#10;WFBQUOJPT0/jPDw8rTs7O6k8PDysPT09sENDQ79RUVHrERERM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VFRU+V1dX8mFhYf9gYGD/YmJi/2NjY/9jY2P/Y2Nj/2JiYv9HR0fNAAAAA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BwcUGBgYQhUVFT0VFRU9FRUVPRUVFT0VFRU9FRUVPRUVFT0ODg4n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AAAAQAAAADAAAAAgAAAAIAAAACAAAABAAAAAMAAAAAAAAAAgAAAAQAAAACAAAAAgAAAAIAAAAC&#13;&#10;AAAABAAAAAIAAAAAAAAAAAAAAAAAAAAHAAAAEwAAAA8AAAACAAAAAAAAAAAAAAAMAAAAAAAAAAAA&#13;&#10;AAAAAAAAAAAAAAAAAAAAAAAAAAAAAAMAAAADAAAAAgAAAAIAAAACAAAAAg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AAAAASAAAAAQAAAAAAAAAAAAAAAAAAAAEAAAAEAAAAAwAAAAIAAAACAAAA&#13;&#10;AgAAAAQAAAACAAAAAAAAAAEAAAAFAAAAAwAAAAIAAAACAAAAAgAAAAUAAAABAAAAAAAAAAAAAAAe&#13;&#10;AAAAIAAAAAEAAAAAAAAAAAAAAAAAAAAAAAAAAAAAAAAAAAAAAAAAAAAAAAAAAAAAAAAAAAAAAAAA&#13;&#10;AAAAAAAACwAAACIAAAAc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DAAAAEgAAABfAAAAXwAAAF8AAABgAAAAUQAAACYAAAAAAAAAGwAAAEoAAABhAAAA&#13;&#10;YAAAAF8AAABgAAAASQAAABYAAAAAAAAAAwAAAC0AAAB8AAAAogAAAJUAAABnAAAAOQAAAEYAAABh&#13;&#10;AAAAAAAAAAAAAAAAAAAAAAAAAAAAAAAAAAAAAAAAACkAAABVAAAAYgAAAF8AAABgAAAAZgAAAGYA&#13;&#10;AABcAAAASwAAADoAAAAoAAAAE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QAAANQAAABeAAAAAwAAAAAAAAAAAAAAAAAAAAsAAABBAAAAXAAA&#13;&#10;AGAAAABfAAAAYQAAAFQAAAAeAAAAAQAAAAwAAABQAAAAXwAAAF8AAABfAAAAYAAAAFEAAAATAAAA&#13;&#10;AAAAABYAAADRAAAA3QAAABgAAAAAAAAAAAAAAAAAAAAAAAAAAAAAAAAAAAAAAAAAAAAAAAAAAAAA&#13;&#10;AAAAAAAAAAYAAABBAAAAiAAAAOUAAACt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EQAAAG0AAAC8AAAA/wAAAP8AAADkAAAAgQAAADIAAAAAAAAAJgAA&#13;&#10;AHIAAADUAAAA/wAAAP8AAADSAAAAcAAAAB0AAAAFAAAARwAAANUAAADhAAAApgAAAKsAAADSAAAA&#13;&#10;+wAAAOsAAACUAAAAAAAAAAAAAAAAAAAAAAAAAAAAAAAAAAAAAAAAADsAAACPAAAA7gAAAP8AAAD/&#13;&#10;AAAA2QAAAMwAAADNAAAA3gAAAPoAAADcAAAAkwAAAD0AAAAC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SQAAANcAAAAoAAAAAAAAAAAAAAAAAAAAAAAAABAA&#13;&#10;AABiAAAAsQAAAP8AAAD/AAAA3wAAAIoAAAApAAAAAQAAABEAAAB5AAAAwAAAAP8AAAD/AAAA4wAA&#13;&#10;AHsAAAAaAAAAAAAAACoAAADYAAAA4QAAACwAAAAAAAAAAAAAAAAAAAAAAAAAAAAAAAAAAAAAAAAA&#13;&#10;AAAAAAAAAAAAAAAAAAAAABMAAACuAAAA6QAAAP8AAACp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XAAAA/wAAAPYAAAB9AAAAAAAAAAAA&#13;&#10;AAAAAAAAAAAAAAAAAABMAAAA8AAAAPoAAABHAAAAAAAAAAAAAAAkAAAAzAAAAO8AAAA7AAAAAAAA&#13;&#10;AAAAAAAUAAAAnwAAAPkAAACQAAAAAAAAAAAAAAAAAAAAAAAAAAAAAAAAAAAAAAAAAAAAAAAAAAAA&#13;&#10;hQAAAP8AAADjAAAAIgAAAAMAAAAFAAAAJgAAAH0AAADeAAAA/wAAAOEAAAB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wAAAKIAAAATAAAAAAAAAAAAAAAA&#13;&#10;AAAAAAAAAAAAAAAAAAAAIgAAAN0AAAD/AAAAZQAAAAAAAAAAAAAAAAAAAAAAAAAAAAAAKQAAAPoA&#13;&#10;AAD8AAAAgAAAAAAAAAAAAAAAAAAAAAAAAABPAAAAUgAAAAAAAAAAAAAAAAAAAAAAAAAAAAAAAAAA&#13;&#10;AAAAAAAAAAAAAAAAAAAAAAAAAAAAAAAAAAAAAAAAAAAAdwAAAP8AAACp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OAAAA/AAAAO8AAABo&#13;&#10;AAAAAAAAAAAAAAAAAAAAAAAAAAAAAAA7AAAA7AAAAPoAAAAyAAAAAAAAAAAAAABUAAAA/wAAALcA&#13;&#10;AAAFAAAAAAAAAAAAAAAAAAAABQAAALIAAACRAAAAAAAAAAAAAAAAAAAAAAAAAAAAAAAAAAAAAAAA&#13;&#10;AAAAAAAAAAAAbgAAAP8AAADdAAAAAgAAAAAAAAAAAAAAAAAAAAAAAAAnAAAAwwAAAP8AAADyAAAA&#13;&#10;T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dAAAA1QAAAFUAAAACAAAA&#13;&#10;AAAAAAAAAAAAAAAAAAAAAAAAAAAAAAAAIAAAANMAAAD/AAAAUgAAAAAAAAAAAAAAAAAAAAAAAAAA&#13;&#10;AAAAKAAAAO4AAAD0AAAAcAAAAAAAAAAAAAAAAAAAAAAAAAAAAAAAAAAAAAAAAAAAAAAAAAAAAAAA&#13;&#10;AAAAAAAAAAAAAAAAAAAAAAAAAAAAAAAAAAAAAAAAAAAAAAAAAAADAAAAZwAAAP8AAACp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BQAAAGsAAAD9AAAAowAAAAAAAAAAAAAAAAAAAAAAAAAAAAAAKwAAANkAAAA6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AAAWAAAAPwAAACzAAAAAAAAAAAAAAAAAAAAAAAAAAAAAAAiAAAA1AAAAEwAAA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KAAAAewAAAP0AAACWAAAAAAAAAAAAAAAAAAAAAAAAAAAAAAA3AAAA2QAAACs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FUAAAD/AAAA9gAAAMIAAACNAAAAbgAAAHYAAACnAAAA2gAAAHQAAAA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QgAAAP8AAAD5AAAAxgAAAI4AAAByAAAAdQAAAKMAAADaAAAAggAAAA0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DAAAAZwAAAP8AAAD0AAAAsQAAAIMAAABtAAAAeAAAAKsAAADXAAAAZQ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sAAABbAAAAyAAAAP8AAAD8AAAA9wAAAOcAAACyAAAAPgAA&#13;&#10;AA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BwAAAFIAAADBAAAA/wAAAPwAAAD3AAAA6AAAALgAAABIAAAA&#13;&#10;C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wAAAGIAAADNAAAA/wAAAPoAAAD3AAAA5AAAAKsAAAA1&#13;&#10;AAAAB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DAAAACwAAABYAAAAtAAAAJAAAABAA&#13;&#10;AAAK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IAAAALAAAAFQAAACwAAAAtAAAAEQAA&#13;&#10;AAsAAAAB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MAAAAMAAAAGwAAADIAAAAiAAAA&#13;&#10;EAAAAAo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">
                <v:shape id="Text Box 130" o:spid="_x0000_s1066" type="#_x0000_t202" style="position:absolute;width:4044;height:28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" fillcolor="white [3201]" stroked="f" strokeweight=".5pt">
                  <v:textbox>
                    <w:txbxContent>
                      <w:p w:rsidR="002145A4" w:rsidRPr="008755BB" w:rsidRDefault="002145A4" w:rsidP="003E1B42">
                        <w:pPr>
                          <w:ind w:firstLine="0"/>
                          <w:rPr>
                            <w:b/>
                          </w:rPr>
                        </w:pPr>
                        <w:r w:rsidRPr="008755BB">
                          <w:rPr>
                            <w:b/>
                          </w:rPr>
                          <w:t>(</w:t>
                        </w:r>
                        <w:r>
                          <w:rPr>
                            <w:b/>
                          </w:rPr>
                          <w:t>B</w:t>
                        </w:r>
                        <w:r w:rsidRPr="008755BB">
                          <w:rPr>
                            <w:b/>
                          </w:rPr>
                          <w:t>)</w:t>
                        </w:r>
                      </w:p>
                    </w:txbxContent>
                  </v:textbox>
                </v:shape>
                <v:shape id="Picture 120" o:spid="_x0000_s1067" type="#_x0000_t75" style="position:absolute;left:5440;top:5787;width:40144;height:7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">
                  <v:imagedata r:id="rId32" o:title="" cropbottom="32103f"/>
                </v:shape>
                <v:shape id="Picture 45" o:spid="_x0000_s1068" type="#_x0000_t75" style="position:absolute;left:51044;width:25578;height:160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">
                  <v:imagedata r:id="rId33" o:title=""/>
                </v:shape>
              </v:group>
            </w:pict>
          </mc:Fallback>
        </mc:AlternateContent>
      </w:r>
    </w:p>
    <w:p w:rsidR="003E1B42" w:rsidRPr="003E1B42" w:rsidRDefault="003E1B42" w:rsidP="003E1B42"/>
    <w:p w:rsidR="003E1B42" w:rsidRDefault="003E1B42" w:rsidP="00843B6B"/>
    <w:p w:rsidR="00411A38" w:rsidRDefault="00411A38" w:rsidP="003E1B42">
      <w:pPr>
        <w:ind w:firstLine="0"/>
        <w:rPr>
          <w:highlight w:val="yellow"/>
        </w:rPr>
      </w:pPr>
    </w:p>
    <w:p w:rsidR="00411A38" w:rsidRDefault="00411A38" w:rsidP="003E1B42">
      <w:pPr>
        <w:ind w:firstLine="0"/>
        <w:rPr>
          <w:highlight w:val="yellow"/>
        </w:rPr>
      </w:pPr>
    </w:p>
    <w:p w:rsidR="00411A38" w:rsidRDefault="00411A38" w:rsidP="003E1B42">
      <w:pPr>
        <w:ind w:firstLine="0"/>
        <w:rPr>
          <w:highlight w:val="yellow"/>
        </w:rPr>
      </w:pPr>
    </w:p>
    <w:p w:rsidR="00411A38" w:rsidRDefault="00411A38" w:rsidP="003E1B42">
      <w:pPr>
        <w:ind w:firstLine="0"/>
        <w:rPr>
          <w:highlight w:val="yellow"/>
        </w:rPr>
      </w:pPr>
    </w:p>
    <w:p w:rsidR="00411A38" w:rsidRDefault="00411A38" w:rsidP="003E1B42">
      <w:pPr>
        <w:ind w:firstLine="0"/>
        <w:rPr>
          <w:highlight w:val="yellow"/>
        </w:rPr>
      </w:pPr>
      <w:r>
        <w:rPr>
          <w:noProof/>
        </w:rPr>
        <mc:AlternateContent>
          <mc:Choice Requires="wpg">
            <w:drawing>
              <wp:anchor distT="0" distB="0" distL="114300" distR="114300" simplePos="0" relativeHeight="251683328" behindDoc="0" locked="0" layoutInCell="1" allowOverlap="1">
                <wp:simplePos x="0" y="0"/>
                <wp:positionH relativeFrom="column">
                  <wp:posOffset>138430</wp:posOffset>
                </wp:positionH>
                <wp:positionV relativeFrom="paragraph">
                  <wp:posOffset>279754</wp:posOffset>
                </wp:positionV>
                <wp:extent cx="7775125" cy="1648460"/>
                <wp:effectExtent l="0" t="0" r="0" b="0"/>
                <wp:wrapNone/>
                <wp:docPr id="51" name="Group 51"/>
                <wp:cNvGraphicFramePr/>
                <a:graphic xmlns:a="http://schemas.openxmlformats.org/drawingml/2006/main">
                  <a:graphicData uri="http://schemas.microsoft.com/office/word/2010/wordprocessingGroup">
                    <wpg:wgp>
                      <wpg:cNvGrpSpPr/>
                      <wpg:grpSpPr>
                        <a:xfrm>
                          <a:off x="0" y="0"/>
                          <a:ext cx="7775125" cy="1648460"/>
                          <a:chOff x="0" y="0"/>
                          <a:chExt cx="7775125" cy="1648460"/>
                        </a:xfrm>
                      </wpg:grpSpPr>
                      <pic:pic xmlns:pic="http://schemas.openxmlformats.org/drawingml/2006/picture">
                        <pic:nvPicPr>
                          <pic:cNvPr id="42" name="Picture 42"/>
                          <pic:cNvPicPr>
                            <a:picLocks noChangeAspect="1"/>
                          </pic:cNvPicPr>
                        </pic:nvPicPr>
                        <pic:blipFill rotWithShape="1">
                          <a:blip r:embed="rId30" cstate="print">
                            <a:extLst>
                              <a:ext uri="{28A0092B-C50C-407E-A947-70E740481C1C}">
                                <a14:useLocalDpi xmlns:a14="http://schemas.microsoft.com/office/drawing/2010/main" val="0"/>
                              </a:ext>
                            </a:extLst>
                          </a:blip>
                          <a:srcRect t="49396"/>
                          <a:stretch/>
                        </pic:blipFill>
                        <pic:spPr bwMode="auto">
                          <a:xfrm>
                            <a:off x="590309" y="370390"/>
                            <a:ext cx="4014470" cy="723265"/>
                          </a:xfrm>
                          <a:prstGeom prst="rect">
                            <a:avLst/>
                          </a:prstGeom>
                          <a:ln>
                            <a:noFill/>
                          </a:ln>
                          <a:extLst>
                            <a:ext uri="{53640926-AAD7-44D8-BBD7-CCE9431645EC}">
                              <a14:shadowObscured xmlns:a14="http://schemas.microsoft.com/office/drawing/2010/main"/>
                            </a:ext>
                          </a:extLst>
                        </pic:spPr>
                      </pic:pic>
                      <wps:wsp>
                        <wps:cNvPr id="43" name="Text Box 43"/>
                        <wps:cNvSpPr txBox="1"/>
                        <wps:spPr>
                          <a:xfrm>
                            <a:off x="0" y="173620"/>
                            <a:ext cx="404463" cy="288886"/>
                          </a:xfrm>
                          <a:prstGeom prst="rect">
                            <a:avLst/>
                          </a:prstGeom>
                          <a:solidFill>
                            <a:schemeClr val="lt1"/>
                          </a:solidFill>
                          <a:ln w="6350">
                            <a:noFill/>
                          </a:ln>
                        </wps:spPr>
                        <wps:txbx>
                          <w:txbxContent>
                            <w:p w:rsidR="00843B6B" w:rsidRPr="008755BB" w:rsidRDefault="00843B6B" w:rsidP="00843B6B">
                              <w:pPr>
                                <w:ind w:firstLine="0"/>
                                <w:rPr>
                                  <w:b/>
                                </w:rPr>
                              </w:pPr>
                              <w:r w:rsidRPr="008755BB">
                                <w:rPr>
                                  <w:b/>
                                </w:rPr>
                                <w:t>(</w:t>
                              </w:r>
                              <w:r>
                                <w:rPr>
                                  <w:b/>
                                </w:rPr>
                                <w:t>C</w:t>
                              </w:r>
                              <w:r w:rsidRPr="008755BB">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6" name="Picture 4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4942390" y="0"/>
                            <a:ext cx="2832735" cy="1648460"/>
                          </a:xfrm>
                          <a:prstGeom prst="rect">
                            <a:avLst/>
                          </a:prstGeom>
                        </pic:spPr>
                      </pic:pic>
                    </wpg:wgp>
                  </a:graphicData>
                </a:graphic>
              </wp:anchor>
            </w:drawing>
          </mc:Choice>
          <mc:Fallback>
            <w:pict>
              <v:group id="Group 51" o:spid="_x0000_s1069" style="position:absolute;margin-left:10.9pt;margin-top:22.05pt;width:612.2pt;height:129.8pt;z-index:251683328" coordsize="77751,16484"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E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HAAAAN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r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PQAAAA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R8fH/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8vLy//&#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LAAAA&#13;&#10;Pw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HAAAAIQAAAAAAAAAAAAAA&#13;&#10;AAAAAAAAAAAAAAAAAA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E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rAAAAN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kAAADw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B+AAAAAQAAAAAAAAAAAAAAAAAAAAAAAAAAAAAA&#13;&#10;/zMzM/+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ysrL/IyMj/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EREf+p&#13;&#10;qa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fn5+/wEBAe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13;&#10;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&#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EBAeVPT0//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&#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&#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&#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&#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&#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&#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&#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&#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&#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&#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&#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&#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&#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&#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13;&#10;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&#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&#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&#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13;&#10;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&#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&#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13;&#10;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&#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13;&#10;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&#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13;&#10;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&#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13;&#10;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&#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&#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&#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&#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&#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&#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&#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&#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&#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&#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&#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&#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&#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&#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&#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&#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&#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&#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&#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&#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&#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&#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&#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&#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&#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&#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&#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&#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&#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&#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&#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&#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&#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&#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13;&#10;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&#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13;&#10;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&#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13;&#10;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&#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13;&#10;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&#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&#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&#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&#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&#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&#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&#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&#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&#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&#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&#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&#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&#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&#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13;&#10;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&#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&#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&#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&#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&#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&#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&#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&#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&#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&#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&#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&#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&#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&#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&#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13;&#10;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&#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&#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&#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13;&#10;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&#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&#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13;&#10;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&#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13;&#10;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&#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13;&#10;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&#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13;&#10;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8AAADmHR0d/0RERP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y0tLf8AAAD4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Jycn/&#13;&#10;Jycn/wAAAL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BQUFP+/v7//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jo6O/wEB&#13;&#10;AeA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KAAAALo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MoAAABY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EBAeVZWVn/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wsLD/ICAg/wAAAHgAAAABAAAAAAAAAAAAAAAAAAAAAAAAAAAAAAD/AgIC/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gICP8BAQH/AAAAx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iAQEB/wcHB/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FBQX/AAAA7QAAAD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AAACA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AAAAAM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pAAAA8gMDA/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cHB/8BAQH/&#13;&#10;AAAAfwAAAAEAAAAAAAAAAAAAAAAAAAAAAAAAAA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IAAABH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w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VAAAAE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8AAABX&#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IAAAAu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EAAABW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Y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g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QAAAO4DAwP/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QAA&#13;&#10;AAg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m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D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uQAAACs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4VxcXP/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QkJD/AAAA8wAAAG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AAAAvA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UFB/wwMDP8A&#13;&#10;AAC9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wGBgb/&#13;&#10;PT09/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y4uLv8AAADlAAAA&#13;&#10;M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cAAADqHBwc/0RERP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&#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&#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&#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&#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&#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&#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&#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&#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&#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&#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&#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&#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&#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&#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13;&#10;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&#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&#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&#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&#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&#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&#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&#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&#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&#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&#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&#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&#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&#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&#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&#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13;&#10;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&#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&#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&#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13;&#10;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&#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&#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13;&#10;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&#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&#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&#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&#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&#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&#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&#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&#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&#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&#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&#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&#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&#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&#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&#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&#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&#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&#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&#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uAAAA4VFR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5ubn/ubm5/7m5uf+5&#13;&#10;ubn/ubm5/7m5uf+5ubn/ubm5/7m5uf+5ubn/ubm5/7m5uf+5ubn/ubm5/7m5uf+5ubn/ubm5/7m5&#13;&#10;uf+5ubn/ubm5/7m5uf+5ubn/ubm5/7m5uf+5ubn/ubm5/7m5uf+5ubn/ubm5/7m5uf+5ubn/ubm5&#13;&#10;/7m5uf+5ubn/ubm5/7m5uf+5ubn/ubm5/7m5uf+5ubn/ubm5/7m5uf+5ubn/ubm5/7m5uf+5ubn/&#13;&#10;ubm5/7m5uf+5ubn/ubm5/7m5uf+5ubn/ubm5/7m5uf+5ubn/ubm5/7m5uf+AgID/AAAA8wAAAGU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EAAADt&#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b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&#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ERET/DQ0N/wAAAL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AYGBv8/Pz//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Ly8v/wAAAOAAAAA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QAAAD4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JgAAAOUeHh7/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u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Y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4AAAAD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AAAA&#13;&#10;5Q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JCQkaHh4eWCoqKnkfHx9ZCgoKH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IyMjZlVVVfRZWVn/WVlZ/1lZWf9WVlb5Kysrf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YWFkBY&#13;&#10;WFj9V1dX/ENDQ8BAQEC6V1dX/FlZWf9ZWVn/JSUl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YAAABtAAAA&#13;&#10;yAAAAPMAAADzAAAAyAAAAG0AAAAG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gAAAF4AAADAAAAA8AAAAPUAAADQAAAAegAAAAw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Q0NDwkNDQ8EHBwcVAAAAAAAAAAAU&#13;&#10;FBQ6VFRU81lZWf9SUlLs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AAAzwAAAP8AAAD/AAAA/wAAAP8AAAD/AAAA&#13;&#10;/wAAAM8AAAAb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QEBA1SUlLtCwsLIAAAAAAAAAAAAAAAAAAAAAApKSl3WVlZ/1lZWf8K&#13;&#10;Cgof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BgAAAM8AAAD/AAAA/wAAAP8AAAD/AAAA/wAAAP8AAAD/AAAA/wAAAM8AAAA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gICBg8PDywAAAAAAAAAAAAAAAAAAAAAAAAAABISEjVZWVn/WFhY/QQEBA0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tAAAA/wAA&#13;&#10;AP8AAAD/AAAA/wAAAP8AAAD/AAAA/wAAAP8AAAD/AAAA/wAAAG0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FxcXQ1lZWf9ISEj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Mg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pKSl4&#13;&#10;WVlZ/y0tLYE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8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AQAAAAAAAAAAAAAAAA&#13;&#10;AAAAAAAAAAAAAAAAAAAAAAAAAAAAAAAAAAAAAAAAAAAAAAAAAAAAAAAAAAAAAAAAAAAAAAAAAAAA&#13;&#10;AAAAAAAAAAAAAAAAAAAAAAAAAAAAAAAAAAAAAAAAAAAAAAAAAAAAAAAAAAAAAAAAAAAAAAAAAAAA&#13;&#10;AAAAAAAAAAAAAAAAAAAAAAAAAAAAAAAAAAAAAAAAAAAAAAAAAAAAAAAAAAAAAAAAAAAAAAB8AAAA&#13;&#10;/wAAAP8AAAD3AAAAJwAAAAAAAAAAAAAAAAAAAAAAAAAAAAAAqAAAAP0AAAA1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gICB01NTd9QUFDmBAQED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z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oKCh0WVlZ/xwcHF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g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UAAAARwAAACwAAAAAAAAAIgAAAEAAAAADAAAAAAAAAAAA&#13;&#10;AAAAAAAAAAAAAAAAAAAAAAAAAAAAAAAAAAAAAAAAAAAAAAAAAAAAAAAAAAAAAAAAAAAAAAAAAAAA&#13;&#10;AAAAAAAAAAAAAAAAAAAAAAAAAAAAAAAAAAAAAAAAAAAAAAAAAAAAAAAAAAAAAAAAAAAAAAAADw8P&#13;&#10;K1RUVPItLS2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QAAAP8AAAD/AAAA/wAAAP8AAAD/AAAA/wAAAP8A&#13;&#10;AAD/AAAA/wAAAP8AAABt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MAAAD/AAAAfgAAAAAAAAAkAAAAygAAAN4AAAA9AAAAAAAAAAAAAAAAAAAAAAAAAAAA&#13;&#10;AAAAAAAAAAAAAAAAAAAAAAAAAAAAAAAAAAAAAAAAAAAAAAAAAAAAAAAAAAAAAAAAAAAAAAAAAAAA&#13;&#10;AAAAAAAAAAAAAAAAAAAAAAAAAAAAAAAAAAAAAAAAAAAAAAcHBxVNTU3fPDw8rAAAAAE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AAAAzwAAAP8AAAD/AAAA/wAAAP8AAAD/AAAA/wAAAP8AAAD/AAAAzwAAAAY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8AAAD+AAAA/wAAAP8AAAB+&#13;&#10;AAAAAAAAAAAAAAADAAAApwAAAPgAAAAvAAAAAAAAAAAAAAAAAAAAAAAAAAAAAAAAAAAAAAAAAAAA&#13;&#10;AAAAAAAAAAAAAAAAAAAAAAAAAAAAAAAAAAAAAAAAAAAAAAAAAAAAAAAAAAAAAAAAAAAAAAAAAAAA&#13;&#10;AAAAAAAAAAAAAAAAAAACAgIHRERExEFBQbwCAgIH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AAAzwAAAP8AAAD/AAAA/wAAAP8AAAD/AAAA/wAAAM8AAAAb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nAAAAPkAAABvAAAAgwAAAH4AAAAAAAAAAAAAAAAAAABD&#13;&#10;AAAA/wAAALIAAAAAAAAAAAAAAAAAAAAAAAAAAAAAAAAAAAAAAAAAAAAAAAAAAAAAAAAAAAAAAAAA&#13;&#10;AAAAAAAAAAAAAAAAAAAAAAAAAAAAAAAAAAAAAAAAAAAAAAAAAAAAAAAAAAAAAAAAAAAAAwMDCUBA&#13;&#10;QLhGRkbJBAQEDAAAAAAAAAAAAAAAAAAAAAAVFRU9AgICBw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GAAAAbQAAAMgAAADz&#13;&#10;AAAA8wAAAMgAAABtAAAAB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AAABeAAAAwAAAAPAAAAD1AAAA0AAAAHoAAAAM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AAAAfAAAAAAAAABiAAAAfgAAAAAAAAAAAAAAAAAAADwAAAD/AAAA4wAAAAAAAAAA&#13;&#10;AAAAAAAAAAAAAAAAAAAAAAAAAAAAAAAAAAAAAAAAAAAAAAAAAAAAAAAAAAAAAAAAAAAAAAAAAAAA&#13;&#10;AAAAAAAAAAAAAAAAAAAAAAAAAAAAAAAAAAAAAAAAAAMDAwtBQUG9TExM2goKCh0EBAQMBAQEDAYG&#13;&#10;BhILCwsiKSkpdlBQUOgBAQEF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JkAAAB7AAAA&#13;&#10;AAAAAGIAAAB+AAAAAAAAAAAAAAAAAAAAqAAAAP8AAADUAAAAAAAAAAAAAAAAAAAAAAAAAAAAAAAA&#13;&#10;AAAAAAAAAAAAAAAAAAAAAAAAAAAAAAAAAAAAAAAAAAAAAAAAAAAAAAAAAAAAAAAAAAAAAAAAAAAA&#13;&#10;AAAAAAAAAAAAAAAEBAQNQ0NDwllZWf9ZWVn/WVlZ/1lZWf9ZWVn/WVlZ/1lZWf9ZWVn/MzMzkw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AAAAOQAAAAuAAAAYgAAAH4AAAAAAAAA&#13;&#10;FAAAAJkAAAD/AAAA/wAAAIkAAAAAAAAAAAAAAAAAAAAAAAAAAAAAAAAAAAAAAAAAAAAAAAAAAAAA&#13;&#10;AAAAAAAAAAAAAAAAAAAAAAAAAAAAAAAAAAAAAAAAAAAAAAAAAAAAAAAAAAAAAAAAAAAAADIyMpJZ&#13;&#10;WVn/WVlZ/1lZWf9ZWVn/WVlZ/1lZWf9ZWVn/WVlZ/1lZWf8SEhI2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oQAAAP8AAADyAAAA1QAAAMMAAADzAAAA/wAAAP8AAADTAAAA&#13;&#10;C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CAAAAYQAAANwAAAD+AAAA/wAAAP8AAADuAAAAiAAAAAw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BAAAAAAAA&#13;&#10;AAgAAAAoAAAAIQAAABk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ggAAAPUAAACMAAAAAAAAAAAAAAA0AAAAygAA&#13;&#10;ALcAAAA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&#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C0AAAD/AAAA/wAAAKYAAAAAAAAAAAAAAAAAAAAFAAAAvQAAAOoAAAA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AAAAOMA&#13;&#10;AAB2AAAAGQAAAAAAAAAAAAAAAAAAAAAAAABPAAAA/wAAAJ4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5AAAAXwAAAAAAAAAAAAAAAAAAAAAA&#13;&#10;AAAAAAAAAAAAACIAAAD/AAAA1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IgAAAD/AAAAPQAAAAAAAAAAAAAAAAAAAAAAAAAAAAAA&#13;&#10;AAAAAAAAAAARAAAA/AAAAG0AAAAAAAAAAAAAAAAAAAAAAAAAAAAAAAAAAAAAAAAAAAAAAAAAAAAA&#13;&#10;AAAAAAAAAAAAAAAAAAAAAAAAAAAAAAAAAAAAAAAAAAAAAAAAAAAAAAAAAAAAAAAAAAAAAAAAAAAA&#13;&#10;AAAAAAAAAAAAAAAAAAAAAAAAAAAAAAAAAAAAAAAAHQAAAO4AAAD3AAAAI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IAAAD+AAAA&#13;&#10;zgAAAA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JEAAACbAAAAAAAAAAAAAAAAAAAAAAAAAAAAAAAAAAAAhAAAAP8A&#13;&#10;AADU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nAAAA/AAAAP8AAABBAAAAAAAAAAAAAAAAAAAAAAAAAAAAAAAAAAAAAAAAAFYAAAD9AAAA&#13;&#10;JAAAAAAAAAAAAAAAAAAAAAAAAAAAAAAAAAAAAAAAAAAAAAAAAAAAAAAAAAAAAAAAAAAAAAAAAAAA&#13;&#10;AAAAAAAAAAAAAAAAAAAAAAAAAAAAAAAAAAAAAAAAAAAAAAAAAAAAAAAAAAAAAAAAAAAAAAAAAAAA&#13;&#10;AAAAAAAAAAAAAAAAAAAAAAAARgAAAPwAAAC4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EAAAAvAAAAOsAAAA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QgAAAPcAAABbAAAAAQAAAAAAAAAAAAAAHQAAAJQAAAD/AAAA/wAAAJM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D4AAAD/AAAA/wAA&#13;&#10;AOkAAAB7AAAAJwAAAAgAAAAAAAAACQAAAC0AAACSAAAA+gAAAHoAAAAAAAAAAAAAAAAAAAAAAAAA&#13;&#10;AAAAAAAAAAAAAAAAAAAAAAAAAAAAAAAAAAAAAAAAAAAAAAAAAAAAAAAAAAAAAAAAAAAAAAAAAAAA&#13;&#10;AAAAAAAAAAAAAAAAAAAAAAAAAAAAAAAAAAAAAAAAAAAAAAAAAAAAAAAAAAAAAAAAAAAAAAAAAAAA&#13;&#10;AAAAAAAAaQAAAPsAAACE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QAAALIAAAD7AAAAQ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kAAAAP8AAADu&#13;&#10;AAAAzgAAAN8AAAD9AAAA/wAAAP8AAADaAAAAD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KgAAAD/AAAA/wAAAP8AAAD/AAAA/wAA&#13;&#10;APcAAAD/AAAA/wAAAOoAAABgAAAAAAAAAAAAAAAAAAAAAAAAAAAAAAAAAAAAAAAAAAAAAAAAAAAA&#13;&#10;AAAAAAAAAAAAAAAAAAAAAAAAAAAAAAAAAAAAAAAAAAAAAAAAAAAAAAAAAAAAAAAAAAAAAAAAAAAA&#13;&#10;AAAAAAAAAAAAAAAAAAAAAAAAAAAAAAAAAAAAAAAAAAAAAAAAAAAAAAAAAAAAAAAAAAAANwAAANsA&#13;&#10;AACcA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8AAADCAAAA1gAA&#13;&#10;AD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XgAAAOUAAAD/AAAA/wAAAP8AAAD5&#13;&#10;AAAAlAAAAB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UAAACiAAAA1wAAAPUAAAD+AAAA4QAAALgAAACFAAAAEQAA&#13;&#10;AAAAAAAAAAAAAAAAAAAAAAAAAAAAAAAAAAAAAAAAAAAAAAAAAAAAAAAAAAAAAAAAAAAAAAAAAAAA&#13;&#10;AAAAAAAAAAAAAAAAAAAAAAAAAAAAAAAAAAAAAAAAAAAAAAAAAAAAAAAAAAAAAAAAAAAAAAAAAAAA&#13;&#10;AAAAAAAAAAAAAAAAAAAAAAAAAAAAAAAAAAAAAAAAAAAAAAAAAAAADAAAAJwAAABJ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gAAAIYAAAAH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cAAAA5AAAAIgAAAAMAAAAAAAAAAQAAAB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Y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hAAAAo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rAAAAewAAAJkAAACnAAAA&#13;&#10;pwAAAKcAAACnAAAAsgAAAOMAAACg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RwAAAPwAAAD/AAAA/wAAAP8AAAD/AAAA/wAAAP8AAAD/AAAA&#13;&#10;/wAAAK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kAAAA/wAAAMoAAACHAAAAYgAAAF8AAABfAAAAXwAAAGMAAACoAAAAo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KMAAAD3AAAAEwAA&#13;&#10;AAAAAAAAAAAAAAAAAAAAAAAAAAAAAAAAABMAAACS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TQAAAPwAAAARAAAAAAAAAAAAAAAAAAAAAAAA&#13;&#10;AAAAAAAAAAAABAAAAE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jAAAAKUAAAAAAAAAAAAAAAAAAAAAAAAAAAAAAAAAAAAxAAAAo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gA&#13;&#10;AADQAAAA/wAAANYAAADPAAAAzwAAAM8AAADPAAAA2AAAAPYAAAC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hAAAAP8AAAD/AAAA/wAAAP8A&#13;&#10;AAD/AAAA/wAAAP8AAAD/AAAA/wAAAK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fAAAA/QAAAGEAAAA9AAAAOAAAADcAAAA3AAAANwAAAEgA&#13;&#10;AACaAAAAo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eAAAACgAAAAAAAAAAAAAAAAAAAAAAAAAAAAAAAAAAAA4AAABp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lAAAAtAAAAA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gAAADoAAABIAAAASgAAAEoAAABK&#13;&#10;AAAATAAAAFkAAADxAAAAb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8AAADcAAAA/wAAAP8AAAD/AAAA/wAAAP8AAAD/AAAA/wAAAP8AAADG&#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Pz8/gD8/P4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xMTFjTExMmgAAAAE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cwAAAP8AAADjAAAAyQAAAP8AAAC8AAAAvAAAALwAAADoAAAA1QAAAE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8/P4B/f3//f39//z8/P4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oAAAAnQAAAAEAAAAAAAAA&#13;&#10;2AAAAC8AAAAAAAAAAAAAAD0AAADhAAAAE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Pz+Af39//39/f/9/f3//f39//z8/P4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KwAAABMAAAAAAAAAAAAAAB0AAAAqwAAAAAAAAAAAAAA&#13;&#10;AAAAANAAAACP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Pz8/gH9/f/9/f3//f39/&#13;&#10;/39/f/9/f3//f39//z8/P4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ZAAAALwAAAA8AAAAEwAAABAAAADwAAAAdgAAAAQAAAA3AAAA+QAAAM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AA&#13;&#10;AP8AAADpAAAAAAAAAG4AAAD/AAAA+AAAAP8AAAD/AAAAm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RAAAAxQAAAJkAAAAAAAAAAAAA&#13;&#10;AIwAAAD+AAAA/wAAAMgAAAA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wAAAAkAAAAAAAAAAAAAAAAAAAAAAAAAAAAAABQAAAAyAAAAB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3AAAAigAAAAAAAAAAAAAAAAAAAAAAAAAAAAAAAAAAAEsAAADMAAAAI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8/P4B/f3//f39//39/f/9/f3//f39//39/f/8/Pz+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HcAAACKAAAAAAAAAAAA&#13;&#10;AAAAAAAAAAAAAAAAAAAAAAAABAAAAOIAAAC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D8/P4B/f3//f39//39/f/9/f3//Pz8/g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gwAAAMwAAADMAAAA5AAAAOwAAADMAAAAzAAAAMwAAADMAAAAzAAAAM8A&#13;&#10;AAD1AAAA/wAAALk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D8/P4B/&#13;&#10;f3//f39//z8/P4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AAAWQAAAOwAAAD/AAAA/wAAAP8AAAD/AAAA/wAAAP8AAAD/AAAA/wAAAP8AAAD3AAAAS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D8/P4A/Pz+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IgAAAOAAAACl&#13;&#10;AAAAOgAAADoAAAA6AAAAOgAAADoAAAA6AAAALQAAAA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QgAAAGw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DoAAABNAAAATQAAAD0AAAAAAAAACwAAAJ8AAADxAAAA7AAAAIEAAAAC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&#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AAAAP8AAADQAAAA&#13;&#10;YwAAAAAAAACiAAAA/wAAAP8AAAD1AAAA/wAAAG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MAAAAswAAAAMAAAAAAAAASgAAAP8AAAD/AAAA&#13;&#10;fwAAAAYAAABhAAAAz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LcAAABQAAAAAAAAAAEAAADIAAAA/wAAAMYAAAAAAAAAAAAAAB4AAADp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jAAAAP8AAACZ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IAAAD+AAAA&#13;&#10;zgAAAAk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QAA&#13;&#10;AGMAAAAAAAAAbQAAAP8AAAD/AAAAOwAAAAAAAAAAAAAAeQAAAMU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EAAAAvwAAAP4A&#13;&#10;AAA6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EAAAAvAAAAOsAAAA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BIAAAAAAAAAAAAAAAAAAAAAAAAAAAAAAAAA&#13;&#10;AAAAAAAAAAAAAAAAAAAAAAAAAAAAAAAAAAAAAAAAAAAAAAAAAABRAAAA9wAAAMsAAAD7AAAA/wAA&#13;&#10;AKUAAAAAAAAADQAAAHsAAADxAAAAn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UAAAA0AAAAN8AAAAl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QAAALIAAAD7AAAAQ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AAAAoAAAAAAAAAAAAAAAAAAAAAAAAAAAAAAAAAAAAAAAAAAAAAAAAAAAAAAA&#13;&#10;AAAAAAAAAAAAAAAAAAAAAAAAAAAAAAAAAABkAAAA0AAAANsAAACPAAAACwAAAAAAAADNAAAA4gAA&#13;&#10;AOIAAAC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AAAAjQAAAOkAAAA1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8AAADCAAAA1gAA&#13;&#10;ADk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pAAAAgAAAAJ0AAAClAAAApwAAAKcAAACnAAAAsgAAAOIAAACg&#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QwAAAK4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cgAAAIYAAAAH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QQAAAPsAAAD/AAAA/wAAAP8AAAD/AAAA/wAAAP8AAAD/AAAA/wAAAKAAAAAAAAAAAAAAAAAAAAAA&#13;&#10;AAAAAAAAAAAAAAAAAAAAAAAAAAAAAAAAAAAAAAAAAAAAAAAAAAAAAAAAAAAAAAAAAAAAAAAAAAAA&#13;&#10;AAAAAAAAAAAAAAAAAAAAAAAAAAAAAAAAAAAQAAAAh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iAAAA/wAAAMQAAABzAAAA&#13;&#10;ZQAAAGIAAABiAAAAYgAAAGUAAACoAAAAoAAAAAAAAAAAAAAAAAAAAAAAAAAAAAAAAAAAAAAAAAAA&#13;&#10;AAAAAAAAAAAAAAA0AAAAbQAAABAAAAAAAAAAAAAAAEEAAABWAAAAVgAAAFYAAABWAAAAVgAAAFYA&#13;&#10;AABWAAAAYAAAAKMAAACg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KgAAADuAAAAAwAAAAAAAAAAAAAAAAAAAAAAAAAAAAAA&#13;&#10;AAAAABMAAACUAAAAAAAAAAAAAAAAAAAAAAAAAAAAAAAAAAAAAAAAAAAAAAAAAAAAAAAAANUAAAD/&#13;&#10;AAAAdgAAAAAAAAAAAAAArgAAAP8AAAD/AAAA/wAAAP8AAAD/AAAA/wAAAP8AAAD/AAAA/wAAAK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APcAAAAKAAAAAAAAAAAAAAAAAAAAAAAAAAAAAAAAAAAABQAAAEMAAAAAAAAA&#13;&#10;AAAAAAAAAAAAAAAAAAAAAAAAAAAAAAAAAAAAAAAAAAAAAAAAfAAAANUAAAA0AAAAAAAAAAAAAABO&#13;&#10;AAAA/wAAANsAAAC5AAAAtAAAALMAAACzAAAAswAAAL4AAADrAAAAo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nQAA&#13;&#10;AKYAAAAAAAAAAAAAAAAAAAAAAAAAAAAAAAAAAAA2AAAAoAAAAAAAAAAAAAAAAAAAAAAAAAAAAAAA&#13;&#10;AAAAAAAAAAAAAAAAAAAAAAAAAAAAAAAAAAAAAAAAAAAAAAAAAAAAAAMAAADiAAAACAAAAAAAAAAA&#13;&#10;AAAAAAAAAAAAAAAAAAAAAAAAACUAAACg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A1QAAANUAAADVAAAA1QAAANUAAADXAAAA/wAAANoAAADVAAAA1QAA&#13;&#10;ANUAAADVAAAA3QAAAPgAAACgAAAAAAAAAAAAAAAAAAAAAAAAAAAAAAAAAAAAAAAAAAAAAAAAAAAA&#13;&#10;AAAAAAAAAAAAAAAAAAAAAAAAAAAAAAAAAAAAADQAAAAFAAAAAAAAAAAAAAAAAAAAAAAAAAQAAAAA&#13;&#10;AAAAAQAAABk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KoA&#13;&#10;AAD/AAAA/wAAAP8AAAD/AAAA/wAAAP8AAAD/AAAA/wAAAP8AAAD/AAAA/wAAAP8AAAD/AAAA/wAA&#13;&#10;AKAAAAAAAAAAAAAAAAAAAAAAAAAAAAAAAAAAAAAAAAAAAAAAAAAAAAAAAAAAAAAAAAAAAAAAAAAA&#13;&#10;AAAAAAAAAAA6AAAATQAAAE0AAAA9AAAAAAAAAAsAAACfAAAA8QAAAOwAAACBAAAA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QQAAAO0AAABQAAAAOAAAADUA&#13;&#10;AAA0AAAANAAAADQAAAA0AAAANAAAADQAAAA0AAAANAAAAD4AAACIAAAAoAAAAAAAAAAAAAAAAAAA&#13;&#10;AAAAAAAAAAAAAAAAAAAAAAAAAAAAAAAAAAAAAAAAAAAAAAAAAAAAAAAAAAAAAAAAAJAAAAD/AAAA&#13;&#10;0AAAAGMAAAAAAAAAogAAAP8AAAD/AAAA9QAAAP8AAABo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owAAAAAAAAAAAAAAAAAAAAAAAAAAAAAAAAAAAAAA&#13;&#10;AAAAAAAAAAAAAAAAAAAAAAAAAAAAAA8AAABpAAAAAAAAAAAAAAAAAAAAAAAAAAAAAAAAAAAAAAAA&#13;&#10;AAAAAAAAAAAAAAAAAAAAAAAAAAAAAAAAAAAAAAAAAAAAjAAAALMAAAADAAAAAAAAAEoAAAD/AAAA&#13;&#10;/wAAAH8AAAAGAAAAYQAAAM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CwAAANYAAAAbAAAAAAAAAAAAAAAAAAAAAAAAAAAA&#13;&#10;AAAAAAAACgAAAGoAAACvAAAAeAAAAAcAAAAAAAAAAAAAAAAAAAAAAAAAAAAAAAAAAAAAAAAAAAAA&#13;&#10;AAAAAAAAAAAAAAAAAAAAAAC3AAAAUAAAAAAAAAABAAAAyAAAAP8AAADGAAAAAAAAAAAAAAAeAAAA&#13;&#10;6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RAAAA/wAAADgAAABbAAAAZAAAACEAAAAAAAAAAAAAAAAAAACAAAAA/wAAAKUA&#13;&#10;AACoAAAAyAAAAAUAAAAAAAAAAAAAAAAAAAAAAAAAAAAAAAAAAAAAAAAAAAAAAAAAAAAAAAAAAAAA&#13;&#10;AKkAAABjAAAAAAAAAG0AAAD/AAAA/wAAADsAAAAAAAAAAAAAAHkAAADF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&#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3AAAA/wAAAP8AAAD/AAAA/wAAAP8AAAD/AAAA/wAAAP8AAADdAAAANAAAAAAAAAAA&#13;&#10;AAAAAAAAAAAAAAAAAAAAAAAAAAAAAAAAAAAAAAAAAAAAAAAAAAAAAAAAAAAAAAAAAAAAAAAAAIIA&#13;&#10;AAD/AAAA/wAAAP8AAAD/AAAA/wAAAP8AAAD/AAAA/wAAAP8AAAC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HcAAAC4AAAA&#13;&#10;WQAAAFAAAABQAAAAUAAAAFAAAABEAAAAKAAAAAYAAAAAAAAAAAAAAAAAAAAAAAAAAAAAAAAAAAAA&#13;&#10;AAAAAAAAAAAAAAAAAAAAAAAAAAAAAAAAAAAAAAAAAAAAAAAAAAAAHQAAAPwAAABbAAAAOAAAADUA&#13;&#10;AAA0AAAANAAAADQAAAA5AAAAiAAAAK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dQAAAD0AAAAAAAAAAAAAAAAAAAAAAAAA&#13;&#10;AAAAAAAAAAAAAAAAAAAAAAAAAAAAAAAAAAAAAAAAAAAAAAAAAAAAAAAAAAAAAAAAAAAAAAAAAAAA&#13;&#10;AAAAAAAAAAAAAAAAAAAAAAAAAAAAAAAAAAAAnQAAAAoAAAAAAAAAAAAAAAAAAAAAAAAAAAAAAAAA&#13;&#10;AAASAAAAc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pAAAAXgAAAHUAAABDAAAAC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TAAAApwAAAP4AAAD/AAAA/wAAAP8AAAD7AAAAlwAAAA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CAAAAMUAAAD/AAAA/wAA&#13;&#10;APkAAADdAAAAzgAAAOUAAAD/AAAAugAAAA0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eAAAA/wAAAMQAAABJAAAAAgAAAAAAAAAAAAAAAAAA&#13;&#10;ADIAAADWAAAAa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K0AAACxAAAAAgAAAAAAAAAAAAAAAAAAAAAAAAAAAAAAAAAAAEAAAAC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tAAAAFIA&#13;&#10;AAAAAAAAAAAAAAAAAAAAAAAAAAAAAAAAAAAAAAAARwAAAOcAAAAAAAAAAAAAAAAAAAAAAAAAAAAA&#13;&#10;AAAAAAAAAAAAAAAAAAAAAAAAAAAAAAAAAAAAAAAAAAAAAAAAAAAAAAAAAAAAAAAAAAAAAAAAAAAA&#13;&#10;AAAAAAAAAAAAAAAAAAAAAAAAAAABAAAAG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7AAAAgQAAAAAAAAAAAAAAAAAAAAAA&#13;&#10;AAAAAAAAAAAAABcAAADLAAAA0QAAAAAAAAAAAAAAAAAAAAAAAAAAAAAAAAAAAAAAAAAAAAAAAAAA&#13;&#10;AAAAAAAAAAAAAAAAAAAAAAAAAAAAAAAAAAAAAAAAAAAAAAAAAAAAAAAAAAAAAAAAAAAAAAAAAAAA&#13;&#10;AAAAACEAAACg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IAAAD+AAAAiwAAADkAAAARAAAAFQAAADUAAACHAAAA6AAAAP8A&#13;&#10;AAB3AAAAAAAAAAAAAAAAAAAAAAAAAAAAAAAAAAAAAAAAAAAAAAAAAAAAAAAAAAAAAAAAAAAAAAAA&#13;&#10;AAAAAAAAAAAAAAAAACsAAAB7AAAAmQAAAKcAAACnAAAApwAAAKcAAACyAAAA4wAAAK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GAAAAD7AAAA/wAAAP8AAAD/AAAA/wAAAP8AAAD/AAAAwAAAAAoAAAAAAAAAAAAAAAAA&#13;&#10;AAAAAAAAAAAAAAAAAAAAAAAAAAAAAAAAAAAAAAAAAAAAAAAAAAAAAAAAAAAAAAAAAABHAAAA/AAA&#13;&#10;AP8AAAD/AAAA/wAAAP8AAAD/AAAA/wAAAP8AAAD/AAAAo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cAAAC/&#13;&#10;AAAA9wAAAP8AAAD/AAAA8QAAAH8AAAAKAAAAAAAAAAAAAAAAAAAAAAAAAAAAAAAAAAAAAAAAAAAA&#13;&#10;AAAAAAAAAAAAAAAAAAAAAAAAAAAAAAAAAAAAAAAAAAAAAKQAAAD/AAAAygAAAIcAAABiAAAAXwAA&#13;&#10;AF8AAABfAAAAYwAAAKgAAACg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AAAANwAAACYAAAAE&#13;&#10;AAAAAAAAAAAAAAAAAAAAAAAAAAAAAAAAAAAAAAAAAAAAAAAAAAAAAAAAAAAAAAAAAAAAAAAAAAAA&#13;&#10;AAAAAAAAAAAAAAAAAAAAAAAAowAAAPcAAAATAAAAAAAAAAAAAAAAAAAAAAAAAAAAAAAAAAAAEwAA&#13;&#10;AJ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MAAAAKgAAABAAAAAAAAAAAAAAAAAAAAAAAAAAAAAAAAAAAAAAAAAAAAAAAAA&#13;&#10;AAAAAAAAAAAAAAAAAAAAAAAAAAAAAAAAAAAAAAAAAAAAAAAAAAAAAAAAAAAAAAAAAAAAAAAAAAAA&#13;&#10;AABNAAAA/AAAABEAAAAAAAAAAAAAAAAAAAAAAAAAAAAAAAAAAAAEAAAAQ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tAAAA&#13;&#10;/wAAAJ4AAAAAAAAAAAAAAAAAAAAAAAAAAAAAAAAAAAAAAAAAAAAAAAAAAAAAAAAAAAAAAAAAAAAA&#13;&#10;AAAAAAAAAAAAAAAAAAAAAAAAAAAAAAAAAAAAAAAAAAAAAAAAAAAAAAAAAAAAAACMAAAApQAAAAAA&#13;&#10;AAAAAAAAAAAAAAAAAAAAAAAAAAAAADEAAAC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HMAAAD/AAAAOQAAAAAAAAAAAAAA&#13;&#10;AAAAAAAAAAAAAAAAAAAAAAkAAABWAAAAAAAAAAAAAAAAAAAAAAAAAAAAAAAAAAAAAAAAAAAAAAAA&#13;&#10;AAAAAAAAAAAAAAAAAAAAAAAAAAAAAAAAAAAAmAAAANAAAAD/AAAA1gAAAM8AAADPAAAAzwAAAM8A&#13;&#10;AADYAAAA9gAAAK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CQAAAL4AAACZAAAACwAAAAAAAAAAAAAAAAAAAAAAAAAAAAAA&#13;&#10;UQAAAKAAAAAAAAAAAAAAAAAAAAAAAAAAAAAAAAAAAAAAAAAAAAAAAAAAAAAAAAAAAAAAAAAAAAAA&#13;&#10;AAAAAAAAAAAAAACEAAAA/wAAAP8AAAD/AAAA/wAAAP8AAAD/AAAA/wAAAP8AAAD/AAAAo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eAAAA1AAAAP8AAADoAAAA0gAAANIAAADSAAAA0gAAAOQAAAD/AAAAoAAAAAAAAAAAAAAA&#13;&#10;AAAAAAAAAAAAAAAAAAAAAAAAAAAAAAAAAAAAAAAAAAAAAAAAAAAAAAAAAAAAAAAAAAAAAB8AAAD9&#13;&#10;AAAAYQAAAD0AAAA4AAAANwAAADcAAAA3AAAASAAAAJoAAACg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IAAAD/AAAA/wAA&#13;&#10;AP8AAAD/AAAA/wAAAP8AAAD/AAAA/wAAAP8AAACgAAAAAAAAAAAAAAAAAAAAAAAAAAAAAAAAAAAA&#13;&#10;AAAAAAAAAAAAAAAAAAAAAAAAAAAAAAAAAAAAAAAAAAAAAAAAAAAAAJ4AAAAKAAAAAAAAAAAAAAAA&#13;&#10;AAAAAAAAAAAAAAAAAAAADgAAAG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HQAAAPwAAABbAAAAOAAAADUAAAA0AAAANAAA&#13;&#10;ADQAAAA5AAAAiAAAAKAAAAAAAAAAAAAAAAAAAAAAAAAAAAAAAAAAAAAAAAAAAAAAAAAAAAAAAAAA&#13;&#10;AAAAAAAAAAAAAAAAAAAAAAAAAAAAAAAAAAAAAAAAAAAAAAAAAAAAAAAAAAAAAAAAAAAAAAAAAAAQ&#13;&#10;AAAAh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QAAAAoAAAAAAAAAAAAAAAAAAAAAAAAAAAAAAAAAAAASAAAAcAAA&#13;&#10;AAAAAAAAAAAAAAAAAAAAAAAAAAAAAAAAAAAAAAAAAAAAAAAAAAAAAAA0AAAAbQAAABAAAAAAAAAA&#13;&#10;AAAAAEEAAABWAAAAVgAAAFYAAABWAAAAVgAAAFYAAABWAAAAYAAAAKMAAACg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AAAACgAAAAAAAAAAAAAAAAAAAAAAAA&#13;&#10;AAAAAAAAAAAAAAAAAAAAAAAAAAAAAAAAANUAAAD/AAAAdgAAAAAAAAAAAAAArgAAAP8AAAD/AAAA&#13;&#10;/wAAAP8AAAD/AAAA/wAAAP8AAAD/AAAA/wAAAK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kAAACAAAAAnQAAAKUA&#13;&#10;AACnAAAApwAAAKcAAACyAAAA4gAAAKAAAAAAAAAAAAAAAAAAAAAAAAAAAAAAAAAAAAAAAAAAAAAA&#13;&#10;AAAAAAAAAAAAfAAAANUAAAA0AAAAAAAAAAAAAABOAAAA/wAAANsAAAC5AAAAtAAAALMAAACzAAAA&#13;&#10;swAAAL4AAADrAAAAo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BBAAAA+wAAAP8AAAD/AAAA/wAAAP8AAAD/AAAA/wAAAP8A&#13;&#10;AAD/AAAAoAAAAAAAAAAAAAAAAAAAAAAAAAAAAAAAAAAAAAAAAAAAAAAAAAAAAAAAAAAAAAAAAAAA&#13;&#10;AAAAAAAAAAAAAAAAAAMAAADiAAAACAAAAAAAAAAAAAAAAAAAAAAAAAAAAAAAAAAAACUAAACg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KIAAAD/AAAAxAAAAHMAAABlAAAAYgAAAGIAAABiAAAAZQAAAKgAAACgAAAAAAAAAAAA&#13;&#10;AAAAAAAAAAAAAAAAAAAAAAAAAAAAAAAAAAAAAAAAAAAAAAAAAAAAAAAAAAAAAAAAAAAAAAAAAAAA&#13;&#10;ADQAAAAFAAAAAAAAAAAAAAAAAAAAAAAAAAAAAAAAAAAAAQAAAB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qAAAAO4AAAAD&#13;&#10;AAAAAAAAAAAAAAAAAAAAAAAAAAAAAAAAAAAAEwAAAJQAAAAAAAAAAAAAAAAAAAAAAAAAAAAAAAAA&#13;&#10;AAAAAAAAAAAAAAAAAAAAAAAAAAAAAAAAAAAAAAAAAAAAAAAAAAAAAAAAAAAAAAAAAAAAAAAAAAAA&#13;&#10;AAAAAAAAAAAAAAAAAAAAAAATAAAAk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YAAAA9wAAAAoAAAAAAAAAAAAAAAAAAAAA&#13;&#10;AAAAAAAAAAAAAAAFAAAAQwAAAAAAAAAAAAAAAAAAAAAAAAAAAAAAAAAAAAAAAAAAAAAAAAAAAAAA&#13;&#10;AABLAAAAUwAAAFMAAABTAAAAUwAAAFMAAABTAAAAUwAAAFMAAABTAAAAUwAAAFMAAABTAAAAXQAA&#13;&#10;AKMAAACg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dAAAApgAAAAAAAAAAAAAAAAAAAAAAAAAAAAAAAAAAADYAAACg&#13;&#10;AAAAAAAAAAAAAAAAAAAAAAAAAAAAAAAAAAAAAAAAAAAAAAAAAAAAAAAAANUAAAD/AAAA/wAAAP8A&#13;&#10;AAD/AAAA/wAAAP8AAAD/AAAA/wAAAP8AAAD/AAAA/wAAAP8AAAD/AAAA/wAAAK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AAAADVAAAA1QAAANUAAADVAAAA&#13;&#10;1QAAANcAAAD/AAAA2gAAANUAAADVAAAA1QAAANUAAADdAAAA+AAAAKAAAAAAAAAAAAAAAAAAAAAA&#13;&#10;AAAAAAAAAAAAAAAAAAAAAAAAAAAAAAAAAAAAdAAAAP8AAADQAAAAuQAAALYAAAC2AAAAtgAAALYA&#13;&#10;AAC2AAAAtgAAALYAAAC2AAAAtgAAAMAAAADrAAAAo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qgAAAP8AAAD/AAAA/wAAAP8AAAD/AAAA/wAAAP8AAAD/AAAA&#13;&#10;/wAAAP8AAAD/AAAA/wAAAP8AAAD/AAAAoAAAAAAAAAAAAAAAAAAAAAAAAAAAAAAAAAAAAAAAAAAA&#13;&#10;AAAAAAAAAAAAAAATAAAA1wAAAAAAAAAAAAAAAAAAAAAAAAAAAAAAAAAAAAAAAAAAAAAAAAAAAAAA&#13;&#10;AAAAAAAAAAAAACUAAACf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BAAAA7QAAAFAAAAA4AAAANQAAADQAAAA0AAAANAAAADQAAAA0AAAANAAAADQAAAA0AAAA&#13;&#10;PgAAAIgAAACgAAAAAAAAAAAAAAAAAAAAAAAAAAAAAAAAAAAAAAAAAAAAAAAAAAAAAAAAAAAAAAA1&#13;&#10;AAAAAAAAAAAAAAAAAAAAAAAAAAAAAAAAAAAAAAAAAAAAAAAAAAAAAAAAAAAAAAAAAAAAHwAAAB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jAAAAAAAA&#13;&#10;AAAAAAAAAAAACwAAAAkAAAAAAAAAAAAAAAAAAAAAAAAAAAAAAAAAAAAyAAAADwAAAGkAAAAAAAAA&#13;&#10;AAAAAAAAAAAAAAAAAAAAAAAAAAAAAAAAAAAAAAAAAAAAAAAAAAAAAAAAAAAAAAAAAAAAAAAAAAAA&#13;&#10;AAAAAAAAAAAAAAAAAAAAAAAAAAAAAAAAAAAAAAAAAAAAAADPAAAAD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3AAAAigAA&#13;&#10;AAAAAAAAAAAAAAAAAAAAAAAAAAAAAAAAAEsAAADMAAAAIQAAAAAAAAAAAAAAAAAAAAAAAAAAAAAA&#13;&#10;AAAAAAAAAAAAAAAAAAAAAAAAAAAAAAAAAAAAAAAAAAAAAAAAAAAAAEQAAACRAAAAkQAAAJEAAACR&#13;&#10;AAAAkQAAAJIAAACVAAAArQAAAPwAAABs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HcAAACKAAAAAAAAAAAAAAAAAAAAAAAA&#13;&#10;AAAAAAAAAAAABAAAAOIAAACSAAAAAAAAAAAAAAAAAAAAAAAAAAAAAAAAAAAAAAAAAAAAAAAAAAAA&#13;&#10;AAAAAAAAAAAAAAAAAAAAAAAAAAAAAAAAdwAAAP8AAAD/AAAA/wAAAP8AAAD/AAAA/wAAAP8AAAD/&#13;&#10;AAAA/wAAAN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gwAAAMwAAADMAAAA5AAAAOwAAADMAAAAzAAAAMwAAADMAAAAzAAAAM8AAAD1AAAA/wAA&#13;&#10;ALkAAAAAAAAAAAAAAAAAAAAAAAAAAAAAAAAAAAAAAAAAAAAAAAAAAAAAAAAAAAAAAAAAAAAAAAAA&#13;&#10;AAAAAAAAAAB3AAAA1wAAAIMAAAB1AAAAdQAAAHUAAAB1AAAAdQAAAPcAAACsAAAAZ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DAAAAWQAAAOwA&#13;&#10;AAD/AAAA/wAAAP8AAAD/AAAA/wAAAP8AAAD/AAAA/wAAAP8AAAD3AAAASQAAAAAAAAAAAAAAAAAA&#13;&#10;AAAAAAAAAAAAAAAAAAAAAAAAAAAAAAAAAAAAAAAAAAAAAAAAAAAAAAAAAAAAAAAAAHcAAABRAAAA&#13;&#10;AAAAAAAAAAAAAAAAAAAAAAAAAAAAAAAAPAAAAOoAAAAi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gAAAOAAAAClAAAAOgAAADoA&#13;&#10;AAA6AAAAOgAAADoAAAA6AAAALQAAAAoAAAAAAAAAAAAAAAAAAAAAAAAAAAAAAAAAAAAAAAAAAAAA&#13;&#10;AAAAAAAAAAAAAAAAAAAAAAAAAAAAAAAAAAAAAAAAAAAABAAAAAEAAAAAAAAAAAAAAAAAAAAAAAAA&#13;&#10;AAAAAAAAAAAAAAAAyAAAAK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QgAAAGwAAAAAAAAAAAAAAAAAAAAAAAAAAAAAAAAA&#13;&#10;AAAAAAAAAAAAAAAAAAAAAAAAAAAAAAAAAAAAAAAAAAAAAAAAAAAAAAAAAAAAAAAAAAAAAAAAAAAA&#13;&#10;AAAAAAAAAAAAAAAAAAAAAAAAAAAAAAAAAAAAAAAAAAAAAAAAAAAAAAAAAAAAAAAAABAAAADvAAAA&#13;&#10;4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FYAAAC5AAAAuQAAALkAAAC5AAAAuQAAALkAAADEAAAA7wAAAP8AAACx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YAAAARwAAAEYAAAAN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dwAAAP8AAAD/AAAA/wAA&#13;&#10;AP8AAAD/AAAA/wAAAP8AAAD/AAAA3QAAADQ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8A&#13;&#10;AAD/AAAA/wAAAG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3AAAAuAAAAFkAAABQAAAAUAAAAFAAAABQAAAARAAA&#13;&#10;ACgAAAAG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iwAAAP8AAAD/AAAAV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HUAAAA9AAAAAAAAAAAAAAAAAAAAAAAAAAAAAAAE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sAAADTAAAAMwAAAAAAAABvAAAA/wAAAP8AAAA5AAAAAAAAAFEAAADj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sAAAAJAAAAAAAAAAAAAAAAAAAAAAAAAAAAAAAAAAAAMgAAAAYAAAAAAAAAAAAAAAAAAAAA&#13;&#10;AAAAAAAAAAAAAAAAAAAAAAAAAAAAAAAAAAAAAAAAAAAAAAAAAAAAAAAAAAAAAAAAAAAAOgAAAE0A&#13;&#10;AABNAAAAPQAAAAAAAAALAAAAnwAAAPEAAADsAAAAgQAAAAI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FlZWf9ZWVn/WVlZ&#13;&#10;/1lZWf9ZWVn/WVlZ/1lZWf9ZWVn/WVlZ/1lZWf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5AAAA/wAAAP8AAAD5&#13;&#10;AAAAcgAAAFUAAAD/AAAA/wAAACcAAACYAAAA/wAAAP8AAAD2AAAAE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wAAAIoAAAAAAAAA&#13;&#10;AAAAAAAAAAAAAAAAAAAAAAAAAABLAAAAzAAAACEAAAAAAAAAAAAAAAAAAAAAAAAAAAAAAAAAAAAA&#13;&#10;AAAAAAAAAAAAAAAAAAAAAAAAAAAAAAAAAAAAAAAAAAAAAACQAAAA/wAAANAAAABjAAAAAAAAAKIA&#13;&#10;AAD/AAAA/wAAAPU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VlZ/1lZWf9ZWVn/WVlZ/1lZWf9ZWVn/WVlZ&#13;&#10;/1lZWf9ZWVn/WVlZ/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E0AAAD9AAAA/wAAAP8AAAD/AAAA8AAAAP8AAAD/&#13;&#10;AAAA2gAAAP8AAAD/AAAA/wAAAPYAAAAm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B3AAAAigAAAAAAAAAAAAAAAAAAAAAAAAAAAAAA&#13;&#10;AAAAAAQAAADiAAAAkgAAAAAAAAAAAAAAAAAAAAAAAAAAAAAAAAAAAAAAAAAAAAAAAAAAAAAAAAAA&#13;&#10;AAAAAAAAAAAAAAAAAAAAAAAAAIwAAACzAAAAAwAAAAAAAABKAAAA/wAAAP8AAAB/AAAABgAAAGEA&#13;&#10;AADM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ZWVn/WVlZ/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VlZ/1lZWf9ZWVn/WVlZ/1lZWf9ZWVn/WVlZ/1lZ&#13;&#10;Wf9ZWVn/WVlZ/wAAAAAAAAAAAAAAAAAAAAAAAAAAAAAAAAAAAAAAAAAAAAAAAAAAAAAAAAAAAAAA&#13;&#10;AAAAAAAAAAAAAAAAAAAAACIAAACPAAAA8gAAAP8AAAD/AAAA/wAAAP8AAAD/AAAA/wAAAOUAAAB6&#13;&#10;AAAAE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IMAAADMAAAAzAAAAOQAAADsAAAAzAAAAMwAAADMAAAAzAAAAMwAAADPAAAA9QAAAP8AAAC5AAAA&#13;&#10;AAAAAAAAAAAAAAAAAAAAAAAAAAAAAAAAAAAAAAAAAAAAAAAAAAAAAAAAAAAAAAAAAAAAAAAAAAAA&#13;&#10;AAAAtwAAAFAAAAAAAAAAAQAAAMgAAAD/AAAAxgAAAAAAAAAAAAAAHgAAAOk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BUAAACCAAAAzwAA&#13;&#10;APMAAADzAAAAzywsLP9SUlL/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ZWVn/WVlZ/1lZWf9ZWVn/WVlZ/1lZWf9ZWVn/WVlZ/1lZWf9ZWVn/AAAAAAAA&#13;&#10;AAAAAAAAAAAAAAAAAAAAAAAAAAAAAAAAAAAAAAAAAAAAAAAAAAAAAAAAAAAAAAAAAAAAAAAAAAAA&#13;&#10;AAAAAAAAAAAiAAAA7gAAAP8AAAD/AAAA/wAAAP8AAADCAAAAD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wAAAFkAAADsAAAA/wAA&#13;&#10;AP8AAAD/AAAA/wAAAP8AAAD/AAAA/wAAAP8AAAD/AAAA9wAAAEkAAAAAAAAAAAAAAAAAAAAAAAAA&#13;&#10;AAAAAAAAAAAAAAAAAAAAAAAAAAAAAAAAAAAAAAAAAAAAAAAAAAAAAAAAAACpAAAAYwAAAAAAAABt&#13;&#10;AAAA/wAAAP8AAAA7AAAAAAAAAAAAAAB5AAAAx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TAAAA8QAAAP8AAAD/AAAA/wAAAP8AAAD/AAAA/wUF&#13;&#10;Bf8AAABT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FlZWf9ZWVn/AAAAAAAAAAAAAAAAAAAAAAAAAAAAAAAAAAAAAAAAAAAAAAAAAAAAAAAA&#13;&#10;AAAAAAAAAAAAAAAAAAAAAAAAAAAAAAAAAAAAAAAAAAAAAAAAAAAAAAApAAAAmQAAAPYAAAD/AAAA&#13;&#10;/wAAAP8AAAD/AAAA/wAAAP8AAADsAAAAhAAAABg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CIAAADgAAAApQAAADoAAAA6AAAAOgAA&#13;&#10;ADoAAAA6AAAAOgAAAC0AAAAKAAAAAAAAAAAAAAAAAAAAAAAAAAAAAAAAAAAAAAAAAAAAAAAAAAAA&#13;&#10;AAAAAAAAAAAAAAAAAAAAAAAAAAAAAAAAAAAAAFEAAAD3AAAAywAAAPsAAAD/AAAApQAAAAAAAAAN&#13;&#10;AAAAewAAAPEAAACe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UwAAAP4AAAD/AAAA/wAAAP8AAAD/AAAA/wAAAP8AAAD/AAAA/wAAAP4AAAB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VlZ/1lZWf8A&#13;&#10;AAAAAAAAAAAAAAAAAAAAAAAAAAAAAAAAAAAAAAAAAAAAAAAAAAAAAAAAAAAAAAAAAAAAAAAAAAAA&#13;&#10;AAAAAAAAAAAAAAAAAAAAAAAAAAAAVgAAAP4AAAD/AAAA/wAAAP8AAADmAAAA/wAAAP8AAADSAAAA&#13;&#10;/wAAAP8AAAD/AAAA+QAAACQ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EIAAABsAAAAAAAAAAAAAAAAAAAAAAAAAAAAAAAAAAAAAAAA&#13;&#10;AAAAAAAAAAAAAAAAAAAAAAAAAAAAAAAAAAAAAAAAAAAAAAAAAAAAAAAAAAAAAAAAAAAAAAAAAAAA&#13;&#10;AAAAAAAAAAAAAAAAAAAAAGQAAADQAAAA2wAAAI8AAAALAAAAAAAAAM0AAADiAAAA4gAAAKE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UAAADxAAAA/wAAAP8A&#13;&#10;AAD/AAAA/wAAAP8AAAD/AAAA/wAAAP8AAAD/AAAA/wAAAPEAAAAV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ZWVn/WVlZ/wAAAAAAAAAAAAAAAAAAAAAA&#13;&#10;AAAAAAAAAAAAAAAAAAAAAAAAAAAAAAAAAAAAAAAAAAAAAAAAAAAAAAAAAAAAAAAAAAAAAAAAAAAA&#13;&#10;AAAAAAA5AAAA/wAAAP8AAAD2AAAAaAAAAFUAAAD/AAAA/wAAACUAAACNAAAA/gAAAP8AAADyAAAA&#13;&#10;D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AAAAAAAAAAAAAAAAAAAIQAAABkAAAAAAAAAAAAAAAAAAAAAAAAAAAAA&#13;&#10;AAAAAAAAAAAAAAAAAAAAAAAAAAAAAAAAAAAAAAAAAAAAAAAAAAAAAAAAAAAAAAAAAAAAAAAAAAAA&#13;&#10;AAAAAAAAAAAAAAAAAAAAAAAAAAAAAAAAAAAAAAAAAAABAAAAG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ggAAAP8AAAD/AAAA/wAAAP8AAAD/AAAA/wAAAP8A&#13;&#10;AAD/AAAA/wAAAP8AAAD/AAAA/wAAAI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KCgoVZWVlzHd3d/9cXFz/AAAAAAAAAAAAAAAAAAAAAAAAAAAAAAAAAAAAAAAAAAAA&#13;&#10;AAAAAAAAAAAAAAAAAAAAAAAAAAAAAAAAAAAAAAAAAAAAAAAAAAAAAAAAAAAAAAAAAACRAAAAywAA&#13;&#10;ACwAAAAAAAAAcAAAAP8AAAD/AAAAOgAAAAAAAABJAAAA2wAAAG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ggAAAPUA&#13;&#10;AACMAAAAAAAAAAAAAAA0AAAAygAAALcAAAAcAAAAAAAAAAAAAAAAAAAAAAAAAAAAAAAAAAAAAAAA&#13;&#10;AAAAAAAAAAAAAAAAAAAAAAAAAAAAAAAAAAAAAAAAAAAAAAAAAAAAAAAAAAAAAAAAAAAAAAAAAAAA&#13;&#10;AAAAAAAAAAAAAAAAAAAAACEAAACg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QAAAA/wAAAP8AAAD/AAAA/wAAAP8AAAD/AAAA/wAAAP8AAAD/AAAA/wAAAP8A&#13;&#10;AAD/AAAA8QAAAJkAAACAAAAAYQAAAEUAAAApAAAAD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goKFWlpadR/f3//&#13;&#10;f39//3h4eP8KCgoVAAAAAAAAAAAAAAAAAAAAAAAAAAAAAAAAAAAAAAAAAAAAAAAAAAAAAAAAAAAA&#13;&#10;AAAAAAAAAAAAAAAAAAAAAAAAAAAAAAAAAAAAAAAAAAAAAAAAAAAAAAAAAAAAAAAAAACMAAAA/wAA&#13;&#10;AP8AAAB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C0AAAD/AAAA/wAAAKYAAAAAAAAAAAAAAAAA&#13;&#10;AAAFAAAAvQAAAOoAAAAZAAAAAAAAAAAAAAAAAAAAAAAAAAAAAAAAAAAAAAAAAAAAAAAAAAAAAAAA&#13;&#10;AAAAAAAAAAAAAAAAAAAAAAAAAAAAAAAAACsAAAB7AAAAmQAAAKcAAACnAAAApwAAAKcAAACyAAAA&#13;&#10;4wAAAK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MAAAD/&#13;&#10;AAAA/wAAAP8AAAD/AAAA/wAAAP8AAAD/AAAA/wAAAP8AAAD/AAAA/wAAAP8AAAD/AAAA/wAAAP8A&#13;&#10;AAD/AAAA/wAAAP8AAAD/AAAA9QAAANUAAAC5AAAAnQAAAIEAAABlAAAASQAAADAAAAA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oKChVpaWnUf39//39/f/9/f3//f39//2lpadQKCgoV&#13;&#10;AAAAAAAAAAAAAAAAAAAAAAAAAAAAAAAAAAAAAAAAAAAAAAAAAAAAAAAAAAAAAAAAAAAAAAAAAAAA&#13;&#10;AAAAAAAAAAAAAAAAAAAAAAAAAAAAAAAAAAAAAAAAAAAAAJwAAAD/AAAA/wAAAGg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gAAAAOMAAAB2AAAAGQAAAAAAAAAAAAAAAAAAAAAAAABPAAAA/wAAAJ4A&#13;&#10;AAAAAAAAAAAAAAAAAAAAAAAAAAAAAAAAAAAAAAAAAAAAAAAAAAAAAAAAAAAAAAAAAAAAAAAAAAAA&#13;&#10;AAAAAABHAAAA/AAAAP8AAAD/AAAA/wAAAP8AAAD/AAAA/wAAAP8AAAD/AAAAo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8wAAAP8AAAD/AAAA/wAAAP8AAAD/&#13;&#10;AAAA/wAAAP8AAAD/AAAA/wAAAP8AAAD/AAAA/wAAAP8AAAD/AAAA/wAAAP8AAAD/AAAA/wAAAP8A&#13;&#10;AAD/AAAA/wAAAP8AAAD/AAAA/wAAAP8AAAD/AAAA/wAAAP8AAAD4AAAA2QAAAL0AAAChAAAAhQAA&#13;&#10;AGwAAABNAAAAMQAAABUAAAAB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CgoVaWlp1H9/f/9/f3//f39//39/f/9/f3//f39//29vb+AKCgoVAAAAAAAAAAAAAAAA&#13;&#10;AAAAAAAAAAAAAAAAAAAAAAAAAAAAAAAAAAAAAAAAAAAAAAAAAAAAAAAAAAAAAAAAAAAAAAAAAAAA&#13;&#10;AAAAAAAAAAAAAAAAAAAAAAAAFAAAADwAAAA0AAAAC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C5&#13;&#10;AAAAXwAAAAAAAAAAAAAAAAAAAAAAAAAAAAAAAAAAACIAAAD/AAAA1QAAAAAAAAAAAAAAAAAAAAAA&#13;&#10;AAAAAAAAAAAAAAAAAAAAAAAAAAAAAAAAAAAAAAAAAAAAAAAAAAAAAAAAAAAAAKQAAAD/AAAAygAA&#13;&#10;AIcAAABiAAAAXwAAAF8AAABfAAAAYwAAAKgAAAC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QAAAA/wAAAP8AAAD/AAAA/wAAAP8AAAD/AAAA/wAAAP8AAAD/&#13;&#10;AAAA/wAAAP8AAAD/AAAA/wAAAP8AAAD/AAAA/wAAAP8AAAD/AAAA/wAAAP8AAAD/AAAA/wAAAP8A&#13;&#10;AAD/AAAA/wAAAP8AAAD/AAAA/wAAAP8AAAD/AAAA/wAAAP8AAAD/AAAA/wAAAP8AAAD/AAAA/wAA&#13;&#10;APoAAADdAAAAxAAAAKUAAACJAAAAbQAAAFEAAAA4AAAAGQAAAAM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Dg4OHR8f&#13;&#10;H0AsLCxZODg4cURERIlQUFChXFxcumhoaNJzc3PnYWFhwxERESQAAAAACgoKFWlpadR/f3//f39/&#13;&#10;/39/f/9/f3//f39//39/f/9/f3//f39//2lpadQKCgoV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JEAAACbAAAAAAAAAAAAAAAA&#13;&#10;AAAAAAAAAAAAAAAAAAAAhAAAAP8AAADUAAAAAAAAAAAAAAAAAAAAAAAAAAAAAAAAAAAAAAAAAAAA&#13;&#10;AAAAAAAAAAAAAAAAAAAAAAAAAAAAAAAAAAAAAAAAowAAAPcAAAATAAAAAAAAAAAAAAAAAAAAAAAA&#13;&#10;AAAAAAAAAAAAEwAAAJ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CAgIGDg4OHRoaGjUm&#13;&#10;JiZNMTExYyMjI0cAAAAAAAAAAAAAAAAAAAAAAAAAAEdHR5B/f3//f39//39/f/9/f3//f39//39/&#13;&#10;f/9/f3//f39//39/f/9/f3//V1dXsAoKChVpaWnUf39//39/f/9/f3//f39//39/f/9/f3//f39/&#13;&#10;/39/f/9/f3//f39//2lpadQKCgoV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QgAAAPcAAABbAAAAAQAAAAAAAAAAAAAAHQAAAJQAAAD/&#13;&#10;AAAA/wAAAJMAAAAAAAAAAAAAAAAAAAAAAAAAAAAAAAAAAAAAAAAAAAAAAAAAAAAAAAAAAAAAAAAA&#13;&#10;AAAAAAAAAAAAAAAAAABNAAAA/AAAABEAAAAAAAAAAAAAAAAAAAAAAAAAAAAAAAAAAAAEAAAAQg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PDw8fSkpKlV1dXbxpaWnUdXV17H9/f/9/f3//f39//39/f/9/f3//f39//0FBQYMA&#13;&#10;AAAAAAAAAAAAAAAJCQkTf39//39/f/9/f3//f39//39/f/9/f3//f39//39/f/9/f3//f39//39/&#13;&#10;f/9bW1u4ZWVlzH9/f/9/f3//f39//39/f/9/f3//f39//39/f/9/f3//f39//39/f/9/f3//f39/&#13;&#10;/2VlZcs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AAAAP8AAADuAAAAzgAAAN8AAAD9AAAA/wAAAP8AAADaAAAADwAAAAAAAAAA&#13;&#10;AAAAAAAAAAAAAAAAAAAAAAAAAAAAAAAAAAAAAAAAAAAAAAAAAAAAAAAAAAAAAAAAAAAAAAAAAAAA&#13;&#10;AACMAAAApQAAAAAAAAAAAAAAAAAAAAAAAAAAAAAAAAAAADEAAAC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gICBEbGxs3Jycn&#13;&#10;TzMzM2c/Pz+AS0tLmFdXV7BkZGTJb29v4GRkZMkaGho1AAAAAAAAAAAAAAAAAAAAAGtra9d/f3//&#13;&#10;f39//39/f/9/f3//f39//39/f/9/f3//f39//39/f/9/f3//ampq1gAAAAAAAAAAAAAAAAMDAwh3&#13;&#10;d3fwf39//39/f/9/f3//f39//39/f/9/f3//f39//39/f/9/f3//cHBw4hkZGTRlZWXMf39//39/&#13;&#10;f/9/f3//f39//39/f/9/f3//f39//39/f/9/f3//f39//39/f/9/f3//ZWVly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XgAAAOUAAAD/AAAA/wAAAP8AAAD5AAAAlAAAABQAAAAAAAAAAAAAAAAAAAAAAAAAAAAAAAAAAAAA&#13;&#10;AAAAAAAAAAAAAAAAAAAAAAAAAAAAAAAAAAAAAAAAAAAAAAAAAAAAmAAAANAAAAD/AAAA1gAAAM8A&#13;&#10;AADPAAAAzwAAAM8AAADYAAAA9gAAAK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VlZ/1lZWf9ZWVn/WVlZ/1lZWf9ZWVn/WVlZ/1lZ&#13;&#10;Wf9ZWVn/WVlZ/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GQAAADUAAABRAAAAbQAAAIkAAAClAAAAwQAAAN0AAAD1AAAA&#13;&#10;/wAAAP8AAAD/AAAA/wAAAP8AAAD/AAAA/wAAAP8AAAD/AAAA/wAAAP8AAAD/AAAA/wAAAP8AAAD/&#13;&#10;AAAA/wAAAP8AAAD/AAAA/wAAAP8AAAD/AAAA/wAAAP8AAAD/AAAA/wAAAP8AAAD/AAAA/AAAAOEA&#13;&#10;AADFAAAAqQAAAI0AAABxAAAAVQAAADkAAAAdAAAAB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B&#13;&#10;AQQ3NzdwVFRUqWBgYMFsbGzaeHh48n9/f/9/f3//f39//39/f/9/f3//YWFhwwAAAAAAAAAAAAAA&#13;&#10;AAAAAABjY2PHf39//39/f/9/f3//f39//39/f/9/f3//f39//39/f/9/f3//f39//319ffsEBAQJ&#13;&#10;AAAAAAAAAAAAAAAAPz8/f39/f/9/f3//f39//39/f/9/f3//d3d38Gtra9hfX1/AU1NTpz8/P38I&#13;&#10;CAgS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oKChVpaWnUf39//39/f/94&#13;&#10;eHj/CgoKF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oKChZlZWXMd3d3/1xcX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ZWVn/WVlZ/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FlZWf9ZWVn/&#13;&#10;WVlZ/1lZWf9ZWVn/WVlZ/1lZWf9ZWVn/WVlZ/1lZWf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VlZ/1lZWf9ZWVn/WVlZ/1lZWf9ZWVn/&#13;&#10;WVlZ/1lZWf9ZWVn/WVlZ/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UAAAD/AAAA9QAAAAgAAAAA&#13;&#10;AAAAAAAAAAIAAABhAAAA3AAAAP4AAAD/AAAA/wAAAO4AAACIAAAAD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ExMTOFlZWf9ZWVn/Hx8fWgAAAAAAAAAAAAAAAAAAAAAfHx9ZWVlZ/1lZWf8U&#13;&#10;FBQ8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CAgIEFJSUmU&#13;&#10;V1dXr2NjY8dvb2/fe3t7939/f/9/f3//f39//39/f/90dHTtDQ0NZwAAAHEAAACNAAAAqT09PeB/&#13;&#10;f3//f39//39/f/9/f3//f39//39/f/9/f3//f39//39/f/9/f3//f39//ycnJ/8AAAD/AAAA/wAA&#13;&#10;AP8gICD/fX19/39/f/9/f3//f39//39/f/9+fn7/dXV1/2hoaP9cXFz/TU1N/xsbG/8AAAD/AAAA&#13;&#10;/wAAAPkAAADdAAAAwQAAAKUAAACJAAAAbQAAAFEAAAA1AAAAGQAAAAI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H0AAACCAAAA&#13;&#10;AQAAAAAAAAAAAAAAdwAAAI8AAAAAAAAAAAAAAAAAAAAAAAAAAAAAAAAAAAAAAAAAUAAAAK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EdHR8xZWVn/NTU1mQAAAAAAAAAAAAAAAAAAAAA2Njad&#13;&#10;WVlZ/0ZGRssAAAAA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VlZ&#13;&#10;/1lZWf9ZWVn/WVlZ/1lZWf9ZWVn/WVlZ/1lZWf9ZWVn/WVlZ/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HwAAAOEAAADqAAAA0gAAAMwAAADjAAAA&#13;&#10;7AAAAMkAAADJAAAAyQAAAMkAAADJAAAAygAAANYAAAD8AAAAo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JSUlallZWf9MTEzaAAAAAAAAAAAAAAAAAAAAAEZGRspZWVn/KysrfgAAAAAAAAAA&#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ZWVn/WVlZ/1lZWf9ZWVn/WVlZ&#13;&#10;/1lZWf9ZWVn/WVlZ/1lZWf9ZWVn/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FlZWf9ZWVn/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IAAAAJQAAAEEAAABdAAAAeQAAAJUAAACxAAAAzQAAAOkAAAD+AAAA&#13;&#10;/wAAAP8AAAD/AAAA/wAAAP8AAAD/AAAA/wAAAP8AAAD/AAAA/wAAAP8AAAD/AAAA/wAAAP8AAAD/&#13;&#10;AAAA/wAAAP8AAAD/AAAA/wAAAP8AAAD/AAAA/wAAAP8AAAD/AAAA/wAAAP8AAAD/AAAA8gAAANUA&#13;&#10;AAC5AAAAnQAAAIEAAABlAAAASQAAAC0AAAAR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BZWVn/WVlZ/1lZWf9ZWVn/WVlZ/1lZ&#13;&#10;Wf9ZWVn/WVlZ/1lZWf9ZWVn/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YAAABQAAAAAAAAAAAAAAAAAAAAdwAAAI8AAAAAAAAAAAAAAAAAAAAAAAAAAAAA&#13;&#10;AAAAAAAAAAAABQAAAKAAAAAAAAAAAAAAAAAAAAAAAAAAAAAAAAAAAAAAAAAAAAAAAAAAAAAAAAAA&#13;&#10;UQAAAPQAAAB4AAAAYAAAAF0AAACRAAAA/wAAAMAAAABuAAAAXAAAAFwAAABcAAAAXAAAAIMAAAD9&#13;&#10;AAAAW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QAAAIIA&#13;&#10;AAABAAAAAAAAAAAAAAB3AAAAjwAAAAAAAAAAAAAAAAAAAAAAAAAAAAAAAAAAAAAAAABQAAAAoAAA&#13;&#10;AAAAAAAAAAAAAAAAAAAAAAAAAAAAAAAAAAAAAAAAAAAAAAAAAAAAAAAEAAAAwgAAAAAAAAAAAAAA&#13;&#10;AAAAAKIAAACfAAAAAQAAAAAAAAAAAAAAAAAAAAAAAAAAAAAAAAAAALkAAACG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fAAAA4QAAAOoAAADSAAAAzAAAAOMA&#13;&#10;AADsAAAAyQAAAMkAAADJAAAAyQAAAMkAAADKAAAA1gAAAPwAAACgAAAAAAAAAAAAAAAAAAAAAAAA&#13;&#10;AAAAAAAAAAAAAAAAAAAAAAAAAAAAAAAAAAAAAAAAAAAAAAAAAAAAAAAAAAAAvAAAAEIAAAAAAAAA&#13;&#10;AAAAAAAAAAAAAAAAAAAAAAAAAAAAAAAApQAAANE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KCgoVaWlp1H9/f/9/f3//f39//39/f/9/&#13;&#10;f3//f39//35+fv9/f3//f39//39/f/9/f3//f39//39/f/9/f3//YWFhwwAAAAAAAAAAAAAAAAIC&#13;&#10;AgZ/f3//f39//39/f/9/f3//f39//39/f/9/f3//f39//39/f/9/f3//f39//1dXV68AAAAAAAAA&#13;&#10;AAAAAAAAAAAALy8vYHJycuV1dXXsaWlp1F1dXbxRUVGjRUVFizk5OXMtLS1bICAgQgkJCRM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ZAAAAuwAAAPYAAAD/AAAA/wAAAP8AAAD/AAAA/wAAAP8A&#13;&#10;AAD/AAAA/wAAAP8AAAD/AAAA/wAAAKAAAAAAAAAAAAAAAAAAAAAAAAAAAAAAAAAAAAAAAAAAAAAA&#13;&#10;AAAAAAAAAAAAAAAAAAAAAAAAAAAAAAAAAAAAAACKAAAAkAAAAAAAAAAAAAAAAAAAAAAAAAAAAAAA&#13;&#10;AAAAADAAAAD0AAAA5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CgoKFWlpadR/f3//f39//39/f/9/f3//f39//39/f/9/f3//f39//35+fv9/&#13;&#10;f3//f39//39/f/9/f3//f39//39/f/9zc3PnAAAAAAAAAAAAAAAAAAAAAF1dXbt/f3//f39//39/&#13;&#10;f/9/f3//f39//39/f/97e3v3b29v32NjY8dLS0uXCQkJF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IAAAAJQAAAEEA&#13;&#10;AABdAAAAeQAAAJUAAACxAAAAzQAAAOkAAAD+AAAA/wAAAP8AAAD/AAAA/wAAAP8AAAD/AAAA/wAA&#13;&#10;AP8AAAD/AAAA/wAAAP8AAAD/AAAA/wAAAP8AAAD/AAAA/wAAAP8AAAD/AAAA/wAAAP8AAAD/AAAA&#13;&#10;/wAAAP8AAAD/AAAA/wAAAP8AAAD/AAAA/wAAAP8AAAD/AAAA/wAAAP8AAAD/AAAA/wAAAP8AAAD/&#13;&#10;AAAA/wAAAP8AAAC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wAAACoAAACYAAAAqgAAAD0AAAA9AAAAPQAAAD0AAAA9AAAAPQAAAE4A&#13;&#10;AACnAAAAoAAAAAAAAAAAAAAAAAAAAAAAAAAAAAAAAAAAAAAAAAAAAAAAAAAAAAAAAAAAAAAAAAAA&#13;&#10;AAAAAAAAAAAAAAAAADgAAAD6AAAAqQAAADUAAAANAAAABQAAACIAAAB5AAAA7gAAAP8AAACj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oKChVpaWnU&#13;&#10;f39//39/f/9/f3//f39//39/f/9/f3//f39//39/f/9/f3//f39//35+fv9/f3//f39//39/f/9/&#13;&#10;f3//f39//zc3N3AAAAAAAAAAAAAAAAAAAAAABQUFCzExMWQ4ODhxLCwsWSAgIEETExMoBwcHE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YAAAAhAAAAPAAAAFkAAAB1AAAAkQAAAK0AAADIAAAA5QAAAPwAAAD/AAAA/wAA&#13;&#10;AP8AAAD/AAAA/wAAAP8AAAD/AAAA/wAAAP8AAAD/AAAA/wAAAP8AAAD/AAAA/wAAAP8AAAD/AAAA&#13;&#10;/wAAAP8AAAD/AAAA/wAAAP8AAAD/AAAA/wAAAP8AAAD/AAAA/wAAAP8AAAD/AAAA/wAAAM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HcAAACPAAAAAAAAAAAAAAAAAAAAAAAAAAAAAAAAAAAAAAAAABIAAACdAAAAAAAAAAAA&#13;&#10;AAAAAAAAAAAAAAAAAAAAAAAAAAAAAAAAAAAAAAAAAAAAAAAAAAAAAAAAAAAAAAAAAAAAAAAAAAAA&#13;&#10;AGQAAAD/AAAA/wAAAP8AAAD+AAAA/wAAAP8AAAD/AAAA6gAAAB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ZWVlzH9/f/9/f3//f39//39/f/9/f3//&#13;&#10;f39//39/f/9/f3//f39//39/f/9/f3//f39//3R0dOk9PT18MTExZCUlJUwPDw8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wAAAB0AAAA5AAAAVQAAAHAAAACNAAAAqQAA&#13;&#10;AMUAAADhAAAA+gAAAP8AAAD/AAAA/wAAAP8AAAD/AAAA/wAAAP8AAAD/AAAA/wAAAP8AAAD/AAAA&#13;&#10;/wAAAP8AAAD/AAAA/wAAAP8AAAD/AAAA/wAAAP8AAAD/AAAA8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gAAABUAAAAA&#13;&#10;AAAAAAAAAAAAAAAAAAAAAAAAAAAAAAAAAAAAAAAAAAkAAAAAAAAAAAAAAAAAAAAAAAAAAAAAAAAA&#13;&#10;AAAAAAAAAAAAAAAAAAAAAAAAAAAAAAAAAAAAAAAAAAAAAAAAAAAAAAAAAAAAADcAAADAAAAA/gAA&#13;&#10;AP8AAAD/AAAA/wAAALMAAAAj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BlZWXMf39//39/f/9/f3//f39//39/f/9/f3//f39//39/f/9/f3//&#13;&#10;f39//39/f/9/f3//ZWVly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CAAAAGQAA&#13;&#10;ADQAAABRAAAAbQAAAIkAAAClAAAAwQAAAP0AAAD/AAAA/wAAAP8AAAD/AAAA/wAAAP8AAAD/AAAA&#13;&#10;/wAAAP8AAAD/AAAA/wAAAP8AAADz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BQAAABHAAAALAAAAAAAAAAi&#13;&#10;AAAAQAAAAAMAAAAAAAAAAAAAAAAAAAAAAAAAAAAAAAAAAAAAAAAAAAAAAAAAAAAAAAAAAAAAAAAA&#13;&#10;AAAAAAAAAAAAAAAAAAAAAAAAAAAAAAAAAAAAAAAAAAAAAAAAAAAMAAAANQAAADUAAAAOAAAAAAAA&#13;&#10;AAEAAAAZ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oKChVpaWnUf39//39/f/9/f3//f39//39/f/9/f3//f39//39/f/9/f3//f39//2lpadQKCgoV&#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0AAAAP8AAAD/AAAA/wAAAP8AAAD/AAAA/wAAAP8AAAD/AAAA/wAAAP8AAAD/AAAA&#13;&#10;/wAAAM8AAAAAAAAAAAAAAAAAAAAAAAAAAAAAAAAAAAAAAAAAAAAAAAAAAAAAAAAAAAAAAAAAAAAA&#13;&#10;AAAAAAAAAAAAAAAAAAAAAAAAAAAAAAAAAAAAAAAAAAAAAAAYAAAARwAAAEYAAAAN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oAAAA8wAAAP8AAAB+AAAAAAAAACQAAADKAAAA3gAAAD0AAAAA&#13;&#10;AAAAAAAAAAAAAAAAAAAAAAAAAAAAAAAAAAAAAAAAAAAAAAAAAAAAAAAAAAAAAAAAAAAAAAAAAAAA&#13;&#10;AAAAAAAAAAAAAAAAAAAAAAAAAAAAAAAAAAAAAAAAAAAAAAAAAAAAAAAAIQAAAK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oKChVpaWnUf39/&#13;&#10;/39/f/9/f3//f39//39/f/9/f3//f39//39/f/9paWnUCgoKF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CCAAAA/wAA&#13;&#10;AP8AAAD/AAAA/wAAAP8AAAD/AAAA/wAAAP8AAAD/AAAA/wAAAP8AAAD/AAAAggAAAAAAAAAAAAAA&#13;&#10;AAAAAAAAAAAAAAAAAAAAAAAAAAAAAAAAAAAAAAAAAAAAAAAAAAAAAAAAAAAAAAAAAAAAAAAAAAAA&#13;&#10;AAAAAAAAAAAAAAAAAAAAAAAAAJ8AAAD/AAAA/wAAAGc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PwAAAP4AAAD/AAAA/wAAAH4AAAAAAAAAAAAAAAMAAACnAAAA+AAAAC8AAAAAAAAAAAAAAAAAAAAA&#13;&#10;AAAAAAAAAAAAAAAAAAAAAAAAAAAAAAAAAAAAAAAAAAAAAAAAAAAAAAAAAAAAAAAAAAAAKwAAAHsA&#13;&#10;AACZAAAApwAAAKcAAACnAAAApwAAALIAAADjAAAAo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oKChVpaWnUf39//39/f/9/f3//f39/&#13;&#10;/39/f/9/f3//aWlp1AoKChU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BUAAADxAAAA/wAAAP8AAAD/AAAA/wAA&#13;&#10;AP8AAAD/AAAA/wAAAP8AAAD/AAAA/wAAAPEAAAAVAAAAAAAAAAAAAAAAAAAAAAAAAAAAAAAAAAAA&#13;&#10;AAAAAAAAAAAAAAAAAAAAAAAAAAAAAAAAAAAAAAAAAAAAAAAAAAAAAAAAAAAAAAAAAAAAAAAAAAAA&#13;&#10;AAAAiwAAAP8AAAD/AAAAV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cAAAA+QAAAG8AAACDAAAA&#13;&#10;fgAAAAAAAAAAAAAAAAAAAEMAAAD/AAAAsgAAAAAAAAAAAAAAAAAAAAAAAAAAAAAAAAAAAAAAAAAA&#13;&#10;AAAAAAAAAAAAAAAAAAAAAAAAAAAAAAAAAAAAAAAAAEcAAAD8AAAA/wAAAP8AAAD/AAAA/wAAAP8A&#13;&#10;AAD/AAAA/wAAAP8AAACg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oKChVpaWnUf39//39/f/9/f3//f39//2lpadQKCgoV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FMAAAD+AAAA/wAAAP8AAAD/AAAA/wAAAP8AAAD/AAAA/wAA&#13;&#10;AP8AAAD+AAAAUwAAAAAAAAAAAAAAAAAAAAAAAAAAAAAAAAAAAAAAAAAAAAAAAAAAAAAAAAAAAAAA&#13;&#10;AAAAAAAAAAAAAAAAAAAAAAAAAAAAAAAAAAAAAJsAAADTAAAAMwAAAAAAAABvAAAA/wAAAP8AAAA5&#13;&#10;AAAAAAAAAFEAAADj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L8AAAB8AAAAAAAAAGIAAAB+AAAAAAAAAAAAAAAAAAAA&#13;&#10;PAAAAP8AAADjAAAAAAAAAAAAAAAAAAAAAAAAAAAAAAAAAAAAAAAAAAAAAAAAAAAAAAAAAAAAAAAA&#13;&#10;AAAAAAAAAAAAAAAAAAAApAAAAP8AAADKAAAAhwAAAGIAAABfAAAAXwAAAF8AAABjAAAAqAAAAK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oKChVpaWnUf39//39/f/94eHj/CgoKF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MAAADxAAAA/wAAAP8AAAD/AAAA/wAAAP8AAAD/BQUF/wAAAFMAAAAAAAAAAAAA&#13;&#10;AAAAAAAAAAAAAAAAAAAAAAAAAAAAAAAAAAAAAAAAAAAAAAAAAAAAAAAAAAAAAAAAAAAAAAAAAAAA&#13;&#10;AAAAAAAAAAA5AAAA/wAAAP8AAAD5AAAAcgAAAFUAAAD/AAAA/wAAACcAAACYAAAA/wAAAP8AAAD2&#13;&#10;AAAAEQ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mQAAAHsAAAAAAAAAYgAAAH4AAAAAAAAAAAAAAAAAAACoAAAA/wAAANQAAAAAAAAA&#13;&#10;AAAAAAAAAAAAAAAAAAAAAAAAAAAAAAAAAAAAAAAAAAAAAAAAAAAAAAAAAAAAAAAAAAAAAAAAAACj&#13;&#10;AAAA9wAAABMAAAAAAAAAAAAAAAAAAAAAAAAAAAAAAAAAAAATAAAAk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oK&#13;&#10;ChZlZWXMd3d3/1xcX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BUA&#13;&#10;AACCAAAA0AAAAPMAAADzAAAAzywsLP9SUlL/AAAAAAAAAAAAAAAAAAAAAAAAAAAAAAAAAAAAAAAA&#13;&#10;AAAAAAAAAAAAAAAAAAAAAAAAAAAAAAAAAAAAAAAAAAAAAAAAAAAAAAAAAAAAAAAAAE0AAAD9AAAA&#13;&#10;/wAAAP8AAAD/AAAA8AAAAP8AAAD/AAAA2gAAAP8AAAD/AAAA/wAAAPYAAAAm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QAAAA5AAA&#13;&#10;AC4AAABiAAAAfgAAAAAAAAAUAAAAmQAAAP8AAAD/AAAAiQAAAAAAAAAAAAAAAAAAAAAAAAAAAAAA&#13;&#10;AAAAAAAAAAAAAAAAAAAAAAAAAAAAAAAAAAAAAAAAAAAAAAAAAAAAAE0AAAD8AAAAEQAAAAAAAAAA&#13;&#10;AAAAAAAAAAAAAAAAAAAAAAAAAAQAAABC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ZWVn/WVlZ/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VlZ/1lZWf8AAAAAAAAAAAAAAAAAAAAAAAAAAAAAAAAAAAAAAAAAAAAAAAAAAAAAAAAAAAAA&#13;&#10;AAAAAAAAAAAAAAAAAAAAAAAAAAAAAAAAAAAAAAAAAAAAAAAAACIAAACPAAAA8gAAAP8AAAD/AAAA&#13;&#10;/wAAAP8AAAD/AAAA/wAAAOUAAAB6AAAAE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ChAAAA/wAAAPIAAADVAAAAwwAA&#13;&#10;APMAAAD/AAAA/wAAANMAAAALAAAAAAAAAAAAAAAAAAAAAAAAAAAAAAAAAAAAAAAAAAAAAAAAAAAA&#13;&#10;AAAAAAAAAAAAAAAAAAAAAAAAAAAAAAAAAAAAAIwAAAClAAAAAAAAAAAAAAAAAAAAAAAAAAAAAAAA&#13;&#10;AAAAMQAAAK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FlZWf9ZWVn/WVlZ/1lZWf9ZWVn/WVlZ/1lZWf9ZWVn/WVlZ/1lZ&#13;&#10;Wf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ZWVn/WVlZ/1lZWf9ZWVn/WVlZ/1lZWf9Z&#13;&#10;WVn/WVlZ/1lZWf9ZWVn/AAAAAAAAAAAAAAAAAAAAAAAAAAAAAAAAAAAAAAAAAAAAAAAAAAAAAAAA&#13;&#10;AAAAAAAAAAAAAAAAAAAAAAAAAAAAAAAAAAAAAAAiAAAA7gAAAP8AAAD/AAAA/wAAAP8AAADCAAAA&#13;&#10;D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AAABhAAAA3AAAAP4AAAD/AAAA/wAAAO4AAACIAAAADAAA&#13;&#10;AAAAAAAAAAAAAAAAAAAAAAAAAAAAAAAAAAAAAAAAAAAAAAAAAAAAAAAAAAAAAAAAAAAAAAAAAAAA&#13;&#10;AAAAAAAAAACYAAAA0AAAAP8AAADWAAAAzwAAAM8AAADPAAAAzwAAANgAAAD2AAAAo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VlZ/1lZWf9ZWVn/WVlZ/1lZWf9ZWVn/WVlZ/1lZWf9ZWVn/WVlZ/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lZWf9ZWVn/WVlZ/1lZWf9ZWVn/WVlZ/1lZWf9ZWVn/WVlZ/1lZWf8A&#13;&#10;AAAAAAAAAAAAAAAAAAAAAAAAAAAAAAAAAAAAAAAAAAAAAAAAAAAAAAAAAAAAAAAAAAAAAAAAAAAA&#13;&#10;AAAAAAApAAAAmQAAAPYAAAD/AAAA/wAAAP8AAAD/AAAA/wAAAP8AAADsAAAAhAAAAB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CAAAACgAAAAVAAAAAAAAAAAAAAAAAAAAAAAAAAAAAAAAAAAAAAAA&#13;&#10;AAAAAAAAAAAAAAAAAAAAAAAAAAAAAAAAAAAAAAAAAAAAAAAAAAAAAAAAAAAAAAAAAIQAAAD/AAAA&#13;&#10;/wAAAP8AAAD/AAAA/wAAAP8AAAD/AAAA/wAAAP8AAACg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VgAAAP4AAAD/AAAA/wAA&#13;&#10;AP8AAADmAAAA/wAAAP8AAADSAAAA/wAAAP8AAAD/AAAA+QAAAC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HwAAAP0AAABhAAAAPQAAADgAAAA3AAAA&#13;&#10;NwAAADcAAABIAAAAmgAAAK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5AAAA/wAAAP8AAAD2AAAAaAAAAFUAAAD/AAAA/wAA&#13;&#10;ACUAAACNAAAA/gAAAP8AAADyAAAAD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ngAAAAoAAAAAAAAAAAAAAAAAAAAAAAAAAAAAAGUAAAC0AAAA&#13;&#10;a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RAAAAywAAACwAAAAAAAAAcAAAAP8AAAD/AAAAOgAAAAAAAABJAAAA2wAA&#13;&#10;AG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AAAAOgAAAEgAAABKAAAASgAAAEoAAABMAAAAWQAAAPEAAABs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MAAAA/wAAAP8AAABW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HwAAANwAAAD/AAAA/wAA&#13;&#10;AP8AAAD/AAAA/wAAAP8AAAD/AAAA/wAAAMY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JwA&#13;&#10;AAD/AAAA/wAAAGg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wAAAAkAAAAAAAAAAAAAAAAAAAAA&#13;&#10;AAAAAAAAAAAAAAAyAAAABgAAAAAAAAAAAAAAAAAAAAAAAAAAAAAAAAAAAAAAAAAAAAAAAAAAAAAA&#13;&#10;AAAAAAAAAAAAAAAAAAAAAAAAAAAAAAAAAABzAAAA/wAAAOMAAADJAAAA/wAAALwAAAC8AAAAvAAA&#13;&#10;AOgAAADVAAAAQ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FAAAADwAAAA0AAAAC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B3AAAAigAAAAAAAAAAAAAAAAAAAAAAAAAAAAAAAAAAAEsAAADM&#13;&#10;AAAAIQAAAAAAAAAAAAAAAAAAAAAAAAAAAAAAAAAAAAAAAAAAAAAAAAAAAAAAAAAAAAAAAAAAAAAA&#13;&#10;AAAAAAAAAAAAAKgAAACdAAAAAQAAAAAAAADYAAAALwAAAAAAAAAAAAAAPQAAAOEAAAAT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HcAAACKAAAAAAAAAAAAAAAAAAAAAAAAAAAAAAAAAAAABAAAAOIAAACSAAAAAAAAAAAAAAAA&#13;&#10;AAAAAAAAAAAAAAAAAAAAAAAAAAAAAAAAAAAAAAAAAAAAAAAAAAAAAAAAAAAAAAAAAAAArAAAAEwA&#13;&#10;AAAAAAAAAAAAAHQAAACrAAAAAAAAAAAAAAAAAAAA0AAAAI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gwAAAMwAAADMAAAA5AAAAOwAAADMAAAA&#13;&#10;zAAAAMwAAADMAAAAzAAAAM8AAAD1AAAA/wAAALkAAAAAAAAAAAAAAAAAAAAAAAAAAAAAAAAAAAAA&#13;&#10;AAAAAAAAAAAAAAAAAAAAAAAAAAAAAAAAAAAAAAAAAAAAAABkAAAAvAAAADwAAAATAAAAEAAAAPAA&#13;&#10;AAB2AAAABAAAADcAAAD5AAAAyg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DAAAAWQAAAOwAAAD/AAAA/wAAAP8AAAD/AAAA/wAAAP8AAAD/AAAA&#13;&#10;/wAAAP8AAAD3AAAASQAAAAAAAAAAAAAAAAAAAAAAAAAAAAAAAAAAAAAAAAAAAAAAAAAAAAAAAAAA&#13;&#10;AAAAAAAAAAAAAAAAAAAAAAAAABoAAAD9AAAA/wAAAOkAAAAAAAAAbgAAAP8AAAD4AAAA/wAAAP8A&#13;&#10;AACZ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IgAAAOAAAAClAAAAOgAAADoAAAA6AAAAOgAAADoAAAA6AAAALQAAAAoAAAAAAAAA&#13;&#10;AAAAAAAAAAAAAAAAAAAAAAAAAAAAAAAAAAAAAAAAAAAAAAAAAAAAAAAAAAAAAAAAAAAAAAAAAAAA&#13;&#10;AAAAAAAAAFEAAADFAAAAmQAAAAAAAAAAAAAAjAAAAP4AAAD/AAAAyAAAACU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QgAA&#13;&#10;AGwAAAAAAAAAAAAAAAAAAAAAAAAAAAAAAAAAAAAAAAAAAAAAAAAAAAAAAAAAAAAAAAAAAAAAAAAA&#13;&#10;AAAAAAAAAAAAAAAAAAAAAAAAAAAAAAAAAAAAAAAAAAAAAAAAAAAAAAAAAAAAAAAAAAAAAAAAAAAA&#13;&#10;AAAAAAAAAAAAAAAAAAAAFAAAAC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AAAAAAAAAAAAA&#13;&#10;AAAAAAAhAAAAGQ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CAAAA9QAAAIwAAAAAAAAAAAAAADQAAADKAAAAtwAA&#13;&#10;ABw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LQAAAP8AAAD/AAAApgAAAAAAAAAAAAAAAAAAAAUAAAC9AAAA6gAAABk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CAAAAA4wAAAHYA&#13;&#10;AAAZAAAAAAAAAAAAAAAAAAAAAAAAAE8AAAD/AAAAn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LkAAABfAAAAAAAAAAAAAAAAAAAAAAAAAAAA&#13;&#10;AAAAAAAAIgAAAP8AAADV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kQAAAJsAAAAAAAAAAAAAAAAAAAAAAAAAAAAAAAAAAACEAAAA/wAAANQ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C&#13;&#10;AAAA9wAAAFsAAAABAAAAAAAAAAAAAAAdAAAAlAAAAP8AAAD/AAAAkwAAAAAAAAAAAAAAAAAAAAAA&#13;&#10;AAAAAAAAAAAAAAAAAAAAAAAAAAAAAAAAAAAAAAAAAAAAAAAAAAAAAAAAAAAAAAAAAAAAAAAAAAAA&#13;&#10;AAAAAAAAAAAACwAAAEEAAAAvAAAAB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QAAAA/wAAAO4AAADO&#13;&#10;AAAA3wAAAP0AAAD/AAAA/wAAANoAAAAPAAAAAAAAAAAAAAAAAAAAAAAAAAAAAAAAAAAAAAAAAAAA&#13;&#10;AAAAAAAAAAAAAC4AAABXAAAAVwAAAFcAAABXAAAAPwAAAAAAAAAAAAAAAQAAAH8AAAD7AAAA/wAA&#13;&#10;AP8AAADiAAAAO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eAAAA5QAAAP8AAAD/AAAA/wAAAPkAAACU&#13;&#10;AAAAFAAAAAAAAAAAAAAAAAAAAAAAAAAAAAAAAAAAAAAAAAAAAAAAAAAAAAAAAAAAAAAAOQAAAOkA&#13;&#10;AAD/AAAA9QAAALAAAABTAAAAAAAAAAAAAACLAAAA/wAAAP8AAAD/AAAA+gAAAP8AAAD1AAAAH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FwAAADkAAAAiAAAAAwAAAAAAAAAAAAAAAAAAAAAAAAAA&#13;&#10;AAAAAAAAAAAAAAAAAAAAAAAAAAAAAAAAAAAAAAAAAAAAAAAAAAAA5wAAAN4AAAAcAAAAAAAAAAAA&#13;&#10;AAAAAAAANgAAAP0AAAD/AAAA9gAAAFQAAAAEAAAAVAAAAOoAAACg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FAAAAEcAAAAsAAAAAAAAACIAAABAAAAAAwAAAAAAAAAAAAAAAAAAAAAAAAAAAAAAAAAAAAAAAAAA&#13;&#10;AAAAAAAAAAAAAAAAAAAAAAAAACcAAAD+AAAAJAAAAAAAAAAAAAAAAAAAAAAAAADEAAAA/wAAAP8A&#13;&#10;AABcAAAAAAAAAAAAAAAAAAAAjQAAAN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GgAAADzAAAA/wAAAH4AAAAAAAAA&#13;&#10;JAAAAMoAAADeAAAAPQAAAAAAAAAAAAAAAAAAAAAAAAAAAAAAAAAAAAAAAAAAAAAAAAAAAAAAAAAA&#13;&#10;AAAAYwAAAM8AAAAAAAAAAAAAAAAAAAAAAAAAWQAAAP8AAAD/AAAAwQAAAAAAAAAAAAAAAAAAAAAA&#13;&#10;AABCAAAA8g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gAAAP8AAAD/AAAAfgAAAAAAAAAAAAAAAwAAAKcAAAD4AAAA&#13;&#10;LwAAAAAAAAAAAAAAAAAAAAAAAAAAAAAAAAAAAAAAAAAAAAAAAAAAAAAAAAB9AAAAwgAAAAAAAAAA&#13;&#10;AAAAAAAAAAwAAADkAAAA/wAAAP0AAAAwAAAAAAAAAAAAAAAAAAAAAAAAAF8AAAD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JwAAAD5AAAAbwAAAIMAAAB+AAAAAAAAAAAAAAAAAAAAQwAAAP8AAACyAAAAAAAAAAAAAAAAAAAA&#13;&#10;AAAAAAAAAAAAAAAAAAAAAAAAAAAAAAAAAAAAAFYAAAD+AAAAHwAAAAAAAAAAAAAAogAAAP8AAAD/&#13;&#10;AAAAlwAAAAAAAAAAAAAAAAAAAAAAAAAAAAAAqAAAAK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vwAAAHwAAAAAAAAAYgAA&#13;&#10;AH4AAAAAAAAAAAAAAAAAAAA8AAAA/wAAAOMAAAAAAAAAAAAAAAAAAAAAAAAAAAAAAAAAAAAAAAAA&#13;&#10;AAAAAAAAAAAAAAAADwAAAOcAAADrAAAAiAAAALYAAAD/AAAA/wAAAOMAAAAQAAAAAAAAAAAAAAAA&#13;&#10;AAAAAAAAAGwAAAD/AAAAX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ZAAAAewAAAAAAAABiAAAAfgAAAAAAAAAAAAAAAAAA&#13;&#10;AKgAAAD/AAAA1AAAAAAAAAAAAAAAAAAAAAAAAAAAAAAAAAAAAAAAAAAAAAAAAAAAAAAAAAAAAAAA&#13;&#10;RwAAAPAAAAD/AAAA/wAAAP8AAADgAAAAKgAAAAAAAAAAAAAADwAAAGsAAAC9AAAA/QAAAP8AAABx&#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FAAAADkAAAALgAAAGIAAAB+AAAAAAAAABQAAACZAAAA/wAAAP8AAACJAAAAAAAA&#13;&#10;AAAAAAAAAAAAAAAAAAAAAAAAAAAAAAAAAAAAAAAAAAAAAAAAAAAAAAAAAAAAHwAAAHUAAACXAAAA&#13;&#10;ZAAAABQAAAAAAAAAAAAAAAAAAAAkAAAAfAAAAHwAAAB8AAAAfAAAAG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KEA&#13;&#10;AAD/AAAA8gAAANUAAADDAAAA8wAAAP8AAAD/AAAA0wAAAA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gAAAGEAAADcAAAA/gAAAP8A&#13;&#10;AAD/AAAA7gAAAIgAAAAMAAAAAAAAAAAAAAAAAAAAAAAAAAAAAAAAAAAAAAAAAAAAAAAAAAAAAAAA&#13;&#10;AAAAAAAAAAAAAAAAAAAAAAAAAAAAAAAAAAAAAAAAAAAAAAAAAAAAAAAAAAAAAAAAAA0AAAAM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DAAAACoAAAAQAAAAAAAAAAIAAAAKAAAABUAAAAAAAAAAAAAAAAA&#13;&#10;AAAAAAAAAAAAAAAAAAAAAAAAAAAAAAAAAAAAAAAAAAAAAAAAAAAAAAAAAAAAAAAAAAAAAAAABAAA&#13;&#10;ABEAAAACAAAAAAAAAAAAAAAAAAAAAAAAAAAAAAAAAAAAKgAAAOMAAACqAAAAUgAAAA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rQAAAP8AAACeAAAAAAAAAAAAAAAAAAAAAAAAAAAAAAAAAAAAAAAAAAAAAAAAAAAAAAAAAAAA&#13;&#10;AAAAAAAAAAAAAAAAAAAAAAAAAAAAAAAAAAAAAAAALgAAAPcAAAD/AAAA0QAAACcAAAAAAAAAAAAA&#13;&#10;AAAAAAAAAAAAAAAAAAAAAAAAAAAAGQAAALYAAAD/AAAAn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zAAAA/wAAADkAAAAA&#13;&#10;AAAAAAAAAAAAAAAAAAAAAAAAAAAAAAAJAAAAVgAAAAAAAAAAAAAAAAAAAAAAAAAAAAAAAAAAAAAA&#13;&#10;AAAAAAAAAAAAAAAAAAAxAAAA/wAAAFgAAAAAAAAAAAAAAIwAAAC9AAAAvQAAAL0AAAC9AAAAZwAA&#13;&#10;AAAAAAAAAAAABgAAANcAAACg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kAAAC+AAAAmQAAAAsAAAAAAAAAAAAAAAAAAAAA&#13;&#10;AAAAAAAAAFEAAACgAAAAAAAAAAAAAAAAAAAAAAAAAAAAAAAAAAAAAAAAAAAAAAAAAAAAAAAAADEA&#13;&#10;AADzAAAAAAAAAAAAAAAAAAAADAAAAF0AAAD1AAAA2wAAACoAAAAAAAAAAAAAAAAAAAAAAAAAigAA&#13;&#10;AK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ngAAANQAAAD/AAAA6AAAANIAAADSAAAA0gAAANIAAADkAAAA/wAAAKAAAAAA&#13;&#10;AAAAAAAAAAAAAAAAAAAAAAAAAAAAAAAAAAAAAAAAAAAAAAAAAAAAMQAAAN0AAAAAAAAAAAAAAAAA&#13;&#10;AAAAAAAAAAAAALUAAACCAAAAAAAAAAAAAAAAAAAAAAAAAAAAAAByAAAAo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CAAAA&#13;&#10;/wAAAP8AAAD/AAAA/wAAAP8AAAD/AAAA/wAAAP8AAAD/AAAAoAAAAAAAAAAAAAAAAAAAAAAAAAAA&#13;&#10;AAAAAAAAAAAAAAAAAAAAAAAAAAAAAAAxAAAA2wAAAAAAAAAAAAAAAAAAAAAAAAAAAAAApAAAAGYA&#13;&#10;AAAAAAAAAAAAAAAAAAAAAAAAAAAAAGwAAAC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B0AAAD8AAAAWwAAADgAAAA1AAAA&#13;&#10;NAAAADQAAAA0AAAAOQAAAIgAAACgAAAAAAAAAAAAAAAAAAAAAAAAAAAAAAAAAAAAAAAAAAAAAAAA&#13;&#10;AAAAAAAAADEAAADbAAAAAAAAAAAAAAAAAAAAAAAAAAAAAACkAAAAZgAAAAAAAAAAAAAAAAAAAAAA&#13;&#10;AAAAAAAAbAAAAK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0AAAAKAAAAAAAAAAAAAAAAAAAAAAAAAAAAAAAAAAAA&#13;&#10;EgAAAHAAAAAAAAAAAAAAAAAAAAAAAAAAAAAAAAAAAAAAAAAAAAAAAAAAAAAAAAAAMQAAANsAAAAA&#13;&#10;AAAAAAAAAAAAAAAAAAAAAAAAAKQAAABmAAAAAAAAAAAAAAAAAAAAAAAAAAAAAACIAAAAo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QAAAAhQAAAAAAAAAAAAAA&#13;&#10;AAAAAAAAAAAAAAAAAAAAAAAAAAAAAAAAAAAAAAAAAAAxAAAA/gAAANoAAADaAAAA2gAAANoAAADa&#13;&#10;AAAA8gAAAOkAAADaAAAA2gAAANoAAADaAAAA5AAAAP0AAACg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0AAAAbQAAABAAAAAAAAAAAAAAAEEAAABWAAAAVgAA&#13;&#10;AFYAAABWAAAAVgAAAFYAAABWAAAAYAAAAKMAAACgAAAAAAAAAAAAAAAAAAAAAAAAAAAAAAAAAAAA&#13;&#10;AAAAAAAAAAAAAAAAAAAAADEAAAD/AAAA/wAAAP8AAAD/AAAA/wAAAP8AAAD/AAAA/wAAAP8AAAD/&#13;&#10;AAAA/wAAAP8AAAD/AAAA/wAAAK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MAAAANQAA&#13;&#10;ADUAAAAOAAAAAAAAAAEAAAAZ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BAQEFWVlZ/1lZWf8TExM4AAAAAAAAAAA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IQAA&#13;&#10;AK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4ODipZWVn/WVlZ/yEh&#13;&#10;IV8AAAAAAAAAA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KwAAAHsAAACZAAAApwAAAKcAAACnAAAApwAAALIAAADjAAAAo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ICAgdFRUXHVFRU8llZWf9ZWVn/VlZW+UhISM8MDAwkAAAAAA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EcAAAD8AAAA/wAAAP8A&#13;&#10;AAD/AAAA/wAAAP8AAAD/AAAA/wAAAP8AAAC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pAAAAP8AAADKAAAAhwAAAGIAAABfAAAAXwAAAF8A&#13;&#10;AABjAAAAqAAAAK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CjAAAA9wAAABMAAAAAAAAAAAAAAAAAAAAAAAAAAAAAAAAAAAATAAAAkgAAAAAA&#13;&#10;AAAAAAAAAAAAAAAAAAAAAAAAAAAAAAAAAAAAAAAAAAAAAAAAAAAAAAAAAAAAAAAAAAAAAAAAAAAA&#13;&#10;AAsAAAAJAAAAAAAAAAAAAAAAAAAAAAAAAAAAAAAAAAAAMgAAAAY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0AAAD8&#13;&#10;AAAAEQAAAAAAAAAAAAAAAAAAAAAAAAAAAAAAAAAAAAQAAABCAAAAAAAAAAAAAAAAAAAAAAAAAAAA&#13;&#10;AAAAAAAAAAAAAAAAAAAAAAAAAAAAAAAAAAAAAAAAAAAAAAAAAAAAAAAAdwAAAIoAAAAAAAAAAAAA&#13;&#10;AAAAAAAAAAAAAAAAAAAAAABLAAAAzAAAAC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IwAAAClAAAAAAAAAAAAAAAA&#13;&#10;AAAAAAAAAAAAAAAAAAAAMQAAAKAAAAAAAAAAAAAAAAAAAAAAAAAAAAAAAAAAAAAAAAAAAAAAAAAA&#13;&#10;AAAAAAAAAAAAAAAAAAAAAAAAAAAAAAAAAAB3AAAAigAAAAAAAAAAAAAAAAAAAAAAAAAAAAAAAAAA&#13;&#10;AAQAAADiAAAAk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CYAAAA0AAAAP8AAADWAAAAzwAAAM8AAADPAAAAzwAAANgAAAD2&#13;&#10;AAAAoAAAAAAAAAAAAAAAAAAAAAAAAAAAAAAAAAAAAAAAAAAAAAAAAAAAAAAAAAAAAAAAAAAAAIMA&#13;&#10;AADMAAAAzAAAAOQAAADsAAAAzAAAAMwAAADMAAAAzAAAAMwAAADPAAAA9QAAAP8AAAC5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IQAAAD/AAAA/wAAAP8AAAD/AAAA/wAAAP8AAAD/AAAA/wAAAP8AAACgAAAAAAAAAAAAAAAA&#13;&#10;AAAAAAAAAAAAAAAAAAAAAAAAAAAAAAAAAAAAAAAAAAAAAAAAAAAAAwAAAFkAAADsAAAA/wAAAP8A&#13;&#10;AAD/AAAA/wAAAP8AAAD/AAAA/wAAAP8AAAD/AAAA9wAAAE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HwAAAP0AAABhAAAA&#13;&#10;PQAAADgAAAA3AAAANwAAADcAAABIAAAAmgAAAKAAAAAAAAAAAAAAAAAAAAAAAAAAAAAAAAAAAAAA&#13;&#10;AAAAAAAAAAAAAAAAAAAAAAAAAAAAAAAAAAAAAAAAACIAAADgAAAApQAAADoAAAA6AAAAOgAAADoA&#13;&#10;AAA6AAAAOgAAAC0AAAAK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gAAAAIAAAAAAAAAAAAAAAAAAAAAAAAAngAAAAoAAAAAAAAAAAAAAAAAAAAAAAAA&#13;&#10;AAAAAAAAAAAOAAAAaQAAAAAAAAAAAAAAAAAAAAAAAAAAAAAAAAAAAAAAAAAAAAAAAAAAAAAAAAAA&#13;&#10;AAAAAAAAAAAAAAAAAAAAAAAAAEIAAABsAAAAAAAAAAAAAAAAAAAAAAAAAAAAAAAAAAAAAAAAAAEA&#13;&#10;AAAZ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xAAAAgQAA&#13;&#10;AAAAAAAAAAAAAAAAAAAAAAAAAAAAAAAAAAAAAAAAAAAAAAAAAAAAAAAAAAAAAAAAAA8AAACgAAAA&#13;&#10;AAAAAAAAAAAAAAAAAAAAAAAAAAAAAAAAAAAAAAAAAAAAAAAAAAAAAAAAAAAAAAAAAAAAAAAAAAAA&#13;&#10;AAAAAAAAAAAAAAAAAAAAAAAAAAAAAAAAAAAAAAAAAAAAAAAAAAAAIQAAAK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P8AAAD/AAAA/wAAAP8AAAD/AAAA/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DEAAADdAAAAEQAAAAAAAAAAAAAAAAAA&#13;&#10;AAAAAAAAAAAAAAAAAAAAAAAAAAAAAAAAAAAAAAAFAAAAawAAAKAAAAAAAAAAAAAAAAAAAAAAAAAA&#13;&#10;AAAAAAAAAAAAAAAAAAAAAAAAAAAAAAAAAAAAAAAAAAAAAAAAAAAAAAAAAAAAAAAAKwAAAHsAAACZ&#13;&#10;AAAApwAAAKcAAACnAAAApwAAALIAAADjAAAAo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wAAAP8AAAD/AAAA/wAAAP8AAA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MQAAAP8AAAD/AAAA9gAAAPMAAADzAAAA8wAAAPMAAADzAAAA8wAA&#13;&#10;APMAAADzAAAA8wAAAP4AAAD/AAAAoAAAAAAAAAAAAAAAAAAAAAAAAAAAAAAAAAAAAAAAAAAAAAAA&#13;&#10;AAAAAAAAAAAAAAAAAAAAAAAAAAAAAAAAAAAAAEcAAAD8AAAA/wAAAP8AAAD/AAAA/wAAAP8AAAD/&#13;&#10;AAAA/wAAAP8AAACg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D/&#13;&#10;AAAA/wAAAP8AAAD/AAAA/wAAAP8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xAAAA/wAAAP8AAAD/AAAA/wAAAP8AAAD/AAAA/wAAAP8AAAD/AAAA/wAAAP8AAAD/AAAA/wAA&#13;&#10;AP8AAACgAAAAAAAAAAAAAAAAAAAAAAAAAAAAAAAAAAAAAAAAAAAAAAAAAAAAAAAAAAAAAAAAAAAA&#13;&#10;AAAAAAAAAAAAAAAApAAAAP8AAADKAAAAhwAAAGIAAABfAAAAXwAAAF8AAABjAAAAqAAAAK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P8AAAD/AAAA/wAAAP8AAAD/&#13;&#10;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DEAAADyAAAAfQAAAGMA&#13;&#10;AABeAAAAXgAAAF4AAABeAAAAXgAAAF4AAABeAAAAXgAAAF4AAABpAAAAxQAAAKAAAAAAAAAAAAAA&#13;&#10;AAAAAAAAAAAAAAAAAAAAAAAAAAAAAAAAAAAAAAAAAAAAAAAAAAAAAAAAAAAAAAAAAAAAAACjAAAA&#13;&#10;9wAAABMAAAAAAAAAAAAAAAAAAAAAAAAAAAAAAAAAAAATAAAAk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wAAAP8AAAD/AAAA/wAAAP8AAAD/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MQAAAJIAAAAAAAAAAAAAAAAAAAAAAAAAAAAAAAAA&#13;&#10;AAAAAAAAAAAAAAAAAAAAAAAAAAAAAAAAAAAzAAAAoAAAAAAAAAAAAAAAAAAAAAAAAAAAAAAAAAAA&#13;&#10;AAAAAAAAAAAAAAAAAAAAAAAAAAAAAAAAAAAAAAAAAAAAAAAAAE0AAAD8AAAAEQAAAAAAAAAAAAAA&#13;&#10;AAAAAAAAAAAAAAAAAAAAAAQAAABC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AAAA/wAAAP8AAAD/AAAA/wAA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WAAAANQAAAAAAAAAAAAAAAAAAAAAAAAAAAAAAAAAAAAAAAAAAAAAAAAAAAAAA&#13;&#10;AAAAAAAAAAAAAAMAAABAAAAAAAAAAAAAAAAAAAAAAAAAAAAAAAAAAAAAAAAAAAAAAAAAAAAAAAAA&#13;&#10;AAAAAAAAAAAAAAAAAAAAAAAAAAAAAAAAAIwAAAClAAAAAAAAAAAAAAAAAAAAAAAAAAAAAAAAAAAA&#13;&#10;MQAAAK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8AAAD/AAAA&#13;&#10;/wAAAP8AAAD/AAAA/w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CYAAAA0AAAAP8AAADWAAAAzwAAAM8AAADPAAAAzwAAANgAAAD2AAAAo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wAAAP8AAAD/AAAA/wAAAP8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IQAAAD/AAAA/wAA&#13;&#10;AP8AAAD/AAAA/wAAAP8AAAD/AAAA/wAAAP8AAAC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AAAA/wAAAP8AAAD/AAAA/wAAAP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HwAAAP0AAABhAAAAPQAAADgAAAA3AAAANwAA&#13;&#10;ADcAAABIAAAAmgAAAK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8AAAD/AAAA/wAAAP8AAAD/AAAA/w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gAAAAoAAAAAAAAAAAAAAAAAAAAAAAAAAAAAAAAAAAAOAAAAa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wAAAP8AAAD/AAAA/wAA&#13;&#10;AP8AAAD/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FAAAAEcAAAAsAAAAAAAAACIAAABAA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AAAA/wAAAP8AAAD/AAAA/wAAAP8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GgAAADzAAAA/wAAAH4A&#13;&#10;AAAAAAAAJAAAAMoAAADeAAAAP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8AAAD/AAAA/wAAAP8AAAD/AAAA/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gAAAP8AAAD/AAAAfgAAAAAAAAAAAAAAAwAAAKcA&#13;&#10;AAD4AAAAL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wAAAP8A&#13;&#10;AAD/AAAA/wAAAP8AAAD/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JwAAAD5AAAAbwAAAIMAAAB+AAAAAAAAAAAAAAAAAAAAQwAAAP8AAACy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AAAA/wAAAP8AAAD/AAAA/wAAAP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vwAAAHwAAAAA&#13;&#10;AAAAYgAAAH4AAAAAAAAAAAAAAAAAAAA8AAAA/wAAAO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P8AAAD/AAAA/wAAAP8AAAD/AAAA/w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CZAAAAewAAAAAAAABiAAAAfgAAAAAAAAAA&#13;&#10;AAAAAAAAAKgAAAD/AAAA1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wAAAP8AAAD/AAAA/wAAAP8AAAD/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AAAADkAAAALgAAAGIAAAB+AAAAAAAAABQAAACZAAAA/wAAAP8AAACJ&#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D/AAAA/wAAAP8AAAD/&#13;&#10;AAAA/wAAAP8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KEAAAD/AAAA8gAAANUAAADDAAAA8wAAAP8AAAD/AAAA0wAAAAs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P8AAAD/AAAA/wAAAP8AAAD/AAAA/w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gAAAGEAAADcAAAA&#13;&#10;/gAAAP8AAAD/AAAA7gAAAIgAAAA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wAAAP8AAAD/AAAA/wAAAP8AAA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DAAAACoAAAAQAAAAAAAAAAIAAAAKAAAABU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D/AAAA&#13;&#10;/wAAAP8AAAD/AAAA/wAAAP8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rQAAAP8AAACe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P8AAAD/AAAA/wAAAP8AAAD/AAAA&#13;&#10;/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BzAAAA/wAA&#13;&#10;ADkAAAAAAAAAAAAAAAAAAAAAAAAAAAAAAAAAAAAJAAAAV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AAAP8AAAD/AAAA/wAAAP8AAAD/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kAAAC+AAAAmQAAAAsAAAAAAAAAAAAA&#13;&#10;AAAAAAAAAAAAAAAAAFEAAACg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AAAA/wAAAP8AAAD/AAAA/wAAAP8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gAAANQAAAD/AAAA6AAAANIAAADSAAAA0gAAANIAAADkAAAA/wAA&#13;&#10;AK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P8AAAD/AAAA/wAA&#13;&#10;AP8AAAD/AAAA/w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CCAAAA/wAAAP8AAAD/AAAA/wAAAP8AAAD/AAAA/wAAAP8AAAD/AAAAo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wAAAP8AAAD/AAAA/wAAAP8AAAD/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B0AAAD8AAAAWwAAADgA&#13;&#10;AAA1AAAANAAAADQAAAA0AAAAOQAAAIgAAAC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AAAA/wAAAP8AAAD/AAAA/wAA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J0AAAAKAAAAAAAAAAAAAAAAAAAAAAAAAAAA&#13;&#10;AAAAAAAAEgAAAH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P8A&#13;&#10;AAD/AAAA/wAAAP8AAAD/AAAA/w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wAAAAqAAAAE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wAAAP8AAAD/AAAA/wAAAP8A&#13;&#10;AAD/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K0AAAD/&#13;&#10;AAAAn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AAAA/wAAAP8AAAD/AAAA/wAAAP8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cwAAAP8AAAA5AAAAAAAAAAAAAAAA&#13;&#10;AAAAAAAAAAAAAAAAAAAACQAAAFY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P8AAAD/AAAA/wAAAP8AAAD/AAA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JAAAAvgAAAJkAAAALAAAAAAAAAAAAAAAAAAAAAAAAAAAAAABR&#13;&#10;AAAAo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wAAAP8AAAD/&#13;&#10;AAAA/wAAAP8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J4AAADUAAAA/wAAAOgAAADSAAAA0gAAANIAAADSAAAA5AAAAP8AAACg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AAAA/wAAAP8AAAD/AAAA/wAAAP8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ggAAAP8AAAD/AAAA&#13;&#10;/wAAAP8AAAD/AAAA/wAAAP8AAAD/AAAA/wAAAK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P8AAAD/AAAA/wAAAP8AAAD/AAAA/w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dAAAA/AAAAFsAAAA4AAAANQAAADQAAAA0AAAA&#13;&#10;NAAAADkAAACIAAAAo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wAAAP8AAAD/AAAA/wAAAP8AAAD/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dAAAACgAAAAAAAAAAAAAAAAAAAAAAAAAAAAAAAAAAAB8AAAB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D/AAAA/wAAAP8AAAD/AAAA&#13;&#10;/wAAAP8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zwAAAA4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P8AAAD/AAAA/wAAAP8AAAD/AAAA/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BEAAAAkQAAAJEAAACRAAAAkQAA&#13;&#10;AJEAAACSAAAAlQAAAK0AAAD8AAAAb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wAAAP8AAAD/AAAA/wAAAP8AAA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HcAAAD/AAAA/wAAAP8AAAD/AAAA/wAAAP8AAAD/AAAA/wAA&#13;&#10;AP8AAADS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D/AAAA/wAA&#13;&#10;AP8AAAD/AAAA/wAAAP8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wAAANcAAACDAAAAdQAAAHUAAAB1AAAAdQAAAHUAAAD3AAAArAAAAGQ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P8AAAD/AAAA/wAAAP8AAAD/AAAA/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3AAAAUQAAAAAA&#13;&#10;AAAAAAAAAAAAAAAAAAAAAAAAAAAAADwAAADqAAAAI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wAAAP8AAAD/AAAA/wAAAP8AAAD/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QAAAABAAAAAAAAAAAAAAAAAAAAAAAAAAAA&#13;&#10;AAAAAAAAAAAAAMgAAACp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D/AAAA/wAAAP8AAAD/AAAA/wAAAP8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QAAAA7wAAAO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P8AAAD/AAAA/wAAAP8A&#13;&#10;AAD/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W&#13;&#10;AAAAuQAAALkAAAC5AAAAuQAAALkAAAC5AAAAxAAAAO8AAAD/AAAAs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wAAAP8AAAD/AAAA/wAAAP8AAAD/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HcAAAD/AAAA/wAAAP8AAAD/&#13;&#10;AAAA/wAAAP8AAAD/AAAA/wAAAN0AAAA0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D/AAAA/wAAAP8AAAD/AAAA/wAAAP8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dwAAALgAAABZAAAAUAAAAFAAAABQAAAAUAAAAEQAAAAo&#13;&#10;AAAAB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P8AAAD/&#13;&#10;AAAA/wAAAP8AAAD/AAAA/w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B1AAAAPQAAAAEAAAAAAAAAAAAAAAAAAAAhAAAAG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wAAAP8AAAD/AAAA/wAAAP8AAAD/&#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CAAAA&#13;&#10;9QAAAIwAAAAAAAAAAAAAADQAAADKAAAAtwAAABw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D/AAAA/wAAAP8AAAD/AAAA/wAAAP8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LQAAAP8AAAD/AAAApgAAAAAAAAAAAAAA&#13;&#10;AAAAAAUAAAC9AAAA6gAAAB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P8AAAD/AAAA/wAAAP8AAAD/AAAA/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CAAAAA4wAAAHYAAAAZAAAAAAAAAAAAAAAAAAAAAAAAAE8AAAD/AAAA&#13;&#10;n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wAAAP8AAAD/AAAA&#13;&#10;/wAAAP8AAAD/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FxcXQ1lZWf9ISEjPAAAAAAAAAAAAAAAAAAAAAAAAAAAAAAAAAAAAAAAAAAAAAAAA&#13;&#10;AAAAAAAAAAAAAAAAAAAAAAAAAAAAAAAAAAAAAAAAAAAAAAAAAAAAAAAAAAAAAAD/AAAA/wAAAP8A&#13;&#10;AAD/AAAA/wAAAP8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pKSl4WVlZ&#13;&#10;/y0tLYEAAAAAAAAAAAAAAAAAAAAAAAAAAAAAAAAAAAAAAAAAAAAAAAAAAAAAAAAAAAAAAAAAAAAA&#13;&#10;AAAAAAAAAAA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t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gICB01NTd9QUFDmBAQEDAAAAAAAAAAAAAAA&#13;&#10;AAAAAAAAAAAAAAAAAAAAAAAAAAAAAAAAAAAAAAAAAAAAAAAAAAAAAAAAAAAAAAAAAA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C3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oKCh0WVlZ/xwcHFEAAAAAAAAAAAAAAAAAAAAAAAAAAAAAAAAAAAAAAAAA&#13;&#10;AAAAAAAAAAAAAAAAAAAAAAAAAAAAAAAAAAAAAAAAAAAA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Lc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BgYUMDAwjDAwMIwwMDCMMDAwjDAwMIwwMDCMBwcHFQAAAAAAAAAAAAAAAAAAAAAAAAAADw8PK1RU&#13;&#10;VPItLS2DAAAAAAAAAAAAAAAAAAAAAAAAAAAAAAAAAAAAAAAAAAAAAAAAAAAAAAAAAAAAAAAAAAAA&#13;&#10;AAAAAAAAAAAAAAAAAAAAAAA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t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4ODipZWVn/WVlZ/1lZWf9Z&#13;&#10;WVn/WVlZ/1lZWf8PDw8rAAAAAAAAAAAAAAAAAAAAAAcHBxVNTU3fPDw8rAAAAAEAAAAAAAAAAAAA&#13;&#10;AAAAAAAAAAAAAAAAAAAAAAAAAAAAAAAAAAAAAAAAAAAAAAAAAAAAAAAAAAAAAAAAAAAAAAAAAAAA&#13;&#10;AA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C3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gYGEiwsLH8sLCx/LCwsfywsLH8sLCx/LCwsfwYGBhMA&#13;&#10;AAAAAAAAAAAAAAACAgIHRERExEFBQbwCAgIHAAAAAAAAAAAAAAAAAAAAAAAAAAAAAAAAAAAAAAAA&#13;&#10;AAAAAAAAAAAAAAAAAAAAAAAAAAAAAAAAAAAAAAAAAAAAAAAAAAAAAAAA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L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wMDCUBAQLhG&#13;&#10;RkbJBAQEDAAAAAAAAAAAAAAAAAAAAAAVFRU9AgIC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MDAwtBQUG9TExM2goKCh0EBAQMBAQEDAYGBhIL&#13;&#10;CwsiKSkpdlBQUOgBAQEF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EBAQNQ0NDwllZWf9ZWVn/WVlZ/1lZWf9ZWVn/WVlZ/1lZWf9ZWVn/MzMzk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DIyMpJZWVn/&#13;&#10;WVlZ/1lZWf9ZWVn/WVlZ/1lZWf9ZWVn/WVlZ/1lZWf8SEhI2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QAAACsAAAArAAAAKwAAACsAAAArAAAAKwAAACUAAAAAAAAAAAAAABkAAAArAAAAKwAAACsA&#13;&#10;AAArAAAAKwAAACsAAAAUAAAAAAAAAAAAAAAAAAAAAwAAAEUAAAByAAAAeQAAAEAAAAAKAAAAAAAA&#13;&#10;AFwAAAATAAAAAAAAAAAAAAAAAAAAAAAAAAAAAAAAAAAAAAAAAB8AAAArAAAAKwAAACsAAAArAAAA&#13;&#10;KwAAACsAAAAiAAAAEQAAAA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CgAAAOgAAABA&#13;&#10;AAAAAAAAAAAAAAAAAAAAAAAAAAAAAAAJAAAAKwAAACsAAAArAAAAKwAAACsAAAArAAAAJQAAAAAA&#13;&#10;AAAAAAAAGQAAACsAAAArAAAAKwAAACsAAAArAAAAKwAAABQAAAAAAAAAFAAAAMkAAADGAAAADAAA&#13;&#10;AAAAAAAAAAAAAAAAAAAAAAAAAAAAAAAAAAAAAAAAAAAAAAAAAAAAAAAAAAAAAAAAAAAAAAAAAAAA&#13;&#10;EQAAAHEAAADVAAAAg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fAAAAmQAAAOQAAAD/&#13;&#10;AAAA/wAAAP8AAADCAAAAbwAAAAAAAAAAAAAAUgAAAK8AAAD6AAAA/wAAAP8AAAD0AAAApgAAADgA&#13;&#10;AAAAAAAAAAAAACkAAADMAAAA/wAAAPIAAADTAAAA/gAAAPsAAADFAAAA9wAAACQAAAAAAAAAAAAA&#13;&#10;AAAAAAAAAAAAAAAAAAAAAAAAAAAAZgAAAMgAAAD/AAAA/wAAAP8AAAD/AAAA/wAAAP8AAAD/AAAA&#13;&#10;/QAAAOEAAACdAAAAS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BWAAAA8QAAAAcAAAAAAAAAAAAAAAAAAAAA&#13;&#10;AAAAAAAAAB8AAACZAAAA5AAAAP8AAAD/AAAA/wAAAMIAAABvAAAAAAAAAAAAAABSAAAArwAAAPoA&#13;&#10;AAD/AAAA/wAAAPQAAACmAAAAOAAAAAAAAABLAAAA/wAAAP8AAAA+AAAAAAAAAAAAAAAAAAAAAAAA&#13;&#10;AAAAAAAAAAAAAAAAAAAAAAAAAAAAAAAAAAAAAAAAAAAAAAAAAFQAAADtAAAA/wAAAP8AAACK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HgAAAP8AAAD/AAAAwgAAAAAAAAAA&#13;&#10;AAAAAAAAAAAAAAAAAAAAAAAAAHwAAAD/AAAA/wAAAGMAAAAAAAAAAAAAAAAAAAAOAAAA3AAAAP8A&#13;&#10;AABuAAAACQAAAAAAAAATAAAAmQAAAP8AAAD/AAAAJAAAAAAAAAAAAAAAAAAAAAAAAAAAAAAAAAAA&#13;&#10;AAAAAAAAAAAAAAAAAJ8AAAD/AAAA/wAAAFYAAAAjAAAAEwAAAD0AAABwAAAA5wAAAP8AAAD/AAAA&#13;&#10;rQAAAB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K0AAACiAAAAAAAAAAAAAAAAAAAAAAAAAAAAAAAAAAAAAAAAAAAAAAAe&#13;&#10;AAAA/wAAAP8AAADCAAAAAAAAAAAAAAAAAAAAAAAAAAAAAAAAAAAAfAAAAP8AAAD/AAAAYwAAAAAA&#13;&#10;AAAAAAAAAAAAAAcAAACRAAAAjAAAAAMAAAAAAAAAAAAAAAAAAAAAAAAAAAAAAAAAAAAAAAAAAAAA&#13;&#10;AAAAAAAAAAAAAAAAAAAAAAAAAAAABQAAAAEAAADYAAAA/wAAAI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P8AAACcAAAAAAAAAAAAAAAAAAAAAAAAAAAAAAAA&#13;&#10;AAAAVgAAAP8AAAD/AAAAPgAAAAAAAAAAAAAAAAAAAGYAAAD/AAAAzAAAAAAAAAAAAAAAAAAAAAAA&#13;&#10;AAAAAAAAlQAAAP8AAAAkAAAAAAAAAAAAAAAAAAAAAAAAAAAAAAAAAAAAAAAAAAAAAAAAAAAAeQAA&#13;&#10;AP8AAAD/AAAAFQAAAAAAAAAAAAAAAAAAAAAAAAAUAAAArwAAAP8AAAD/AAAAvAAAAAM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NAAAA&#13;&#10;9wAAAEsAAAAAAAAAAAAAAAAAAAAAAAAAAAAAAAAAAAAAAAAAAAAAAAAAAAD4AAAA/wAAAJwAAAAA&#13;&#10;AAAAAAAAAAAAAAAAAAAAAAAAAAAAAABWAAAA/wAAAP8AAAA+AAAAAAAAAAAAAAAAAAAAAAAAAAAA&#13;&#10;AAAAAAAAAAAAAAAAAAAAAAAAAAAAAAAAAAAAAAAAAAAAAAAAAAAAAAAAAAAAAAAAAAAAAAAAAAAA&#13;&#10;AAAAAAAAAAAAAAAAALUAAAD/AAAAig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D0AAAA/wAAAJIAAAAAAAAAAAAAAAAAAAAAAAAAAAAAAAAAAABSAAAA/wAAAP8AAAA0&#13;&#10;AAAAAAAAAAAAAAAAAAAAnAAAAP8AAADBAAAAAAAAAAAAAAAAAAAAAAAAAAAAAAAYAAAA/gAAACQA&#13;&#10;AAAAAAAAAAAAAAAAAAAAAAAAAAAAAAAAAAAAAAAAAAAAAAAAAABxAAAA/wAAAP8AAAAVAAAAAAAA&#13;&#10;AAAAAAAAAAAAAAAAAAAAAAADAAAA0AAAAP8AAAD/AAAAe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FoAAADuAAAABQAAAAAAAAAAAAAA&#13;&#10;AAAAAAAAAAAAAAAAAAAAAAAAAAAAAAAAAAAAAPQAAAD/AAAAkgAAAAAAAAAAAAAAAAAAAAAAAAAA&#13;&#10;AAAAAAAAAFIAAAD/AAAA/wAAADQAAAAAAAAAAAAAAAAAAAAAAAAAAAAAAAAAAAAAAAAAAAAAAAAA&#13;&#10;AAAAAAAAAAAAAAAAAAAAAAAAAAAAAAAAAAAAAAAAAAAAAAAAAAAAAAAAAAAAAAAAAAAAAAAAsAAA&#13;&#10;AP8AAACK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JAAAA2QAAALcAAAAAAAAAAAAAAAAAAAAAAAAAAAAAAAAAAAAAAAAAvgAA&#13;&#10;AHQ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JAAAA2QAAALcAAAAAAAAAAAAAAAAAAAAA&#13;&#10;AAAAAAAAAAAAAAAAAAAAvgAAAH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YwAAAP8AAAA3AAAAAAAAAAAAAAAAAAAAAAAAAAAAAAAAAAAAPgAAAPAAAAAE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F8A&#13;&#10;AAD/AAAA7QAAACYAAAAAAAAAAAAAAAAAAAAAAAAAAQAAAGAAAADtAAAAH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F8AAAD/AAAA7QAAACYAAAAAAAAAAAAAAAAAAAAAAAAAAQAAAGAAAADt&#13;&#10;AAAAH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DfAAAA/wAAAI4A&#13;&#10;AAAEAAAAAAAAAAAAAAAAAAAAAAAAABcAAADGAAAAjw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JgAAAPkAAAD/AAAA/gAAAMIA&#13;&#10;AACbAAAAiwAAAKAAAADXAAAA6AAAAEU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JgAAAPkAAAD/AAAA/gAAAMIAAACbAAAAiwAAAKAAAADXAAAA6AAAAE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KAAAAD/AAAA/wAAAOkAAACoAAAAkAAAAJMA&#13;&#10;AACyAAAA+AAAAKcAAAAG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KwAAAJ4AAAD0AAAA/wAAAP8AAAD9AAAA3gAAAJEA&#13;&#10;AAAP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KwAAAJ4AAAD0AAAA&#13;&#10;/wAAAP8AAAD9AAAA3gAAAJEAAAAP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BgAAAGYAAADTAAAA/gAAAP8AAAD/AAAA8QAAAMQAAABG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VAAAAKAAAAA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VAAAAKAAAAAk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AAAAJAAAABs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">
                <v:shape id="Picture 42" o:spid="_x0000_s1070" type="#_x0000_t75" style="position:absolute;left:5903;top:3703;width:40144;height:72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">
                  <v:imagedata r:id="rId32" o:title="" croptop="32372f"/>
                </v:shape>
                <v:shape id="Text Box 43" o:spid="_x0000_s1071" type="#_x0000_t202" style="position:absolute;top:1736;width:4044;height:28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" fillcolor="white [3201]" stroked="f" strokeweight=".5pt">
                  <v:textbox>
                    <w:txbxContent>
                      <w:p w:rsidR="00843B6B" w:rsidRPr="008755BB" w:rsidRDefault="00843B6B" w:rsidP="00843B6B">
                        <w:pPr>
                          <w:ind w:firstLine="0"/>
                          <w:rPr>
                            <w:b/>
                          </w:rPr>
                        </w:pPr>
                        <w:r w:rsidRPr="008755BB">
                          <w:rPr>
                            <w:b/>
                          </w:rPr>
                          <w:t>(</w:t>
                        </w:r>
                        <w:r>
                          <w:rPr>
                            <w:b/>
                          </w:rPr>
                          <w:t>C</w:t>
                        </w:r>
                        <w:r w:rsidRPr="008755BB">
                          <w:rPr>
                            <w:b/>
                          </w:rPr>
                          <w:t>)</w:t>
                        </w:r>
                      </w:p>
                    </w:txbxContent>
                  </v:textbox>
                </v:shape>
                <v:shape id="Picture 46" o:spid="_x0000_s1072" type="#_x0000_t75" style="position:absolute;left:49423;width:28328;height:164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">
                  <v:imagedata r:id="rId35" o:title=""/>
                </v:shape>
              </v:group>
            </w:pict>
          </mc:Fallback>
        </mc:AlternateContent>
      </w:r>
    </w:p>
    <w:p w:rsidR="00411A38" w:rsidRDefault="00411A38" w:rsidP="003E1B42">
      <w:pPr>
        <w:ind w:firstLine="0"/>
        <w:rPr>
          <w:highlight w:val="yellow"/>
        </w:rPr>
      </w:pPr>
    </w:p>
    <w:p w:rsidR="00411A38" w:rsidRDefault="00411A38" w:rsidP="003E1B42">
      <w:pPr>
        <w:ind w:firstLine="0"/>
        <w:rPr>
          <w:highlight w:val="yellow"/>
        </w:rPr>
      </w:pPr>
    </w:p>
    <w:p w:rsidR="00411A38" w:rsidRDefault="00411A38" w:rsidP="003E1B42">
      <w:pPr>
        <w:ind w:firstLine="0"/>
        <w:rPr>
          <w:highlight w:val="yellow"/>
        </w:rPr>
      </w:pPr>
    </w:p>
    <w:p w:rsidR="00411A38" w:rsidRDefault="00411A38" w:rsidP="003E1B42">
      <w:pPr>
        <w:ind w:firstLine="0"/>
        <w:rPr>
          <w:highlight w:val="yellow"/>
        </w:rPr>
      </w:pPr>
    </w:p>
    <w:p w:rsidR="00411A38" w:rsidRDefault="00411A38" w:rsidP="003E1B42">
      <w:pPr>
        <w:ind w:firstLine="0"/>
        <w:rPr>
          <w:highlight w:val="yellow"/>
        </w:rPr>
      </w:pPr>
    </w:p>
    <w:p w:rsidR="00411A38" w:rsidRDefault="00411A38" w:rsidP="003E1B42">
      <w:pPr>
        <w:ind w:firstLine="0"/>
        <w:rPr>
          <w:highlight w:val="yellow"/>
        </w:rPr>
      </w:pPr>
    </w:p>
    <w:p w:rsidR="003E1B42" w:rsidRDefault="003E1B42" w:rsidP="003E1B42">
      <w:pPr>
        <w:ind w:firstLine="0"/>
      </w:pPr>
      <w:r w:rsidRPr="00DF4E5F">
        <w:rPr>
          <w:highlight w:val="yellow"/>
        </w:rPr>
        <w:t xml:space="preserve">Figure 4. (A) Moderated mediation analysis </w:t>
      </w:r>
      <w:r w:rsidR="00487E42" w:rsidRPr="00DF4E5F">
        <w:rPr>
          <w:highlight w:val="yellow"/>
        </w:rPr>
        <w:t>predicting age-related decrements in eGFR</w:t>
      </w:r>
      <w:r w:rsidRPr="00DF4E5F">
        <w:rPr>
          <w:highlight w:val="yellow"/>
        </w:rPr>
        <w:t xml:space="preserve"> with solid lines indicating significant paths and dashed lines indicat</w:t>
      </w:r>
      <w:r w:rsidR="0060509F">
        <w:rPr>
          <w:highlight w:val="yellow"/>
        </w:rPr>
        <w:t>ing</w:t>
      </w:r>
      <w:r w:rsidRPr="00DF4E5F">
        <w:rPr>
          <w:highlight w:val="yellow"/>
        </w:rPr>
        <w:t xml:space="preserve"> non-significant paths. Path coefficients </w:t>
      </w:r>
      <w:r w:rsidR="0060509F">
        <w:rPr>
          <w:highlight w:val="yellow"/>
        </w:rPr>
        <w:t xml:space="preserve">are the </w:t>
      </w:r>
      <w:r w:rsidRPr="00DF4E5F">
        <w:rPr>
          <w:highlight w:val="yellow"/>
        </w:rPr>
        <w:t>unstandardized estimates (standard error in parentheses)</w:t>
      </w:r>
      <w:r w:rsidR="00411A38">
        <w:rPr>
          <w:highlight w:val="yellow"/>
        </w:rPr>
        <w:t>.</w:t>
      </w:r>
      <w:r w:rsidRPr="00DF4E5F">
        <w:rPr>
          <w:highlight w:val="yellow"/>
        </w:rPr>
        <w:t xml:space="preserve"> (B) Among White participants, there w</w:t>
      </w:r>
      <w:r w:rsidR="00F50FC7" w:rsidRPr="00DF4E5F">
        <w:rPr>
          <w:highlight w:val="yellow"/>
        </w:rPr>
        <w:t>ere</w:t>
      </w:r>
      <w:r w:rsidRPr="00DF4E5F">
        <w:rPr>
          <w:highlight w:val="yellow"/>
        </w:rPr>
        <w:t xml:space="preserve"> significant indirect path</w:t>
      </w:r>
      <w:r w:rsidR="00F50FC7" w:rsidRPr="00DF4E5F">
        <w:rPr>
          <w:highlight w:val="yellow"/>
        </w:rPr>
        <w:t>s</w:t>
      </w:r>
      <w:r w:rsidRPr="00DF4E5F">
        <w:rPr>
          <w:highlight w:val="yellow"/>
        </w:rPr>
        <w:t xml:space="preserve"> from parental education to age-related </w:t>
      </w:r>
      <w:r w:rsidR="00487E42" w:rsidRPr="00DF4E5F">
        <w:rPr>
          <w:highlight w:val="yellow"/>
        </w:rPr>
        <w:t>decrements in eGFR</w:t>
      </w:r>
      <w:r w:rsidRPr="00DF4E5F">
        <w:rPr>
          <w:highlight w:val="yellow"/>
        </w:rPr>
        <w:t xml:space="preserve"> through current SES</w:t>
      </w:r>
      <w:r w:rsidR="00487E42" w:rsidRPr="00DF4E5F">
        <w:rPr>
          <w:highlight w:val="yellow"/>
        </w:rPr>
        <w:t xml:space="preserve"> and</w:t>
      </w:r>
      <w:r w:rsidRPr="00DF4E5F">
        <w:rPr>
          <w:highlight w:val="yellow"/>
        </w:rPr>
        <w:t xml:space="preserve"> elevated BP</w:t>
      </w:r>
      <w:r w:rsidR="00411A38">
        <w:rPr>
          <w:highlight w:val="yellow"/>
        </w:rPr>
        <w:t xml:space="preserve">. </w:t>
      </w:r>
      <w:r w:rsidR="00411A38" w:rsidRPr="00DF4E5F">
        <w:rPr>
          <w:highlight w:val="yellow"/>
        </w:rPr>
        <w:t xml:space="preserve">The indirect effect </w:t>
      </w:r>
      <w:r w:rsidR="00411A38">
        <w:rPr>
          <w:highlight w:val="yellow"/>
        </w:rPr>
        <w:t>was</w:t>
      </w:r>
      <w:r w:rsidR="00411A38" w:rsidRPr="00DF4E5F">
        <w:rPr>
          <w:highlight w:val="yellow"/>
        </w:rPr>
        <w:t xml:space="preserve"> significant for both younger (-1 </w:t>
      </w:r>
      <w:r w:rsidR="00411A38" w:rsidRPr="00DF4E5F">
        <w:rPr>
          <w:i/>
          <w:highlight w:val="yellow"/>
        </w:rPr>
        <w:t>SD</w:t>
      </w:r>
      <w:r w:rsidR="00411A38" w:rsidRPr="00DF4E5F">
        <w:rPr>
          <w:highlight w:val="yellow"/>
        </w:rPr>
        <w:t xml:space="preserve">; lower parental education </w:t>
      </w:r>
      <w:r w:rsidR="00411A38" w:rsidRPr="00DF4E5F">
        <w:rPr>
          <w:highlight w:val="yellow"/>
        </w:rPr>
        <w:sym w:font="Wingdings" w:char="F0E0"/>
      </w:r>
      <w:r w:rsidR="00411A38" w:rsidRPr="00DF4E5F">
        <w:rPr>
          <w:highlight w:val="yellow"/>
        </w:rPr>
        <w:t xml:space="preserve"> elevated eGFR) and older (+1 </w:t>
      </w:r>
      <w:r w:rsidR="00411A38" w:rsidRPr="00DF4E5F">
        <w:rPr>
          <w:i/>
          <w:highlight w:val="yellow"/>
        </w:rPr>
        <w:t>SD</w:t>
      </w:r>
      <w:r w:rsidR="00411A38" w:rsidRPr="00DF4E5F">
        <w:rPr>
          <w:highlight w:val="yellow"/>
        </w:rPr>
        <w:t xml:space="preserve">; lower parental education </w:t>
      </w:r>
      <w:r w:rsidR="00411A38" w:rsidRPr="00DF4E5F">
        <w:rPr>
          <w:highlight w:val="yellow"/>
        </w:rPr>
        <w:sym w:font="Wingdings" w:char="F0E0"/>
      </w:r>
      <w:r w:rsidR="00411A38" w:rsidRPr="00DF4E5F">
        <w:rPr>
          <w:highlight w:val="yellow"/>
        </w:rPr>
        <w:t xml:space="preserve"> lower eGFR) participants</w:t>
      </w:r>
      <w:r w:rsidR="00411A38">
        <w:rPr>
          <w:highlight w:val="yellow"/>
        </w:rPr>
        <w:t xml:space="preserve">. </w:t>
      </w:r>
      <w:r w:rsidR="00411A38" w:rsidRPr="00DF4E5F">
        <w:rPr>
          <w:highlight w:val="yellow"/>
        </w:rPr>
        <w:t>(</w:t>
      </w:r>
      <w:r w:rsidR="00411A38">
        <w:rPr>
          <w:highlight w:val="yellow"/>
        </w:rPr>
        <w:t>C</w:t>
      </w:r>
      <w:r w:rsidR="00411A38" w:rsidRPr="00DF4E5F">
        <w:rPr>
          <w:highlight w:val="yellow"/>
        </w:rPr>
        <w:t>)</w:t>
      </w:r>
      <w:r w:rsidR="00411A38">
        <w:rPr>
          <w:highlight w:val="yellow"/>
        </w:rPr>
        <w:t xml:space="preserve"> T</w:t>
      </w:r>
      <w:r w:rsidR="00411A38" w:rsidRPr="00DF4E5F">
        <w:rPr>
          <w:highlight w:val="yellow"/>
        </w:rPr>
        <w:t>here were</w:t>
      </w:r>
      <w:r w:rsidR="00411A38">
        <w:rPr>
          <w:highlight w:val="yellow"/>
        </w:rPr>
        <w:t xml:space="preserve"> also</w:t>
      </w:r>
      <w:r w:rsidR="00411A38" w:rsidRPr="00DF4E5F">
        <w:rPr>
          <w:highlight w:val="yellow"/>
        </w:rPr>
        <w:t xml:space="preserve"> significant indirect paths from parental education to age-related decrements in eGFR through current SES and </w:t>
      </w:r>
      <w:r w:rsidR="00411A38">
        <w:rPr>
          <w:highlight w:val="yellow"/>
        </w:rPr>
        <w:t>insulin resistance</w:t>
      </w:r>
      <w:r w:rsidR="00411A38">
        <w:rPr>
          <w:highlight w:val="yellow"/>
        </w:rPr>
        <w:t xml:space="preserve">. </w:t>
      </w:r>
      <w:r w:rsidR="00411A38" w:rsidRPr="00DF4E5F">
        <w:rPr>
          <w:highlight w:val="yellow"/>
        </w:rPr>
        <w:t xml:space="preserve">The indirect effect </w:t>
      </w:r>
      <w:r w:rsidR="00411A38">
        <w:rPr>
          <w:highlight w:val="yellow"/>
        </w:rPr>
        <w:t>was</w:t>
      </w:r>
      <w:r w:rsidR="00411A38" w:rsidRPr="00DF4E5F">
        <w:rPr>
          <w:highlight w:val="yellow"/>
        </w:rPr>
        <w:t xml:space="preserve"> </w:t>
      </w:r>
      <w:r w:rsidR="00411A38">
        <w:rPr>
          <w:highlight w:val="yellow"/>
        </w:rPr>
        <w:t xml:space="preserve">also </w:t>
      </w:r>
      <w:r w:rsidR="00411A38" w:rsidRPr="00DF4E5F">
        <w:rPr>
          <w:highlight w:val="yellow"/>
        </w:rPr>
        <w:t xml:space="preserve">significant for both younger (-1 </w:t>
      </w:r>
      <w:r w:rsidR="00411A38" w:rsidRPr="00DF4E5F">
        <w:rPr>
          <w:i/>
          <w:highlight w:val="yellow"/>
        </w:rPr>
        <w:t>SD</w:t>
      </w:r>
      <w:r w:rsidR="00411A38" w:rsidRPr="00DF4E5F">
        <w:rPr>
          <w:highlight w:val="yellow"/>
        </w:rPr>
        <w:t xml:space="preserve">; lower parental education </w:t>
      </w:r>
      <w:r w:rsidR="00411A38" w:rsidRPr="00DF4E5F">
        <w:rPr>
          <w:highlight w:val="yellow"/>
        </w:rPr>
        <w:sym w:font="Wingdings" w:char="F0E0"/>
      </w:r>
      <w:r w:rsidR="00411A38" w:rsidRPr="00DF4E5F">
        <w:rPr>
          <w:highlight w:val="yellow"/>
        </w:rPr>
        <w:t xml:space="preserve"> elevated eGFR) and older (+1 </w:t>
      </w:r>
      <w:r w:rsidR="00411A38" w:rsidRPr="00DF4E5F">
        <w:rPr>
          <w:i/>
          <w:highlight w:val="yellow"/>
        </w:rPr>
        <w:t>SD</w:t>
      </w:r>
      <w:r w:rsidR="00411A38" w:rsidRPr="00DF4E5F">
        <w:rPr>
          <w:highlight w:val="yellow"/>
        </w:rPr>
        <w:t xml:space="preserve">; lower parental education </w:t>
      </w:r>
      <w:r w:rsidR="00411A38" w:rsidRPr="00DF4E5F">
        <w:rPr>
          <w:highlight w:val="yellow"/>
        </w:rPr>
        <w:sym w:font="Wingdings" w:char="F0E0"/>
      </w:r>
      <w:r w:rsidR="00411A38" w:rsidRPr="00DF4E5F">
        <w:rPr>
          <w:highlight w:val="yellow"/>
        </w:rPr>
        <w:t xml:space="preserve"> lower eGFR) participants</w:t>
      </w:r>
      <w:r w:rsidR="00411A38">
        <w:rPr>
          <w:highlight w:val="yellow"/>
        </w:rPr>
        <w:t>.</w:t>
      </w:r>
      <w:r w:rsidR="007F470C" w:rsidRPr="00DF4E5F">
        <w:rPr>
          <w:highlight w:val="yellow"/>
        </w:rPr>
        <w:t xml:space="preserve"> </w:t>
      </w:r>
      <w:r w:rsidR="00EC33DA" w:rsidRPr="00DF4E5F">
        <w:rPr>
          <w:highlight w:val="yellow"/>
        </w:rPr>
        <w:t>Note: *</w:t>
      </w:r>
      <w:r w:rsidR="00EC33DA" w:rsidRPr="00DF4E5F">
        <w:rPr>
          <w:i/>
          <w:highlight w:val="yellow"/>
        </w:rPr>
        <w:t>p</w:t>
      </w:r>
      <w:r w:rsidR="00EC33DA" w:rsidRPr="00DF4E5F">
        <w:rPr>
          <w:highlight w:val="yellow"/>
        </w:rPr>
        <w:t xml:space="preserve"> &lt; .05; ** </w:t>
      </w:r>
      <w:r w:rsidR="00EC33DA" w:rsidRPr="00DF4E5F">
        <w:rPr>
          <w:i/>
          <w:highlight w:val="yellow"/>
        </w:rPr>
        <w:t>p</w:t>
      </w:r>
      <w:r w:rsidR="00EC33DA" w:rsidRPr="00DF4E5F">
        <w:rPr>
          <w:highlight w:val="yellow"/>
        </w:rPr>
        <w:t xml:space="preserve"> &lt; .01; ***</w:t>
      </w:r>
      <w:r w:rsidR="00EC33DA" w:rsidRPr="00DF4E5F">
        <w:rPr>
          <w:i/>
          <w:highlight w:val="yellow"/>
        </w:rPr>
        <w:t>p</w:t>
      </w:r>
      <w:r w:rsidR="00EC33DA" w:rsidRPr="00DF4E5F">
        <w:rPr>
          <w:highlight w:val="yellow"/>
        </w:rPr>
        <w:t xml:space="preserve"> &lt; .001</w:t>
      </w:r>
      <w:r w:rsidR="00777F73" w:rsidRPr="00DF4E5F">
        <w:rPr>
          <w:highlight w:val="yellow"/>
        </w:rPr>
        <w:t>.</w:t>
      </w:r>
    </w:p>
    <w:p w:rsidR="00BE6418" w:rsidRPr="00B11ADB" w:rsidRDefault="00BE6418" w:rsidP="00777F73">
      <w:pPr>
        <w:tabs>
          <w:tab w:val="left" w:pos="3281"/>
        </w:tabs>
        <w:ind w:firstLine="0"/>
      </w:pPr>
    </w:p>
    <w:sectPr w:rsidR="00BE6418" w:rsidRPr="00B11ADB" w:rsidSect="004C5597">
      <w:footnotePr>
        <w:pos w:val="beneathText"/>
      </w:footnotePr>
      <w:pgSz w:w="15840" w:h="12240" w:orient="landscape"/>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2CF6" w:rsidRDefault="001D2CF6">
      <w:pPr>
        <w:spacing w:line="240" w:lineRule="auto"/>
      </w:pPr>
      <w:r>
        <w:separator/>
      </w:r>
    </w:p>
    <w:p w:rsidR="001D2CF6" w:rsidRDefault="001D2CF6"/>
  </w:endnote>
  <w:endnote w:type="continuationSeparator" w:id="0">
    <w:p w:rsidR="001D2CF6" w:rsidRDefault="001D2CF6">
      <w:pPr>
        <w:spacing w:line="240" w:lineRule="auto"/>
      </w:pPr>
      <w:r>
        <w:continuationSeparator/>
      </w:r>
    </w:p>
    <w:p w:rsidR="001D2CF6" w:rsidRDefault="001D2C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New Roman (Body CS)">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2CF6" w:rsidRDefault="001D2CF6">
      <w:pPr>
        <w:spacing w:line="240" w:lineRule="auto"/>
      </w:pPr>
      <w:r>
        <w:separator/>
      </w:r>
    </w:p>
    <w:p w:rsidR="001D2CF6" w:rsidRDefault="001D2CF6"/>
  </w:footnote>
  <w:footnote w:type="continuationSeparator" w:id="0">
    <w:p w:rsidR="001D2CF6" w:rsidRDefault="001D2CF6">
      <w:pPr>
        <w:spacing w:line="240" w:lineRule="auto"/>
      </w:pPr>
      <w:r>
        <w:continuationSeparator/>
      </w:r>
    </w:p>
    <w:p w:rsidR="001D2CF6" w:rsidRDefault="001D2C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45A4" w:rsidRDefault="002145A4">
    <w:pPr>
      <w:pStyle w:val="Header"/>
    </w:pPr>
    <w:sdt>
      <w:sdtPr>
        <w:rPr>
          <w:rStyle w:val="Strong"/>
        </w:rPr>
        <w:alias w:val="Running head"/>
        <w:tag w:val=""/>
        <w:id w:val="12739865"/>
        <w:placeholder>
          <w:docPart w:val="98B360C4128DC2439FAA832C95A958E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life course pathways from parental education to adult kidney func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45A4" w:rsidRDefault="002145A4">
    <w:pPr>
      <w:pStyle w:val="Header"/>
      <w:rPr>
        <w:rStyle w:val="Strong"/>
      </w:rPr>
    </w:pPr>
    <w:r>
      <w:t xml:space="preserve">Running head: </w:t>
    </w:r>
    <w:sdt>
      <w:sdtPr>
        <w:rPr>
          <w:rStyle w:val="Strong"/>
        </w:rPr>
        <w:alias w:val="Running head"/>
        <w:tag w:val=""/>
        <w:id w:val="-696842620"/>
        <w:placeholder>
          <w:docPart w:val="CA9EB9E86FC84041B5E936E021C49EF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life course pathways from parental education to adult kidney func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D0D40CB"/>
    <w:multiLevelType w:val="hybridMultilevel"/>
    <w:tmpl w:val="DCD44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A65528"/>
    <w:multiLevelType w:val="hybridMultilevel"/>
    <w:tmpl w:val="64D4A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4C6219"/>
    <w:multiLevelType w:val="hybridMultilevel"/>
    <w:tmpl w:val="64AEC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286024"/>
    <w:multiLevelType w:val="hybridMultilevel"/>
    <w:tmpl w:val="A71C8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596170"/>
    <w:multiLevelType w:val="hybridMultilevel"/>
    <w:tmpl w:val="A0961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98C22F1"/>
    <w:multiLevelType w:val="hybridMultilevel"/>
    <w:tmpl w:val="A0961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6"/>
  </w:num>
  <w:num w:numId="14">
    <w:abstractNumId w:val="14"/>
  </w:num>
  <w:num w:numId="15">
    <w:abstractNumId w:val="18"/>
  </w:num>
  <w:num w:numId="16">
    <w:abstractNumId w:val="11"/>
  </w:num>
  <w:num w:numId="17">
    <w:abstractNumId w:val="15"/>
  </w:num>
  <w:num w:numId="18">
    <w:abstractNumId w:val="13"/>
  </w:num>
  <w:num w:numId="19">
    <w:abstractNumId w:val="17"/>
  </w:num>
  <w:num w:numId="20">
    <w:abstractNumId w:val="1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sychoneuroendocrinology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9wtsrpt9svkeeeesxsevkd2spv52p0zzr&quot;&gt;Systematic Review Kidney&lt;record-ids&gt;&lt;item&gt;39&lt;/item&gt;&lt;item&gt;45&lt;/item&gt;&lt;/record-ids&gt;&lt;/item&gt;&lt;item db-id=&quot;xe2xfxvtcf9xdkevfvf5vx24wwsspr5xr5zp&quot;&gt;Life Course Pathways Parental Edu Kidney&lt;record-ids&gt;&lt;item&gt;1&lt;/item&gt;&lt;item&gt;4&lt;/item&gt;&lt;item&gt;5&lt;/item&gt;&lt;item&gt;6&lt;/item&gt;&lt;item&gt;8&lt;/item&gt;&lt;item&gt;9&lt;/item&gt;&lt;item&gt;10&lt;/item&gt;&lt;item&gt;12&lt;/item&gt;&lt;item&gt;14&lt;/item&gt;&lt;item&gt;15&lt;/item&gt;&lt;item&gt;16&lt;/item&gt;&lt;item&gt;18&lt;/item&gt;&lt;item&gt;19&lt;/item&gt;&lt;item&gt;20&lt;/item&gt;&lt;item&gt;25&lt;/item&gt;&lt;item&gt;26&lt;/item&gt;&lt;item&gt;27&lt;/item&gt;&lt;item&gt;28&lt;/item&gt;&lt;item&gt;30&lt;/item&gt;&lt;item&gt;31&lt;/item&gt;&lt;item&gt;33&lt;/item&gt;&lt;item&gt;34&lt;/item&gt;&lt;item&gt;41&lt;/item&gt;&lt;item&gt;45&lt;/item&gt;&lt;item&gt;47&lt;/item&gt;&lt;item&gt;49&lt;/item&gt;&lt;item&gt;51&lt;/item&gt;&lt;item&gt;52&lt;/item&gt;&lt;item&gt;53&lt;/item&gt;&lt;item&gt;54&lt;/item&gt;&lt;item&gt;56&lt;/item&gt;&lt;item&gt;58&lt;/item&gt;&lt;item&gt;60&lt;/item&gt;&lt;item&gt;61&lt;/item&gt;&lt;item&gt;63&lt;/item&gt;&lt;item&gt;65&lt;/item&gt;&lt;item&gt;66&lt;/item&gt;&lt;item&gt;68&lt;/item&gt;&lt;item&gt;72&lt;/item&gt;&lt;item&gt;73&lt;/item&gt;&lt;item&gt;75&lt;/item&gt;&lt;item&gt;76&lt;/item&gt;&lt;item&gt;77&lt;/item&gt;&lt;item&gt;78&lt;/item&gt;&lt;item&gt;79&lt;/item&gt;&lt;item&gt;80&lt;/item&gt;&lt;item&gt;81&lt;/item&gt;&lt;item&gt;82&lt;/item&gt;&lt;item&gt;83&lt;/item&gt;&lt;item&gt;84&lt;/item&gt;&lt;item&gt;85&lt;/item&gt;&lt;item&gt;87&lt;/item&gt;&lt;/record-ids&gt;&lt;/item&gt;&lt;/Libraries&gt;"/>
  </w:docVars>
  <w:rsids>
    <w:rsidRoot w:val="009170DB"/>
    <w:rsid w:val="00011641"/>
    <w:rsid w:val="000404C2"/>
    <w:rsid w:val="000767D0"/>
    <w:rsid w:val="0009334C"/>
    <w:rsid w:val="0009420D"/>
    <w:rsid w:val="000A4559"/>
    <w:rsid w:val="000D3F41"/>
    <w:rsid w:val="000F487B"/>
    <w:rsid w:val="001163E1"/>
    <w:rsid w:val="00124B13"/>
    <w:rsid w:val="00124F32"/>
    <w:rsid w:val="00154211"/>
    <w:rsid w:val="00157E43"/>
    <w:rsid w:val="00164FB7"/>
    <w:rsid w:val="001B0E97"/>
    <w:rsid w:val="001B0FD2"/>
    <w:rsid w:val="001B6AA6"/>
    <w:rsid w:val="001C4D7E"/>
    <w:rsid w:val="001D2CF6"/>
    <w:rsid w:val="001E77C0"/>
    <w:rsid w:val="001F502F"/>
    <w:rsid w:val="002112EB"/>
    <w:rsid w:val="002145A4"/>
    <w:rsid w:val="002169E1"/>
    <w:rsid w:val="0023112D"/>
    <w:rsid w:val="0026380A"/>
    <w:rsid w:val="00297B29"/>
    <w:rsid w:val="002A1437"/>
    <w:rsid w:val="002A50BA"/>
    <w:rsid w:val="002A7FF0"/>
    <w:rsid w:val="002B2484"/>
    <w:rsid w:val="002B5635"/>
    <w:rsid w:val="002D51F5"/>
    <w:rsid w:val="00303D44"/>
    <w:rsid w:val="003152C3"/>
    <w:rsid w:val="003156DF"/>
    <w:rsid w:val="00341113"/>
    <w:rsid w:val="00352DE1"/>
    <w:rsid w:val="00355DCA"/>
    <w:rsid w:val="003572D1"/>
    <w:rsid w:val="00360093"/>
    <w:rsid w:val="00371ECA"/>
    <w:rsid w:val="00375196"/>
    <w:rsid w:val="00394D43"/>
    <w:rsid w:val="003A09CF"/>
    <w:rsid w:val="003B0483"/>
    <w:rsid w:val="003E1B42"/>
    <w:rsid w:val="003E4AA7"/>
    <w:rsid w:val="003F7D6C"/>
    <w:rsid w:val="00411A38"/>
    <w:rsid w:val="00412719"/>
    <w:rsid w:val="00421F5F"/>
    <w:rsid w:val="00432255"/>
    <w:rsid w:val="00433FDC"/>
    <w:rsid w:val="004454E0"/>
    <w:rsid w:val="004559AA"/>
    <w:rsid w:val="00482225"/>
    <w:rsid w:val="0048424C"/>
    <w:rsid w:val="00487E42"/>
    <w:rsid w:val="00492479"/>
    <w:rsid w:val="00494F4F"/>
    <w:rsid w:val="00495D4D"/>
    <w:rsid w:val="00496388"/>
    <w:rsid w:val="00497D8B"/>
    <w:rsid w:val="004A28AE"/>
    <w:rsid w:val="004C5597"/>
    <w:rsid w:val="004E7F1B"/>
    <w:rsid w:val="0050167B"/>
    <w:rsid w:val="00503419"/>
    <w:rsid w:val="00511AEA"/>
    <w:rsid w:val="00517D42"/>
    <w:rsid w:val="0053213C"/>
    <w:rsid w:val="00533614"/>
    <w:rsid w:val="00540D33"/>
    <w:rsid w:val="005457BF"/>
    <w:rsid w:val="00551A02"/>
    <w:rsid w:val="005534FA"/>
    <w:rsid w:val="005615B1"/>
    <w:rsid w:val="00563197"/>
    <w:rsid w:val="0056680C"/>
    <w:rsid w:val="00587BE8"/>
    <w:rsid w:val="00593713"/>
    <w:rsid w:val="005B4807"/>
    <w:rsid w:val="005C0967"/>
    <w:rsid w:val="005C631D"/>
    <w:rsid w:val="005D3A03"/>
    <w:rsid w:val="005D7E28"/>
    <w:rsid w:val="005E7BC0"/>
    <w:rsid w:val="005F4B24"/>
    <w:rsid w:val="00600AEB"/>
    <w:rsid w:val="0060509F"/>
    <w:rsid w:val="00622314"/>
    <w:rsid w:val="00623C03"/>
    <w:rsid w:val="00632D63"/>
    <w:rsid w:val="0063454E"/>
    <w:rsid w:val="00645991"/>
    <w:rsid w:val="00656743"/>
    <w:rsid w:val="00664B27"/>
    <w:rsid w:val="00672F2D"/>
    <w:rsid w:val="00675741"/>
    <w:rsid w:val="00676667"/>
    <w:rsid w:val="00693A0E"/>
    <w:rsid w:val="00694EF1"/>
    <w:rsid w:val="006A1B2D"/>
    <w:rsid w:val="006C286B"/>
    <w:rsid w:val="006C3699"/>
    <w:rsid w:val="006C4B8C"/>
    <w:rsid w:val="006D16BB"/>
    <w:rsid w:val="006D7BFF"/>
    <w:rsid w:val="00701D5B"/>
    <w:rsid w:val="00702B34"/>
    <w:rsid w:val="00725985"/>
    <w:rsid w:val="007413F9"/>
    <w:rsid w:val="00741516"/>
    <w:rsid w:val="00771393"/>
    <w:rsid w:val="007715C7"/>
    <w:rsid w:val="00773FB6"/>
    <w:rsid w:val="00777F73"/>
    <w:rsid w:val="007932E7"/>
    <w:rsid w:val="007A3489"/>
    <w:rsid w:val="007B1E61"/>
    <w:rsid w:val="007D4A5F"/>
    <w:rsid w:val="007F470C"/>
    <w:rsid w:val="007F70B4"/>
    <w:rsid w:val="008002C0"/>
    <w:rsid w:val="00802BA1"/>
    <w:rsid w:val="008066F1"/>
    <w:rsid w:val="0081479D"/>
    <w:rsid w:val="00825C14"/>
    <w:rsid w:val="008346D0"/>
    <w:rsid w:val="00843B6B"/>
    <w:rsid w:val="00846F52"/>
    <w:rsid w:val="008573AB"/>
    <w:rsid w:val="008620A0"/>
    <w:rsid w:val="00865E60"/>
    <w:rsid w:val="00882F0E"/>
    <w:rsid w:val="008A36FD"/>
    <w:rsid w:val="008C5323"/>
    <w:rsid w:val="008C67F1"/>
    <w:rsid w:val="008E1B40"/>
    <w:rsid w:val="008F297C"/>
    <w:rsid w:val="008F480B"/>
    <w:rsid w:val="00905F08"/>
    <w:rsid w:val="0090779C"/>
    <w:rsid w:val="00912E09"/>
    <w:rsid w:val="009139D5"/>
    <w:rsid w:val="009170DB"/>
    <w:rsid w:val="00960CB7"/>
    <w:rsid w:val="00985B81"/>
    <w:rsid w:val="009A6A3B"/>
    <w:rsid w:val="009B491E"/>
    <w:rsid w:val="009C15A1"/>
    <w:rsid w:val="009C5DE8"/>
    <w:rsid w:val="009D7042"/>
    <w:rsid w:val="00A12632"/>
    <w:rsid w:val="00A16DB4"/>
    <w:rsid w:val="00A73E69"/>
    <w:rsid w:val="00A82DD1"/>
    <w:rsid w:val="00AA5DE0"/>
    <w:rsid w:val="00AB07A5"/>
    <w:rsid w:val="00AB1751"/>
    <w:rsid w:val="00AC1D9D"/>
    <w:rsid w:val="00AD031E"/>
    <w:rsid w:val="00AD08E9"/>
    <w:rsid w:val="00AD6C96"/>
    <w:rsid w:val="00AF484A"/>
    <w:rsid w:val="00AF5114"/>
    <w:rsid w:val="00AF77E8"/>
    <w:rsid w:val="00B040A5"/>
    <w:rsid w:val="00B07E7D"/>
    <w:rsid w:val="00B11ADB"/>
    <w:rsid w:val="00B120AF"/>
    <w:rsid w:val="00B21537"/>
    <w:rsid w:val="00B2752D"/>
    <w:rsid w:val="00B278AA"/>
    <w:rsid w:val="00B42A83"/>
    <w:rsid w:val="00B67D75"/>
    <w:rsid w:val="00B823AA"/>
    <w:rsid w:val="00B85688"/>
    <w:rsid w:val="00B93B76"/>
    <w:rsid w:val="00BA434A"/>
    <w:rsid w:val="00BA45DB"/>
    <w:rsid w:val="00BC783A"/>
    <w:rsid w:val="00BD0E35"/>
    <w:rsid w:val="00BD476D"/>
    <w:rsid w:val="00BE4E7C"/>
    <w:rsid w:val="00BE6418"/>
    <w:rsid w:val="00BF4184"/>
    <w:rsid w:val="00C055D2"/>
    <w:rsid w:val="00C0601E"/>
    <w:rsid w:val="00C07241"/>
    <w:rsid w:val="00C10653"/>
    <w:rsid w:val="00C1603E"/>
    <w:rsid w:val="00C24A1E"/>
    <w:rsid w:val="00C27B44"/>
    <w:rsid w:val="00C31D30"/>
    <w:rsid w:val="00C43996"/>
    <w:rsid w:val="00C67BB1"/>
    <w:rsid w:val="00C81346"/>
    <w:rsid w:val="00C85DE2"/>
    <w:rsid w:val="00CD6E39"/>
    <w:rsid w:val="00CF1676"/>
    <w:rsid w:val="00CF6E91"/>
    <w:rsid w:val="00D04BE3"/>
    <w:rsid w:val="00D0572C"/>
    <w:rsid w:val="00D0693C"/>
    <w:rsid w:val="00D25108"/>
    <w:rsid w:val="00D65499"/>
    <w:rsid w:val="00D73904"/>
    <w:rsid w:val="00D8143B"/>
    <w:rsid w:val="00D85B68"/>
    <w:rsid w:val="00DA0D5D"/>
    <w:rsid w:val="00DA520B"/>
    <w:rsid w:val="00DA5EE1"/>
    <w:rsid w:val="00DB6A49"/>
    <w:rsid w:val="00DC05FA"/>
    <w:rsid w:val="00DC3462"/>
    <w:rsid w:val="00DE0385"/>
    <w:rsid w:val="00DF0DAF"/>
    <w:rsid w:val="00DF4E5F"/>
    <w:rsid w:val="00E0325E"/>
    <w:rsid w:val="00E03594"/>
    <w:rsid w:val="00E06AC0"/>
    <w:rsid w:val="00E443D4"/>
    <w:rsid w:val="00E6004D"/>
    <w:rsid w:val="00E81978"/>
    <w:rsid w:val="00E848A2"/>
    <w:rsid w:val="00E95411"/>
    <w:rsid w:val="00EC11D0"/>
    <w:rsid w:val="00EC33DA"/>
    <w:rsid w:val="00ED3D5A"/>
    <w:rsid w:val="00ED4966"/>
    <w:rsid w:val="00ED51D0"/>
    <w:rsid w:val="00EF2B4F"/>
    <w:rsid w:val="00F07764"/>
    <w:rsid w:val="00F27DAB"/>
    <w:rsid w:val="00F379B7"/>
    <w:rsid w:val="00F37C84"/>
    <w:rsid w:val="00F40D60"/>
    <w:rsid w:val="00F41216"/>
    <w:rsid w:val="00F50FC7"/>
    <w:rsid w:val="00F525FA"/>
    <w:rsid w:val="00F54EB5"/>
    <w:rsid w:val="00F5549F"/>
    <w:rsid w:val="00FD1295"/>
    <w:rsid w:val="00FD2677"/>
    <w:rsid w:val="00FE46ED"/>
    <w:rsid w:val="00FE4DE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51952"/>
  <w15:chartTrackingRefBased/>
  <w15:docId w15:val="{8C25F7A7-776F-6249-BD2D-017ECBB38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9170DB"/>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170DB"/>
    <w:rPr>
      <w:rFonts w:ascii="Times New Roman" w:hAnsi="Times New Roman" w:cs="Times New Roman"/>
      <w:kern w:val="24"/>
    </w:rPr>
  </w:style>
  <w:style w:type="paragraph" w:customStyle="1" w:styleId="EndNoteBibliography">
    <w:name w:val="EndNote Bibliography"/>
    <w:basedOn w:val="Normal"/>
    <w:link w:val="EndNoteBibliographyChar"/>
    <w:rsid w:val="009170DB"/>
    <w:pPr>
      <w:spacing w:line="240" w:lineRule="auto"/>
      <w:jc w:val="center"/>
    </w:pPr>
    <w:rPr>
      <w:rFonts w:ascii="Times New Roman" w:hAnsi="Times New Roman" w:cs="Times New Roman"/>
    </w:rPr>
  </w:style>
  <w:style w:type="character" w:customStyle="1" w:styleId="EndNoteBibliographyChar">
    <w:name w:val="EndNote Bibliography Char"/>
    <w:basedOn w:val="DefaultParagraphFont"/>
    <w:link w:val="EndNoteBibliography"/>
    <w:rsid w:val="009170DB"/>
    <w:rPr>
      <w:rFonts w:ascii="Times New Roman" w:hAnsi="Times New Roman" w:cs="Times New Roman"/>
      <w:kern w:val="24"/>
    </w:rPr>
  </w:style>
  <w:style w:type="table" w:customStyle="1" w:styleId="TableGrid1">
    <w:name w:val="Table Grid1"/>
    <w:basedOn w:val="TableNormal"/>
    <w:next w:val="TableGrid"/>
    <w:uiPriority w:val="39"/>
    <w:rsid w:val="004C5597"/>
    <w:pPr>
      <w:spacing w:line="240" w:lineRule="auto"/>
      <w:ind w:firstLine="0"/>
    </w:pPr>
    <w:rPr>
      <w:rFonts w:ascii="Times New Roman" w:hAnsi="Times New Roman" w:cs="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67BB1"/>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762315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21807773">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68242942">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chart" Target="charts/chart2.xml"/><Relationship Id="rId26" Type="http://schemas.openxmlformats.org/officeDocument/2006/relationships/image" Target="media/image10.png"/><Relationship Id="rId21" Type="http://schemas.openxmlformats.org/officeDocument/2006/relationships/chart" Target="charts/chart5.xml"/><Relationship Id="rId34" Type="http://schemas.openxmlformats.org/officeDocument/2006/relationships/image" Target="media/image18.tiff"/><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8.tiff"/><Relationship Id="rId32" Type="http://schemas.openxmlformats.org/officeDocument/2006/relationships/image" Target="media/image16.png"/><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7.tiff"/><Relationship Id="rId28" Type="http://schemas.openxmlformats.org/officeDocument/2006/relationships/image" Target="media/image12.tif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chart" Target="charts/chart3.xml"/><Relationship Id="rId31" Type="http://schemas.openxmlformats.org/officeDocument/2006/relationships/image" Target="media/image15.tiff"/><Relationship Id="rId4" Type="http://schemas.openxmlformats.org/officeDocument/2006/relationships/styles" Target="styles.xml"/><Relationship Id="rId9" Type="http://schemas.openxmlformats.org/officeDocument/2006/relationships/hyperlink" Target="mailto:axs527@psu.edu" TargetMode="External"/><Relationship Id="rId14" Type="http://schemas.openxmlformats.org/officeDocument/2006/relationships/image" Target="media/image3.png"/><Relationship Id="rId22" Type="http://schemas.openxmlformats.org/officeDocument/2006/relationships/image" Target="media/image6.tiff"/><Relationship Id="rId27" Type="http://schemas.openxmlformats.org/officeDocument/2006/relationships/image" Target="media/image11.png"/><Relationship Id="rId30" Type="http://schemas.openxmlformats.org/officeDocument/2006/relationships/image" Target="media/image14.tiff"/><Relationship Id="rId35" Type="http://schemas.openxmlformats.org/officeDocument/2006/relationships/image" Target="media/image19.png"/><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gusurachman/Library/Containers/com.microsoft.Word/Data/Library/Application%20Support/Microsoft/Office/16.0/DTS/Search/%7b62FFB1B0-4868-8047-9123-5E8E8A15E436%7dtf0398235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8"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1" Type="http://schemas.openxmlformats.org/officeDocument/2006/relationships/oleObject" Target="file:////Users\agusurachman\Downloads\2-way_linear_interactions.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agusurachman\Downloads\2-way_linear_interactions.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sers\agusurachman\Downloads\3-way_linear_interaction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2</c:f>
              <c:strCache>
                <c:ptCount val="1"/>
                <c:pt idx="0">
                  <c:v>No HS</c:v>
                </c:pt>
              </c:strCache>
            </c:strRef>
          </c:tx>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D$3:$D$5</c:f>
                <c:numCache>
                  <c:formatCode>General</c:formatCode>
                  <c:ptCount val="3"/>
                  <c:pt idx="0">
                    <c:v>1.49</c:v>
                  </c:pt>
                  <c:pt idx="1">
                    <c:v>1.07</c:v>
                  </c:pt>
                  <c:pt idx="2">
                    <c:v>1.24</c:v>
                  </c:pt>
                </c:numCache>
              </c:numRef>
            </c:plus>
            <c:minus>
              <c:numRef>
                <c:f>Sheet2!$D$3:$D$5</c:f>
                <c:numCache>
                  <c:formatCode>General</c:formatCode>
                  <c:ptCount val="3"/>
                  <c:pt idx="0">
                    <c:v>1.49</c:v>
                  </c:pt>
                  <c:pt idx="1">
                    <c:v>1.07</c:v>
                  </c:pt>
                  <c:pt idx="2">
                    <c:v>1.24</c:v>
                  </c:pt>
                </c:numCache>
              </c:numRef>
            </c:minus>
            <c:spPr>
              <a:noFill/>
              <a:ln w="9525" cap="flat" cmpd="sng" algn="ctr">
                <a:solidFill>
                  <a:schemeClr val="tx1">
                    <a:lumMod val="65000"/>
                    <a:lumOff val="35000"/>
                  </a:schemeClr>
                </a:solidFill>
                <a:round/>
              </a:ln>
              <a:effectLst/>
            </c:spPr>
          </c:errBars>
          <c:cat>
            <c:strRef>
              <c:f>Sheet2!$A$3:$A$5</c:f>
              <c:strCache>
                <c:ptCount val="3"/>
                <c:pt idx="0">
                  <c:v>&lt; 50</c:v>
                </c:pt>
                <c:pt idx="1">
                  <c:v>50-64</c:v>
                </c:pt>
                <c:pt idx="2">
                  <c:v>≥ 65</c:v>
                </c:pt>
              </c:strCache>
            </c:strRef>
          </c:cat>
          <c:val>
            <c:numRef>
              <c:f>Sheet2!$B$3:$B$5</c:f>
              <c:numCache>
                <c:formatCode>General</c:formatCode>
                <c:ptCount val="3"/>
                <c:pt idx="0">
                  <c:v>104.62</c:v>
                </c:pt>
                <c:pt idx="1">
                  <c:v>89.15</c:v>
                </c:pt>
                <c:pt idx="2">
                  <c:v>74.63</c:v>
                </c:pt>
              </c:numCache>
            </c:numRef>
          </c:val>
          <c:extLst>
            <c:ext xmlns:c16="http://schemas.microsoft.com/office/drawing/2014/chart" uri="{C3380CC4-5D6E-409C-BE32-E72D297353CC}">
              <c16:uniqueId val="{00000000-DF89-BB43-B334-BEAA38CD3071}"/>
            </c:ext>
          </c:extLst>
        </c:ser>
        <c:ser>
          <c:idx val="1"/>
          <c:order val="1"/>
          <c:tx>
            <c:strRef>
              <c:f>Sheet2!$C$2</c:f>
              <c:strCache>
                <c:ptCount val="1"/>
                <c:pt idx="0">
                  <c:v>HS/higher</c:v>
                </c:pt>
              </c:strCache>
            </c:strRef>
          </c:tx>
          <c:spPr>
            <a:pattFill prst="dkDnDiag">
              <a:fgClr>
                <a:schemeClr val="tx1"/>
              </a:fgClr>
              <a:bgClr>
                <a:schemeClr val="bg1"/>
              </a:bgClr>
            </a:pattFill>
            <a:ln>
              <a:solidFill>
                <a:srgbClr val="000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2!$E$3:$E$5</c:f>
                <c:numCache>
                  <c:formatCode>General</c:formatCode>
                  <c:ptCount val="3"/>
                  <c:pt idx="0">
                    <c:v>0.69</c:v>
                  </c:pt>
                  <c:pt idx="1">
                    <c:v>0.68</c:v>
                  </c:pt>
                  <c:pt idx="2">
                    <c:v>1.04</c:v>
                  </c:pt>
                </c:numCache>
              </c:numRef>
            </c:plus>
            <c:minus>
              <c:numRef>
                <c:f>Sheet2!$E$3:$E$5</c:f>
                <c:numCache>
                  <c:formatCode>General</c:formatCode>
                  <c:ptCount val="3"/>
                  <c:pt idx="0">
                    <c:v>0.69</c:v>
                  </c:pt>
                  <c:pt idx="1">
                    <c:v>0.68</c:v>
                  </c:pt>
                  <c:pt idx="2">
                    <c:v>1.04</c:v>
                  </c:pt>
                </c:numCache>
              </c:numRef>
            </c:minus>
            <c:spPr>
              <a:noFill/>
              <a:ln w="9525" cap="flat" cmpd="sng" algn="ctr">
                <a:solidFill>
                  <a:schemeClr val="tx1">
                    <a:lumMod val="65000"/>
                    <a:lumOff val="35000"/>
                  </a:schemeClr>
                </a:solidFill>
                <a:round/>
              </a:ln>
              <a:effectLst/>
            </c:spPr>
          </c:errBars>
          <c:cat>
            <c:strRef>
              <c:f>Sheet2!$A$3:$A$5</c:f>
              <c:strCache>
                <c:ptCount val="3"/>
                <c:pt idx="0">
                  <c:v>&lt; 50</c:v>
                </c:pt>
                <c:pt idx="1">
                  <c:v>50-64</c:v>
                </c:pt>
                <c:pt idx="2">
                  <c:v>≥ 65</c:v>
                </c:pt>
              </c:strCache>
            </c:strRef>
          </c:cat>
          <c:val>
            <c:numRef>
              <c:f>Sheet2!$C$3:$C$5</c:f>
              <c:numCache>
                <c:formatCode>General</c:formatCode>
                <c:ptCount val="3"/>
                <c:pt idx="0">
                  <c:v>99.98</c:v>
                </c:pt>
                <c:pt idx="1">
                  <c:v>88.88</c:v>
                </c:pt>
                <c:pt idx="2">
                  <c:v>76.12</c:v>
                </c:pt>
              </c:numCache>
            </c:numRef>
          </c:val>
          <c:extLst>
            <c:ext xmlns:c16="http://schemas.microsoft.com/office/drawing/2014/chart" uri="{C3380CC4-5D6E-409C-BE32-E72D297353CC}">
              <c16:uniqueId val="{00000001-DF89-BB43-B334-BEAA38CD3071}"/>
            </c:ext>
          </c:extLst>
        </c:ser>
        <c:dLbls>
          <c:dLblPos val="outEnd"/>
          <c:showLegendKey val="0"/>
          <c:showVal val="1"/>
          <c:showCatName val="0"/>
          <c:showSerName val="0"/>
          <c:showPercent val="0"/>
          <c:showBubbleSize val="0"/>
        </c:dLbls>
        <c:gapWidth val="219"/>
        <c:overlap val="-27"/>
        <c:axId val="1812183839"/>
        <c:axId val="1812185519"/>
      </c:barChart>
      <c:catAx>
        <c:axId val="1812183839"/>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r>
                  <a:rPr lang="en-US" sz="1200" b="1">
                    <a:solidFill>
                      <a:schemeClr val="tx1"/>
                    </a:solidFill>
                  </a:rPr>
                  <a:t>Age</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rgbClr val="000000"/>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12185519"/>
        <c:crosses val="autoZero"/>
        <c:auto val="1"/>
        <c:lblAlgn val="ctr"/>
        <c:lblOffset val="100"/>
        <c:noMultiLvlLbl val="0"/>
      </c:catAx>
      <c:valAx>
        <c:axId val="1812185519"/>
        <c:scaling>
          <c:orientation val="minMax"/>
          <c:max val="150"/>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800" b="1">
                    <a:solidFill>
                      <a:schemeClr val="tx1"/>
                    </a:solidFill>
                    <a:latin typeface="Times New Roman" panose="02020603050405020304" pitchFamily="18" charset="0"/>
                    <a:cs typeface="Times New Roman" panose="02020603050405020304" pitchFamily="18" charset="0"/>
                  </a:rPr>
                  <a:t>eGFR (mL/min/1.73 m</a:t>
                </a:r>
                <a:r>
                  <a:rPr lang="en-US" sz="800" b="1" baseline="30000">
                    <a:solidFill>
                      <a:schemeClr val="tx1"/>
                    </a:solidFill>
                    <a:latin typeface="Times New Roman" panose="02020603050405020304" pitchFamily="18" charset="0"/>
                    <a:cs typeface="Times New Roman" panose="02020603050405020304" pitchFamily="18" charset="0"/>
                  </a:rPr>
                  <a:t>2</a:t>
                </a:r>
                <a:r>
                  <a:rPr lang="en-US" sz="800" b="1">
                    <a:solidFill>
                      <a:schemeClr val="tx1"/>
                    </a:solidFill>
                    <a:latin typeface="Times New Roman" panose="02020603050405020304" pitchFamily="18" charset="0"/>
                    <a:cs typeface="Times New Roman" panose="02020603050405020304" pitchFamily="18" charset="0"/>
                  </a:rPr>
                  <a:t>)</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2700">
            <a:solidFill>
              <a:srgbClr val="000000"/>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12183839"/>
        <c:crosses val="autoZero"/>
        <c:crossBetween val="between"/>
        <c:majorUnit val="30"/>
      </c:valAx>
      <c:spPr>
        <a:noFill/>
        <a:ln>
          <a:noFill/>
        </a:ln>
        <a:effectLst/>
      </c:spPr>
    </c:plotArea>
    <c:legend>
      <c:legendPos val="t"/>
      <c:layout>
        <c:manualLayout>
          <c:xMode val="edge"/>
          <c:yMode val="edge"/>
          <c:x val="0.29774026670373643"/>
          <c:y val="2.1238938053097345E-2"/>
          <c:w val="0.53532153052501408"/>
          <c:h val="0.1003361438227301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Black adults</c:v>
                </c:pt>
              </c:strCache>
            </c:strRef>
          </c:tx>
          <c:spPr>
            <a:pattFill prst="dkDnDiag">
              <a:fgClr>
                <a:schemeClr val="tx1"/>
              </a:fgClr>
              <a:bgClr>
                <a:schemeClr val="bg1"/>
              </a:bgClr>
            </a:patt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D$2:$D$4</c:f>
                <c:numCache>
                  <c:formatCode>General</c:formatCode>
                  <c:ptCount val="3"/>
                  <c:pt idx="0">
                    <c:v>1.23</c:v>
                  </c:pt>
                  <c:pt idx="1">
                    <c:v>1.39</c:v>
                  </c:pt>
                  <c:pt idx="2">
                    <c:v>3</c:v>
                  </c:pt>
                </c:numCache>
              </c:numRef>
            </c:plus>
            <c:minus>
              <c:numRef>
                <c:f>Sheet1!$D$2:$D$4</c:f>
                <c:numCache>
                  <c:formatCode>General</c:formatCode>
                  <c:ptCount val="3"/>
                  <c:pt idx="0">
                    <c:v>1.23</c:v>
                  </c:pt>
                  <c:pt idx="1">
                    <c:v>1.39</c:v>
                  </c:pt>
                  <c:pt idx="2">
                    <c:v>3</c:v>
                  </c:pt>
                </c:numCache>
              </c:numRef>
            </c:minus>
            <c:spPr>
              <a:noFill/>
              <a:ln w="9525" cap="flat" cmpd="sng" algn="ctr">
                <a:solidFill>
                  <a:schemeClr val="tx1">
                    <a:lumMod val="65000"/>
                    <a:lumOff val="35000"/>
                  </a:schemeClr>
                </a:solidFill>
                <a:round/>
              </a:ln>
              <a:effectLst/>
            </c:spPr>
          </c:errBars>
          <c:cat>
            <c:strRef>
              <c:f>Sheet1!$A$2:$A$4</c:f>
              <c:strCache>
                <c:ptCount val="3"/>
                <c:pt idx="0">
                  <c:v>&lt; 50</c:v>
                </c:pt>
                <c:pt idx="1">
                  <c:v>50-64</c:v>
                </c:pt>
                <c:pt idx="2">
                  <c:v>≥ 65</c:v>
                </c:pt>
              </c:strCache>
            </c:strRef>
          </c:cat>
          <c:val>
            <c:numRef>
              <c:f>Sheet1!$B$2:$B$4</c:f>
              <c:numCache>
                <c:formatCode>General</c:formatCode>
                <c:ptCount val="3"/>
                <c:pt idx="0">
                  <c:v>111.99</c:v>
                </c:pt>
                <c:pt idx="1">
                  <c:v>94.81</c:v>
                </c:pt>
                <c:pt idx="2">
                  <c:v>73.88</c:v>
                </c:pt>
              </c:numCache>
            </c:numRef>
          </c:val>
          <c:extLst>
            <c:ext xmlns:c16="http://schemas.microsoft.com/office/drawing/2014/chart" uri="{C3380CC4-5D6E-409C-BE32-E72D297353CC}">
              <c16:uniqueId val="{00000000-3CAC-5646-B231-A5C70EC53C40}"/>
            </c:ext>
          </c:extLst>
        </c:ser>
        <c:ser>
          <c:idx val="1"/>
          <c:order val="1"/>
          <c:tx>
            <c:strRef>
              <c:f>Sheet1!$C$1</c:f>
              <c:strCache>
                <c:ptCount val="1"/>
                <c:pt idx="0">
                  <c:v>white adults</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E$2:$E$4</c:f>
                <c:numCache>
                  <c:formatCode>General</c:formatCode>
                  <c:ptCount val="3"/>
                  <c:pt idx="0">
                    <c:v>0.66</c:v>
                  </c:pt>
                  <c:pt idx="1">
                    <c:v>0.65</c:v>
                  </c:pt>
                  <c:pt idx="2">
                    <c:v>0.85</c:v>
                  </c:pt>
                </c:numCache>
              </c:numRef>
            </c:plus>
            <c:minus>
              <c:numRef>
                <c:f>Sheet1!$E$2:$E$4</c:f>
                <c:numCache>
                  <c:formatCode>General</c:formatCode>
                  <c:ptCount val="3"/>
                  <c:pt idx="0">
                    <c:v>0.66</c:v>
                  </c:pt>
                  <c:pt idx="1">
                    <c:v>0.65</c:v>
                  </c:pt>
                  <c:pt idx="2">
                    <c:v>0.85</c:v>
                  </c:pt>
                </c:numCache>
              </c:numRef>
            </c:minus>
            <c:spPr>
              <a:noFill/>
              <a:ln w="9525" cap="flat" cmpd="sng" algn="ctr">
                <a:solidFill>
                  <a:schemeClr val="tx1">
                    <a:lumMod val="65000"/>
                    <a:lumOff val="35000"/>
                  </a:schemeClr>
                </a:solidFill>
                <a:round/>
              </a:ln>
              <a:effectLst/>
            </c:spPr>
          </c:errBars>
          <c:cat>
            <c:strRef>
              <c:f>Sheet1!$A$2:$A$4</c:f>
              <c:strCache>
                <c:ptCount val="3"/>
                <c:pt idx="0">
                  <c:v>&lt; 50</c:v>
                </c:pt>
                <c:pt idx="1">
                  <c:v>50-64</c:v>
                </c:pt>
                <c:pt idx="2">
                  <c:v>≥ 65</c:v>
                </c:pt>
              </c:strCache>
            </c:strRef>
          </c:cat>
          <c:val>
            <c:numRef>
              <c:f>Sheet1!$C$2:$C$4</c:f>
              <c:numCache>
                <c:formatCode>General</c:formatCode>
                <c:ptCount val="3"/>
                <c:pt idx="0">
                  <c:v>97.77</c:v>
                </c:pt>
                <c:pt idx="1">
                  <c:v>87.72</c:v>
                </c:pt>
                <c:pt idx="2">
                  <c:v>75.510000000000005</c:v>
                </c:pt>
              </c:numCache>
            </c:numRef>
          </c:val>
          <c:extLst>
            <c:ext xmlns:c16="http://schemas.microsoft.com/office/drawing/2014/chart" uri="{C3380CC4-5D6E-409C-BE32-E72D297353CC}">
              <c16:uniqueId val="{00000001-3CAC-5646-B231-A5C70EC53C40}"/>
            </c:ext>
          </c:extLst>
        </c:ser>
        <c:dLbls>
          <c:showLegendKey val="0"/>
          <c:showVal val="0"/>
          <c:showCatName val="0"/>
          <c:showSerName val="0"/>
          <c:showPercent val="0"/>
          <c:showBubbleSize val="0"/>
        </c:dLbls>
        <c:gapWidth val="219"/>
        <c:overlap val="-27"/>
        <c:axId val="1999198767"/>
        <c:axId val="127660112"/>
      </c:barChart>
      <c:catAx>
        <c:axId val="1999198767"/>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Ag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7660112"/>
        <c:crosses val="autoZero"/>
        <c:auto val="1"/>
        <c:lblAlgn val="ctr"/>
        <c:lblOffset val="100"/>
        <c:noMultiLvlLbl val="0"/>
      </c:catAx>
      <c:valAx>
        <c:axId val="127660112"/>
        <c:scaling>
          <c:orientation val="minMax"/>
          <c:max val="150"/>
          <c:min val="0"/>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800" b="1">
                    <a:solidFill>
                      <a:schemeClr val="tx1"/>
                    </a:solidFill>
                    <a:latin typeface="Times New Roman" panose="02020603050405020304" pitchFamily="18" charset="0"/>
                    <a:cs typeface="Times New Roman" panose="02020603050405020304" pitchFamily="18" charset="0"/>
                  </a:rPr>
                  <a:t>eGFR (mL/min/1.73 m</a:t>
                </a:r>
                <a:r>
                  <a:rPr lang="en-US" sz="800" b="1" baseline="30000">
                    <a:solidFill>
                      <a:schemeClr val="tx1"/>
                    </a:solidFill>
                    <a:latin typeface="Times New Roman" panose="02020603050405020304" pitchFamily="18" charset="0"/>
                    <a:cs typeface="Times New Roman" panose="02020603050405020304" pitchFamily="18" charset="0"/>
                  </a:rPr>
                  <a:t>2</a:t>
                </a:r>
                <a:r>
                  <a:rPr lang="en-US" sz="800" b="1">
                    <a:solidFill>
                      <a:schemeClr val="tx1"/>
                    </a:solidFill>
                    <a:latin typeface="Times New Roman" panose="02020603050405020304" pitchFamily="18" charset="0"/>
                    <a:cs typeface="Times New Roman" panose="02020603050405020304" pitchFamily="18" charset="0"/>
                  </a:rPr>
                  <a:t>)</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cross"/>
        <c:minorTickMark val="none"/>
        <c:tickLblPos val="nextTo"/>
        <c:spPr>
          <a:noFill/>
          <a:ln w="12700">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99198767"/>
        <c:crosses val="autoZero"/>
        <c:crossBetween val="between"/>
        <c:majorUnit val="30"/>
      </c:valAx>
      <c:spPr>
        <a:noFill/>
        <a:ln>
          <a:noFill/>
        </a:ln>
        <a:effectLst/>
      </c:spPr>
    </c:plotArea>
    <c:legend>
      <c:legendPos val="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74204356493765"/>
          <c:y val="9.3401734248723972E-2"/>
          <c:w val="0.73825878734576744"/>
          <c:h val="0.77666362807657252"/>
        </c:manualLayout>
      </c:layout>
      <c:lineChart>
        <c:grouping val="standard"/>
        <c:varyColors val="0"/>
        <c:ser>
          <c:idx val="0"/>
          <c:order val="0"/>
          <c:tx>
            <c:strRef>
              <c:f>'Age-Race Interaction'!$B$53</c:f>
              <c:strCache>
                <c:ptCount val="1"/>
                <c:pt idx="0">
                  <c:v>Black adults</c:v>
                </c:pt>
              </c:strCache>
            </c:strRef>
          </c:tx>
          <c:spPr>
            <a:ln w="25400">
              <a:solidFill>
                <a:srgbClr val="000000"/>
              </a:solidFill>
              <a:prstDash val="solid"/>
            </a:ln>
          </c:spPr>
          <c:marker>
            <c:symbol val="diamond"/>
            <c:size val="7"/>
            <c:spPr>
              <a:solidFill>
                <a:srgbClr val="000000"/>
              </a:solidFill>
              <a:ln>
                <a:solidFill>
                  <a:srgbClr val="000000"/>
                </a:solidFill>
                <a:prstDash val="solid"/>
              </a:ln>
            </c:spPr>
          </c:marker>
          <c:cat>
            <c:strRef>
              <c:f>'Age-Race Interaction'!$C$52:$D$52</c:f>
              <c:strCache>
                <c:ptCount val="2"/>
                <c:pt idx="0">
                  <c:v>Younger (-1 SD)</c:v>
                </c:pt>
                <c:pt idx="1">
                  <c:v>Older (+1 SD)</c:v>
                </c:pt>
              </c:strCache>
            </c:strRef>
          </c:cat>
          <c:val>
            <c:numRef>
              <c:f>'Age-Race Interaction'!$C$53:$D$53</c:f>
              <c:numCache>
                <c:formatCode>General</c:formatCode>
                <c:ptCount val="2"/>
                <c:pt idx="0">
                  <c:v>112.02</c:v>
                </c:pt>
                <c:pt idx="1">
                  <c:v>86.27</c:v>
                </c:pt>
              </c:numCache>
            </c:numRef>
          </c:val>
          <c:smooth val="0"/>
          <c:extLst>
            <c:ext xmlns:c16="http://schemas.microsoft.com/office/drawing/2014/chart" uri="{C3380CC4-5D6E-409C-BE32-E72D297353CC}">
              <c16:uniqueId val="{00000000-9D87-D543-9A6C-5ACE740FF4B6}"/>
            </c:ext>
          </c:extLst>
        </c:ser>
        <c:ser>
          <c:idx val="1"/>
          <c:order val="1"/>
          <c:tx>
            <c:strRef>
              <c:f>'Age-Race Interaction'!$B$54</c:f>
              <c:strCache>
                <c:ptCount val="1"/>
                <c:pt idx="0">
                  <c:v>white adults</c:v>
                </c:pt>
              </c:strCache>
            </c:strRef>
          </c:tx>
          <c:spPr>
            <a:ln w="12700">
              <a:solidFill>
                <a:srgbClr val="000000"/>
              </a:solidFill>
              <a:prstDash val="sysDash"/>
            </a:ln>
          </c:spPr>
          <c:marker>
            <c:symbol val="square"/>
            <c:size val="7"/>
            <c:spPr>
              <a:solidFill>
                <a:srgbClr val="000000"/>
              </a:solidFill>
              <a:ln>
                <a:solidFill>
                  <a:srgbClr val="000000"/>
                </a:solidFill>
                <a:prstDash val="solid"/>
              </a:ln>
            </c:spPr>
          </c:marker>
          <c:dPt>
            <c:idx val="1"/>
            <c:bubble3D val="0"/>
            <c:spPr>
              <a:ln w="25400">
                <a:solidFill>
                  <a:srgbClr val="000000"/>
                </a:solidFill>
                <a:prstDash val="sysDash"/>
              </a:ln>
            </c:spPr>
            <c:extLst>
              <c:ext xmlns:c16="http://schemas.microsoft.com/office/drawing/2014/chart" uri="{C3380CC4-5D6E-409C-BE32-E72D297353CC}">
                <c16:uniqueId val="{00000002-9D87-D543-9A6C-5ACE740FF4B6}"/>
              </c:ext>
            </c:extLst>
          </c:dPt>
          <c:cat>
            <c:strRef>
              <c:f>'Age-Race Interaction'!$C$52:$D$52</c:f>
              <c:strCache>
                <c:ptCount val="2"/>
                <c:pt idx="0">
                  <c:v>Younger (-1 SD)</c:v>
                </c:pt>
                <c:pt idx="1">
                  <c:v>Older (+1 SD)</c:v>
                </c:pt>
              </c:strCache>
            </c:strRef>
          </c:cat>
          <c:val>
            <c:numRef>
              <c:f>'Age-Race Interaction'!$C$54:$D$54</c:f>
              <c:numCache>
                <c:formatCode>General</c:formatCode>
                <c:ptCount val="2"/>
                <c:pt idx="0">
                  <c:v>101.2375</c:v>
                </c:pt>
                <c:pt idx="1">
                  <c:v>82.5625</c:v>
                </c:pt>
              </c:numCache>
            </c:numRef>
          </c:val>
          <c:smooth val="0"/>
          <c:extLst>
            <c:ext xmlns:c16="http://schemas.microsoft.com/office/drawing/2014/chart" uri="{C3380CC4-5D6E-409C-BE32-E72D297353CC}">
              <c16:uniqueId val="{00000003-9D87-D543-9A6C-5ACE740FF4B6}"/>
            </c:ext>
          </c:extLst>
        </c:ser>
        <c:dLbls>
          <c:showLegendKey val="0"/>
          <c:showVal val="0"/>
          <c:showCatName val="0"/>
          <c:showSerName val="0"/>
          <c:showPercent val="0"/>
          <c:showBubbleSize val="0"/>
        </c:dLbls>
        <c:marker val="1"/>
        <c:smooth val="0"/>
        <c:axId val="2007412399"/>
        <c:axId val="1"/>
      </c:lineChart>
      <c:catAx>
        <c:axId val="2007412399"/>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in val="60"/>
        </c:scaling>
        <c:delete val="0"/>
        <c:axPos val="l"/>
        <c:title>
          <c:tx>
            <c:strRef>
              <c:f>'Age-Race Interaction'!$B$13</c:f>
              <c:strCache>
                <c:ptCount val="1"/>
                <c:pt idx="0">
                  <c:v>eGFR (mL/min/1.73 m2)</c:v>
                </c:pt>
              </c:strCache>
            </c:strRef>
          </c:tx>
          <c:layout>
            <c:manualLayout>
              <c:xMode val="edge"/>
              <c:yMode val="edge"/>
              <c:x val="0"/>
              <c:y val="0.22930742528151724"/>
            </c:manualLayout>
          </c:layout>
          <c:overlay val="0"/>
          <c:spPr>
            <a:noFill/>
            <a:ln w="25400">
              <a:noFill/>
            </a:ln>
          </c:spPr>
          <c:txPr>
            <a:bodyPr/>
            <a:lstStyle/>
            <a:p>
              <a:pPr>
                <a:defRPr sz="800" b="1" i="0" u="none" strike="noStrike" baseline="0">
                  <a:solidFill>
                    <a:srgbClr val="000000"/>
                  </a:solidFill>
                  <a:latin typeface="Times New Roman"/>
                  <a:ea typeface="Times New Roman"/>
                  <a:cs typeface="Times New Roman"/>
                </a:defRPr>
              </a:pPr>
              <a:endParaRPr lang="en-US"/>
            </a:p>
          </c:txPr>
        </c:title>
        <c:numFmt formatCode="General" sourceLinked="1"/>
        <c:majorTickMark val="out"/>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a:ea typeface="Times New Roman"/>
                <a:cs typeface="Times New Roman"/>
              </a:defRPr>
            </a:pPr>
            <a:endParaRPr lang="en-US"/>
          </a:p>
        </c:txPr>
        <c:crossAx val="2007412399"/>
        <c:crosses val="autoZero"/>
        <c:crossBetween val="between"/>
        <c:majorUnit val="20"/>
      </c:valAx>
      <c:spPr>
        <a:noFill/>
        <a:ln w="25400">
          <a:noFill/>
        </a:ln>
      </c:spPr>
    </c:plotArea>
    <c:legend>
      <c:legendPos val="r"/>
      <c:layout>
        <c:manualLayout>
          <c:xMode val="edge"/>
          <c:yMode val="edge"/>
          <c:x val="0.60086873574455901"/>
          <c:y val="0.11455348750113559"/>
          <c:w val="0.33600879130068911"/>
          <c:h val="0.27167610835975819"/>
        </c:manualLayout>
      </c:layout>
      <c:overlay val="0"/>
      <c:spPr>
        <a:noFill/>
        <a:ln w="3175">
          <a:no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noFill/>
    <a:ln w="3175">
      <a:noFill/>
      <a:prstDash val="solid"/>
    </a:ln>
  </c:spPr>
  <c:txPr>
    <a:bodyPr/>
    <a:lstStyle/>
    <a:p>
      <a:pPr>
        <a:defRPr sz="1175"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72972017216955"/>
          <c:y val="0.10055019757357661"/>
          <c:w val="0.73076913419306511"/>
          <c:h val="0.77666362807657252"/>
        </c:manualLayout>
      </c:layout>
      <c:lineChart>
        <c:grouping val="standard"/>
        <c:varyColors val="0"/>
        <c:ser>
          <c:idx val="0"/>
          <c:order val="0"/>
          <c:tx>
            <c:strRef>
              <c:f>'Parental Education'!$B$53</c:f>
              <c:strCache>
                <c:ptCount val="1"/>
                <c:pt idx="0">
                  <c:v>No HS degree</c:v>
                </c:pt>
              </c:strCache>
            </c:strRef>
          </c:tx>
          <c:spPr>
            <a:ln w="25400">
              <a:solidFill>
                <a:schemeClr val="tx1">
                  <a:lumMod val="50000"/>
                  <a:lumOff val="50000"/>
                </a:schemeClr>
              </a:solidFill>
              <a:prstDash val="solid"/>
            </a:ln>
          </c:spPr>
          <c:marker>
            <c:symbol val="circle"/>
            <c:size val="7"/>
            <c:spPr>
              <a:solidFill>
                <a:schemeClr val="tx1">
                  <a:lumMod val="50000"/>
                  <a:lumOff val="50000"/>
                </a:schemeClr>
              </a:solidFill>
              <a:ln>
                <a:noFill/>
                <a:prstDash val="solid"/>
              </a:ln>
            </c:spPr>
          </c:marker>
          <c:cat>
            <c:strRef>
              <c:f>'Parental Education'!$C$52:$D$52</c:f>
              <c:strCache>
                <c:ptCount val="2"/>
                <c:pt idx="0">
                  <c:v>Younger (-1 SD)</c:v>
                </c:pt>
                <c:pt idx="1">
                  <c:v>Older (+1 SD)</c:v>
                </c:pt>
              </c:strCache>
            </c:strRef>
          </c:cat>
          <c:val>
            <c:numRef>
              <c:f>'Parental Education'!$C$53:$D$53</c:f>
              <c:numCache>
                <c:formatCode>General</c:formatCode>
                <c:ptCount val="2"/>
                <c:pt idx="0">
                  <c:v>108.50449999999999</c:v>
                </c:pt>
                <c:pt idx="1">
                  <c:v>83.879499999999993</c:v>
                </c:pt>
              </c:numCache>
            </c:numRef>
          </c:val>
          <c:smooth val="0"/>
          <c:extLst>
            <c:ext xmlns:c16="http://schemas.microsoft.com/office/drawing/2014/chart" uri="{C3380CC4-5D6E-409C-BE32-E72D297353CC}">
              <c16:uniqueId val="{00000000-3468-2C4E-97C9-135DB1C266D5}"/>
            </c:ext>
          </c:extLst>
        </c:ser>
        <c:ser>
          <c:idx val="1"/>
          <c:order val="1"/>
          <c:tx>
            <c:strRef>
              <c:f>'Parental Education'!$B$54</c:f>
              <c:strCache>
                <c:ptCount val="1"/>
                <c:pt idx="0">
                  <c:v>HS degree/higher</c:v>
                </c:pt>
              </c:strCache>
            </c:strRef>
          </c:tx>
          <c:spPr>
            <a:ln w="25400">
              <a:solidFill>
                <a:schemeClr val="tx1">
                  <a:lumMod val="50000"/>
                  <a:lumOff val="50000"/>
                </a:schemeClr>
              </a:solidFill>
              <a:prstDash val="sysDash"/>
            </a:ln>
          </c:spPr>
          <c:marker>
            <c:symbol val="triangle"/>
            <c:size val="7"/>
            <c:spPr>
              <a:solidFill>
                <a:schemeClr val="tx1">
                  <a:lumMod val="50000"/>
                  <a:lumOff val="50000"/>
                </a:schemeClr>
              </a:solidFill>
              <a:ln>
                <a:noFill/>
                <a:prstDash val="solid"/>
              </a:ln>
            </c:spPr>
          </c:marker>
          <c:cat>
            <c:strRef>
              <c:f>'Parental Education'!$C$52:$D$52</c:f>
              <c:strCache>
                <c:ptCount val="2"/>
                <c:pt idx="0">
                  <c:v>Younger (-1 SD)</c:v>
                </c:pt>
                <c:pt idx="1">
                  <c:v>Older (+1 SD)</c:v>
                </c:pt>
              </c:strCache>
            </c:strRef>
          </c:cat>
          <c:val>
            <c:numRef>
              <c:f>'Parental Education'!$C$54:$D$54</c:f>
              <c:numCache>
                <c:formatCode>General</c:formatCode>
                <c:ptCount val="2"/>
                <c:pt idx="0">
                  <c:v>104.59399999999999</c:v>
                </c:pt>
                <c:pt idx="1">
                  <c:v>85.643999999999991</c:v>
                </c:pt>
              </c:numCache>
            </c:numRef>
          </c:val>
          <c:smooth val="0"/>
          <c:extLst>
            <c:ext xmlns:c16="http://schemas.microsoft.com/office/drawing/2014/chart" uri="{C3380CC4-5D6E-409C-BE32-E72D297353CC}">
              <c16:uniqueId val="{00000001-3468-2C4E-97C9-135DB1C266D5}"/>
            </c:ext>
          </c:extLst>
        </c:ser>
        <c:dLbls>
          <c:showLegendKey val="0"/>
          <c:showVal val="0"/>
          <c:showCatName val="0"/>
          <c:showSerName val="0"/>
          <c:showPercent val="0"/>
          <c:showBubbleSize val="0"/>
        </c:dLbls>
        <c:marker val="1"/>
        <c:smooth val="0"/>
        <c:axId val="2018422559"/>
        <c:axId val="1"/>
      </c:lineChart>
      <c:catAx>
        <c:axId val="2018422559"/>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in val="60"/>
        </c:scaling>
        <c:delete val="0"/>
        <c:axPos val="l"/>
        <c:title>
          <c:tx>
            <c:strRef>
              <c:f>'Parental Education'!$B$13</c:f>
              <c:strCache>
                <c:ptCount val="1"/>
                <c:pt idx="0">
                  <c:v>eGFR (mL/m,in/1.73 m2)</c:v>
                </c:pt>
              </c:strCache>
            </c:strRef>
          </c:tx>
          <c:layout>
            <c:manualLayout>
              <c:xMode val="edge"/>
              <c:yMode val="edge"/>
              <c:x val="1.0977183283220617E-2"/>
              <c:y val="0.19839791531434914"/>
            </c:manualLayout>
          </c:layout>
          <c:overlay val="0"/>
          <c:spPr>
            <a:noFill/>
            <a:ln w="25400">
              <a:noFill/>
            </a:ln>
          </c:spPr>
          <c:txPr>
            <a:bodyPr/>
            <a:lstStyle/>
            <a:p>
              <a:pPr>
                <a:defRPr sz="800" b="1" i="0" u="none" strike="noStrike" baseline="0">
                  <a:solidFill>
                    <a:srgbClr val="000000"/>
                  </a:solidFill>
                  <a:latin typeface="Times New Roman"/>
                  <a:ea typeface="Times New Roman"/>
                  <a:cs typeface="Times New Roman"/>
                </a:defRPr>
              </a:pPr>
              <a:endParaRPr lang="en-US"/>
            </a:p>
          </c:txPr>
        </c:title>
        <c:numFmt formatCode="General" sourceLinked="1"/>
        <c:majorTickMark val="out"/>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a:ea typeface="Times New Roman"/>
                <a:cs typeface="Times New Roman"/>
              </a:defRPr>
            </a:pPr>
            <a:endParaRPr lang="en-US"/>
          </a:p>
        </c:txPr>
        <c:crossAx val="2018422559"/>
        <c:crosses val="autoZero"/>
        <c:crossBetween val="between"/>
        <c:majorUnit val="20"/>
      </c:valAx>
      <c:spPr>
        <a:noFill/>
        <a:ln w="25400">
          <a:noFill/>
        </a:ln>
      </c:spPr>
    </c:plotArea>
    <c:legend>
      <c:legendPos val="r"/>
      <c:layout>
        <c:manualLayout>
          <c:xMode val="edge"/>
          <c:yMode val="edge"/>
          <c:x val="0.62784698086005275"/>
          <c:y val="0.12414311631473622"/>
          <c:w val="0.31635213150840857"/>
          <c:h val="0.28538979670551928"/>
        </c:manualLayout>
      </c:layout>
      <c:overlay val="0"/>
      <c:spPr>
        <a:noFill/>
        <a:ln w="3175">
          <a:noFill/>
          <a:prstDash val="solid"/>
        </a:ln>
      </c:spPr>
      <c:txPr>
        <a:bodyPr/>
        <a:lstStyle/>
        <a:p>
          <a:pPr>
            <a:defRPr sz="8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noFill/>
    <a:ln w="3175">
      <a:noFill/>
      <a:prstDash val="solid"/>
    </a:ln>
  </c:spPr>
  <c:txPr>
    <a:bodyPr/>
    <a:lstStyle/>
    <a:p>
      <a:pPr>
        <a:defRPr sz="1175"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15656643684423"/>
          <c:y val="7.5411758816251506E-2"/>
          <c:w val="0.78751659665730189"/>
          <c:h val="0.7879236773428433"/>
        </c:manualLayout>
      </c:layout>
      <c:lineChart>
        <c:grouping val="standard"/>
        <c:varyColors val="0"/>
        <c:ser>
          <c:idx val="0"/>
          <c:order val="0"/>
          <c:tx>
            <c:strRef>
              <c:f>'3 way interactions'!$B$73</c:f>
              <c:strCache>
                <c:ptCount val="1"/>
                <c:pt idx="0">
                  <c:v>(1) white, HS/higher</c:v>
                </c:pt>
              </c:strCache>
            </c:strRef>
          </c:tx>
          <c:spPr>
            <a:ln w="38100">
              <a:solidFill>
                <a:schemeClr val="tx1">
                  <a:lumMod val="50000"/>
                  <a:lumOff val="50000"/>
                </a:schemeClr>
              </a:solidFill>
              <a:prstDash val="sysDot"/>
            </a:ln>
          </c:spPr>
          <c:marker>
            <c:symbol val="diamond"/>
            <c:size val="7"/>
            <c:spPr>
              <a:solidFill>
                <a:srgbClr val="FFFFFF"/>
              </a:solidFill>
              <a:ln>
                <a:solidFill>
                  <a:srgbClr val="000000"/>
                </a:solidFill>
                <a:prstDash val="solid"/>
              </a:ln>
            </c:spPr>
          </c:marker>
          <c:cat>
            <c:strRef>
              <c:f>'3 way interactions'!$C$72:$D$72</c:f>
              <c:strCache>
                <c:ptCount val="2"/>
                <c:pt idx="0">
                  <c:v>Younger (-1 SD)</c:v>
                </c:pt>
                <c:pt idx="1">
                  <c:v>Older (+1 SD)</c:v>
                </c:pt>
              </c:strCache>
            </c:strRef>
          </c:cat>
          <c:val>
            <c:numRef>
              <c:f>'3 way interactions'!$C$73:$D$73</c:f>
              <c:numCache>
                <c:formatCode>General</c:formatCode>
                <c:ptCount val="2"/>
                <c:pt idx="0">
                  <c:v>97.93</c:v>
                </c:pt>
                <c:pt idx="1">
                  <c:v>80.430000000000007</c:v>
                </c:pt>
              </c:numCache>
            </c:numRef>
          </c:val>
          <c:smooth val="0"/>
          <c:extLst>
            <c:ext xmlns:c16="http://schemas.microsoft.com/office/drawing/2014/chart" uri="{C3380CC4-5D6E-409C-BE32-E72D297353CC}">
              <c16:uniqueId val="{00000000-BE0F-9447-B59B-B68E0D7A2F81}"/>
            </c:ext>
          </c:extLst>
        </c:ser>
        <c:ser>
          <c:idx val="1"/>
          <c:order val="1"/>
          <c:tx>
            <c:strRef>
              <c:f>'3 way interactions'!$B$74</c:f>
              <c:strCache>
                <c:ptCount val="1"/>
                <c:pt idx="0">
                  <c:v>(2) white, No HS</c:v>
                </c:pt>
              </c:strCache>
            </c:strRef>
          </c:tx>
          <c:spPr>
            <a:ln w="25400">
              <a:solidFill>
                <a:schemeClr val="tx1">
                  <a:lumMod val="50000"/>
                  <a:lumOff val="50000"/>
                </a:schemeClr>
              </a:solidFill>
              <a:prstDash val="solid"/>
            </a:ln>
          </c:spPr>
          <c:marker>
            <c:symbol val="diamond"/>
            <c:size val="7"/>
            <c:spPr>
              <a:solidFill>
                <a:srgbClr val="000000"/>
              </a:solidFill>
              <a:ln>
                <a:solidFill>
                  <a:srgbClr val="000000"/>
                </a:solidFill>
                <a:prstDash val="solid"/>
              </a:ln>
            </c:spPr>
          </c:marker>
          <c:cat>
            <c:strRef>
              <c:f>'3 way interactions'!$C$72:$D$72</c:f>
              <c:strCache>
                <c:ptCount val="2"/>
                <c:pt idx="0">
                  <c:v>Younger (-1 SD)</c:v>
                </c:pt>
                <c:pt idx="1">
                  <c:v>Older (+1 SD)</c:v>
                </c:pt>
              </c:strCache>
            </c:strRef>
          </c:cat>
          <c:val>
            <c:numRef>
              <c:f>'3 way interactions'!$C$74:$D$74</c:f>
              <c:numCache>
                <c:formatCode>General</c:formatCode>
                <c:ptCount val="2"/>
                <c:pt idx="0">
                  <c:v>101.495</c:v>
                </c:pt>
                <c:pt idx="1">
                  <c:v>79.745000000000005</c:v>
                </c:pt>
              </c:numCache>
            </c:numRef>
          </c:val>
          <c:smooth val="0"/>
          <c:extLst>
            <c:ext xmlns:c16="http://schemas.microsoft.com/office/drawing/2014/chart" uri="{C3380CC4-5D6E-409C-BE32-E72D297353CC}">
              <c16:uniqueId val="{00000001-BE0F-9447-B59B-B68E0D7A2F81}"/>
            </c:ext>
          </c:extLst>
        </c:ser>
        <c:ser>
          <c:idx val="2"/>
          <c:order val="2"/>
          <c:tx>
            <c:strRef>
              <c:f>'3 way interactions'!$B$75</c:f>
              <c:strCache>
                <c:ptCount val="1"/>
                <c:pt idx="0">
                  <c:v>(3) Black, HS/higher</c:v>
                </c:pt>
              </c:strCache>
            </c:strRef>
          </c:tx>
          <c:spPr>
            <a:ln w="25400">
              <a:solidFill>
                <a:srgbClr val="000000"/>
              </a:solidFill>
              <a:prstDash val="dash"/>
            </a:ln>
          </c:spPr>
          <c:marker>
            <c:symbol val="square"/>
            <c:size val="7"/>
            <c:spPr>
              <a:solidFill>
                <a:srgbClr val="FFFFFF"/>
              </a:solidFill>
              <a:ln>
                <a:solidFill>
                  <a:srgbClr val="000000"/>
                </a:solidFill>
                <a:prstDash val="solid"/>
              </a:ln>
            </c:spPr>
          </c:marker>
          <c:cat>
            <c:strRef>
              <c:f>'3 way interactions'!$C$72:$D$72</c:f>
              <c:strCache>
                <c:ptCount val="2"/>
                <c:pt idx="0">
                  <c:v>Younger (-1 SD)</c:v>
                </c:pt>
                <c:pt idx="1">
                  <c:v>Older (+1 SD)</c:v>
                </c:pt>
              </c:strCache>
            </c:strRef>
          </c:cat>
          <c:val>
            <c:numRef>
              <c:f>'3 way interactions'!$C$75:$D$75</c:f>
              <c:numCache>
                <c:formatCode>General</c:formatCode>
                <c:ptCount val="2"/>
                <c:pt idx="0">
                  <c:v>109.47</c:v>
                </c:pt>
                <c:pt idx="1">
                  <c:v>86.97</c:v>
                </c:pt>
              </c:numCache>
            </c:numRef>
          </c:val>
          <c:smooth val="0"/>
          <c:extLst>
            <c:ext xmlns:c16="http://schemas.microsoft.com/office/drawing/2014/chart" uri="{C3380CC4-5D6E-409C-BE32-E72D297353CC}">
              <c16:uniqueId val="{00000002-BE0F-9447-B59B-B68E0D7A2F81}"/>
            </c:ext>
          </c:extLst>
        </c:ser>
        <c:ser>
          <c:idx val="3"/>
          <c:order val="3"/>
          <c:tx>
            <c:strRef>
              <c:f>'3 way interactions'!$B$76</c:f>
              <c:strCache>
                <c:ptCount val="1"/>
                <c:pt idx="0">
                  <c:v>(4) Black, No HS</c:v>
                </c:pt>
              </c:strCache>
            </c:strRef>
          </c:tx>
          <c:spPr>
            <a:ln w="25400">
              <a:solidFill>
                <a:srgbClr val="000000"/>
              </a:solidFill>
              <a:prstDash val="solid"/>
            </a:ln>
          </c:spPr>
          <c:marker>
            <c:symbol val="square"/>
            <c:size val="5"/>
            <c:spPr>
              <a:solidFill>
                <a:srgbClr val="000000"/>
              </a:solidFill>
              <a:ln>
                <a:solidFill>
                  <a:srgbClr val="000000"/>
                </a:solidFill>
                <a:prstDash val="solid"/>
              </a:ln>
            </c:spPr>
          </c:marker>
          <c:dPt>
            <c:idx val="0"/>
            <c:marker>
              <c:symbol val="square"/>
              <c:size val="7"/>
            </c:marker>
            <c:bubble3D val="0"/>
            <c:extLst>
              <c:ext xmlns:c16="http://schemas.microsoft.com/office/drawing/2014/chart" uri="{C3380CC4-5D6E-409C-BE32-E72D297353CC}">
                <c16:uniqueId val="{00000003-BE0F-9447-B59B-B68E0D7A2F81}"/>
              </c:ext>
            </c:extLst>
          </c:dPt>
          <c:cat>
            <c:strRef>
              <c:f>'3 way interactions'!$C$72:$D$72</c:f>
              <c:strCache>
                <c:ptCount val="2"/>
                <c:pt idx="0">
                  <c:v>Younger (-1 SD)</c:v>
                </c:pt>
                <c:pt idx="1">
                  <c:v>Older (+1 SD)</c:v>
                </c:pt>
              </c:strCache>
            </c:strRef>
          </c:cat>
          <c:val>
            <c:numRef>
              <c:f>'3 way interactions'!$C$76:$D$76</c:f>
              <c:numCache>
                <c:formatCode>General</c:formatCode>
                <c:ptCount val="2"/>
                <c:pt idx="0">
                  <c:v>113.39</c:v>
                </c:pt>
                <c:pt idx="1">
                  <c:v>81.39</c:v>
                </c:pt>
              </c:numCache>
            </c:numRef>
          </c:val>
          <c:smooth val="0"/>
          <c:extLst>
            <c:ext xmlns:c16="http://schemas.microsoft.com/office/drawing/2014/chart" uri="{C3380CC4-5D6E-409C-BE32-E72D297353CC}">
              <c16:uniqueId val="{00000004-BE0F-9447-B59B-B68E0D7A2F81}"/>
            </c:ext>
          </c:extLst>
        </c:ser>
        <c:dLbls>
          <c:showLegendKey val="0"/>
          <c:showVal val="0"/>
          <c:showCatName val="0"/>
          <c:showSerName val="0"/>
          <c:showPercent val="0"/>
          <c:showBubbleSize val="0"/>
        </c:dLbls>
        <c:marker val="1"/>
        <c:smooth val="0"/>
        <c:axId val="24811776"/>
        <c:axId val="1"/>
      </c:lineChart>
      <c:catAx>
        <c:axId val="248117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ax val="120"/>
          <c:min val="60"/>
        </c:scaling>
        <c:delete val="0"/>
        <c:axPos val="l"/>
        <c:title>
          <c:tx>
            <c:rich>
              <a:bodyPr/>
              <a:lstStyle/>
              <a:p>
                <a:pPr>
                  <a:defRPr sz="800" b="1" i="0" u="none" strike="noStrike" baseline="0">
                    <a:solidFill>
                      <a:srgbClr val="000000"/>
                    </a:solidFill>
                    <a:latin typeface="Times New Roman"/>
                    <a:ea typeface="Times New Roman"/>
                    <a:cs typeface="Times New Roman"/>
                  </a:defRPr>
                </a:pPr>
                <a:r>
                  <a:rPr lang="en-US" sz="800"/>
                  <a:t>eGFR (mL/min/1.73 m</a:t>
                </a:r>
                <a:r>
                  <a:rPr lang="en-US" sz="800" baseline="30000"/>
                  <a:t>2</a:t>
                </a:r>
                <a:r>
                  <a:rPr lang="en-US" sz="800"/>
                  <a:t>)</a:t>
                </a:r>
              </a:p>
            </c:rich>
          </c:tx>
          <c:layout>
            <c:manualLayout>
              <c:xMode val="edge"/>
              <c:yMode val="edge"/>
              <c:x val="2.8153670535348257E-2"/>
              <c:y val="0.24501482769199304"/>
            </c:manualLayout>
          </c:layout>
          <c:overlay val="0"/>
        </c:title>
        <c:numFmt formatCode="General" sourceLinked="1"/>
        <c:majorTickMark val="out"/>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a:ea typeface="Times New Roman"/>
                <a:cs typeface="Times New Roman"/>
              </a:defRPr>
            </a:pPr>
            <a:endParaRPr lang="en-US"/>
          </a:p>
        </c:txPr>
        <c:crossAx val="24811776"/>
        <c:crosses val="autoZero"/>
        <c:crossBetween val="between"/>
        <c:majorUnit val="20"/>
      </c:valAx>
      <c:spPr>
        <a:noFill/>
        <a:ln w="12700">
          <a:noFill/>
          <a:prstDash val="solid"/>
        </a:ln>
      </c:spPr>
    </c:plotArea>
    <c:legend>
      <c:legendPos val="r"/>
      <c:layout>
        <c:manualLayout>
          <c:xMode val="edge"/>
          <c:yMode val="edge"/>
          <c:x val="0.62669073131257447"/>
          <c:y val="5.9674320814610209E-2"/>
          <c:w val="0.33067491437350205"/>
          <c:h val="0.30741707548336566"/>
        </c:manualLayout>
      </c:layout>
      <c:overlay val="0"/>
      <c:spPr>
        <a:noFill/>
        <a:ln w="3175">
          <a:noFill/>
          <a:prstDash val="solid"/>
        </a:ln>
      </c:spPr>
      <c:txPr>
        <a:bodyPr/>
        <a:lstStyle/>
        <a:p>
          <a:pPr>
            <a:defRPr sz="10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noFill/>
    <a:ln w="3175">
      <a:no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8627</cdr:x>
      <cdr:y>0.1362</cdr:y>
    </cdr:from>
    <cdr:to>
      <cdr:x>0.36433</cdr:x>
      <cdr:y>0.30059</cdr:y>
    </cdr:to>
    <cdr:grpSp>
      <cdr:nvGrpSpPr>
        <cdr:cNvPr id="22" name="Group 21">
          <a:extLst xmlns:a="http://schemas.openxmlformats.org/drawingml/2006/main">
            <a:ext uri="{FF2B5EF4-FFF2-40B4-BE49-F238E27FC236}">
              <a16:creationId xmlns:a16="http://schemas.microsoft.com/office/drawing/2014/main" id="{24892CC7-8B4F-4644-8C5B-D7B84AFB0DAD}"/>
            </a:ext>
          </a:extLst>
        </cdr:cNvPr>
        <cdr:cNvGrpSpPr/>
      </cdr:nvGrpSpPr>
      <cdr:grpSpPr>
        <a:xfrm xmlns:a="http://schemas.openxmlformats.org/drawingml/2006/main">
          <a:off x="1016338" y="337386"/>
          <a:ext cx="277135" cy="407217"/>
          <a:chOff x="1354537" y="596934"/>
          <a:chExt cx="468111" cy="676255"/>
        </a:xfrm>
      </cdr:grpSpPr>
      <cdr:grpSp>
        <cdr:nvGrpSpPr>
          <cdr:cNvPr id="9" name="Group 8">
            <a:extLst xmlns:a="http://schemas.openxmlformats.org/drawingml/2006/main">
              <a:ext uri="{FF2B5EF4-FFF2-40B4-BE49-F238E27FC236}">
                <a16:creationId xmlns:a16="http://schemas.microsoft.com/office/drawing/2014/main" id="{8AAC3BC7-2520-BC49-AE95-1CC35163AD87}"/>
              </a:ext>
            </a:extLst>
          </cdr:cNvPr>
          <cdr:cNvGrpSpPr/>
        </cdr:nvGrpSpPr>
        <cdr:grpSpPr>
          <a:xfrm xmlns:a="http://schemas.openxmlformats.org/drawingml/2006/main">
            <a:off x="1354537" y="799101"/>
            <a:ext cx="468111" cy="474088"/>
            <a:chOff x="1345410" y="774243"/>
            <a:chExt cx="464956" cy="459340"/>
          </a:xfrm>
        </cdr:grpSpPr>
        <cdr:cxnSp macro="">
          <cdr:nvCxnSpPr>
            <cdr:cNvPr id="4" name="Straight Connector 3">
              <a:extLst xmlns:a="http://schemas.openxmlformats.org/drawingml/2006/main">
                <a:ext uri="{FF2B5EF4-FFF2-40B4-BE49-F238E27FC236}">
                  <a16:creationId xmlns:a16="http://schemas.microsoft.com/office/drawing/2014/main" id="{3A6E123B-CA12-4C45-97AB-CBF1A3E631EF}"/>
                </a:ext>
              </a:extLst>
            </cdr:cNvPr>
            <cdr:cNvCxnSpPr/>
          </cdr:nvCxnSpPr>
          <cdr:spPr>
            <a:xfrm xmlns:a="http://schemas.openxmlformats.org/drawingml/2006/main" flipV="1">
              <a:off x="1353609" y="774243"/>
              <a:ext cx="0" cy="100585"/>
            </a:xfrm>
            <a:prstGeom xmlns:a="http://schemas.openxmlformats.org/drawingml/2006/main" prst="line">
              <a:avLst/>
            </a:prstGeom>
            <a:ln xmlns:a="http://schemas.openxmlformats.org/drawingml/2006/main" w="1270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6" name="Straight Connector 5">
              <a:extLst xmlns:a="http://schemas.openxmlformats.org/drawingml/2006/main">
                <a:ext uri="{FF2B5EF4-FFF2-40B4-BE49-F238E27FC236}">
                  <a16:creationId xmlns:a16="http://schemas.microsoft.com/office/drawing/2014/main" id="{D43D89B4-7B98-B844-82F1-2F087B550115}"/>
                </a:ext>
              </a:extLst>
            </cdr:cNvPr>
            <cdr:cNvCxnSpPr/>
          </cdr:nvCxnSpPr>
          <cdr:spPr>
            <a:xfrm xmlns:a="http://schemas.openxmlformats.org/drawingml/2006/main">
              <a:off x="1345410" y="780372"/>
              <a:ext cx="464956" cy="0"/>
            </a:xfrm>
            <a:prstGeom xmlns:a="http://schemas.openxmlformats.org/drawingml/2006/main" prst="line">
              <a:avLst/>
            </a:prstGeom>
            <a:ln xmlns:a="http://schemas.openxmlformats.org/drawingml/2006/main" w="1270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7" name="Straight Connector 6">
              <a:extLst xmlns:a="http://schemas.openxmlformats.org/drawingml/2006/main">
                <a:ext uri="{FF2B5EF4-FFF2-40B4-BE49-F238E27FC236}">
                  <a16:creationId xmlns:a16="http://schemas.microsoft.com/office/drawing/2014/main" id="{C898A586-738A-4342-852A-E13C2DC08BB7}"/>
                </a:ext>
              </a:extLst>
            </cdr:cNvPr>
            <cdr:cNvCxnSpPr/>
          </cdr:nvCxnSpPr>
          <cdr:spPr>
            <a:xfrm xmlns:a="http://schemas.openxmlformats.org/drawingml/2006/main" flipV="1">
              <a:off x="1806575" y="776383"/>
              <a:ext cx="0" cy="457200"/>
            </a:xfrm>
            <a:prstGeom xmlns:a="http://schemas.openxmlformats.org/drawingml/2006/main" prst="line">
              <a:avLst/>
            </a:prstGeom>
            <a:ln xmlns:a="http://schemas.openxmlformats.org/drawingml/2006/main" w="1270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sp macro="" textlink="">
        <cdr:nvSpPr>
          <cdr:cNvPr id="15" name="TextBox 14">
            <a:extLst xmlns:a="http://schemas.openxmlformats.org/drawingml/2006/main">
              <a:ext uri="{FF2B5EF4-FFF2-40B4-BE49-F238E27FC236}">
                <a16:creationId xmlns:a16="http://schemas.microsoft.com/office/drawing/2014/main" id="{2F3956B7-2BDA-D945-A449-6EDF8FA147E9}"/>
              </a:ext>
            </a:extLst>
          </cdr:cNvPr>
          <cdr:cNvSpPr txBox="1"/>
        </cdr:nvSpPr>
        <cdr:spPr>
          <a:xfrm xmlns:a="http://schemas.openxmlformats.org/drawingml/2006/main">
            <a:off x="1475852" y="596934"/>
            <a:ext cx="279903" cy="2249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a:t>*</a:t>
            </a:r>
          </a:p>
        </cdr:txBody>
      </cdr:sp>
    </cdr:grpSp>
  </cdr:relSizeAnchor>
  <cdr:relSizeAnchor xmlns:cdr="http://schemas.openxmlformats.org/drawingml/2006/chartDrawing">
    <cdr:from>
      <cdr:x>0.53619</cdr:x>
      <cdr:y>0.20571</cdr:y>
    </cdr:from>
    <cdr:to>
      <cdr:x>0.61402</cdr:x>
      <cdr:y>0.3034</cdr:y>
    </cdr:to>
    <cdr:grpSp>
      <cdr:nvGrpSpPr>
        <cdr:cNvPr id="23" name="Group 22">
          <a:extLst xmlns:a="http://schemas.openxmlformats.org/drawingml/2006/main">
            <a:ext uri="{FF2B5EF4-FFF2-40B4-BE49-F238E27FC236}">
              <a16:creationId xmlns:a16="http://schemas.microsoft.com/office/drawing/2014/main" id="{6157D549-5BFA-084E-9078-0534B97AA0C6}"/>
            </a:ext>
          </a:extLst>
        </cdr:cNvPr>
        <cdr:cNvGrpSpPr/>
      </cdr:nvGrpSpPr>
      <cdr:grpSpPr>
        <a:xfrm xmlns:a="http://schemas.openxmlformats.org/drawingml/2006/main">
          <a:off x="1903632" y="509581"/>
          <a:ext cx="276318" cy="241991"/>
          <a:chOff x="3069744" y="1012190"/>
          <a:chExt cx="466717" cy="401872"/>
        </a:xfrm>
      </cdr:grpSpPr>
      <cdr:grpSp>
        <cdr:nvGrpSpPr>
          <cdr:cNvPr id="10" name="Group 9">
            <a:extLst xmlns:a="http://schemas.openxmlformats.org/drawingml/2006/main">
              <a:ext uri="{FF2B5EF4-FFF2-40B4-BE49-F238E27FC236}">
                <a16:creationId xmlns:a16="http://schemas.microsoft.com/office/drawing/2014/main" id="{C810F037-6946-F147-8D8D-3EF25266924E}"/>
              </a:ext>
            </a:extLst>
          </cdr:cNvPr>
          <cdr:cNvGrpSpPr/>
        </cdr:nvGrpSpPr>
        <cdr:grpSpPr>
          <a:xfrm xmlns:a="http://schemas.openxmlformats.org/drawingml/2006/main">
            <a:off x="3069744" y="1225010"/>
            <a:ext cx="466717" cy="189052"/>
            <a:chOff x="0" y="0"/>
            <a:chExt cx="464956" cy="183172"/>
          </a:xfrm>
        </cdr:grpSpPr>
        <cdr:cxnSp macro="">
          <cdr:nvCxnSpPr>
            <cdr:cNvPr id="11" name="Straight Connector 10">
              <a:extLst xmlns:a="http://schemas.openxmlformats.org/drawingml/2006/main">
                <a:ext uri="{FF2B5EF4-FFF2-40B4-BE49-F238E27FC236}">
                  <a16:creationId xmlns:a16="http://schemas.microsoft.com/office/drawing/2014/main" id="{72D2A8F2-7395-0F4C-94C7-1AFC14BDA2D0}"/>
                </a:ext>
              </a:extLst>
            </cdr:cNvPr>
            <cdr:cNvCxnSpPr/>
          </cdr:nvCxnSpPr>
          <cdr:spPr>
            <a:xfrm xmlns:a="http://schemas.openxmlformats.org/drawingml/2006/main" flipV="1">
              <a:off x="3119" y="0"/>
              <a:ext cx="0" cy="99580"/>
            </a:xfrm>
            <a:prstGeom xmlns:a="http://schemas.openxmlformats.org/drawingml/2006/main" prst="line">
              <a:avLst/>
            </a:prstGeom>
            <a:ln xmlns:a="http://schemas.openxmlformats.org/drawingml/2006/main" w="1270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12" name="Straight Connector 11">
              <a:extLst xmlns:a="http://schemas.openxmlformats.org/drawingml/2006/main">
                <a:ext uri="{FF2B5EF4-FFF2-40B4-BE49-F238E27FC236}">
                  <a16:creationId xmlns:a16="http://schemas.microsoft.com/office/drawing/2014/main" id="{5842AB6C-2E6B-284E-98DA-19B285B9911A}"/>
                </a:ext>
              </a:extLst>
            </cdr:cNvPr>
            <cdr:cNvCxnSpPr/>
          </cdr:nvCxnSpPr>
          <cdr:spPr>
            <a:xfrm xmlns:a="http://schemas.openxmlformats.org/drawingml/2006/main">
              <a:off x="0" y="6068"/>
              <a:ext cx="464956" cy="0"/>
            </a:xfrm>
            <a:prstGeom xmlns:a="http://schemas.openxmlformats.org/drawingml/2006/main" prst="line">
              <a:avLst/>
            </a:prstGeom>
            <a:ln xmlns:a="http://schemas.openxmlformats.org/drawingml/2006/main" w="1270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13" name="Straight Connector 12">
              <a:extLst xmlns:a="http://schemas.openxmlformats.org/drawingml/2006/main">
                <a:ext uri="{FF2B5EF4-FFF2-40B4-BE49-F238E27FC236}">
                  <a16:creationId xmlns:a16="http://schemas.microsoft.com/office/drawing/2014/main" id="{39CFBC9A-231E-F544-AEC7-AAA551C9A0EA}"/>
                </a:ext>
              </a:extLst>
            </cdr:cNvPr>
            <cdr:cNvCxnSpPr/>
          </cdr:nvCxnSpPr>
          <cdr:spPr>
            <a:xfrm xmlns:a="http://schemas.openxmlformats.org/drawingml/2006/main" flipV="1">
              <a:off x="461165" y="2119"/>
              <a:ext cx="0" cy="181053"/>
            </a:xfrm>
            <a:prstGeom xmlns:a="http://schemas.openxmlformats.org/drawingml/2006/main" prst="line">
              <a:avLst/>
            </a:prstGeom>
            <a:ln xmlns:a="http://schemas.openxmlformats.org/drawingml/2006/main" w="1270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sp macro="" textlink="">
        <cdr:nvSpPr>
          <cdr:cNvPr id="16" name="TextBox 1">
            <a:extLst xmlns:a="http://schemas.openxmlformats.org/drawingml/2006/main">
              <a:ext uri="{FF2B5EF4-FFF2-40B4-BE49-F238E27FC236}">
                <a16:creationId xmlns:a16="http://schemas.microsoft.com/office/drawing/2014/main" id="{F47BE068-E92F-7141-81FD-18710C3A0ABD}"/>
              </a:ext>
            </a:extLst>
          </cdr:cNvPr>
          <cdr:cNvSpPr txBox="1"/>
        </cdr:nvSpPr>
        <cdr:spPr>
          <a:xfrm xmlns:a="http://schemas.openxmlformats.org/drawingml/2006/main">
            <a:off x="3163752" y="1012190"/>
            <a:ext cx="279903" cy="22493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t>*</a:t>
            </a:r>
          </a:p>
        </cdr:txBody>
      </cdr:sp>
    </cdr:grpSp>
  </cdr:relSizeAnchor>
  <cdr:relSizeAnchor xmlns:cdr="http://schemas.openxmlformats.org/drawingml/2006/chartDrawing">
    <cdr:from>
      <cdr:x>0.78943</cdr:x>
      <cdr:y>0.25564</cdr:y>
    </cdr:from>
    <cdr:to>
      <cdr:x>0.86711</cdr:x>
      <cdr:y>0.36318</cdr:y>
    </cdr:to>
    <cdr:grpSp>
      <cdr:nvGrpSpPr>
        <cdr:cNvPr id="24" name="Group 23">
          <a:extLst xmlns:a="http://schemas.openxmlformats.org/drawingml/2006/main">
            <a:ext uri="{FF2B5EF4-FFF2-40B4-BE49-F238E27FC236}">
              <a16:creationId xmlns:a16="http://schemas.microsoft.com/office/drawing/2014/main" id="{9A97B3B4-14E2-AC47-817F-DBC0196C165E}"/>
            </a:ext>
          </a:extLst>
        </cdr:cNvPr>
        <cdr:cNvGrpSpPr/>
      </cdr:nvGrpSpPr>
      <cdr:grpSpPr>
        <a:xfrm xmlns:a="http://schemas.openxmlformats.org/drawingml/2006/main">
          <a:off x="2802703" y="633264"/>
          <a:ext cx="275786" cy="266391"/>
          <a:chOff x="4775314" y="1216545"/>
          <a:chExt cx="465793" cy="442421"/>
        </a:xfrm>
      </cdr:grpSpPr>
      <cdr:sp macro="" textlink="">
        <cdr:nvSpPr>
          <cdr:cNvPr id="17" name="TextBox 1">
            <a:extLst xmlns:a="http://schemas.openxmlformats.org/drawingml/2006/main">
              <a:ext uri="{FF2B5EF4-FFF2-40B4-BE49-F238E27FC236}">
                <a16:creationId xmlns:a16="http://schemas.microsoft.com/office/drawing/2014/main" id="{F47BE068-E92F-7141-81FD-18710C3A0ABD}"/>
              </a:ext>
            </a:extLst>
          </cdr:cNvPr>
          <cdr:cNvSpPr txBox="1"/>
        </cdr:nvSpPr>
        <cdr:spPr>
          <a:xfrm xmlns:a="http://schemas.openxmlformats.org/drawingml/2006/main">
            <a:off x="4819425" y="1216545"/>
            <a:ext cx="279902" cy="22493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i="1">
                <a:latin typeface="Times New Roman" panose="02020603050405020304" pitchFamily="18" charset="0"/>
                <a:cs typeface="Times New Roman" panose="02020603050405020304" pitchFamily="18" charset="0"/>
              </a:rPr>
              <a:t>ns</a:t>
            </a:r>
          </a:p>
        </cdr:txBody>
      </cdr:sp>
      <cdr:grpSp>
        <cdr:nvGrpSpPr>
          <cdr:cNvPr id="18" name="Group 17">
            <a:extLst xmlns:a="http://schemas.openxmlformats.org/drawingml/2006/main">
              <a:ext uri="{FF2B5EF4-FFF2-40B4-BE49-F238E27FC236}">
                <a16:creationId xmlns:a16="http://schemas.microsoft.com/office/drawing/2014/main" id="{2D51AFA4-39D7-5645-93C4-CB5215E16927}"/>
              </a:ext>
            </a:extLst>
          </cdr:cNvPr>
          <cdr:cNvGrpSpPr/>
        </cdr:nvGrpSpPr>
        <cdr:grpSpPr>
          <a:xfrm xmlns:a="http://schemas.openxmlformats.org/drawingml/2006/main">
            <a:off x="4775314" y="1557216"/>
            <a:ext cx="465793" cy="101750"/>
            <a:chOff x="0" y="0"/>
            <a:chExt cx="464956" cy="98585"/>
          </a:xfrm>
        </cdr:grpSpPr>
        <cdr:cxnSp macro="">
          <cdr:nvCxnSpPr>
            <cdr:cNvPr id="19" name="Straight Connector 18">
              <a:extLst xmlns:a="http://schemas.openxmlformats.org/drawingml/2006/main">
                <a:ext uri="{FF2B5EF4-FFF2-40B4-BE49-F238E27FC236}">
                  <a16:creationId xmlns:a16="http://schemas.microsoft.com/office/drawing/2014/main" id="{8040B80F-2F7D-2641-A35A-D6791F4F5311}"/>
                </a:ext>
              </a:extLst>
            </cdr:cNvPr>
            <cdr:cNvCxnSpPr/>
          </cdr:nvCxnSpPr>
          <cdr:spPr>
            <a:xfrm xmlns:a="http://schemas.openxmlformats.org/drawingml/2006/main" flipV="1">
              <a:off x="3119" y="0"/>
              <a:ext cx="0" cy="98585"/>
            </a:xfrm>
            <a:prstGeom xmlns:a="http://schemas.openxmlformats.org/drawingml/2006/main" prst="line">
              <a:avLst/>
            </a:prstGeom>
            <a:ln xmlns:a="http://schemas.openxmlformats.org/drawingml/2006/main" w="1270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20" name="Straight Connector 19">
              <a:extLst xmlns:a="http://schemas.openxmlformats.org/drawingml/2006/main">
                <a:ext uri="{FF2B5EF4-FFF2-40B4-BE49-F238E27FC236}">
                  <a16:creationId xmlns:a16="http://schemas.microsoft.com/office/drawing/2014/main" id="{E8ACBAF2-885E-5744-96B7-D7C924ADE5A6}"/>
                </a:ext>
              </a:extLst>
            </cdr:cNvPr>
            <cdr:cNvCxnSpPr/>
          </cdr:nvCxnSpPr>
          <cdr:spPr>
            <a:xfrm xmlns:a="http://schemas.openxmlformats.org/drawingml/2006/main">
              <a:off x="0" y="6007"/>
              <a:ext cx="464956" cy="0"/>
            </a:xfrm>
            <a:prstGeom xmlns:a="http://schemas.openxmlformats.org/drawingml/2006/main" prst="line">
              <a:avLst/>
            </a:prstGeom>
            <a:ln xmlns:a="http://schemas.openxmlformats.org/drawingml/2006/main" w="1270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21" name="Straight Connector 20">
              <a:extLst xmlns:a="http://schemas.openxmlformats.org/drawingml/2006/main">
                <a:ext uri="{FF2B5EF4-FFF2-40B4-BE49-F238E27FC236}">
                  <a16:creationId xmlns:a16="http://schemas.microsoft.com/office/drawing/2014/main" id="{B664DF57-8FF4-754C-84C9-116DC7ADC896}"/>
                </a:ext>
              </a:extLst>
            </cdr:cNvPr>
            <cdr:cNvCxnSpPr/>
          </cdr:nvCxnSpPr>
          <cdr:spPr>
            <a:xfrm xmlns:a="http://schemas.openxmlformats.org/drawingml/2006/main" flipV="1">
              <a:off x="461165" y="2098"/>
              <a:ext cx="0" cy="90526"/>
            </a:xfrm>
            <a:prstGeom xmlns:a="http://schemas.openxmlformats.org/drawingml/2006/main" prst="line">
              <a:avLst/>
            </a:prstGeom>
            <a:ln xmlns:a="http://schemas.openxmlformats.org/drawingml/2006/main" w="12700"/>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grp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1600EDE37F0D428211E476ACEEC5E6"/>
        <w:category>
          <w:name w:val="General"/>
          <w:gallery w:val="placeholder"/>
        </w:category>
        <w:types>
          <w:type w:val="bbPlcHdr"/>
        </w:types>
        <w:behaviors>
          <w:behavior w:val="content"/>
        </w:behaviors>
        <w:guid w:val="{CCE93065-77B9-D645-91C1-3B955FC3D7D9}"/>
      </w:docPartPr>
      <w:docPartBody>
        <w:p w:rsidR="00CD628A" w:rsidRDefault="0066353C">
          <w:pPr>
            <w:pStyle w:val="9B1600EDE37F0D428211E476ACEEC5E6"/>
          </w:pPr>
          <w:r>
            <w:t>[Title Here, up to 12 Words, on One to Two Lines]</w:t>
          </w:r>
        </w:p>
      </w:docPartBody>
    </w:docPart>
    <w:docPart>
      <w:docPartPr>
        <w:name w:val="FD16B75344A497498900D7A4695356BE"/>
        <w:category>
          <w:name w:val="General"/>
          <w:gallery w:val="placeholder"/>
        </w:category>
        <w:types>
          <w:type w:val="bbPlcHdr"/>
        </w:types>
        <w:behaviors>
          <w:behavior w:val="content"/>
        </w:behaviors>
        <w:guid w:val="{41ABD066-105A-C642-89AA-FB6AFFEFB4F5}"/>
      </w:docPartPr>
      <w:docPartBody>
        <w:p w:rsidR="00CD628A" w:rsidRDefault="0066353C">
          <w:pPr>
            <w:pStyle w:val="FD16B75344A497498900D7A4695356BE"/>
          </w:pPr>
          <w:r>
            <w:t>Abstract</w:t>
          </w:r>
        </w:p>
      </w:docPartBody>
    </w:docPart>
    <w:docPart>
      <w:docPartPr>
        <w:name w:val="C343AD677852DA48BD2E06DBA47D9E20"/>
        <w:category>
          <w:name w:val="General"/>
          <w:gallery w:val="placeholder"/>
        </w:category>
        <w:types>
          <w:type w:val="bbPlcHdr"/>
        </w:types>
        <w:behaviors>
          <w:behavior w:val="content"/>
        </w:behaviors>
        <w:guid w:val="{E3AB57DF-FA00-FB4A-9E53-11D5AF2AD215}"/>
      </w:docPartPr>
      <w:docPartBody>
        <w:p w:rsidR="00CD628A" w:rsidRDefault="0066353C">
          <w:pPr>
            <w:pStyle w:val="C343AD677852DA48BD2E06DBA47D9E20"/>
          </w:pPr>
          <w:r>
            <w:t>[Title Here, up to 12 Words, on One to Two Lines]</w:t>
          </w:r>
        </w:p>
      </w:docPartBody>
    </w:docPart>
    <w:docPart>
      <w:docPartPr>
        <w:name w:val="98B360C4128DC2439FAA832C95A958E7"/>
        <w:category>
          <w:name w:val="General"/>
          <w:gallery w:val="placeholder"/>
        </w:category>
        <w:types>
          <w:type w:val="bbPlcHdr"/>
        </w:types>
        <w:behaviors>
          <w:behavior w:val="content"/>
        </w:behaviors>
        <w:guid w:val="{CBE67B9C-0699-C240-A1CD-F0A897F16A4E}"/>
      </w:docPartPr>
      <w:docPartBody>
        <w:p w:rsidR="00CD628A" w:rsidRDefault="0066353C">
          <w:pPr>
            <w:pStyle w:val="98B360C4128DC2439FAA832C95A958E7"/>
          </w:pPr>
          <w:r w:rsidRPr="005D3A03">
            <w:t>Figures title:</w:t>
          </w:r>
        </w:p>
      </w:docPartBody>
    </w:docPart>
    <w:docPart>
      <w:docPartPr>
        <w:name w:val="CA9EB9E86FC84041B5E936E021C49EF6"/>
        <w:category>
          <w:name w:val="General"/>
          <w:gallery w:val="placeholder"/>
        </w:category>
        <w:types>
          <w:type w:val="bbPlcHdr"/>
        </w:types>
        <w:behaviors>
          <w:behavior w:val="content"/>
        </w:behaviors>
        <w:guid w:val="{3A2BEF51-1B3B-3C41-A90F-27594F8355A2}"/>
      </w:docPartPr>
      <w:docPartBody>
        <w:p w:rsidR="00CD628A" w:rsidRDefault="0066353C">
          <w:pPr>
            <w:pStyle w:val="CA9EB9E86FC84041B5E936E021C49EF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New Roman (Body CS)">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53C"/>
    <w:rsid w:val="0021044C"/>
    <w:rsid w:val="00264575"/>
    <w:rsid w:val="00273727"/>
    <w:rsid w:val="003665A9"/>
    <w:rsid w:val="003C1A94"/>
    <w:rsid w:val="005B0B19"/>
    <w:rsid w:val="0066353C"/>
    <w:rsid w:val="00BE6274"/>
    <w:rsid w:val="00CD628A"/>
    <w:rsid w:val="00F01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B1600EDE37F0D428211E476ACEEC5E6">
    <w:name w:val="9B1600EDE37F0D428211E476ACEEC5E6"/>
  </w:style>
  <w:style w:type="paragraph" w:customStyle="1" w:styleId="801D7DF2277D99469874DBF79AF9DBD6">
    <w:name w:val="801D7DF2277D99469874DBF79AF9DBD6"/>
  </w:style>
  <w:style w:type="paragraph" w:customStyle="1" w:styleId="7F08D0EA5E06604A90BB771A19E5A9C2">
    <w:name w:val="7F08D0EA5E06604A90BB771A19E5A9C2"/>
  </w:style>
  <w:style w:type="paragraph" w:customStyle="1" w:styleId="12E4C3FBA885944396B17590B46F6E31">
    <w:name w:val="12E4C3FBA885944396B17590B46F6E31"/>
  </w:style>
  <w:style w:type="paragraph" w:customStyle="1" w:styleId="D0346EE0087E9541A3CB3B9A59A02444">
    <w:name w:val="D0346EE0087E9541A3CB3B9A59A02444"/>
  </w:style>
  <w:style w:type="paragraph" w:customStyle="1" w:styleId="FD16B75344A497498900D7A4695356BE">
    <w:name w:val="FD16B75344A497498900D7A4695356BE"/>
  </w:style>
  <w:style w:type="character" w:styleId="Emphasis">
    <w:name w:val="Emphasis"/>
    <w:basedOn w:val="DefaultParagraphFont"/>
    <w:uiPriority w:val="4"/>
    <w:unhideWhenUsed/>
    <w:qFormat/>
    <w:rPr>
      <w:i/>
      <w:iCs/>
    </w:rPr>
  </w:style>
  <w:style w:type="paragraph" w:customStyle="1" w:styleId="0018C786F6F692469D29757239087A3C">
    <w:name w:val="0018C786F6F692469D29757239087A3C"/>
  </w:style>
  <w:style w:type="paragraph" w:customStyle="1" w:styleId="2D1BFAB584CACE428D7C30B3F029ABEE">
    <w:name w:val="2D1BFAB584CACE428D7C30B3F029ABEE"/>
  </w:style>
  <w:style w:type="paragraph" w:customStyle="1" w:styleId="C343AD677852DA48BD2E06DBA47D9E20">
    <w:name w:val="C343AD677852DA48BD2E06DBA47D9E20"/>
  </w:style>
  <w:style w:type="paragraph" w:customStyle="1" w:styleId="E74653D6AA25ED4E992679168322FC59">
    <w:name w:val="E74653D6AA25ED4E992679168322FC59"/>
  </w:style>
  <w:style w:type="paragraph" w:customStyle="1" w:styleId="9FF7633EA186CD4C9A575CF9C7F7F234">
    <w:name w:val="9FF7633EA186CD4C9A575CF9C7F7F234"/>
  </w:style>
  <w:style w:type="paragraph" w:customStyle="1" w:styleId="449E674CD31ADD4AAF872489E8884BC5">
    <w:name w:val="449E674CD31ADD4AAF872489E8884BC5"/>
  </w:style>
  <w:style w:type="paragraph" w:customStyle="1" w:styleId="E6AADF9F2FBD264782854FD6D6465921">
    <w:name w:val="E6AADF9F2FBD264782854FD6D6465921"/>
  </w:style>
  <w:style w:type="paragraph" w:customStyle="1" w:styleId="D617F4C5DD55C04E85B07369F3A8AC6F">
    <w:name w:val="D617F4C5DD55C04E85B07369F3A8AC6F"/>
  </w:style>
  <w:style w:type="paragraph" w:customStyle="1" w:styleId="5E65188E76830040A7F9A57DC7E50FD0">
    <w:name w:val="5E65188E76830040A7F9A57DC7E50FD0"/>
  </w:style>
  <w:style w:type="paragraph" w:customStyle="1" w:styleId="FB850A46B4F684488476B1AB811D7015">
    <w:name w:val="FB850A46B4F684488476B1AB811D7015"/>
  </w:style>
  <w:style w:type="paragraph" w:customStyle="1" w:styleId="116BEDFD68E5EF4FBB11676980022CA5">
    <w:name w:val="116BEDFD68E5EF4FBB11676980022CA5"/>
  </w:style>
  <w:style w:type="paragraph" w:customStyle="1" w:styleId="046AAFB4DF555048B52194CFE8573089">
    <w:name w:val="046AAFB4DF555048B52194CFE8573089"/>
  </w:style>
  <w:style w:type="paragraph" w:customStyle="1" w:styleId="53CD4E0007B7794F8A79885A138EB309">
    <w:name w:val="53CD4E0007B7794F8A79885A138EB309"/>
  </w:style>
  <w:style w:type="paragraph" w:customStyle="1" w:styleId="FA77F54BA6F88146907977E32DFDB4B5">
    <w:name w:val="FA77F54BA6F88146907977E32DFDB4B5"/>
  </w:style>
  <w:style w:type="paragraph" w:customStyle="1" w:styleId="072CDE5C160C1241A611FE54B8BCB9D1">
    <w:name w:val="072CDE5C160C1241A611FE54B8BCB9D1"/>
  </w:style>
  <w:style w:type="paragraph" w:customStyle="1" w:styleId="3004A19904D6B341B8886EB9362E8F2A">
    <w:name w:val="3004A19904D6B341B8886EB9362E8F2A"/>
  </w:style>
  <w:style w:type="paragraph" w:customStyle="1" w:styleId="B23253A8FC6F09419D3D5BF60BB8FF42">
    <w:name w:val="B23253A8FC6F09419D3D5BF60BB8FF42"/>
  </w:style>
  <w:style w:type="paragraph" w:customStyle="1" w:styleId="798BAAA46F02F84DA8BF40788245C5E0">
    <w:name w:val="798BAAA46F02F84DA8BF40788245C5E0"/>
  </w:style>
  <w:style w:type="paragraph" w:customStyle="1" w:styleId="84D2EEB6D05B314CA06AED0118AD9529">
    <w:name w:val="84D2EEB6D05B314CA06AED0118AD9529"/>
  </w:style>
  <w:style w:type="paragraph" w:customStyle="1" w:styleId="ADBCD9C8400D3E4384ED71775064517B">
    <w:name w:val="ADBCD9C8400D3E4384ED71775064517B"/>
  </w:style>
  <w:style w:type="paragraph" w:customStyle="1" w:styleId="8114C87235CC9841864AC2117007DDD0">
    <w:name w:val="8114C87235CC9841864AC2117007DDD0"/>
  </w:style>
  <w:style w:type="paragraph" w:customStyle="1" w:styleId="AA853F1D4468D747B4690A829CC713E3">
    <w:name w:val="AA853F1D4468D747B4690A829CC713E3"/>
  </w:style>
  <w:style w:type="paragraph" w:customStyle="1" w:styleId="58F40C4DBC6F234F8B18D001C52711EB">
    <w:name w:val="58F40C4DBC6F234F8B18D001C52711EB"/>
  </w:style>
  <w:style w:type="paragraph" w:customStyle="1" w:styleId="D0CC1F83FF6E9D44AACCFD44AAC6494D">
    <w:name w:val="D0CC1F83FF6E9D44AACCFD44AAC6494D"/>
  </w:style>
  <w:style w:type="paragraph" w:customStyle="1" w:styleId="57638D12AA22484AA1A36F3D05591EF0">
    <w:name w:val="57638D12AA22484AA1A36F3D05591EF0"/>
  </w:style>
  <w:style w:type="paragraph" w:customStyle="1" w:styleId="EF6BB4528B51FE4C979E84BD0EECAB69">
    <w:name w:val="EF6BB4528B51FE4C979E84BD0EECAB69"/>
  </w:style>
  <w:style w:type="paragraph" w:customStyle="1" w:styleId="B719D10391711D4DB1E6D220C8191E6E">
    <w:name w:val="B719D10391711D4DB1E6D220C8191E6E"/>
  </w:style>
  <w:style w:type="paragraph" w:customStyle="1" w:styleId="A9AEDD21413D334498A1AD72EC748250">
    <w:name w:val="A9AEDD21413D334498A1AD72EC748250"/>
  </w:style>
  <w:style w:type="paragraph" w:customStyle="1" w:styleId="792F117FD927BB4F82FF9AB5D64C238C">
    <w:name w:val="792F117FD927BB4F82FF9AB5D64C238C"/>
  </w:style>
  <w:style w:type="paragraph" w:customStyle="1" w:styleId="C9EED1BE7BB5BE44AF6C3046A51C74C6">
    <w:name w:val="C9EED1BE7BB5BE44AF6C3046A51C74C6"/>
  </w:style>
  <w:style w:type="paragraph" w:customStyle="1" w:styleId="B9D7720073D69740BF6CA84F4307294C">
    <w:name w:val="B9D7720073D69740BF6CA84F4307294C"/>
  </w:style>
  <w:style w:type="paragraph" w:customStyle="1" w:styleId="B7C75BA737C8794CAB99A8C7AEB452A3">
    <w:name w:val="B7C75BA737C8794CAB99A8C7AEB452A3"/>
  </w:style>
  <w:style w:type="paragraph" w:customStyle="1" w:styleId="9726AEE8F74D6E40A5214A4BC746FD68">
    <w:name w:val="9726AEE8F74D6E40A5214A4BC746FD68"/>
  </w:style>
  <w:style w:type="paragraph" w:customStyle="1" w:styleId="C0D348B000A34741AE591EBEF85DE2A6">
    <w:name w:val="C0D348B000A34741AE591EBEF85DE2A6"/>
  </w:style>
  <w:style w:type="paragraph" w:customStyle="1" w:styleId="D5D8F01D3717E448B2E184955DD4FBBA">
    <w:name w:val="D5D8F01D3717E448B2E184955DD4FBBA"/>
  </w:style>
  <w:style w:type="paragraph" w:customStyle="1" w:styleId="9474F305906C684F82401798413B5BEF">
    <w:name w:val="9474F305906C684F82401798413B5BEF"/>
  </w:style>
  <w:style w:type="paragraph" w:customStyle="1" w:styleId="C8071E8C1878AF42AA327663ACDE2956">
    <w:name w:val="C8071E8C1878AF42AA327663ACDE2956"/>
  </w:style>
  <w:style w:type="paragraph" w:customStyle="1" w:styleId="BC1F7AA30A3D3346A26FF164102CDE58">
    <w:name w:val="BC1F7AA30A3D3346A26FF164102CDE58"/>
  </w:style>
  <w:style w:type="paragraph" w:customStyle="1" w:styleId="43A6AEDF192B7A49B50E0774D4976019">
    <w:name w:val="43A6AEDF192B7A49B50E0774D4976019"/>
  </w:style>
  <w:style w:type="paragraph" w:customStyle="1" w:styleId="C31675046BFA0043A54EE1BAEC9E1E24">
    <w:name w:val="C31675046BFA0043A54EE1BAEC9E1E24"/>
  </w:style>
  <w:style w:type="paragraph" w:customStyle="1" w:styleId="CF3DD8965C670A4A9B948E6540749C91">
    <w:name w:val="CF3DD8965C670A4A9B948E6540749C91"/>
  </w:style>
  <w:style w:type="paragraph" w:customStyle="1" w:styleId="E8A3F451141AB74FAB5AF325246AD3C1">
    <w:name w:val="E8A3F451141AB74FAB5AF325246AD3C1"/>
  </w:style>
  <w:style w:type="paragraph" w:customStyle="1" w:styleId="103F83A469E0C64D9E080814784EFF07">
    <w:name w:val="103F83A469E0C64D9E080814784EFF07"/>
  </w:style>
  <w:style w:type="paragraph" w:customStyle="1" w:styleId="96D6D4217E0D754D82763CF1EA5E41A6">
    <w:name w:val="96D6D4217E0D754D82763CF1EA5E41A6"/>
  </w:style>
  <w:style w:type="paragraph" w:customStyle="1" w:styleId="76B038370CF0D443B9A88A0AABDA8047">
    <w:name w:val="76B038370CF0D443B9A88A0AABDA8047"/>
  </w:style>
  <w:style w:type="paragraph" w:customStyle="1" w:styleId="9791801866FB8C40B57DB6139073CB22">
    <w:name w:val="9791801866FB8C40B57DB6139073CB22"/>
  </w:style>
  <w:style w:type="paragraph" w:customStyle="1" w:styleId="7B61D721F9A64846AD27675357EE3A6B">
    <w:name w:val="7B61D721F9A64846AD27675357EE3A6B"/>
  </w:style>
  <w:style w:type="paragraph" w:customStyle="1" w:styleId="6AC7A005716F274FBE26FB8C0846104C">
    <w:name w:val="6AC7A005716F274FBE26FB8C0846104C"/>
  </w:style>
  <w:style w:type="paragraph" w:customStyle="1" w:styleId="1423605F5C79AB4E95881BC901DAC4C9">
    <w:name w:val="1423605F5C79AB4E95881BC901DAC4C9"/>
  </w:style>
  <w:style w:type="paragraph" w:customStyle="1" w:styleId="A1F40912F5C68146864A6DB2349EE80D">
    <w:name w:val="A1F40912F5C68146864A6DB2349EE80D"/>
  </w:style>
  <w:style w:type="paragraph" w:customStyle="1" w:styleId="239CDE1561D3124AB79BD38ECBB6A06A">
    <w:name w:val="239CDE1561D3124AB79BD38ECBB6A06A"/>
  </w:style>
  <w:style w:type="paragraph" w:customStyle="1" w:styleId="5B8C2A8ACED6B140B8FA34CDA2D4D429">
    <w:name w:val="5B8C2A8ACED6B140B8FA34CDA2D4D429"/>
  </w:style>
  <w:style w:type="paragraph" w:customStyle="1" w:styleId="92D8FA2C7AACB94BB78789C77133F2CE">
    <w:name w:val="92D8FA2C7AACB94BB78789C77133F2CE"/>
  </w:style>
  <w:style w:type="paragraph" w:customStyle="1" w:styleId="6D9F25C2CC40B049ABB4B2D561A6DAE2">
    <w:name w:val="6D9F25C2CC40B049ABB4B2D561A6DAE2"/>
  </w:style>
  <w:style w:type="paragraph" w:customStyle="1" w:styleId="8EE0DD6DF4C50F4EB9E769EA70A3ABA2">
    <w:name w:val="8EE0DD6DF4C50F4EB9E769EA70A3ABA2"/>
  </w:style>
  <w:style w:type="paragraph" w:customStyle="1" w:styleId="98B360C4128DC2439FAA832C95A958E7">
    <w:name w:val="98B360C4128DC2439FAA832C95A958E7"/>
  </w:style>
  <w:style w:type="paragraph" w:customStyle="1" w:styleId="CA9EB9E86FC84041B5E936E021C49EF6">
    <w:name w:val="CA9EB9E86FC84041B5E936E021C49E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ife course pathways from parental education to adult kidney func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CEB31D-08B1-154C-8C19-E2D738A20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2FFB1B0-4868-8047-9123-5E8E8A15E436}tf03982351.dotx</Template>
  <TotalTime>492</TotalTime>
  <Pages>41</Pages>
  <Words>19073</Words>
  <Characters>108722</Characters>
  <Application>Microsoft Office Word</Application>
  <DocSecurity>0</DocSecurity>
  <Lines>3197</Lines>
  <Paragraphs>1558</Paragraphs>
  <ScaleCrop>false</ScaleCrop>
  <HeadingPairs>
    <vt:vector size="2" baseType="variant">
      <vt:variant>
        <vt:lpstr>Title</vt:lpstr>
      </vt:variant>
      <vt:variant>
        <vt:i4>1</vt:i4>
      </vt:variant>
    </vt:vector>
  </HeadingPairs>
  <TitlesOfParts>
    <vt:vector size="1" baseType="lpstr">
      <vt:lpstr>Life Course Pathways from Parental Education to Age-Related Decrements in Kidney Function Among Black and White American Adults</vt:lpstr>
    </vt:vector>
  </TitlesOfParts>
  <Company/>
  <LinksUpToDate>false</LinksUpToDate>
  <CharactersWithSpaces>126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 Course Pathways from Parental Education to Age-Related Decrements in Kidney Function Among Black and White American Adults</dc:title>
  <dc:subject/>
  <dc:creator>Agus Surachman</dc:creator>
  <cp:keywords/>
  <dc:description/>
  <cp:lastModifiedBy>Agus Surachman</cp:lastModifiedBy>
  <cp:revision>95</cp:revision>
  <dcterms:created xsi:type="dcterms:W3CDTF">2021-04-23T15:59:00Z</dcterms:created>
  <dcterms:modified xsi:type="dcterms:W3CDTF">2021-05-19T18:09:00Z</dcterms:modified>
</cp:coreProperties>
</file>